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FD4C5A" w14:textId="24B1B731" w:rsidR="00CA2FD8" w:rsidRPr="006D5B30" w:rsidRDefault="00CD0E32" w:rsidP="0029594A">
      <w:pPr>
        <w:spacing w:after="0" w:line="240" w:lineRule="auto"/>
        <w:jc w:val="center"/>
        <w:rPr>
          <w:rFonts w:ascii="Times New Roman" w:hAnsi="Times New Roman" w:cs="Times New Roman"/>
          <w:b/>
          <w:bCs/>
          <w:sz w:val="28"/>
          <w:szCs w:val="28"/>
          <w:lang w:val="sv-SE"/>
        </w:rPr>
      </w:pPr>
      <w:r w:rsidRPr="00A026A8">
        <w:rPr>
          <w:rFonts w:ascii="Times New Roman" w:hAnsi="Times New Roman" w:cs="Times New Roman"/>
          <w:b/>
          <w:bCs/>
          <w:sz w:val="28"/>
          <w:szCs w:val="28"/>
          <w:lang w:val="sv-SE"/>
        </w:rPr>
        <w:t xml:space="preserve"> </w:t>
      </w:r>
      <w:r w:rsidR="00484B36" w:rsidRPr="00A026A8">
        <w:rPr>
          <w:rFonts w:ascii="Times New Roman" w:hAnsi="Times New Roman" w:cs="Times New Roman"/>
          <w:b/>
          <w:bCs/>
          <w:sz w:val="28"/>
          <w:szCs w:val="28"/>
          <w:lang w:val="sv-SE"/>
        </w:rPr>
        <w:t xml:space="preserve"> </w:t>
      </w:r>
      <w:r w:rsidR="00CA2FD8" w:rsidRPr="006D5B30">
        <w:rPr>
          <w:rFonts w:ascii="Times New Roman" w:hAnsi="Times New Roman" w:cs="Times New Roman"/>
          <w:b/>
          <w:bCs/>
          <w:sz w:val="28"/>
          <w:szCs w:val="28"/>
          <w:lang w:val="sv-SE"/>
        </w:rPr>
        <w:t xml:space="preserve">PENDIDIKAN IMAN KATOLIK DALAM KELUARGA </w:t>
      </w:r>
      <w:r w:rsidR="00A60109" w:rsidRPr="006D5B30">
        <w:rPr>
          <w:rFonts w:ascii="Times New Roman" w:hAnsi="Times New Roman" w:cs="Times New Roman"/>
          <w:b/>
          <w:bCs/>
          <w:sz w:val="28"/>
          <w:szCs w:val="28"/>
          <w:lang w:val="sv-SE"/>
        </w:rPr>
        <w:t>SERTA</w:t>
      </w:r>
      <w:r w:rsidR="002B22C0" w:rsidRPr="006D5B30">
        <w:rPr>
          <w:rFonts w:ascii="Times New Roman" w:hAnsi="Times New Roman" w:cs="Times New Roman"/>
          <w:b/>
          <w:bCs/>
          <w:sz w:val="28"/>
          <w:szCs w:val="28"/>
          <w:lang w:val="sv-SE"/>
        </w:rPr>
        <w:t xml:space="preserve"> </w:t>
      </w:r>
      <w:r w:rsidR="00CA2FD8" w:rsidRPr="006D5B30">
        <w:rPr>
          <w:rFonts w:ascii="Times New Roman" w:hAnsi="Times New Roman" w:cs="Times New Roman"/>
          <w:b/>
          <w:bCs/>
          <w:sz w:val="28"/>
          <w:szCs w:val="28"/>
          <w:lang w:val="sv-SE"/>
        </w:rPr>
        <w:t xml:space="preserve">PEMBENTUKAN SIKAP KASIH SAYANG KEPADA </w:t>
      </w:r>
      <w:r w:rsidR="00A60109" w:rsidRPr="006D5B30">
        <w:rPr>
          <w:rFonts w:ascii="Times New Roman" w:hAnsi="Times New Roman" w:cs="Times New Roman"/>
          <w:b/>
          <w:bCs/>
          <w:sz w:val="28"/>
          <w:szCs w:val="28"/>
          <w:lang w:val="sv-SE"/>
        </w:rPr>
        <w:t>ALLAH</w:t>
      </w:r>
      <w:r w:rsidR="002B22C0" w:rsidRPr="006D5B30">
        <w:rPr>
          <w:rFonts w:ascii="Times New Roman" w:hAnsi="Times New Roman" w:cs="Times New Roman"/>
          <w:b/>
          <w:bCs/>
          <w:sz w:val="28"/>
          <w:szCs w:val="28"/>
          <w:lang w:val="sv-SE"/>
        </w:rPr>
        <w:t xml:space="preserve"> </w:t>
      </w:r>
      <w:r w:rsidR="00A60109" w:rsidRPr="006D5B30">
        <w:rPr>
          <w:rFonts w:ascii="Times New Roman" w:hAnsi="Times New Roman" w:cs="Times New Roman"/>
          <w:b/>
          <w:bCs/>
          <w:sz w:val="28"/>
          <w:szCs w:val="28"/>
          <w:lang w:val="sv-SE"/>
        </w:rPr>
        <w:t xml:space="preserve">DAN </w:t>
      </w:r>
      <w:r w:rsidR="00CA2FD8" w:rsidRPr="006D5B30">
        <w:rPr>
          <w:rFonts w:ascii="Times New Roman" w:hAnsi="Times New Roman" w:cs="Times New Roman"/>
          <w:b/>
          <w:bCs/>
          <w:sz w:val="28"/>
          <w:szCs w:val="28"/>
          <w:lang w:val="sv-SE"/>
        </w:rPr>
        <w:t>SESAMA DALAM DIRI ANAK</w:t>
      </w:r>
      <w:r w:rsidR="00E4718A" w:rsidRPr="006D5B30">
        <w:rPr>
          <w:rFonts w:ascii="Times New Roman" w:hAnsi="Times New Roman" w:cs="Times New Roman"/>
          <w:b/>
          <w:bCs/>
          <w:sz w:val="28"/>
          <w:szCs w:val="28"/>
          <w:lang w:val="sv-SE"/>
        </w:rPr>
        <w:t xml:space="preserve"> </w:t>
      </w:r>
    </w:p>
    <w:p w14:paraId="6B9E9886"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2AA2B7D2" w14:textId="297EC971" w:rsidR="00044B3E" w:rsidRPr="006D5B30" w:rsidRDefault="000B0CB4"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SKRIPSI SARJANA STRATA I (S-I)</w:t>
      </w:r>
    </w:p>
    <w:p w14:paraId="29F5D713" w14:textId="77777777" w:rsidR="002840CF" w:rsidRPr="006D5B30" w:rsidRDefault="002840CF" w:rsidP="006C73C4">
      <w:pPr>
        <w:spacing w:after="0" w:line="240" w:lineRule="auto"/>
        <w:jc w:val="center"/>
        <w:rPr>
          <w:rFonts w:ascii="Times New Roman" w:hAnsi="Times New Roman" w:cs="Times New Roman"/>
          <w:sz w:val="28"/>
          <w:szCs w:val="28"/>
          <w:lang w:val="sv-SE"/>
        </w:rPr>
      </w:pPr>
    </w:p>
    <w:p w14:paraId="1E350D45" w14:textId="77777777" w:rsidR="002840CF" w:rsidRPr="006D5B30" w:rsidRDefault="002840CF" w:rsidP="006C73C4">
      <w:pPr>
        <w:spacing w:after="0" w:line="240" w:lineRule="auto"/>
        <w:jc w:val="center"/>
        <w:rPr>
          <w:rFonts w:ascii="Times New Roman" w:hAnsi="Times New Roman" w:cs="Times New Roman"/>
          <w:sz w:val="28"/>
          <w:szCs w:val="28"/>
          <w:lang w:val="sv-SE"/>
        </w:rPr>
      </w:pPr>
    </w:p>
    <w:p w14:paraId="0193EFB3"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03D85667" w14:textId="77777777" w:rsidR="000F1483" w:rsidRPr="006D5B30" w:rsidRDefault="000F1483" w:rsidP="006C73C4">
      <w:pPr>
        <w:spacing w:after="0" w:line="240" w:lineRule="auto"/>
        <w:jc w:val="center"/>
        <w:rPr>
          <w:rFonts w:ascii="Times New Roman" w:hAnsi="Times New Roman" w:cs="Times New Roman"/>
          <w:b/>
          <w:bCs/>
          <w:sz w:val="28"/>
          <w:szCs w:val="28"/>
          <w:lang w:val="sv-SE"/>
        </w:rPr>
      </w:pPr>
    </w:p>
    <w:p w14:paraId="06CFE041" w14:textId="77777777" w:rsidR="000F1483" w:rsidRPr="006D5B30" w:rsidRDefault="000F1483" w:rsidP="006C73C4">
      <w:pPr>
        <w:spacing w:after="0" w:line="240" w:lineRule="auto"/>
        <w:jc w:val="center"/>
        <w:rPr>
          <w:rFonts w:ascii="Times New Roman" w:hAnsi="Times New Roman" w:cs="Times New Roman"/>
          <w:b/>
          <w:bCs/>
          <w:sz w:val="28"/>
          <w:szCs w:val="28"/>
          <w:lang w:val="sv-SE"/>
        </w:rPr>
      </w:pPr>
    </w:p>
    <w:p w14:paraId="3B83DF36" w14:textId="77777777" w:rsidR="000F1483" w:rsidRPr="006D5B30" w:rsidRDefault="000F1483" w:rsidP="006C73C4">
      <w:pPr>
        <w:spacing w:after="0" w:line="240" w:lineRule="auto"/>
        <w:jc w:val="center"/>
        <w:rPr>
          <w:rFonts w:ascii="Times New Roman" w:hAnsi="Times New Roman" w:cs="Times New Roman"/>
          <w:b/>
          <w:bCs/>
          <w:sz w:val="28"/>
          <w:szCs w:val="28"/>
          <w:lang w:val="sv-SE"/>
        </w:rPr>
      </w:pPr>
    </w:p>
    <w:p w14:paraId="4739EB6F" w14:textId="77777777" w:rsidR="000F1483" w:rsidRPr="006D5B30" w:rsidRDefault="000F1483" w:rsidP="006C73C4">
      <w:pPr>
        <w:spacing w:after="0" w:line="240" w:lineRule="auto"/>
        <w:jc w:val="center"/>
        <w:rPr>
          <w:rFonts w:ascii="Times New Roman" w:hAnsi="Times New Roman" w:cs="Times New Roman"/>
          <w:b/>
          <w:bCs/>
          <w:sz w:val="28"/>
          <w:szCs w:val="28"/>
          <w:lang w:val="sv-SE"/>
        </w:rPr>
      </w:pPr>
    </w:p>
    <w:p w14:paraId="40FC0AF7" w14:textId="5CE35383" w:rsidR="00BA45FD" w:rsidRPr="006D5B30" w:rsidRDefault="000B0CB4" w:rsidP="006C73C4">
      <w:pPr>
        <w:spacing w:after="0" w:line="240" w:lineRule="auto"/>
        <w:jc w:val="center"/>
        <w:rPr>
          <w:rFonts w:ascii="Times New Roman" w:hAnsi="Times New Roman" w:cs="Times New Roman"/>
          <w:b/>
          <w:bCs/>
          <w:sz w:val="28"/>
          <w:szCs w:val="28"/>
        </w:rPr>
      </w:pPr>
      <w:r w:rsidRPr="006D5B30">
        <w:rPr>
          <w:rFonts w:ascii="Times New Roman" w:hAnsi="Times New Roman" w:cs="Times New Roman"/>
          <w:b/>
          <w:noProof/>
          <w:sz w:val="28"/>
          <w:szCs w:val="28"/>
        </w:rPr>
        <w:drawing>
          <wp:inline distT="0" distB="0" distL="0" distR="0" wp14:anchorId="5F30C33A" wp14:editId="6CBE7517">
            <wp:extent cx="251770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WIDYA YUWA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7708" cy="2520000"/>
                    </a:xfrm>
                    <a:prstGeom prst="rect">
                      <a:avLst/>
                    </a:prstGeom>
                  </pic:spPr>
                </pic:pic>
              </a:graphicData>
            </a:graphic>
          </wp:inline>
        </w:drawing>
      </w:r>
    </w:p>
    <w:p w14:paraId="2A5E33B2" w14:textId="77777777" w:rsidR="00277A51" w:rsidRPr="006D5B30" w:rsidRDefault="00277A51" w:rsidP="006C73C4">
      <w:pPr>
        <w:spacing w:after="0" w:line="240" w:lineRule="auto"/>
        <w:jc w:val="center"/>
        <w:rPr>
          <w:rFonts w:ascii="Times New Roman" w:hAnsi="Times New Roman" w:cs="Times New Roman"/>
          <w:b/>
          <w:sz w:val="28"/>
          <w:szCs w:val="28"/>
        </w:rPr>
      </w:pPr>
    </w:p>
    <w:p w14:paraId="72E0814E" w14:textId="77777777" w:rsidR="002840CF" w:rsidRPr="006D5B30" w:rsidRDefault="002840CF" w:rsidP="006C73C4">
      <w:pPr>
        <w:spacing w:after="0" w:line="240" w:lineRule="auto"/>
        <w:jc w:val="center"/>
        <w:rPr>
          <w:rFonts w:ascii="Times New Roman" w:hAnsi="Times New Roman" w:cs="Times New Roman"/>
          <w:b/>
          <w:sz w:val="28"/>
          <w:szCs w:val="28"/>
        </w:rPr>
      </w:pPr>
    </w:p>
    <w:p w14:paraId="519602E2" w14:textId="744AC124" w:rsidR="000B0CB4" w:rsidRPr="006D5B30" w:rsidRDefault="000B0CB4" w:rsidP="006C73C4">
      <w:pPr>
        <w:spacing w:after="0" w:line="240" w:lineRule="auto"/>
        <w:jc w:val="center"/>
        <w:rPr>
          <w:rFonts w:ascii="Times New Roman" w:hAnsi="Times New Roman" w:cs="Times New Roman"/>
          <w:b/>
          <w:sz w:val="28"/>
          <w:szCs w:val="28"/>
          <w:lang w:val="sv-SE"/>
        </w:rPr>
      </w:pPr>
      <w:r w:rsidRPr="006D5B30">
        <w:rPr>
          <w:rFonts w:ascii="Times New Roman" w:hAnsi="Times New Roman" w:cs="Times New Roman"/>
          <w:b/>
          <w:sz w:val="28"/>
          <w:szCs w:val="28"/>
          <w:lang w:val="sv-SE"/>
        </w:rPr>
        <w:t>SILVIA PASKALITA</w:t>
      </w:r>
    </w:p>
    <w:p w14:paraId="1A2E689F" w14:textId="5D5F4DEC" w:rsidR="000B0CB4" w:rsidRPr="006D5B30" w:rsidRDefault="000B0CB4" w:rsidP="006C73C4">
      <w:pPr>
        <w:spacing w:after="0" w:line="240" w:lineRule="auto"/>
        <w:jc w:val="center"/>
        <w:rPr>
          <w:rFonts w:ascii="Times New Roman" w:hAnsi="Times New Roman" w:cs="Times New Roman"/>
          <w:b/>
          <w:sz w:val="28"/>
          <w:szCs w:val="28"/>
          <w:lang w:val="sv-SE"/>
        </w:rPr>
      </w:pPr>
      <w:r w:rsidRPr="006D5B30">
        <w:rPr>
          <w:rFonts w:ascii="Times New Roman" w:hAnsi="Times New Roman" w:cs="Times New Roman"/>
          <w:b/>
          <w:sz w:val="28"/>
          <w:szCs w:val="28"/>
          <w:lang w:val="sv-SE"/>
        </w:rPr>
        <w:t>213144</w:t>
      </w:r>
    </w:p>
    <w:p w14:paraId="37898258" w14:textId="1B35607A" w:rsidR="00336ADF" w:rsidRPr="006D5B30" w:rsidRDefault="00336ADF" w:rsidP="006C73C4">
      <w:pPr>
        <w:spacing w:after="0" w:line="240" w:lineRule="auto"/>
        <w:jc w:val="center"/>
        <w:rPr>
          <w:rFonts w:ascii="Times New Roman" w:hAnsi="Times New Roman" w:cs="Times New Roman"/>
          <w:b/>
          <w:bCs/>
          <w:sz w:val="28"/>
          <w:szCs w:val="28"/>
          <w:lang w:val="sv-SE"/>
        </w:rPr>
      </w:pPr>
    </w:p>
    <w:p w14:paraId="734BD4B8" w14:textId="77777777" w:rsidR="00277A51" w:rsidRPr="006D5B30" w:rsidRDefault="00277A51" w:rsidP="006C73C4">
      <w:pPr>
        <w:spacing w:after="0" w:line="240" w:lineRule="auto"/>
        <w:jc w:val="center"/>
        <w:rPr>
          <w:rFonts w:ascii="Times New Roman" w:hAnsi="Times New Roman" w:cs="Times New Roman"/>
          <w:b/>
          <w:bCs/>
          <w:sz w:val="28"/>
          <w:szCs w:val="28"/>
          <w:lang w:val="sv-SE"/>
        </w:rPr>
      </w:pPr>
    </w:p>
    <w:p w14:paraId="4A745EA4"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14024F05" w14:textId="77777777" w:rsidR="002840CF" w:rsidRPr="006D5B30" w:rsidRDefault="002840CF" w:rsidP="006C73C4">
      <w:pPr>
        <w:spacing w:after="0" w:line="240" w:lineRule="auto"/>
        <w:rPr>
          <w:rFonts w:ascii="Times New Roman" w:hAnsi="Times New Roman" w:cs="Times New Roman"/>
          <w:b/>
          <w:bCs/>
          <w:sz w:val="28"/>
          <w:szCs w:val="28"/>
          <w:lang w:val="sv-SE"/>
        </w:rPr>
      </w:pPr>
    </w:p>
    <w:p w14:paraId="34635A6E" w14:textId="77777777" w:rsidR="006B769F" w:rsidRPr="006D5B30" w:rsidRDefault="006B769F" w:rsidP="006C73C4">
      <w:pPr>
        <w:spacing w:after="0" w:line="240" w:lineRule="auto"/>
        <w:rPr>
          <w:rFonts w:ascii="Times New Roman" w:hAnsi="Times New Roman" w:cs="Times New Roman"/>
          <w:b/>
          <w:bCs/>
          <w:sz w:val="28"/>
          <w:szCs w:val="28"/>
          <w:lang w:val="sv-SE"/>
        </w:rPr>
      </w:pPr>
    </w:p>
    <w:p w14:paraId="126CB748" w14:textId="77777777" w:rsidR="006B769F" w:rsidRPr="006D5B30" w:rsidRDefault="006B769F" w:rsidP="006C73C4">
      <w:pPr>
        <w:spacing w:after="0" w:line="240" w:lineRule="auto"/>
        <w:rPr>
          <w:rFonts w:ascii="Times New Roman" w:hAnsi="Times New Roman" w:cs="Times New Roman"/>
          <w:b/>
          <w:bCs/>
          <w:sz w:val="28"/>
          <w:szCs w:val="28"/>
          <w:lang w:val="sv-SE"/>
        </w:rPr>
      </w:pPr>
    </w:p>
    <w:p w14:paraId="528930BC" w14:textId="77777777" w:rsidR="000B0CB4" w:rsidRPr="006D5B30" w:rsidRDefault="000B0CB4"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SEKOLAH TINGGI KEGURUAN DAN ILMU PENDIDIKAN</w:t>
      </w:r>
    </w:p>
    <w:p w14:paraId="741F77B5" w14:textId="77777777" w:rsidR="000B0CB4" w:rsidRPr="006D5B30" w:rsidRDefault="000B0CB4"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 xml:space="preserve">WIDYA YUWANA </w:t>
      </w:r>
    </w:p>
    <w:p w14:paraId="4B6B2C12" w14:textId="77777777" w:rsidR="006B769F" w:rsidRPr="006D5B30" w:rsidRDefault="000B0CB4"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MADIUN</w:t>
      </w:r>
    </w:p>
    <w:p w14:paraId="6AF98E16" w14:textId="77777777" w:rsidR="006B769F" w:rsidRPr="006D5B30" w:rsidRDefault="000B0CB4"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202</w:t>
      </w:r>
      <w:r w:rsidR="008156B9" w:rsidRPr="006D5B30">
        <w:rPr>
          <w:rFonts w:ascii="Times New Roman" w:hAnsi="Times New Roman" w:cs="Times New Roman"/>
          <w:b/>
          <w:bCs/>
          <w:sz w:val="28"/>
          <w:szCs w:val="28"/>
          <w:lang w:val="sv-SE"/>
        </w:rPr>
        <w:t>5</w:t>
      </w:r>
    </w:p>
    <w:p w14:paraId="4506673A" w14:textId="229E7965" w:rsidR="0015066C" w:rsidRPr="006D5B30" w:rsidRDefault="0015066C"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br w:type="page"/>
      </w:r>
    </w:p>
    <w:p w14:paraId="34A3E685" w14:textId="77777777" w:rsidR="00D17625" w:rsidRPr="006D5B30" w:rsidRDefault="00D17625" w:rsidP="006C73C4">
      <w:pPr>
        <w:spacing w:after="0" w:line="240" w:lineRule="auto"/>
        <w:jc w:val="center"/>
        <w:rPr>
          <w:rFonts w:ascii="Times New Roman" w:hAnsi="Times New Roman" w:cs="Times New Roman"/>
          <w:b/>
          <w:bCs/>
          <w:sz w:val="28"/>
          <w:szCs w:val="28"/>
          <w:lang w:val="sv-SE"/>
        </w:rPr>
        <w:sectPr w:rsidR="00D17625" w:rsidRPr="006D5B30" w:rsidSect="00795C4F">
          <w:headerReference w:type="default" r:id="rId9"/>
          <w:footerReference w:type="default" r:id="rId10"/>
          <w:headerReference w:type="first" r:id="rId11"/>
          <w:type w:val="continuous"/>
          <w:pgSz w:w="11906" w:h="16838" w:code="9"/>
          <w:pgMar w:top="2268" w:right="1701" w:bottom="1701" w:left="2268" w:header="720" w:footer="720" w:gutter="0"/>
          <w:pgNumType w:fmt="lowerRoman" w:start="1"/>
          <w:cols w:space="720"/>
          <w:docGrid w:linePitch="360"/>
        </w:sectPr>
      </w:pPr>
    </w:p>
    <w:p w14:paraId="01CBA79F" w14:textId="074B1E4B" w:rsidR="002840CF" w:rsidRPr="006D5B30" w:rsidRDefault="002840CF" w:rsidP="006C73C4">
      <w:pPr>
        <w:spacing w:after="0" w:line="240" w:lineRule="auto"/>
        <w:jc w:val="center"/>
        <w:rPr>
          <w:rFonts w:ascii="Times New Roman" w:hAnsi="Times New Roman" w:cs="Times New Roman"/>
          <w:b/>
          <w:bCs/>
          <w:sz w:val="32"/>
          <w:szCs w:val="32"/>
          <w:lang w:val="sv-SE"/>
        </w:rPr>
      </w:pPr>
      <w:r w:rsidRPr="006D5B30">
        <w:rPr>
          <w:rFonts w:ascii="Times New Roman" w:hAnsi="Times New Roman" w:cs="Times New Roman"/>
          <w:b/>
          <w:bCs/>
          <w:sz w:val="28"/>
          <w:szCs w:val="28"/>
          <w:lang w:val="sv-SE"/>
        </w:rPr>
        <w:lastRenderedPageBreak/>
        <w:t>PENDIDIKAN IMAN KATOLIK DALAM KELUARGA SERTA PEMBENTUKAN SIKAP KASIH SAYANG KEPADA ALLAH DAN SESAMA DALAM DIRI ANAK</w:t>
      </w:r>
    </w:p>
    <w:p w14:paraId="7CEA2C17"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08C8D885" w14:textId="77777777" w:rsidR="002840CF" w:rsidRPr="006D5B30" w:rsidRDefault="002840CF" w:rsidP="006C73C4">
      <w:pPr>
        <w:spacing w:after="0" w:line="240" w:lineRule="auto"/>
        <w:rPr>
          <w:rFonts w:ascii="Times New Roman" w:hAnsi="Times New Roman" w:cs="Times New Roman"/>
          <w:b/>
          <w:bCs/>
          <w:sz w:val="28"/>
          <w:szCs w:val="28"/>
          <w:lang w:val="sv-SE"/>
        </w:rPr>
      </w:pPr>
    </w:p>
    <w:p w14:paraId="21D920A5" w14:textId="782D2533" w:rsidR="002840CF" w:rsidRPr="006D5B30" w:rsidRDefault="002840CF"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SKRIPSI</w:t>
      </w:r>
    </w:p>
    <w:p w14:paraId="4E0849FE" w14:textId="74D6470F" w:rsidR="002840CF" w:rsidRPr="006D5B30" w:rsidRDefault="002840CF"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Diajukan Kepada</w:t>
      </w:r>
    </w:p>
    <w:p w14:paraId="189EB26B" w14:textId="72CACCEF" w:rsidR="002840CF" w:rsidRPr="006D5B30" w:rsidRDefault="002840CF"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Sekolah Tinggi Keguruan dan Ilmu Pendidikan Widya Yuwana</w:t>
      </w:r>
    </w:p>
    <w:p w14:paraId="6B3535E1" w14:textId="2982F1A6" w:rsidR="002840CF" w:rsidRPr="006D5B30" w:rsidRDefault="00E343A5"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u</w:t>
      </w:r>
      <w:r w:rsidR="002840CF" w:rsidRPr="006D5B30">
        <w:rPr>
          <w:rFonts w:ascii="Times New Roman" w:hAnsi="Times New Roman" w:cs="Times New Roman"/>
          <w:sz w:val="28"/>
          <w:szCs w:val="28"/>
          <w:lang w:val="sv-SE"/>
        </w:rPr>
        <w:t xml:space="preserve">ntuk Memenuhi </w:t>
      </w:r>
      <w:r w:rsidRPr="006D5B30">
        <w:rPr>
          <w:rFonts w:ascii="Times New Roman" w:hAnsi="Times New Roman" w:cs="Times New Roman"/>
          <w:sz w:val="28"/>
          <w:szCs w:val="28"/>
          <w:lang w:val="sv-SE"/>
        </w:rPr>
        <w:t>s</w:t>
      </w:r>
      <w:r w:rsidR="002840CF" w:rsidRPr="006D5B30">
        <w:rPr>
          <w:rFonts w:ascii="Times New Roman" w:hAnsi="Times New Roman" w:cs="Times New Roman"/>
          <w:sz w:val="28"/>
          <w:szCs w:val="28"/>
          <w:lang w:val="sv-SE"/>
        </w:rPr>
        <w:t xml:space="preserve">ebagian Persyaratan Memperoleh </w:t>
      </w:r>
    </w:p>
    <w:p w14:paraId="464492B5" w14:textId="280D56BA" w:rsidR="002840CF" w:rsidRPr="006D5B30" w:rsidRDefault="002840CF" w:rsidP="006C73C4">
      <w:pPr>
        <w:spacing w:after="0" w:line="240" w:lineRule="auto"/>
        <w:jc w:val="center"/>
        <w:rPr>
          <w:rFonts w:ascii="Times New Roman" w:hAnsi="Times New Roman" w:cs="Times New Roman"/>
          <w:sz w:val="28"/>
          <w:szCs w:val="28"/>
          <w:lang w:val="sv-SE"/>
        </w:rPr>
      </w:pPr>
      <w:r w:rsidRPr="006D5B30">
        <w:rPr>
          <w:rFonts w:ascii="Times New Roman" w:hAnsi="Times New Roman" w:cs="Times New Roman"/>
          <w:sz w:val="28"/>
          <w:szCs w:val="28"/>
          <w:lang w:val="sv-SE"/>
        </w:rPr>
        <w:t>Gelar Sarjana Ilmu Pendidikan Teologi</w:t>
      </w:r>
    </w:p>
    <w:p w14:paraId="2ADEAA7C" w14:textId="77777777" w:rsidR="009E4A98" w:rsidRPr="006D5B30" w:rsidRDefault="009E4A98" w:rsidP="006C73C4">
      <w:pPr>
        <w:spacing w:after="0" w:line="240" w:lineRule="auto"/>
        <w:jc w:val="center"/>
        <w:rPr>
          <w:rFonts w:ascii="Times New Roman" w:hAnsi="Times New Roman" w:cs="Times New Roman"/>
          <w:sz w:val="28"/>
          <w:szCs w:val="28"/>
          <w:lang w:val="sv-SE"/>
        </w:rPr>
      </w:pPr>
    </w:p>
    <w:p w14:paraId="51324285" w14:textId="77777777" w:rsidR="00412755" w:rsidRPr="006D5B30" w:rsidRDefault="00412755" w:rsidP="006C73C4">
      <w:pPr>
        <w:spacing w:after="0" w:line="240" w:lineRule="auto"/>
        <w:jc w:val="center"/>
        <w:rPr>
          <w:rFonts w:ascii="Times New Roman" w:hAnsi="Times New Roman" w:cs="Times New Roman"/>
          <w:sz w:val="28"/>
          <w:szCs w:val="28"/>
          <w:lang w:val="sv-SE"/>
        </w:rPr>
      </w:pPr>
    </w:p>
    <w:p w14:paraId="2AC233D0"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774A8654" w14:textId="77777777" w:rsidR="002840CF" w:rsidRPr="006D5B30" w:rsidRDefault="002840CF" w:rsidP="006C73C4">
      <w:pPr>
        <w:spacing w:after="0" w:line="240" w:lineRule="auto"/>
        <w:jc w:val="center"/>
        <w:rPr>
          <w:rFonts w:ascii="Times New Roman" w:hAnsi="Times New Roman" w:cs="Times New Roman"/>
          <w:b/>
          <w:bCs/>
          <w:sz w:val="28"/>
          <w:szCs w:val="28"/>
        </w:rPr>
      </w:pPr>
      <w:r w:rsidRPr="006D5B30">
        <w:rPr>
          <w:rFonts w:ascii="Times New Roman" w:hAnsi="Times New Roman" w:cs="Times New Roman"/>
          <w:b/>
          <w:noProof/>
          <w:sz w:val="28"/>
          <w:szCs w:val="28"/>
        </w:rPr>
        <w:drawing>
          <wp:inline distT="0" distB="0" distL="0" distR="0" wp14:anchorId="4C293A04" wp14:editId="64A37E3F">
            <wp:extent cx="2517708" cy="2520000"/>
            <wp:effectExtent l="0" t="0" r="0" b="0"/>
            <wp:docPr id="1005682833" name="Picture 1005682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WIDYA YUWA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7708" cy="2520000"/>
                    </a:xfrm>
                    <a:prstGeom prst="rect">
                      <a:avLst/>
                    </a:prstGeom>
                  </pic:spPr>
                </pic:pic>
              </a:graphicData>
            </a:graphic>
          </wp:inline>
        </w:drawing>
      </w:r>
    </w:p>
    <w:p w14:paraId="01104792" w14:textId="77777777" w:rsidR="002840CF" w:rsidRPr="006D5B30" w:rsidRDefault="002840CF" w:rsidP="006C73C4">
      <w:pPr>
        <w:spacing w:after="0" w:line="240" w:lineRule="auto"/>
        <w:jc w:val="center"/>
        <w:rPr>
          <w:rFonts w:ascii="Times New Roman" w:hAnsi="Times New Roman" w:cs="Times New Roman"/>
          <w:b/>
          <w:sz w:val="28"/>
          <w:szCs w:val="28"/>
        </w:rPr>
      </w:pPr>
    </w:p>
    <w:p w14:paraId="267A13BC" w14:textId="77777777" w:rsidR="009E4A98" w:rsidRPr="006D5B30" w:rsidRDefault="009E4A98" w:rsidP="006C73C4">
      <w:pPr>
        <w:spacing w:after="0" w:line="240" w:lineRule="auto"/>
        <w:jc w:val="center"/>
        <w:rPr>
          <w:rFonts w:ascii="Times New Roman" w:hAnsi="Times New Roman" w:cs="Times New Roman"/>
          <w:b/>
          <w:sz w:val="28"/>
          <w:szCs w:val="28"/>
        </w:rPr>
      </w:pPr>
    </w:p>
    <w:p w14:paraId="75019A9B" w14:textId="7DDD1BA2" w:rsidR="002840CF" w:rsidRPr="006D5B30" w:rsidRDefault="002840CF" w:rsidP="006C73C4">
      <w:pPr>
        <w:spacing w:after="0" w:line="240" w:lineRule="auto"/>
        <w:jc w:val="center"/>
        <w:rPr>
          <w:rFonts w:ascii="Times New Roman" w:hAnsi="Times New Roman" w:cs="Times New Roman"/>
          <w:b/>
          <w:sz w:val="28"/>
          <w:szCs w:val="28"/>
          <w:lang w:val="sv-SE"/>
        </w:rPr>
      </w:pPr>
      <w:r w:rsidRPr="006D5B30">
        <w:rPr>
          <w:rFonts w:ascii="Times New Roman" w:hAnsi="Times New Roman" w:cs="Times New Roman"/>
          <w:b/>
          <w:sz w:val="28"/>
          <w:szCs w:val="28"/>
          <w:lang w:val="sv-SE"/>
        </w:rPr>
        <w:t>Oleh:</w:t>
      </w:r>
    </w:p>
    <w:p w14:paraId="689653AD" w14:textId="5694557B" w:rsidR="002840CF" w:rsidRPr="006D5B30" w:rsidRDefault="009E4A98" w:rsidP="006C73C4">
      <w:pPr>
        <w:spacing w:after="0" w:line="240" w:lineRule="auto"/>
        <w:jc w:val="center"/>
        <w:rPr>
          <w:rFonts w:ascii="Times New Roman" w:hAnsi="Times New Roman" w:cs="Times New Roman"/>
          <w:b/>
          <w:sz w:val="28"/>
          <w:szCs w:val="28"/>
          <w:lang w:val="sv-SE"/>
        </w:rPr>
      </w:pPr>
      <w:r w:rsidRPr="006D5B30">
        <w:rPr>
          <w:rFonts w:ascii="Times New Roman" w:hAnsi="Times New Roman" w:cs="Times New Roman"/>
          <w:b/>
          <w:sz w:val="28"/>
          <w:szCs w:val="28"/>
          <w:lang w:val="sv-SE"/>
        </w:rPr>
        <w:t>Silvia Paskalita</w:t>
      </w:r>
    </w:p>
    <w:p w14:paraId="6A14F10F" w14:textId="63E14500" w:rsidR="002840CF" w:rsidRPr="006D5B30" w:rsidRDefault="002840CF" w:rsidP="006C73C4">
      <w:pPr>
        <w:spacing w:after="0" w:line="240" w:lineRule="auto"/>
        <w:jc w:val="center"/>
        <w:rPr>
          <w:rFonts w:ascii="Times New Roman" w:hAnsi="Times New Roman" w:cs="Times New Roman"/>
          <w:b/>
          <w:sz w:val="28"/>
          <w:szCs w:val="28"/>
          <w:lang w:val="sv-SE"/>
        </w:rPr>
      </w:pPr>
      <w:r w:rsidRPr="006D5B30">
        <w:rPr>
          <w:rFonts w:ascii="Times New Roman" w:hAnsi="Times New Roman" w:cs="Times New Roman"/>
          <w:b/>
          <w:sz w:val="28"/>
          <w:szCs w:val="28"/>
          <w:lang w:val="sv-SE"/>
        </w:rPr>
        <w:t>213144</w:t>
      </w:r>
    </w:p>
    <w:p w14:paraId="4070B041"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3E26855B"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p>
    <w:p w14:paraId="7F522804" w14:textId="77777777" w:rsidR="009E4A98" w:rsidRPr="006D5B30" w:rsidRDefault="009E4A98" w:rsidP="006C73C4">
      <w:pPr>
        <w:spacing w:after="0" w:line="240" w:lineRule="auto"/>
        <w:jc w:val="center"/>
        <w:rPr>
          <w:rFonts w:ascii="Times New Roman" w:hAnsi="Times New Roman" w:cs="Times New Roman"/>
          <w:b/>
          <w:bCs/>
          <w:sz w:val="28"/>
          <w:szCs w:val="28"/>
          <w:lang w:val="sv-SE"/>
        </w:rPr>
      </w:pPr>
    </w:p>
    <w:p w14:paraId="51AADBB6" w14:textId="77777777" w:rsidR="009E4A98" w:rsidRPr="006D5B30" w:rsidRDefault="009E4A98" w:rsidP="006C73C4">
      <w:pPr>
        <w:spacing w:after="0" w:line="240" w:lineRule="auto"/>
        <w:jc w:val="center"/>
        <w:rPr>
          <w:rFonts w:ascii="Times New Roman" w:hAnsi="Times New Roman" w:cs="Times New Roman"/>
          <w:b/>
          <w:bCs/>
          <w:sz w:val="28"/>
          <w:szCs w:val="28"/>
          <w:lang w:val="sv-SE"/>
        </w:rPr>
      </w:pPr>
    </w:p>
    <w:p w14:paraId="092F7D0D" w14:textId="77777777" w:rsidR="009E4A98" w:rsidRPr="006D5B30" w:rsidRDefault="009E4A98" w:rsidP="006C73C4">
      <w:pPr>
        <w:spacing w:after="0" w:line="240" w:lineRule="auto"/>
        <w:jc w:val="center"/>
        <w:rPr>
          <w:rFonts w:ascii="Times New Roman" w:hAnsi="Times New Roman" w:cs="Times New Roman"/>
          <w:b/>
          <w:bCs/>
          <w:sz w:val="28"/>
          <w:szCs w:val="28"/>
          <w:lang w:val="sv-SE"/>
        </w:rPr>
      </w:pPr>
    </w:p>
    <w:p w14:paraId="66D6C26E"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SEKOLAH TINGGI KEGURUAN DAN ILMU PENDIDIKAN</w:t>
      </w:r>
    </w:p>
    <w:p w14:paraId="57EDF603"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 xml:space="preserve">WIDYA YUWANA </w:t>
      </w:r>
    </w:p>
    <w:p w14:paraId="5F03BB30" w14:textId="77777777" w:rsidR="002840CF" w:rsidRPr="006D5B30" w:rsidRDefault="002840CF" w:rsidP="006C73C4">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MADIUN</w:t>
      </w:r>
    </w:p>
    <w:p w14:paraId="700EE2F3" w14:textId="31804542" w:rsidR="002840CF" w:rsidRPr="006D5B30" w:rsidRDefault="002840CF" w:rsidP="0015066C">
      <w:pPr>
        <w:spacing w:after="0" w:line="240" w:lineRule="auto"/>
        <w:jc w:val="center"/>
        <w:rPr>
          <w:rFonts w:ascii="Times New Roman" w:hAnsi="Times New Roman" w:cs="Times New Roman"/>
          <w:b/>
          <w:bCs/>
          <w:sz w:val="28"/>
          <w:szCs w:val="28"/>
          <w:lang w:val="sv-SE"/>
        </w:rPr>
      </w:pPr>
      <w:r w:rsidRPr="006D5B30">
        <w:rPr>
          <w:rFonts w:ascii="Times New Roman" w:hAnsi="Times New Roman" w:cs="Times New Roman"/>
          <w:b/>
          <w:bCs/>
          <w:sz w:val="28"/>
          <w:szCs w:val="28"/>
          <w:lang w:val="sv-SE"/>
        </w:rPr>
        <w:t>2025</w:t>
      </w:r>
      <w:r w:rsidR="0015066C" w:rsidRPr="006D5B30">
        <w:rPr>
          <w:rFonts w:ascii="Times New Roman" w:hAnsi="Times New Roman" w:cs="Times New Roman"/>
          <w:b/>
          <w:bCs/>
          <w:sz w:val="28"/>
          <w:szCs w:val="28"/>
          <w:lang w:val="sv-SE"/>
        </w:rPr>
        <w:br w:type="page"/>
      </w:r>
    </w:p>
    <w:p w14:paraId="4CC987A3" w14:textId="77777777" w:rsidR="0015066C" w:rsidRPr="006D5B30" w:rsidRDefault="0015066C" w:rsidP="006C73C4">
      <w:pPr>
        <w:pStyle w:val="Heading1"/>
        <w:rPr>
          <w:lang w:val="sv-SE"/>
        </w:rPr>
        <w:sectPr w:rsidR="0015066C" w:rsidRPr="006D5B30" w:rsidSect="0015066C">
          <w:headerReference w:type="default" r:id="rId12"/>
          <w:footerReference w:type="first" r:id="rId13"/>
          <w:pgSz w:w="11906" w:h="16838" w:code="9"/>
          <w:pgMar w:top="2268" w:right="1701" w:bottom="1701" w:left="2268" w:header="720" w:footer="720" w:gutter="0"/>
          <w:pgNumType w:fmt="lowerRoman" w:start="2"/>
          <w:cols w:space="720"/>
          <w:docGrid w:linePitch="360"/>
        </w:sectPr>
      </w:pPr>
    </w:p>
    <w:p w14:paraId="1BA2D133" w14:textId="6A19E972" w:rsidR="003B0484" w:rsidRDefault="003B0484" w:rsidP="006C73C4">
      <w:pPr>
        <w:pStyle w:val="Heading1"/>
        <w:rPr>
          <w:lang w:val="sv-SE"/>
        </w:rPr>
      </w:pPr>
      <w:bookmarkStart w:id="0" w:name="_Toc203804973"/>
      <w:r>
        <w:rPr>
          <w:noProof/>
        </w:rPr>
        <w:drawing>
          <wp:anchor distT="0" distB="0" distL="114300" distR="114300" simplePos="0" relativeHeight="251658240" behindDoc="0" locked="0" layoutInCell="1" allowOverlap="1" wp14:anchorId="58408E7B" wp14:editId="485A540F">
            <wp:simplePos x="0" y="0"/>
            <wp:positionH relativeFrom="column">
              <wp:posOffset>-1464243</wp:posOffset>
            </wp:positionH>
            <wp:positionV relativeFrom="paragraph">
              <wp:posOffset>-1392054</wp:posOffset>
            </wp:positionV>
            <wp:extent cx="7579895" cy="10587790"/>
            <wp:effectExtent l="0" t="0" r="2540" b="4445"/>
            <wp:wrapNone/>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90278" cy="10602293"/>
                    </a:xfrm>
                    <a:prstGeom prst="rect">
                      <a:avLst/>
                    </a:prstGeom>
                  </pic:spPr>
                </pic:pic>
              </a:graphicData>
            </a:graphic>
            <wp14:sizeRelH relativeFrom="page">
              <wp14:pctWidth>0</wp14:pctWidth>
            </wp14:sizeRelH>
            <wp14:sizeRelV relativeFrom="page">
              <wp14:pctHeight>0</wp14:pctHeight>
            </wp14:sizeRelV>
          </wp:anchor>
        </w:drawing>
      </w:r>
    </w:p>
    <w:p w14:paraId="50404E85" w14:textId="77777777" w:rsidR="003B0484" w:rsidRDefault="003B0484" w:rsidP="006C73C4">
      <w:pPr>
        <w:pStyle w:val="Heading1"/>
        <w:rPr>
          <w:lang w:val="sv-SE"/>
        </w:rPr>
      </w:pPr>
    </w:p>
    <w:p w14:paraId="4E11189C" w14:textId="77777777" w:rsidR="003B0484" w:rsidRDefault="003B0484" w:rsidP="006C73C4">
      <w:pPr>
        <w:pStyle w:val="Heading1"/>
        <w:rPr>
          <w:lang w:val="sv-SE"/>
        </w:rPr>
      </w:pPr>
    </w:p>
    <w:p w14:paraId="00E9FFC7" w14:textId="77777777" w:rsidR="003B0484" w:rsidRDefault="003B0484" w:rsidP="006C73C4">
      <w:pPr>
        <w:pStyle w:val="Heading1"/>
        <w:rPr>
          <w:lang w:val="sv-SE"/>
        </w:rPr>
      </w:pPr>
    </w:p>
    <w:p w14:paraId="2C06265F" w14:textId="77777777" w:rsidR="003B0484" w:rsidRDefault="003B0484" w:rsidP="006C73C4">
      <w:pPr>
        <w:pStyle w:val="Heading1"/>
        <w:rPr>
          <w:lang w:val="sv-SE"/>
        </w:rPr>
      </w:pPr>
    </w:p>
    <w:p w14:paraId="02FAE362" w14:textId="77777777" w:rsidR="003B0484" w:rsidRDefault="003B0484" w:rsidP="006C73C4">
      <w:pPr>
        <w:pStyle w:val="Heading1"/>
        <w:rPr>
          <w:lang w:val="sv-SE"/>
        </w:rPr>
      </w:pPr>
    </w:p>
    <w:p w14:paraId="6DF1CF8C" w14:textId="77777777" w:rsidR="003B0484" w:rsidRDefault="003B0484" w:rsidP="006C73C4">
      <w:pPr>
        <w:pStyle w:val="Heading1"/>
        <w:rPr>
          <w:lang w:val="sv-SE"/>
        </w:rPr>
      </w:pPr>
    </w:p>
    <w:p w14:paraId="70B4251C" w14:textId="77777777" w:rsidR="003B0484" w:rsidRDefault="003B0484" w:rsidP="006C73C4">
      <w:pPr>
        <w:pStyle w:val="Heading1"/>
        <w:rPr>
          <w:lang w:val="sv-SE"/>
        </w:rPr>
      </w:pPr>
    </w:p>
    <w:p w14:paraId="4A00840E" w14:textId="77777777" w:rsidR="003B0484" w:rsidRDefault="003B0484" w:rsidP="006C73C4">
      <w:pPr>
        <w:pStyle w:val="Heading1"/>
        <w:rPr>
          <w:lang w:val="sv-SE"/>
        </w:rPr>
      </w:pPr>
    </w:p>
    <w:p w14:paraId="10D6E1AF" w14:textId="77777777" w:rsidR="003B0484" w:rsidRDefault="003B0484" w:rsidP="006C73C4">
      <w:pPr>
        <w:pStyle w:val="Heading1"/>
        <w:rPr>
          <w:lang w:val="sv-SE"/>
        </w:rPr>
      </w:pPr>
    </w:p>
    <w:p w14:paraId="1E9CACD3" w14:textId="77777777" w:rsidR="003B0484" w:rsidRDefault="003B0484" w:rsidP="006C73C4">
      <w:pPr>
        <w:pStyle w:val="Heading1"/>
        <w:rPr>
          <w:lang w:val="sv-SE"/>
        </w:rPr>
      </w:pPr>
    </w:p>
    <w:p w14:paraId="7B9EE19B" w14:textId="77777777" w:rsidR="003B0484" w:rsidRDefault="003B0484" w:rsidP="006C73C4">
      <w:pPr>
        <w:pStyle w:val="Heading1"/>
        <w:rPr>
          <w:lang w:val="sv-SE"/>
        </w:rPr>
      </w:pPr>
    </w:p>
    <w:p w14:paraId="1941F80A" w14:textId="77777777" w:rsidR="003B0484" w:rsidRDefault="003B0484" w:rsidP="006C73C4">
      <w:pPr>
        <w:pStyle w:val="Heading1"/>
        <w:rPr>
          <w:lang w:val="sv-SE"/>
        </w:rPr>
      </w:pPr>
    </w:p>
    <w:p w14:paraId="12D54D82" w14:textId="77777777" w:rsidR="003B0484" w:rsidRDefault="003B0484" w:rsidP="006C73C4">
      <w:pPr>
        <w:pStyle w:val="Heading1"/>
        <w:rPr>
          <w:lang w:val="sv-SE"/>
        </w:rPr>
      </w:pPr>
    </w:p>
    <w:p w14:paraId="1C0B3EB5" w14:textId="77777777" w:rsidR="003B0484" w:rsidRDefault="003B0484" w:rsidP="006C73C4">
      <w:pPr>
        <w:pStyle w:val="Heading1"/>
        <w:rPr>
          <w:lang w:val="sv-SE"/>
        </w:rPr>
      </w:pPr>
    </w:p>
    <w:p w14:paraId="76716E5B" w14:textId="77777777" w:rsidR="003B0484" w:rsidRDefault="003B0484" w:rsidP="006C73C4">
      <w:pPr>
        <w:pStyle w:val="Heading1"/>
        <w:rPr>
          <w:lang w:val="sv-SE"/>
        </w:rPr>
      </w:pPr>
    </w:p>
    <w:p w14:paraId="78A399A2" w14:textId="77777777" w:rsidR="003B0484" w:rsidRDefault="003B0484" w:rsidP="006C73C4">
      <w:pPr>
        <w:pStyle w:val="Heading1"/>
        <w:rPr>
          <w:lang w:val="sv-SE"/>
        </w:rPr>
      </w:pPr>
    </w:p>
    <w:p w14:paraId="3749D05E" w14:textId="77777777" w:rsidR="003B0484" w:rsidRDefault="003B0484" w:rsidP="006C73C4">
      <w:pPr>
        <w:pStyle w:val="Heading1"/>
        <w:rPr>
          <w:lang w:val="sv-SE"/>
        </w:rPr>
      </w:pPr>
    </w:p>
    <w:p w14:paraId="25CB6B02" w14:textId="77777777" w:rsidR="003B0484" w:rsidRDefault="003B0484" w:rsidP="006C73C4">
      <w:pPr>
        <w:pStyle w:val="Heading1"/>
        <w:rPr>
          <w:lang w:val="sv-SE"/>
        </w:rPr>
      </w:pPr>
    </w:p>
    <w:p w14:paraId="07D502CC" w14:textId="77777777" w:rsidR="003B0484" w:rsidRDefault="003B0484" w:rsidP="006C73C4">
      <w:pPr>
        <w:pStyle w:val="Heading1"/>
        <w:rPr>
          <w:lang w:val="sv-SE"/>
        </w:rPr>
      </w:pPr>
    </w:p>
    <w:p w14:paraId="11D90223" w14:textId="77777777" w:rsidR="003B0484" w:rsidRDefault="003B0484" w:rsidP="006C73C4">
      <w:pPr>
        <w:pStyle w:val="Heading1"/>
        <w:rPr>
          <w:lang w:val="sv-SE"/>
        </w:rPr>
      </w:pPr>
    </w:p>
    <w:p w14:paraId="4D33AAC4" w14:textId="77777777" w:rsidR="003B0484" w:rsidRDefault="003B0484" w:rsidP="006C73C4">
      <w:pPr>
        <w:pStyle w:val="Heading1"/>
        <w:rPr>
          <w:lang w:val="sv-SE"/>
        </w:rPr>
      </w:pPr>
    </w:p>
    <w:p w14:paraId="522B07EE" w14:textId="77777777" w:rsidR="003B0484" w:rsidRDefault="003B0484" w:rsidP="006C73C4">
      <w:pPr>
        <w:pStyle w:val="Heading1"/>
        <w:rPr>
          <w:lang w:val="sv-SE"/>
        </w:rPr>
      </w:pPr>
    </w:p>
    <w:p w14:paraId="57DC106C" w14:textId="77777777" w:rsidR="003B0484" w:rsidRDefault="003B0484" w:rsidP="006C73C4">
      <w:pPr>
        <w:pStyle w:val="Heading1"/>
        <w:rPr>
          <w:lang w:val="sv-SE"/>
        </w:rPr>
      </w:pPr>
    </w:p>
    <w:p w14:paraId="306EECB5" w14:textId="77777777" w:rsidR="003B0484" w:rsidRDefault="003B0484" w:rsidP="006C73C4">
      <w:pPr>
        <w:pStyle w:val="Heading1"/>
        <w:rPr>
          <w:lang w:val="sv-SE"/>
        </w:rPr>
      </w:pPr>
    </w:p>
    <w:p w14:paraId="2A7B9DB1" w14:textId="77777777" w:rsidR="003B0484" w:rsidRDefault="003B0484" w:rsidP="006C73C4">
      <w:pPr>
        <w:pStyle w:val="Heading1"/>
        <w:rPr>
          <w:lang w:val="sv-SE"/>
        </w:rPr>
      </w:pPr>
    </w:p>
    <w:p w14:paraId="635D6325" w14:textId="77777777" w:rsidR="003B0484" w:rsidRDefault="003B0484" w:rsidP="006C73C4">
      <w:pPr>
        <w:pStyle w:val="Heading1"/>
        <w:rPr>
          <w:lang w:val="sv-SE"/>
        </w:rPr>
      </w:pPr>
    </w:p>
    <w:p w14:paraId="10B16619" w14:textId="77777777" w:rsidR="003B0484" w:rsidRDefault="003B0484" w:rsidP="006C73C4">
      <w:pPr>
        <w:pStyle w:val="Heading1"/>
        <w:rPr>
          <w:lang w:val="sv-SE"/>
        </w:rPr>
      </w:pPr>
    </w:p>
    <w:p w14:paraId="00A696E4" w14:textId="77777777" w:rsidR="003B0484" w:rsidRDefault="003B0484" w:rsidP="006C73C4">
      <w:pPr>
        <w:pStyle w:val="Heading1"/>
        <w:rPr>
          <w:lang w:val="sv-SE"/>
        </w:rPr>
      </w:pPr>
    </w:p>
    <w:p w14:paraId="11F75916" w14:textId="77777777" w:rsidR="003B0484" w:rsidRDefault="003B0484" w:rsidP="006C73C4">
      <w:pPr>
        <w:pStyle w:val="Heading1"/>
        <w:rPr>
          <w:lang w:val="sv-SE"/>
        </w:rPr>
      </w:pPr>
    </w:p>
    <w:p w14:paraId="59215392" w14:textId="77777777" w:rsidR="003B0484" w:rsidRDefault="003B0484" w:rsidP="006C73C4">
      <w:pPr>
        <w:pStyle w:val="Heading1"/>
        <w:rPr>
          <w:lang w:val="sv-SE"/>
        </w:rPr>
      </w:pPr>
    </w:p>
    <w:p w14:paraId="6E8FDE51" w14:textId="6A10FF8B" w:rsidR="003B0484" w:rsidRDefault="003B0484" w:rsidP="006C73C4">
      <w:pPr>
        <w:pStyle w:val="Heading1"/>
        <w:rPr>
          <w:lang w:val="sv-SE"/>
        </w:rPr>
      </w:pPr>
      <w:r>
        <w:rPr>
          <w:noProof/>
        </w:rPr>
        <w:drawing>
          <wp:anchor distT="0" distB="0" distL="114300" distR="114300" simplePos="0" relativeHeight="251659264" behindDoc="0" locked="0" layoutInCell="1" allowOverlap="1" wp14:anchorId="71D745EE" wp14:editId="4A5CC757">
            <wp:simplePos x="0" y="0"/>
            <wp:positionH relativeFrom="column">
              <wp:posOffset>-1392054</wp:posOffset>
            </wp:positionH>
            <wp:positionV relativeFrom="paragraph">
              <wp:posOffset>-1392055</wp:posOffset>
            </wp:positionV>
            <wp:extent cx="7411453" cy="10611853"/>
            <wp:effectExtent l="0" t="0" r="0" b="0"/>
            <wp:wrapNone/>
            <wp:docPr id="3" name="Image 2"/>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17910" cy="10621099"/>
                    </a:xfrm>
                    <a:prstGeom prst="rect">
                      <a:avLst/>
                    </a:prstGeom>
                  </pic:spPr>
                </pic:pic>
              </a:graphicData>
            </a:graphic>
            <wp14:sizeRelH relativeFrom="page">
              <wp14:pctWidth>0</wp14:pctWidth>
            </wp14:sizeRelH>
            <wp14:sizeRelV relativeFrom="page">
              <wp14:pctHeight>0</wp14:pctHeight>
            </wp14:sizeRelV>
          </wp:anchor>
        </w:drawing>
      </w:r>
    </w:p>
    <w:p w14:paraId="2050BC85" w14:textId="77777777" w:rsidR="003B0484" w:rsidRDefault="003B0484" w:rsidP="006C73C4">
      <w:pPr>
        <w:pStyle w:val="Heading1"/>
        <w:rPr>
          <w:lang w:val="sv-SE"/>
        </w:rPr>
      </w:pPr>
    </w:p>
    <w:p w14:paraId="545CEDCB" w14:textId="77777777" w:rsidR="003B0484" w:rsidRDefault="003B0484" w:rsidP="006C73C4">
      <w:pPr>
        <w:pStyle w:val="Heading1"/>
        <w:rPr>
          <w:lang w:val="sv-SE"/>
        </w:rPr>
      </w:pPr>
    </w:p>
    <w:p w14:paraId="0C1B566C" w14:textId="77777777" w:rsidR="003B0484" w:rsidRDefault="003B0484" w:rsidP="006C73C4">
      <w:pPr>
        <w:pStyle w:val="Heading1"/>
        <w:rPr>
          <w:lang w:val="sv-SE"/>
        </w:rPr>
      </w:pPr>
    </w:p>
    <w:p w14:paraId="0FCF2044" w14:textId="77777777" w:rsidR="003B0484" w:rsidRDefault="003B0484" w:rsidP="006C73C4">
      <w:pPr>
        <w:pStyle w:val="Heading1"/>
        <w:rPr>
          <w:lang w:val="sv-SE"/>
        </w:rPr>
      </w:pPr>
    </w:p>
    <w:p w14:paraId="18157891" w14:textId="77777777" w:rsidR="003B0484" w:rsidRDefault="003B0484" w:rsidP="006C73C4">
      <w:pPr>
        <w:pStyle w:val="Heading1"/>
        <w:rPr>
          <w:lang w:val="sv-SE"/>
        </w:rPr>
      </w:pPr>
    </w:p>
    <w:p w14:paraId="0ABF1E6F" w14:textId="77777777" w:rsidR="003B0484" w:rsidRDefault="003B0484" w:rsidP="006C73C4">
      <w:pPr>
        <w:pStyle w:val="Heading1"/>
        <w:rPr>
          <w:lang w:val="sv-SE"/>
        </w:rPr>
      </w:pPr>
    </w:p>
    <w:p w14:paraId="60FF2DF0" w14:textId="77777777" w:rsidR="003B0484" w:rsidRDefault="003B0484" w:rsidP="006C73C4">
      <w:pPr>
        <w:pStyle w:val="Heading1"/>
        <w:rPr>
          <w:lang w:val="sv-SE"/>
        </w:rPr>
      </w:pPr>
    </w:p>
    <w:p w14:paraId="38923112" w14:textId="77777777" w:rsidR="003B0484" w:rsidRDefault="003B0484" w:rsidP="006C73C4">
      <w:pPr>
        <w:pStyle w:val="Heading1"/>
        <w:rPr>
          <w:lang w:val="sv-SE"/>
        </w:rPr>
      </w:pPr>
    </w:p>
    <w:p w14:paraId="5B71540F" w14:textId="77777777" w:rsidR="003B0484" w:rsidRDefault="003B0484" w:rsidP="006C73C4">
      <w:pPr>
        <w:pStyle w:val="Heading1"/>
        <w:rPr>
          <w:lang w:val="sv-SE"/>
        </w:rPr>
      </w:pPr>
    </w:p>
    <w:p w14:paraId="25B29918" w14:textId="77777777" w:rsidR="003B0484" w:rsidRDefault="003B0484" w:rsidP="006C73C4">
      <w:pPr>
        <w:pStyle w:val="Heading1"/>
        <w:rPr>
          <w:lang w:val="sv-SE"/>
        </w:rPr>
      </w:pPr>
    </w:p>
    <w:p w14:paraId="4FA7F8CC" w14:textId="77777777" w:rsidR="003B0484" w:rsidRDefault="003B0484" w:rsidP="006C73C4">
      <w:pPr>
        <w:pStyle w:val="Heading1"/>
        <w:rPr>
          <w:lang w:val="sv-SE"/>
        </w:rPr>
      </w:pPr>
    </w:p>
    <w:p w14:paraId="7A008418" w14:textId="77777777" w:rsidR="003B0484" w:rsidRDefault="003B0484" w:rsidP="006C73C4">
      <w:pPr>
        <w:pStyle w:val="Heading1"/>
        <w:rPr>
          <w:lang w:val="sv-SE"/>
        </w:rPr>
      </w:pPr>
    </w:p>
    <w:p w14:paraId="00D892B2" w14:textId="77777777" w:rsidR="003B0484" w:rsidRDefault="003B0484" w:rsidP="006C73C4">
      <w:pPr>
        <w:pStyle w:val="Heading1"/>
        <w:rPr>
          <w:lang w:val="sv-SE"/>
        </w:rPr>
      </w:pPr>
    </w:p>
    <w:p w14:paraId="0F806174" w14:textId="77777777" w:rsidR="003B0484" w:rsidRDefault="003B0484" w:rsidP="006C73C4">
      <w:pPr>
        <w:pStyle w:val="Heading1"/>
        <w:rPr>
          <w:lang w:val="sv-SE"/>
        </w:rPr>
      </w:pPr>
    </w:p>
    <w:p w14:paraId="4B2747C1" w14:textId="77777777" w:rsidR="003B0484" w:rsidRDefault="003B0484" w:rsidP="006C73C4">
      <w:pPr>
        <w:pStyle w:val="Heading1"/>
        <w:rPr>
          <w:lang w:val="sv-SE"/>
        </w:rPr>
      </w:pPr>
    </w:p>
    <w:p w14:paraId="3CF88753" w14:textId="77777777" w:rsidR="003B0484" w:rsidRDefault="003B0484" w:rsidP="006C73C4">
      <w:pPr>
        <w:pStyle w:val="Heading1"/>
        <w:rPr>
          <w:lang w:val="sv-SE"/>
        </w:rPr>
      </w:pPr>
    </w:p>
    <w:p w14:paraId="256C52F8" w14:textId="77777777" w:rsidR="003B0484" w:rsidRDefault="003B0484" w:rsidP="006C73C4">
      <w:pPr>
        <w:pStyle w:val="Heading1"/>
        <w:rPr>
          <w:lang w:val="sv-SE"/>
        </w:rPr>
      </w:pPr>
    </w:p>
    <w:p w14:paraId="47B7C970" w14:textId="77777777" w:rsidR="003B0484" w:rsidRDefault="003B0484" w:rsidP="006C73C4">
      <w:pPr>
        <w:pStyle w:val="Heading1"/>
        <w:rPr>
          <w:lang w:val="sv-SE"/>
        </w:rPr>
      </w:pPr>
    </w:p>
    <w:p w14:paraId="70B7A341" w14:textId="77777777" w:rsidR="003B0484" w:rsidRDefault="003B0484" w:rsidP="006C73C4">
      <w:pPr>
        <w:pStyle w:val="Heading1"/>
        <w:rPr>
          <w:lang w:val="sv-SE"/>
        </w:rPr>
      </w:pPr>
    </w:p>
    <w:p w14:paraId="4FFEDF16" w14:textId="570EB3B5" w:rsidR="003B0484" w:rsidRDefault="003B0484" w:rsidP="006C73C4">
      <w:pPr>
        <w:pStyle w:val="Heading1"/>
        <w:rPr>
          <w:lang w:val="sv-SE"/>
        </w:rPr>
      </w:pPr>
    </w:p>
    <w:p w14:paraId="7FC12D2C" w14:textId="77777777" w:rsidR="003B0484" w:rsidRDefault="003B0484" w:rsidP="006C73C4">
      <w:pPr>
        <w:pStyle w:val="Heading1"/>
        <w:rPr>
          <w:lang w:val="sv-SE"/>
        </w:rPr>
      </w:pPr>
    </w:p>
    <w:p w14:paraId="30EEFD8D" w14:textId="77777777" w:rsidR="003B0484" w:rsidRDefault="003B0484" w:rsidP="006C73C4">
      <w:pPr>
        <w:pStyle w:val="Heading1"/>
        <w:rPr>
          <w:lang w:val="sv-SE"/>
        </w:rPr>
      </w:pPr>
    </w:p>
    <w:p w14:paraId="5B81DAC5" w14:textId="77777777" w:rsidR="003B0484" w:rsidRDefault="003B0484" w:rsidP="006C73C4">
      <w:pPr>
        <w:pStyle w:val="Heading1"/>
        <w:rPr>
          <w:lang w:val="sv-SE"/>
        </w:rPr>
      </w:pPr>
    </w:p>
    <w:p w14:paraId="1FB29B86" w14:textId="77777777" w:rsidR="003B0484" w:rsidRDefault="003B0484" w:rsidP="006C73C4">
      <w:pPr>
        <w:pStyle w:val="Heading1"/>
        <w:rPr>
          <w:lang w:val="sv-SE"/>
        </w:rPr>
      </w:pPr>
    </w:p>
    <w:p w14:paraId="220522FF" w14:textId="77777777" w:rsidR="003B0484" w:rsidRDefault="003B0484" w:rsidP="006C73C4">
      <w:pPr>
        <w:pStyle w:val="Heading1"/>
        <w:rPr>
          <w:lang w:val="sv-SE"/>
        </w:rPr>
      </w:pPr>
    </w:p>
    <w:p w14:paraId="3A1C56C5" w14:textId="77777777" w:rsidR="003B0484" w:rsidRDefault="003B0484" w:rsidP="006C73C4">
      <w:pPr>
        <w:pStyle w:val="Heading1"/>
        <w:rPr>
          <w:lang w:val="sv-SE"/>
        </w:rPr>
      </w:pPr>
    </w:p>
    <w:p w14:paraId="6C399E01" w14:textId="77777777" w:rsidR="003B0484" w:rsidRDefault="003B0484" w:rsidP="006C73C4">
      <w:pPr>
        <w:pStyle w:val="Heading1"/>
        <w:rPr>
          <w:lang w:val="sv-SE"/>
        </w:rPr>
      </w:pPr>
    </w:p>
    <w:p w14:paraId="796F6F6A" w14:textId="77777777" w:rsidR="003B0484" w:rsidRDefault="003B0484" w:rsidP="006C73C4">
      <w:pPr>
        <w:pStyle w:val="Heading1"/>
        <w:rPr>
          <w:lang w:val="sv-SE"/>
        </w:rPr>
      </w:pPr>
    </w:p>
    <w:p w14:paraId="43123ACE" w14:textId="77777777" w:rsidR="003B0484" w:rsidRDefault="003B0484" w:rsidP="006C73C4">
      <w:pPr>
        <w:pStyle w:val="Heading1"/>
        <w:rPr>
          <w:lang w:val="sv-SE"/>
        </w:rPr>
      </w:pPr>
    </w:p>
    <w:p w14:paraId="2D66D012" w14:textId="77777777" w:rsidR="003B0484" w:rsidRDefault="003B0484" w:rsidP="006C73C4">
      <w:pPr>
        <w:pStyle w:val="Heading1"/>
        <w:rPr>
          <w:lang w:val="sv-SE"/>
        </w:rPr>
      </w:pPr>
    </w:p>
    <w:p w14:paraId="5C491735" w14:textId="04EBBDF7" w:rsidR="003B0484" w:rsidRDefault="00D23C14" w:rsidP="006C73C4">
      <w:pPr>
        <w:pStyle w:val="Heading1"/>
        <w:rPr>
          <w:lang w:val="sv-SE"/>
        </w:rPr>
      </w:pPr>
      <w:r>
        <w:rPr>
          <w:noProof/>
        </w:rPr>
        <w:drawing>
          <wp:anchor distT="0" distB="0" distL="114300" distR="114300" simplePos="0" relativeHeight="251660288" behindDoc="0" locked="0" layoutInCell="1" allowOverlap="1" wp14:anchorId="684D70F2" wp14:editId="1A85224A">
            <wp:simplePos x="0" y="0"/>
            <wp:positionH relativeFrom="column">
              <wp:posOffset>-1776396</wp:posOffset>
            </wp:positionH>
            <wp:positionV relativeFrom="paragraph">
              <wp:posOffset>-1367790</wp:posOffset>
            </wp:positionV>
            <wp:extent cx="7411453" cy="10467474"/>
            <wp:effectExtent l="0" t="0" r="0" b="0"/>
            <wp:wrapNone/>
            <wp:docPr id="4" name="Image 3"/>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411453" cy="10467474"/>
                    </a:xfrm>
                    <a:prstGeom prst="rect">
                      <a:avLst/>
                    </a:prstGeom>
                  </pic:spPr>
                </pic:pic>
              </a:graphicData>
            </a:graphic>
            <wp14:sizeRelH relativeFrom="page">
              <wp14:pctWidth>0</wp14:pctWidth>
            </wp14:sizeRelH>
            <wp14:sizeRelV relativeFrom="page">
              <wp14:pctHeight>0</wp14:pctHeight>
            </wp14:sizeRelV>
          </wp:anchor>
        </w:drawing>
      </w:r>
    </w:p>
    <w:p w14:paraId="7B0C2FD5" w14:textId="77777777" w:rsidR="003B0484" w:rsidRDefault="003B0484" w:rsidP="006C73C4">
      <w:pPr>
        <w:pStyle w:val="Heading1"/>
        <w:rPr>
          <w:lang w:val="sv-SE"/>
        </w:rPr>
      </w:pPr>
    </w:p>
    <w:p w14:paraId="1D93E795" w14:textId="77777777" w:rsidR="003B0484" w:rsidRDefault="003B0484" w:rsidP="006C73C4">
      <w:pPr>
        <w:pStyle w:val="Heading1"/>
        <w:rPr>
          <w:lang w:val="sv-SE"/>
        </w:rPr>
      </w:pPr>
    </w:p>
    <w:p w14:paraId="4E27F381" w14:textId="77777777" w:rsidR="003B0484" w:rsidRDefault="003B0484" w:rsidP="006C73C4">
      <w:pPr>
        <w:pStyle w:val="Heading1"/>
        <w:rPr>
          <w:lang w:val="sv-SE"/>
        </w:rPr>
      </w:pPr>
    </w:p>
    <w:p w14:paraId="6DB5746D" w14:textId="77777777" w:rsidR="003B0484" w:rsidRDefault="003B0484" w:rsidP="006C73C4">
      <w:pPr>
        <w:pStyle w:val="Heading1"/>
        <w:rPr>
          <w:lang w:val="sv-SE"/>
        </w:rPr>
      </w:pPr>
    </w:p>
    <w:p w14:paraId="65406E42" w14:textId="77777777" w:rsidR="003B0484" w:rsidRDefault="003B0484" w:rsidP="006C73C4">
      <w:pPr>
        <w:pStyle w:val="Heading1"/>
        <w:rPr>
          <w:lang w:val="sv-SE"/>
        </w:rPr>
      </w:pPr>
    </w:p>
    <w:p w14:paraId="73D2D322" w14:textId="77777777" w:rsidR="003B0484" w:rsidRDefault="003B0484" w:rsidP="006C73C4">
      <w:pPr>
        <w:pStyle w:val="Heading1"/>
        <w:rPr>
          <w:lang w:val="sv-SE"/>
        </w:rPr>
      </w:pPr>
    </w:p>
    <w:p w14:paraId="79FAB489" w14:textId="77777777" w:rsidR="003B0484" w:rsidRDefault="003B0484" w:rsidP="006C73C4">
      <w:pPr>
        <w:pStyle w:val="Heading1"/>
        <w:rPr>
          <w:lang w:val="sv-SE"/>
        </w:rPr>
      </w:pPr>
    </w:p>
    <w:p w14:paraId="21ECEF45" w14:textId="77777777" w:rsidR="003B0484" w:rsidRDefault="003B0484" w:rsidP="006C73C4">
      <w:pPr>
        <w:pStyle w:val="Heading1"/>
        <w:rPr>
          <w:lang w:val="sv-SE"/>
        </w:rPr>
      </w:pPr>
    </w:p>
    <w:p w14:paraId="19A3FB84" w14:textId="77777777" w:rsidR="003B0484" w:rsidRDefault="003B0484" w:rsidP="006C73C4">
      <w:pPr>
        <w:pStyle w:val="Heading1"/>
        <w:rPr>
          <w:lang w:val="sv-SE"/>
        </w:rPr>
      </w:pPr>
    </w:p>
    <w:p w14:paraId="42F4BB70" w14:textId="77777777" w:rsidR="003B0484" w:rsidRDefault="003B0484" w:rsidP="006C73C4">
      <w:pPr>
        <w:pStyle w:val="Heading1"/>
        <w:rPr>
          <w:lang w:val="sv-SE"/>
        </w:rPr>
      </w:pPr>
    </w:p>
    <w:p w14:paraId="41C79247" w14:textId="77777777" w:rsidR="003B0484" w:rsidRDefault="003B0484" w:rsidP="006C73C4">
      <w:pPr>
        <w:pStyle w:val="Heading1"/>
        <w:rPr>
          <w:lang w:val="sv-SE"/>
        </w:rPr>
      </w:pPr>
    </w:p>
    <w:p w14:paraId="2043786C" w14:textId="77777777" w:rsidR="003B0484" w:rsidRDefault="003B0484" w:rsidP="006C73C4">
      <w:pPr>
        <w:pStyle w:val="Heading1"/>
        <w:rPr>
          <w:lang w:val="sv-SE"/>
        </w:rPr>
      </w:pPr>
    </w:p>
    <w:p w14:paraId="576F9DC7" w14:textId="77777777" w:rsidR="003B0484" w:rsidRDefault="003B0484" w:rsidP="006C73C4">
      <w:pPr>
        <w:pStyle w:val="Heading1"/>
        <w:rPr>
          <w:lang w:val="sv-SE"/>
        </w:rPr>
      </w:pPr>
    </w:p>
    <w:p w14:paraId="7004AD43" w14:textId="77777777" w:rsidR="003B0484" w:rsidRDefault="003B0484" w:rsidP="006C73C4">
      <w:pPr>
        <w:pStyle w:val="Heading1"/>
        <w:rPr>
          <w:lang w:val="sv-SE"/>
        </w:rPr>
      </w:pPr>
    </w:p>
    <w:p w14:paraId="7E77D899" w14:textId="77777777" w:rsidR="003B0484" w:rsidRDefault="003B0484" w:rsidP="006C73C4">
      <w:pPr>
        <w:pStyle w:val="Heading1"/>
        <w:rPr>
          <w:lang w:val="sv-SE"/>
        </w:rPr>
      </w:pPr>
    </w:p>
    <w:p w14:paraId="56BD7020" w14:textId="77777777" w:rsidR="003B0484" w:rsidRDefault="003B0484" w:rsidP="006C73C4">
      <w:pPr>
        <w:pStyle w:val="Heading1"/>
        <w:rPr>
          <w:lang w:val="sv-SE"/>
        </w:rPr>
      </w:pPr>
    </w:p>
    <w:p w14:paraId="3C834FEB" w14:textId="77777777" w:rsidR="003B0484" w:rsidRDefault="003B0484" w:rsidP="006C73C4">
      <w:pPr>
        <w:pStyle w:val="Heading1"/>
        <w:rPr>
          <w:lang w:val="sv-SE"/>
        </w:rPr>
      </w:pPr>
    </w:p>
    <w:p w14:paraId="149DD17A" w14:textId="77777777" w:rsidR="003B0484" w:rsidRDefault="003B0484" w:rsidP="006C73C4">
      <w:pPr>
        <w:pStyle w:val="Heading1"/>
        <w:rPr>
          <w:lang w:val="sv-SE"/>
        </w:rPr>
      </w:pPr>
    </w:p>
    <w:p w14:paraId="0579E667" w14:textId="77777777" w:rsidR="003B0484" w:rsidRDefault="003B0484" w:rsidP="006C73C4">
      <w:pPr>
        <w:pStyle w:val="Heading1"/>
        <w:rPr>
          <w:lang w:val="sv-SE"/>
        </w:rPr>
      </w:pPr>
    </w:p>
    <w:p w14:paraId="3088AFEC" w14:textId="77777777" w:rsidR="003B0484" w:rsidRDefault="003B0484" w:rsidP="006C73C4">
      <w:pPr>
        <w:pStyle w:val="Heading1"/>
        <w:rPr>
          <w:lang w:val="sv-SE"/>
        </w:rPr>
      </w:pPr>
    </w:p>
    <w:p w14:paraId="06D1B48C" w14:textId="77777777" w:rsidR="003B0484" w:rsidRDefault="003B0484" w:rsidP="006C73C4">
      <w:pPr>
        <w:pStyle w:val="Heading1"/>
        <w:rPr>
          <w:lang w:val="sv-SE"/>
        </w:rPr>
      </w:pPr>
    </w:p>
    <w:p w14:paraId="36082119" w14:textId="77777777" w:rsidR="003B0484" w:rsidRDefault="003B0484" w:rsidP="006C73C4">
      <w:pPr>
        <w:pStyle w:val="Heading1"/>
        <w:rPr>
          <w:lang w:val="sv-SE"/>
        </w:rPr>
      </w:pPr>
    </w:p>
    <w:p w14:paraId="70EA856F" w14:textId="77777777" w:rsidR="003B0484" w:rsidRDefault="003B0484" w:rsidP="006C73C4">
      <w:pPr>
        <w:pStyle w:val="Heading1"/>
        <w:rPr>
          <w:lang w:val="sv-SE"/>
        </w:rPr>
      </w:pPr>
    </w:p>
    <w:p w14:paraId="700DECDB" w14:textId="77777777" w:rsidR="003B0484" w:rsidRDefault="003B0484" w:rsidP="006C73C4">
      <w:pPr>
        <w:pStyle w:val="Heading1"/>
        <w:rPr>
          <w:lang w:val="sv-SE"/>
        </w:rPr>
      </w:pPr>
    </w:p>
    <w:p w14:paraId="61447F5F" w14:textId="77777777" w:rsidR="003B0484" w:rsidRDefault="003B0484" w:rsidP="006C73C4">
      <w:pPr>
        <w:pStyle w:val="Heading1"/>
        <w:rPr>
          <w:lang w:val="sv-SE"/>
        </w:rPr>
      </w:pPr>
    </w:p>
    <w:p w14:paraId="1BD75C6B" w14:textId="77777777" w:rsidR="003B0484" w:rsidRDefault="003B0484" w:rsidP="006C73C4">
      <w:pPr>
        <w:pStyle w:val="Heading1"/>
        <w:rPr>
          <w:lang w:val="sv-SE"/>
        </w:rPr>
      </w:pPr>
    </w:p>
    <w:p w14:paraId="300146D8" w14:textId="77777777" w:rsidR="003B0484" w:rsidRDefault="003B0484" w:rsidP="006C73C4">
      <w:pPr>
        <w:pStyle w:val="Heading1"/>
        <w:rPr>
          <w:lang w:val="sv-SE"/>
        </w:rPr>
      </w:pPr>
    </w:p>
    <w:p w14:paraId="3C079B5E" w14:textId="77777777" w:rsidR="003B0484" w:rsidRDefault="003B0484" w:rsidP="006C73C4">
      <w:pPr>
        <w:pStyle w:val="Heading1"/>
        <w:rPr>
          <w:lang w:val="sv-SE"/>
        </w:rPr>
      </w:pPr>
    </w:p>
    <w:p w14:paraId="0AE04942" w14:textId="77777777" w:rsidR="003B0484" w:rsidRDefault="003B0484" w:rsidP="006C73C4">
      <w:pPr>
        <w:pStyle w:val="Heading1"/>
        <w:rPr>
          <w:lang w:val="sv-SE"/>
        </w:rPr>
      </w:pPr>
    </w:p>
    <w:p w14:paraId="59670FDD" w14:textId="77777777" w:rsidR="003B0484" w:rsidRDefault="003B0484" w:rsidP="006C73C4">
      <w:pPr>
        <w:pStyle w:val="Heading1"/>
        <w:rPr>
          <w:lang w:val="sv-SE"/>
        </w:rPr>
      </w:pPr>
    </w:p>
    <w:p w14:paraId="4BD02FB0" w14:textId="4F0A7CA8" w:rsidR="00E34283" w:rsidRPr="006D5B30" w:rsidRDefault="00E34283" w:rsidP="006C73C4">
      <w:pPr>
        <w:pStyle w:val="Heading1"/>
        <w:rPr>
          <w:lang w:val="sv-SE"/>
        </w:rPr>
      </w:pPr>
      <w:r w:rsidRPr="006D5B30">
        <w:rPr>
          <w:lang w:val="sv-SE"/>
        </w:rPr>
        <w:t>KATA PENGANTAR</w:t>
      </w:r>
      <w:bookmarkEnd w:id="0"/>
    </w:p>
    <w:p w14:paraId="17022935" w14:textId="77777777" w:rsidR="00E34283" w:rsidRPr="006D5B30" w:rsidRDefault="00E34283" w:rsidP="006C73C4">
      <w:pPr>
        <w:spacing w:after="0" w:line="360" w:lineRule="auto"/>
        <w:jc w:val="center"/>
        <w:rPr>
          <w:rFonts w:ascii="Times New Roman" w:hAnsi="Times New Roman" w:cs="Times New Roman"/>
          <w:b/>
          <w:bCs/>
          <w:sz w:val="24"/>
          <w:szCs w:val="24"/>
          <w:lang w:val="sv-SE"/>
        </w:rPr>
      </w:pPr>
    </w:p>
    <w:p w14:paraId="37AB4921" w14:textId="77777777" w:rsidR="00BD2808" w:rsidRPr="006D5B30" w:rsidRDefault="00BD2808" w:rsidP="006C73C4">
      <w:pPr>
        <w:spacing w:after="0" w:line="360" w:lineRule="auto"/>
        <w:rPr>
          <w:rFonts w:ascii="Times New Roman" w:hAnsi="Times New Roman" w:cs="Times New Roman"/>
          <w:b/>
          <w:bCs/>
          <w:sz w:val="24"/>
          <w:szCs w:val="24"/>
          <w:lang w:val="sv-SE"/>
        </w:rPr>
      </w:pPr>
    </w:p>
    <w:p w14:paraId="64A799EC" w14:textId="1C22DB88" w:rsidR="00BD2808" w:rsidRPr="006D5B30" w:rsidRDefault="00E34283" w:rsidP="006C73C4">
      <w:pPr>
        <w:spacing w:after="0" w:line="36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uji </w:t>
      </w:r>
      <w:r w:rsidR="00BD2808" w:rsidRPr="006D5B30">
        <w:rPr>
          <w:rFonts w:ascii="Times New Roman" w:hAnsi="Times New Roman" w:cs="Times New Roman"/>
          <w:sz w:val="24"/>
          <w:szCs w:val="24"/>
          <w:lang w:val="sv-SE"/>
        </w:rPr>
        <w:t xml:space="preserve">dan syukur kepada Allah Bapa Yang Maha Esa yang telah memberikan segala berkat dan rahmat yang berlimpah sehingga skripsi ini dapat terselesaikan dengan baik. Skripsi dengan judul “Pendidikan Iman Katolik dalam Keluarga serta Pembentukan Sikap Kasih Sayang </w:t>
      </w:r>
      <w:r w:rsidR="00E343A5" w:rsidRPr="006D5B30">
        <w:rPr>
          <w:rFonts w:ascii="Times New Roman" w:hAnsi="Times New Roman" w:cs="Times New Roman"/>
          <w:sz w:val="24"/>
          <w:szCs w:val="24"/>
          <w:lang w:val="sv-SE"/>
        </w:rPr>
        <w:t>k</w:t>
      </w:r>
      <w:r w:rsidR="00BD2808" w:rsidRPr="006D5B30">
        <w:rPr>
          <w:rFonts w:ascii="Times New Roman" w:hAnsi="Times New Roman" w:cs="Times New Roman"/>
          <w:sz w:val="24"/>
          <w:szCs w:val="24"/>
          <w:lang w:val="sv-SE"/>
        </w:rPr>
        <w:t>epada Allah dan Sesama dalam Diri Anak” telah diselesaikan penulis dengan penuh perjuangan, dan peran serta dari beberapa pihak yang membantu penulis secara langsung maupun tidak langsung dalam menyelesaikan skripsi ini. Oleh sebab itu, dengan rendah hati penulis mengucapkan terimakasih sebesar-besarnya kepada:</w:t>
      </w:r>
    </w:p>
    <w:p w14:paraId="5A0BFE5D" w14:textId="12452E48" w:rsidR="00BD2808" w:rsidRPr="006D5B30" w:rsidRDefault="00BD2808"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Dr. Alexius Dwi Widiatna S.S., M.Ed selaku ketua STKIP Widya Yuwana Madiun.</w:t>
      </w:r>
    </w:p>
    <w:p w14:paraId="2DECCF3B" w14:textId="3C6F6003" w:rsidR="00BD2808" w:rsidRPr="006D5B30" w:rsidRDefault="00BD2808"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Dr. Drs. Ola Rongan Wihelmus, M.Sc selaku pembimbing penulis dalam menyelesaikan skripsi. </w:t>
      </w:r>
    </w:p>
    <w:p w14:paraId="54D869DD" w14:textId="08743F1C" w:rsidR="00D37BDA" w:rsidRPr="006D5B30" w:rsidRDefault="00D37BDA"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luruh Bapak/Ibu dosen STKIP Widya Yuwana yang telah memberikan ilmu selama masa perkuliahan berlangsung dan membimbing penulis hingga dapat menyelesaikan studi. </w:t>
      </w:r>
    </w:p>
    <w:p w14:paraId="350CDEBB" w14:textId="09BE5FF6" w:rsidR="00BD2808" w:rsidRPr="006D5B30" w:rsidRDefault="00D37BDA"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eristimewa</w:t>
      </w:r>
      <w:r w:rsidR="0032404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BD2808" w:rsidRPr="006D5B30">
        <w:rPr>
          <w:rFonts w:ascii="Times New Roman" w:hAnsi="Times New Roman" w:cs="Times New Roman"/>
          <w:sz w:val="24"/>
          <w:szCs w:val="24"/>
          <w:lang w:val="sv-SE"/>
        </w:rPr>
        <w:t xml:space="preserve">Siprianus Jehalut dan Lilik Harwatie selaku orang tua penulis yang selalu memberikan cintanya kepada penulis melalui dukungan </w:t>
      </w:r>
      <w:r w:rsidRPr="006D5B30">
        <w:rPr>
          <w:rFonts w:ascii="Times New Roman" w:hAnsi="Times New Roman" w:cs="Times New Roman"/>
          <w:sz w:val="24"/>
          <w:szCs w:val="24"/>
          <w:lang w:val="sv-SE"/>
        </w:rPr>
        <w:t xml:space="preserve">baik moril maupun materil yang tiada batasnya. </w:t>
      </w:r>
      <w:r w:rsidR="00BD2808" w:rsidRPr="006D5B30">
        <w:rPr>
          <w:rFonts w:ascii="Times New Roman" w:hAnsi="Times New Roman" w:cs="Times New Roman"/>
          <w:sz w:val="24"/>
          <w:szCs w:val="24"/>
          <w:lang w:val="sv-SE"/>
        </w:rPr>
        <w:t xml:space="preserve"> </w:t>
      </w:r>
    </w:p>
    <w:p w14:paraId="3BF124CE" w14:textId="18EE98F4" w:rsidR="00A073E2" w:rsidRPr="006D5B30" w:rsidRDefault="00A073E2"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Luciana Adventia selaku saudara kandung penulis yang </w:t>
      </w:r>
      <w:r w:rsidR="00D37BDA" w:rsidRPr="006D5B30">
        <w:rPr>
          <w:rFonts w:ascii="Times New Roman" w:hAnsi="Times New Roman" w:cs="Times New Roman"/>
          <w:sz w:val="24"/>
          <w:szCs w:val="24"/>
          <w:lang w:val="sv-SE"/>
        </w:rPr>
        <w:t xml:space="preserve">selalu memberikan dukungan dan motivasi. </w:t>
      </w:r>
    </w:p>
    <w:p w14:paraId="3A378D7E" w14:textId="7B91E099" w:rsidR="00324049" w:rsidRPr="006D5B30" w:rsidRDefault="00324049"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luarga besar penulis yang memberikan doa, dukungan serta bantuan.</w:t>
      </w:r>
      <w:bookmarkStart w:id="1" w:name="_GoBack"/>
      <w:bookmarkEnd w:id="1"/>
    </w:p>
    <w:p w14:paraId="19FFDC65" w14:textId="003CEA32" w:rsidR="00BD2808" w:rsidRPr="006D5B30" w:rsidRDefault="00BD2808"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ara Informan yang meluangkan waktunya untuk membantu penulis dalam penyelesaian skripsi.</w:t>
      </w:r>
    </w:p>
    <w:p w14:paraId="6E939172" w14:textId="3DE02C11" w:rsidR="00D37BDA" w:rsidRPr="006D5B30" w:rsidRDefault="00324049"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eman-teman Idaman Polsek </w:t>
      </w:r>
      <w:r w:rsidR="00196301" w:rsidRPr="006D5B30">
        <w:rPr>
          <w:rFonts w:ascii="Times New Roman" w:hAnsi="Times New Roman" w:cs="Times New Roman"/>
          <w:sz w:val="24"/>
          <w:szCs w:val="24"/>
          <w:lang w:val="sv-SE"/>
        </w:rPr>
        <w:t xml:space="preserve">(Eva, Lala, Mbaok, Reni, Wansi) </w:t>
      </w:r>
      <w:r w:rsidRPr="006D5B30">
        <w:rPr>
          <w:rFonts w:ascii="Times New Roman" w:hAnsi="Times New Roman" w:cs="Times New Roman"/>
          <w:sz w:val="24"/>
          <w:szCs w:val="24"/>
          <w:lang w:val="sv-SE"/>
        </w:rPr>
        <w:t>yang selalu menemani, memotivasi, memberi arahan, dan dukungan kepada penulis selama perkuliahan.</w:t>
      </w:r>
    </w:p>
    <w:p w14:paraId="6F0405C7" w14:textId="4E624515" w:rsidR="00324049" w:rsidRPr="006D5B30" w:rsidRDefault="00324049"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Melinda Taurusia Liyanto, sahabat penulis, teman curhat, teman hunting jajan, dan teman jalan-jalan. </w:t>
      </w:r>
    </w:p>
    <w:p w14:paraId="6D605DA9" w14:textId="6F0D4B3E" w:rsidR="00324049" w:rsidRPr="006D5B30" w:rsidRDefault="00BD2808"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eman-teman angkatan 2021 yaitu angkatan Santo Viktor yang senantiasa mendukung dan memberikan semangat serta motivasi sehingga penulis dapat menyelesaikan skripsi ini.</w:t>
      </w:r>
    </w:p>
    <w:p w14:paraId="4EC3D811" w14:textId="33ED85B5" w:rsidR="00E542AB" w:rsidRPr="006D5B30" w:rsidRDefault="00324049" w:rsidP="00E343A5">
      <w:pPr>
        <w:pStyle w:val="ListParagraph"/>
        <w:numPr>
          <w:ilvl w:val="0"/>
          <w:numId w:val="25"/>
        </w:numPr>
        <w:spacing w:after="0" w:line="360" w:lineRule="auto"/>
        <w:ind w:left="426" w:hanging="42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mua pihak yang tidak dapat disebutkan satu per satu, yang telah tulus </w:t>
      </w:r>
      <w:r w:rsidR="00E343A5" w:rsidRPr="006D5B30">
        <w:rPr>
          <w:rFonts w:ascii="Times New Roman" w:hAnsi="Times New Roman" w:cs="Times New Roman"/>
          <w:sz w:val="24"/>
          <w:szCs w:val="24"/>
          <w:lang w:val="sv-SE"/>
        </w:rPr>
        <w:t>i</w:t>
      </w:r>
      <w:r w:rsidRPr="006D5B30">
        <w:rPr>
          <w:rFonts w:ascii="Times New Roman" w:hAnsi="Times New Roman" w:cs="Times New Roman"/>
          <w:sz w:val="24"/>
          <w:szCs w:val="24"/>
          <w:lang w:val="sv-SE"/>
        </w:rPr>
        <w:t>khlas memberikan doa dan motivasi sehingga skripsi ini dapat selesai.</w:t>
      </w:r>
    </w:p>
    <w:p w14:paraId="3B87D85B" w14:textId="3FEF21B0" w:rsidR="00E542AB" w:rsidRPr="006D5B30" w:rsidRDefault="00E542AB" w:rsidP="006C73C4">
      <w:pPr>
        <w:spacing w:after="0" w:line="36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ebagai manusia biasa</w:t>
      </w:r>
      <w:r w:rsidR="00E343A5"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penulis menyadari penyusunan skripsi ini jauh dari kata sempurna karena keterbatasan kemampuan dan ilmu pengetahuan yang dimiliki oleh penulis. Oleh karena itu, penulis terbuka atas kritik dan saran yang membangun. Akhir kata</w:t>
      </w:r>
      <w:r w:rsidR="00E343A5"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penulis berharap skripsi ini dapat memberikan manfaat bagi siapa saja yang membacanya. </w:t>
      </w:r>
    </w:p>
    <w:p w14:paraId="12004B2D" w14:textId="77777777" w:rsidR="00BD2808" w:rsidRPr="006D5B30" w:rsidRDefault="00BD2808" w:rsidP="006C73C4">
      <w:pPr>
        <w:spacing w:after="0" w:line="360" w:lineRule="auto"/>
        <w:jc w:val="center"/>
        <w:rPr>
          <w:rFonts w:ascii="Times New Roman" w:hAnsi="Times New Roman" w:cs="Times New Roman"/>
          <w:sz w:val="24"/>
          <w:szCs w:val="24"/>
          <w:lang w:val="sv-SE"/>
        </w:rPr>
      </w:pPr>
    </w:p>
    <w:p w14:paraId="4C7BDBF0" w14:textId="77777777" w:rsidR="00BD2808" w:rsidRPr="006D5B30" w:rsidRDefault="00BD2808" w:rsidP="006C73C4">
      <w:pPr>
        <w:spacing w:after="0" w:line="360" w:lineRule="auto"/>
        <w:rPr>
          <w:rFonts w:ascii="Times New Roman" w:hAnsi="Times New Roman" w:cs="Times New Roman"/>
          <w:b/>
          <w:bCs/>
          <w:sz w:val="24"/>
          <w:szCs w:val="24"/>
          <w:lang w:val="sv-SE"/>
        </w:rPr>
      </w:pPr>
    </w:p>
    <w:p w14:paraId="28CF2C43" w14:textId="776E02A8" w:rsidR="00E542AB" w:rsidRPr="006D5B30" w:rsidRDefault="00E542AB" w:rsidP="006C73C4">
      <w:pPr>
        <w:spacing w:after="0" w:line="360" w:lineRule="auto"/>
        <w:rPr>
          <w:rFonts w:ascii="Times New Roman" w:hAnsi="Times New Roman" w:cs="Times New Roman"/>
          <w:sz w:val="24"/>
          <w:szCs w:val="24"/>
          <w:lang w:val="sv-SE"/>
        </w:rPr>
      </w:pP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b/>
          <w:bCs/>
          <w:sz w:val="24"/>
          <w:szCs w:val="24"/>
          <w:lang w:val="sv-SE"/>
        </w:rPr>
        <w:tab/>
      </w:r>
      <w:r w:rsidRPr="006D5B30">
        <w:rPr>
          <w:rFonts w:ascii="Times New Roman" w:hAnsi="Times New Roman" w:cs="Times New Roman"/>
          <w:sz w:val="24"/>
          <w:szCs w:val="24"/>
          <w:lang w:val="sv-SE"/>
        </w:rPr>
        <w:t>Madiun, 18 Juni 2025</w:t>
      </w:r>
    </w:p>
    <w:p w14:paraId="3D92B910" w14:textId="31703F36" w:rsidR="00E542AB" w:rsidRPr="006D5B30" w:rsidRDefault="00E542AB" w:rsidP="006C73C4">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t xml:space="preserve">Penulis, </w:t>
      </w:r>
    </w:p>
    <w:p w14:paraId="3D60E6F8" w14:textId="77777777" w:rsidR="00E542AB" w:rsidRPr="006D5B30" w:rsidRDefault="00E542AB" w:rsidP="006C73C4">
      <w:pPr>
        <w:spacing w:after="0" w:line="360" w:lineRule="auto"/>
        <w:rPr>
          <w:rFonts w:ascii="Times New Roman" w:hAnsi="Times New Roman" w:cs="Times New Roman"/>
          <w:sz w:val="24"/>
          <w:szCs w:val="24"/>
          <w:lang w:val="sv-SE"/>
        </w:rPr>
      </w:pPr>
    </w:p>
    <w:p w14:paraId="3F5F7C19" w14:textId="77777777" w:rsidR="00E542AB" w:rsidRPr="006D5B30" w:rsidRDefault="00E542AB" w:rsidP="006C73C4">
      <w:pPr>
        <w:spacing w:after="0" w:line="360" w:lineRule="auto"/>
        <w:rPr>
          <w:rFonts w:ascii="Times New Roman" w:hAnsi="Times New Roman" w:cs="Times New Roman"/>
          <w:sz w:val="24"/>
          <w:szCs w:val="24"/>
          <w:lang w:val="sv-SE"/>
        </w:rPr>
      </w:pPr>
    </w:p>
    <w:p w14:paraId="2A93CBAF" w14:textId="77777777" w:rsidR="00E542AB" w:rsidRPr="006D5B30" w:rsidRDefault="00E542AB" w:rsidP="006C73C4">
      <w:pPr>
        <w:spacing w:after="0" w:line="360" w:lineRule="auto"/>
        <w:rPr>
          <w:rFonts w:ascii="Times New Roman" w:hAnsi="Times New Roman" w:cs="Times New Roman"/>
          <w:sz w:val="24"/>
          <w:szCs w:val="24"/>
          <w:lang w:val="sv-SE"/>
        </w:rPr>
      </w:pPr>
    </w:p>
    <w:p w14:paraId="217388BA" w14:textId="57C5E4F2" w:rsidR="00E542AB" w:rsidRPr="006D5B30" w:rsidRDefault="00E542AB" w:rsidP="00C02966">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r>
      <w:r w:rsidRPr="006D5B30">
        <w:rPr>
          <w:rFonts w:ascii="Times New Roman" w:hAnsi="Times New Roman" w:cs="Times New Roman"/>
          <w:sz w:val="24"/>
          <w:szCs w:val="24"/>
          <w:lang w:val="sv-SE"/>
        </w:rPr>
        <w:tab/>
        <w:t>Silvia Paskalita</w:t>
      </w:r>
      <w:r w:rsidRPr="006D5B30">
        <w:rPr>
          <w:lang w:val="sv-SE"/>
        </w:rPr>
        <w:br w:type="page"/>
      </w:r>
    </w:p>
    <w:p w14:paraId="24F1EF08" w14:textId="24A9CEE9" w:rsidR="00326253" w:rsidRPr="006D5B30" w:rsidRDefault="00326253" w:rsidP="006C73C4">
      <w:pPr>
        <w:pStyle w:val="Heading1"/>
      </w:pPr>
      <w:bookmarkStart w:id="2" w:name="_Toc203804974"/>
      <w:r w:rsidRPr="006D5B30">
        <w:t>DAFTAR ISI</w:t>
      </w:r>
      <w:bookmarkEnd w:id="2"/>
    </w:p>
    <w:p w14:paraId="293A73BE" w14:textId="77777777" w:rsidR="00E343A5" w:rsidRPr="006D5B30" w:rsidRDefault="00E343A5" w:rsidP="00E343A5"/>
    <w:sdt>
      <w:sdtPr>
        <w:rPr>
          <w:rFonts w:ascii="Times New Roman" w:eastAsiaTheme="minorHAnsi" w:hAnsi="Times New Roman" w:cs="Times New Roman"/>
          <w:color w:val="auto"/>
          <w:kern w:val="2"/>
          <w:sz w:val="24"/>
          <w:szCs w:val="24"/>
          <w14:ligatures w14:val="standardContextual"/>
        </w:rPr>
        <w:id w:val="-839926053"/>
        <w:docPartObj>
          <w:docPartGallery w:val="Table of Contents"/>
          <w:docPartUnique/>
        </w:docPartObj>
      </w:sdtPr>
      <w:sdtEndPr>
        <w:rPr>
          <w:b/>
          <w:bCs/>
          <w:noProof/>
        </w:rPr>
      </w:sdtEndPr>
      <w:sdtContent>
        <w:p w14:paraId="7D95ADA7" w14:textId="3D91EB7A" w:rsidR="00020DBE" w:rsidRPr="006D5B30" w:rsidRDefault="00020DBE" w:rsidP="00A026A8">
          <w:pPr>
            <w:pStyle w:val="TOCHeading"/>
            <w:spacing w:before="0" w:line="360" w:lineRule="auto"/>
            <w:rPr>
              <w:rFonts w:ascii="Times New Roman" w:hAnsi="Times New Roman" w:cs="Times New Roman"/>
              <w:sz w:val="24"/>
              <w:szCs w:val="24"/>
            </w:rPr>
          </w:pPr>
        </w:p>
        <w:p w14:paraId="53FC309C" w14:textId="2C132629" w:rsidR="00CF3679" w:rsidRPr="006D5B30" w:rsidRDefault="00CF3679" w:rsidP="00A026A8">
          <w:pPr>
            <w:pStyle w:val="TOC1"/>
            <w:spacing w:line="360" w:lineRule="auto"/>
            <w:rPr>
              <w:noProof w:val="0"/>
              <w:lang w:val="sv-SE"/>
            </w:rPr>
          </w:pPr>
          <w:r w:rsidRPr="006D5B30">
            <w:rPr>
              <w:noProof w:val="0"/>
              <w:lang w:val="sv-SE"/>
            </w:rPr>
            <w:t>HALAMAN SAMPUL LUAR</w:t>
          </w:r>
          <w:r w:rsidRPr="006D5B30">
            <w:rPr>
              <w:noProof w:val="0"/>
              <w:webHidden/>
              <w:lang w:val="sv-SE"/>
            </w:rPr>
            <w:tab/>
            <w:t>i</w:t>
          </w:r>
        </w:p>
        <w:p w14:paraId="4E7E6823" w14:textId="33CF2033" w:rsidR="00CF3679" w:rsidRPr="006D5B30" w:rsidRDefault="00CF3679" w:rsidP="00A026A8">
          <w:pPr>
            <w:pStyle w:val="TOC1"/>
            <w:spacing w:line="360" w:lineRule="auto"/>
            <w:rPr>
              <w:noProof w:val="0"/>
              <w:lang w:val="sv-SE"/>
            </w:rPr>
          </w:pPr>
          <w:r w:rsidRPr="006D5B30">
            <w:rPr>
              <w:noProof w:val="0"/>
              <w:lang w:val="sv-SE"/>
            </w:rPr>
            <w:t xml:space="preserve">HALAMAN SAMPUL DALAM </w:t>
          </w:r>
          <w:r w:rsidRPr="006D5B30">
            <w:rPr>
              <w:noProof w:val="0"/>
              <w:webHidden/>
              <w:lang w:val="sv-SE"/>
            </w:rPr>
            <w:tab/>
            <w:t>ii</w:t>
          </w:r>
        </w:p>
        <w:p w14:paraId="665037E3" w14:textId="77FC436C" w:rsidR="00A026A8" w:rsidRPr="006D5B30" w:rsidRDefault="00020DBE" w:rsidP="00A026A8">
          <w:pPr>
            <w:pStyle w:val="TOC1"/>
            <w:spacing w:line="360" w:lineRule="auto"/>
            <w:rPr>
              <w:rFonts w:eastAsiaTheme="minorEastAsia"/>
              <w:b w:val="0"/>
              <w:bCs w:val="0"/>
            </w:rPr>
          </w:pPr>
          <w:r w:rsidRPr="006D5B30">
            <w:rPr>
              <w:noProof w:val="0"/>
            </w:rPr>
            <w:fldChar w:fldCharType="begin"/>
          </w:r>
          <w:r w:rsidRPr="006D5B30">
            <w:instrText xml:space="preserve"> TOC \o "1-3" \h \z \u </w:instrText>
          </w:r>
          <w:r w:rsidRPr="006D5B30">
            <w:rPr>
              <w:noProof w:val="0"/>
            </w:rPr>
            <w:fldChar w:fldCharType="separate"/>
          </w:r>
          <w:hyperlink w:anchor="_Toc203804970" w:history="1">
            <w:r w:rsidR="00A026A8" w:rsidRPr="006D5B30">
              <w:rPr>
                <w:rStyle w:val="Hyperlink"/>
                <w:lang w:val="sv-SE"/>
              </w:rPr>
              <w:t>SURAT PERNYATAAN TIDAK PLAGIAT</w:t>
            </w:r>
            <w:r w:rsidR="00A026A8" w:rsidRPr="006D5B30">
              <w:rPr>
                <w:webHidden/>
              </w:rPr>
              <w:tab/>
            </w:r>
            <w:r w:rsidR="00A026A8" w:rsidRPr="006D5B30">
              <w:rPr>
                <w:webHidden/>
              </w:rPr>
              <w:fldChar w:fldCharType="begin"/>
            </w:r>
            <w:r w:rsidR="00A026A8" w:rsidRPr="006D5B30">
              <w:rPr>
                <w:webHidden/>
              </w:rPr>
              <w:instrText xml:space="preserve"> PAGEREF _Toc203804970 \h </w:instrText>
            </w:r>
            <w:r w:rsidR="00A026A8" w:rsidRPr="006D5B30">
              <w:rPr>
                <w:webHidden/>
              </w:rPr>
              <w:fldChar w:fldCharType="separate"/>
            </w:r>
            <w:r w:rsidR="00D23C14">
              <w:rPr>
                <w:b w:val="0"/>
                <w:bCs w:val="0"/>
                <w:webHidden/>
              </w:rPr>
              <w:t>Error! Bookmark not defined.</w:t>
            </w:r>
            <w:r w:rsidR="00A026A8" w:rsidRPr="006D5B30">
              <w:rPr>
                <w:webHidden/>
              </w:rPr>
              <w:fldChar w:fldCharType="end"/>
            </w:r>
          </w:hyperlink>
        </w:p>
        <w:p w14:paraId="2E7CFD7F" w14:textId="57995FD2" w:rsidR="00A026A8" w:rsidRPr="006D5B30" w:rsidRDefault="003B0484" w:rsidP="00A026A8">
          <w:pPr>
            <w:pStyle w:val="TOC1"/>
            <w:spacing w:line="360" w:lineRule="auto"/>
            <w:rPr>
              <w:rFonts w:eastAsiaTheme="minorEastAsia"/>
              <w:b w:val="0"/>
              <w:bCs w:val="0"/>
            </w:rPr>
          </w:pPr>
          <w:hyperlink w:anchor="_Toc203804971" w:history="1">
            <w:r w:rsidR="00A026A8" w:rsidRPr="006D5B30">
              <w:rPr>
                <w:rStyle w:val="Hyperlink"/>
                <w:lang w:val="sv-SE"/>
              </w:rPr>
              <w:t>HALAMAN PERSETUJUAN</w:t>
            </w:r>
            <w:r w:rsidR="00A026A8" w:rsidRPr="006D5B30">
              <w:rPr>
                <w:webHidden/>
              </w:rPr>
              <w:tab/>
            </w:r>
            <w:r w:rsidR="00A026A8" w:rsidRPr="006D5B30">
              <w:rPr>
                <w:webHidden/>
              </w:rPr>
              <w:fldChar w:fldCharType="begin"/>
            </w:r>
            <w:r w:rsidR="00A026A8" w:rsidRPr="006D5B30">
              <w:rPr>
                <w:webHidden/>
              </w:rPr>
              <w:instrText xml:space="preserve"> PAGEREF _Toc203804971 \h </w:instrText>
            </w:r>
            <w:r w:rsidR="00A026A8" w:rsidRPr="006D5B30">
              <w:rPr>
                <w:webHidden/>
              </w:rPr>
              <w:fldChar w:fldCharType="separate"/>
            </w:r>
            <w:r w:rsidR="00D23C14">
              <w:rPr>
                <w:b w:val="0"/>
                <w:bCs w:val="0"/>
                <w:webHidden/>
              </w:rPr>
              <w:t>Error! Bookmark not defined.</w:t>
            </w:r>
            <w:r w:rsidR="00A026A8" w:rsidRPr="006D5B30">
              <w:rPr>
                <w:webHidden/>
              </w:rPr>
              <w:fldChar w:fldCharType="end"/>
            </w:r>
          </w:hyperlink>
        </w:p>
        <w:p w14:paraId="0C15B88C" w14:textId="74C8E36C" w:rsidR="00A026A8" w:rsidRPr="006D5B30" w:rsidRDefault="003B0484" w:rsidP="00A026A8">
          <w:pPr>
            <w:pStyle w:val="TOC1"/>
            <w:spacing w:line="360" w:lineRule="auto"/>
            <w:rPr>
              <w:rFonts w:eastAsiaTheme="minorEastAsia"/>
              <w:b w:val="0"/>
              <w:bCs w:val="0"/>
            </w:rPr>
          </w:pPr>
          <w:hyperlink w:anchor="_Toc203804972" w:history="1">
            <w:r w:rsidR="00A026A8" w:rsidRPr="006D5B30">
              <w:rPr>
                <w:rStyle w:val="Hyperlink"/>
                <w:lang w:val="sv-SE"/>
              </w:rPr>
              <w:t>HALAMAN PENGESAHAN</w:t>
            </w:r>
            <w:r w:rsidR="00A026A8" w:rsidRPr="006D5B30">
              <w:rPr>
                <w:webHidden/>
              </w:rPr>
              <w:tab/>
            </w:r>
            <w:r w:rsidR="00A026A8" w:rsidRPr="006D5B30">
              <w:rPr>
                <w:webHidden/>
              </w:rPr>
              <w:fldChar w:fldCharType="begin"/>
            </w:r>
            <w:r w:rsidR="00A026A8" w:rsidRPr="006D5B30">
              <w:rPr>
                <w:webHidden/>
              </w:rPr>
              <w:instrText xml:space="preserve"> PAGEREF _Toc203804972 \h </w:instrText>
            </w:r>
            <w:r w:rsidR="00A026A8" w:rsidRPr="006D5B30">
              <w:rPr>
                <w:webHidden/>
              </w:rPr>
              <w:fldChar w:fldCharType="separate"/>
            </w:r>
            <w:r w:rsidR="00D23C14">
              <w:rPr>
                <w:b w:val="0"/>
                <w:bCs w:val="0"/>
                <w:webHidden/>
              </w:rPr>
              <w:t>Error! Bookmark not defined.</w:t>
            </w:r>
            <w:r w:rsidR="00A026A8" w:rsidRPr="006D5B30">
              <w:rPr>
                <w:webHidden/>
              </w:rPr>
              <w:fldChar w:fldCharType="end"/>
            </w:r>
          </w:hyperlink>
        </w:p>
        <w:p w14:paraId="38558A4F" w14:textId="2473B182" w:rsidR="00A026A8" w:rsidRPr="006D5B30" w:rsidRDefault="003B0484" w:rsidP="00A026A8">
          <w:pPr>
            <w:pStyle w:val="TOC1"/>
            <w:spacing w:line="360" w:lineRule="auto"/>
            <w:rPr>
              <w:rFonts w:eastAsiaTheme="minorEastAsia"/>
              <w:b w:val="0"/>
              <w:bCs w:val="0"/>
            </w:rPr>
          </w:pPr>
          <w:hyperlink w:anchor="_Toc203804973" w:history="1">
            <w:r w:rsidR="00A026A8" w:rsidRPr="006D5B30">
              <w:rPr>
                <w:rStyle w:val="Hyperlink"/>
                <w:lang w:val="sv-SE"/>
              </w:rPr>
              <w:t>KATA PENGANTAR</w:t>
            </w:r>
            <w:r w:rsidR="00A026A8" w:rsidRPr="006D5B30">
              <w:rPr>
                <w:webHidden/>
              </w:rPr>
              <w:tab/>
            </w:r>
            <w:r w:rsidR="00A026A8" w:rsidRPr="006D5B30">
              <w:rPr>
                <w:webHidden/>
              </w:rPr>
              <w:fldChar w:fldCharType="begin"/>
            </w:r>
            <w:r w:rsidR="00A026A8" w:rsidRPr="006D5B30">
              <w:rPr>
                <w:webHidden/>
              </w:rPr>
              <w:instrText xml:space="preserve"> PAGEREF _Toc203804973 \h </w:instrText>
            </w:r>
            <w:r w:rsidR="00A026A8" w:rsidRPr="006D5B30">
              <w:rPr>
                <w:webHidden/>
              </w:rPr>
            </w:r>
            <w:r w:rsidR="00A026A8" w:rsidRPr="006D5B30">
              <w:rPr>
                <w:webHidden/>
              </w:rPr>
              <w:fldChar w:fldCharType="separate"/>
            </w:r>
            <w:r w:rsidR="00D23C14">
              <w:rPr>
                <w:webHidden/>
              </w:rPr>
              <w:t>iii</w:t>
            </w:r>
            <w:r w:rsidR="00A026A8" w:rsidRPr="006D5B30">
              <w:rPr>
                <w:webHidden/>
              </w:rPr>
              <w:fldChar w:fldCharType="end"/>
            </w:r>
          </w:hyperlink>
        </w:p>
        <w:p w14:paraId="44A7BC0F" w14:textId="56827F4A" w:rsidR="00A026A8" w:rsidRPr="006D5B30" w:rsidRDefault="003B0484" w:rsidP="00A026A8">
          <w:pPr>
            <w:pStyle w:val="TOC1"/>
            <w:spacing w:line="360" w:lineRule="auto"/>
            <w:rPr>
              <w:rFonts w:eastAsiaTheme="minorEastAsia"/>
              <w:b w:val="0"/>
              <w:bCs w:val="0"/>
            </w:rPr>
          </w:pPr>
          <w:hyperlink w:anchor="_Toc203804974" w:history="1">
            <w:r w:rsidR="00A026A8" w:rsidRPr="006D5B30">
              <w:rPr>
                <w:rStyle w:val="Hyperlink"/>
              </w:rPr>
              <w:t>DAFTAR ISI</w:t>
            </w:r>
            <w:r w:rsidR="00A026A8" w:rsidRPr="006D5B30">
              <w:rPr>
                <w:webHidden/>
              </w:rPr>
              <w:tab/>
            </w:r>
            <w:r w:rsidR="00A026A8" w:rsidRPr="006D5B30">
              <w:rPr>
                <w:webHidden/>
              </w:rPr>
              <w:fldChar w:fldCharType="begin"/>
            </w:r>
            <w:r w:rsidR="00A026A8" w:rsidRPr="006D5B30">
              <w:rPr>
                <w:webHidden/>
              </w:rPr>
              <w:instrText xml:space="preserve"> PAGEREF _Toc203804974 \h </w:instrText>
            </w:r>
            <w:r w:rsidR="00A026A8" w:rsidRPr="006D5B30">
              <w:rPr>
                <w:webHidden/>
              </w:rPr>
            </w:r>
            <w:r w:rsidR="00A026A8" w:rsidRPr="006D5B30">
              <w:rPr>
                <w:webHidden/>
              </w:rPr>
              <w:fldChar w:fldCharType="separate"/>
            </w:r>
            <w:r w:rsidR="00D23C14">
              <w:rPr>
                <w:webHidden/>
              </w:rPr>
              <w:t>viii</w:t>
            </w:r>
            <w:r w:rsidR="00A026A8" w:rsidRPr="006D5B30">
              <w:rPr>
                <w:webHidden/>
              </w:rPr>
              <w:fldChar w:fldCharType="end"/>
            </w:r>
          </w:hyperlink>
        </w:p>
        <w:p w14:paraId="71E6709A" w14:textId="0A062018" w:rsidR="00A026A8" w:rsidRPr="006D5B30" w:rsidRDefault="003B0484" w:rsidP="00A026A8">
          <w:pPr>
            <w:pStyle w:val="TOC1"/>
            <w:spacing w:line="360" w:lineRule="auto"/>
            <w:rPr>
              <w:rFonts w:eastAsiaTheme="minorEastAsia"/>
              <w:b w:val="0"/>
              <w:bCs w:val="0"/>
            </w:rPr>
          </w:pPr>
          <w:hyperlink w:anchor="_Toc203804975" w:history="1">
            <w:r w:rsidR="00A026A8" w:rsidRPr="006D5B30">
              <w:rPr>
                <w:rStyle w:val="Hyperlink"/>
              </w:rPr>
              <w:t>DAFTAR TABEL</w:t>
            </w:r>
            <w:r w:rsidR="00A026A8" w:rsidRPr="006D5B30">
              <w:rPr>
                <w:webHidden/>
              </w:rPr>
              <w:tab/>
            </w:r>
            <w:r w:rsidR="00A026A8" w:rsidRPr="006D5B30">
              <w:rPr>
                <w:webHidden/>
              </w:rPr>
              <w:fldChar w:fldCharType="begin"/>
            </w:r>
            <w:r w:rsidR="00A026A8" w:rsidRPr="006D5B30">
              <w:rPr>
                <w:webHidden/>
              </w:rPr>
              <w:instrText xml:space="preserve"> PAGEREF _Toc203804975 \h </w:instrText>
            </w:r>
            <w:r w:rsidR="00A026A8" w:rsidRPr="006D5B30">
              <w:rPr>
                <w:webHidden/>
              </w:rPr>
            </w:r>
            <w:r w:rsidR="00A026A8" w:rsidRPr="006D5B30">
              <w:rPr>
                <w:webHidden/>
              </w:rPr>
              <w:fldChar w:fldCharType="separate"/>
            </w:r>
            <w:r w:rsidR="00D23C14">
              <w:rPr>
                <w:webHidden/>
              </w:rPr>
              <w:t>xii</w:t>
            </w:r>
            <w:r w:rsidR="00A026A8" w:rsidRPr="006D5B30">
              <w:rPr>
                <w:webHidden/>
              </w:rPr>
              <w:fldChar w:fldCharType="end"/>
            </w:r>
          </w:hyperlink>
        </w:p>
        <w:p w14:paraId="307AA607" w14:textId="1D97C448" w:rsidR="00A026A8" w:rsidRPr="006D5B30" w:rsidRDefault="003B0484" w:rsidP="00A026A8">
          <w:pPr>
            <w:pStyle w:val="TOC1"/>
            <w:spacing w:line="360" w:lineRule="auto"/>
            <w:rPr>
              <w:rFonts w:eastAsiaTheme="minorEastAsia"/>
              <w:b w:val="0"/>
              <w:bCs w:val="0"/>
            </w:rPr>
          </w:pPr>
          <w:hyperlink w:anchor="_Toc203804976" w:history="1">
            <w:r w:rsidR="00A026A8" w:rsidRPr="006D5B30">
              <w:rPr>
                <w:rStyle w:val="Hyperlink"/>
                <w:lang w:val="sv-SE"/>
              </w:rPr>
              <w:t>DAFTAR SINGKATAN</w:t>
            </w:r>
            <w:r w:rsidR="00A026A8" w:rsidRPr="006D5B30">
              <w:rPr>
                <w:webHidden/>
              </w:rPr>
              <w:tab/>
            </w:r>
            <w:r w:rsidR="00A026A8" w:rsidRPr="006D5B30">
              <w:rPr>
                <w:webHidden/>
              </w:rPr>
              <w:fldChar w:fldCharType="begin"/>
            </w:r>
            <w:r w:rsidR="00A026A8" w:rsidRPr="006D5B30">
              <w:rPr>
                <w:webHidden/>
              </w:rPr>
              <w:instrText xml:space="preserve"> PAGEREF _Toc203804976 \h </w:instrText>
            </w:r>
            <w:r w:rsidR="00A026A8" w:rsidRPr="006D5B30">
              <w:rPr>
                <w:webHidden/>
              </w:rPr>
            </w:r>
            <w:r w:rsidR="00A026A8" w:rsidRPr="006D5B30">
              <w:rPr>
                <w:webHidden/>
              </w:rPr>
              <w:fldChar w:fldCharType="separate"/>
            </w:r>
            <w:r w:rsidR="00D23C14">
              <w:rPr>
                <w:webHidden/>
              </w:rPr>
              <w:t>xiii</w:t>
            </w:r>
            <w:r w:rsidR="00A026A8" w:rsidRPr="006D5B30">
              <w:rPr>
                <w:webHidden/>
              </w:rPr>
              <w:fldChar w:fldCharType="end"/>
            </w:r>
          </w:hyperlink>
        </w:p>
        <w:p w14:paraId="6C402B8A" w14:textId="74C4B240" w:rsidR="00A026A8" w:rsidRPr="006D5B30" w:rsidRDefault="003B0484" w:rsidP="00A026A8">
          <w:pPr>
            <w:pStyle w:val="TOC1"/>
            <w:spacing w:line="360" w:lineRule="auto"/>
            <w:rPr>
              <w:rFonts w:eastAsiaTheme="minorEastAsia"/>
              <w:b w:val="0"/>
              <w:bCs w:val="0"/>
            </w:rPr>
          </w:pPr>
          <w:hyperlink w:anchor="_Toc203804977" w:history="1">
            <w:r w:rsidR="00A026A8" w:rsidRPr="006D5B30">
              <w:rPr>
                <w:rStyle w:val="Hyperlink"/>
                <w:lang w:val="sv-SE"/>
              </w:rPr>
              <w:t>ABSTRAK</w:t>
            </w:r>
            <w:r w:rsidR="00A026A8" w:rsidRPr="006D5B30">
              <w:rPr>
                <w:webHidden/>
              </w:rPr>
              <w:tab/>
            </w:r>
            <w:r w:rsidR="00A026A8" w:rsidRPr="006D5B30">
              <w:rPr>
                <w:webHidden/>
              </w:rPr>
              <w:fldChar w:fldCharType="begin"/>
            </w:r>
            <w:r w:rsidR="00A026A8" w:rsidRPr="006D5B30">
              <w:rPr>
                <w:webHidden/>
              </w:rPr>
              <w:instrText xml:space="preserve"> PAGEREF _Toc203804977 \h </w:instrText>
            </w:r>
            <w:r w:rsidR="00A026A8" w:rsidRPr="006D5B30">
              <w:rPr>
                <w:webHidden/>
              </w:rPr>
            </w:r>
            <w:r w:rsidR="00A026A8" w:rsidRPr="006D5B30">
              <w:rPr>
                <w:webHidden/>
              </w:rPr>
              <w:fldChar w:fldCharType="separate"/>
            </w:r>
            <w:r w:rsidR="00D23C14">
              <w:rPr>
                <w:webHidden/>
              </w:rPr>
              <w:t>xiv</w:t>
            </w:r>
            <w:r w:rsidR="00A026A8" w:rsidRPr="006D5B30">
              <w:rPr>
                <w:webHidden/>
              </w:rPr>
              <w:fldChar w:fldCharType="end"/>
            </w:r>
          </w:hyperlink>
        </w:p>
        <w:p w14:paraId="74D33488" w14:textId="007CF221" w:rsidR="00A026A8" w:rsidRPr="006D5B30" w:rsidRDefault="003B0484" w:rsidP="00A026A8">
          <w:pPr>
            <w:pStyle w:val="TOC1"/>
            <w:spacing w:line="360" w:lineRule="auto"/>
            <w:rPr>
              <w:rFonts w:eastAsiaTheme="minorEastAsia"/>
              <w:b w:val="0"/>
              <w:bCs w:val="0"/>
            </w:rPr>
          </w:pPr>
          <w:hyperlink w:anchor="_Toc203804978" w:history="1">
            <w:r w:rsidR="00A026A8" w:rsidRPr="006D5B30">
              <w:rPr>
                <w:rStyle w:val="Hyperlink"/>
              </w:rPr>
              <w:t>ABSTRACT</w:t>
            </w:r>
            <w:r w:rsidR="00A026A8" w:rsidRPr="006D5B30">
              <w:rPr>
                <w:webHidden/>
              </w:rPr>
              <w:tab/>
            </w:r>
            <w:r w:rsidR="00A026A8" w:rsidRPr="006D5B30">
              <w:rPr>
                <w:webHidden/>
              </w:rPr>
              <w:fldChar w:fldCharType="begin"/>
            </w:r>
            <w:r w:rsidR="00A026A8" w:rsidRPr="006D5B30">
              <w:rPr>
                <w:webHidden/>
              </w:rPr>
              <w:instrText xml:space="preserve"> PAGEREF _Toc203804978 \h </w:instrText>
            </w:r>
            <w:r w:rsidR="00A026A8" w:rsidRPr="006D5B30">
              <w:rPr>
                <w:webHidden/>
              </w:rPr>
            </w:r>
            <w:r w:rsidR="00A026A8" w:rsidRPr="006D5B30">
              <w:rPr>
                <w:webHidden/>
              </w:rPr>
              <w:fldChar w:fldCharType="separate"/>
            </w:r>
            <w:r w:rsidR="00D23C14">
              <w:rPr>
                <w:webHidden/>
              </w:rPr>
              <w:t>xv</w:t>
            </w:r>
            <w:r w:rsidR="00A026A8" w:rsidRPr="006D5B30">
              <w:rPr>
                <w:webHidden/>
              </w:rPr>
              <w:fldChar w:fldCharType="end"/>
            </w:r>
          </w:hyperlink>
        </w:p>
        <w:p w14:paraId="659338B8" w14:textId="3F9E24D3" w:rsidR="00A026A8" w:rsidRPr="006D5B30" w:rsidRDefault="003B0484" w:rsidP="00A026A8">
          <w:pPr>
            <w:pStyle w:val="TOC1"/>
            <w:spacing w:line="360" w:lineRule="auto"/>
            <w:rPr>
              <w:rFonts w:eastAsiaTheme="minorEastAsia"/>
              <w:b w:val="0"/>
              <w:bCs w:val="0"/>
            </w:rPr>
          </w:pPr>
          <w:hyperlink w:anchor="_Toc203804979" w:history="1">
            <w:r w:rsidR="00A026A8" w:rsidRPr="006D5B30">
              <w:rPr>
                <w:rStyle w:val="Hyperlink"/>
              </w:rPr>
              <w:t>BAB I  PENDAHULUAN</w:t>
            </w:r>
            <w:r w:rsidR="00A026A8" w:rsidRPr="006D5B30">
              <w:rPr>
                <w:webHidden/>
              </w:rPr>
              <w:tab/>
            </w:r>
            <w:r w:rsidR="00A026A8" w:rsidRPr="006D5B30">
              <w:rPr>
                <w:webHidden/>
              </w:rPr>
              <w:fldChar w:fldCharType="begin"/>
            </w:r>
            <w:r w:rsidR="00A026A8" w:rsidRPr="006D5B30">
              <w:rPr>
                <w:webHidden/>
              </w:rPr>
              <w:instrText xml:space="preserve"> PAGEREF _Toc203804979 \h </w:instrText>
            </w:r>
            <w:r w:rsidR="00A026A8" w:rsidRPr="006D5B30">
              <w:rPr>
                <w:webHidden/>
              </w:rPr>
            </w:r>
            <w:r w:rsidR="00A026A8" w:rsidRPr="006D5B30">
              <w:rPr>
                <w:webHidden/>
              </w:rPr>
              <w:fldChar w:fldCharType="separate"/>
            </w:r>
            <w:r w:rsidR="00D23C14">
              <w:rPr>
                <w:webHidden/>
              </w:rPr>
              <w:t>1</w:t>
            </w:r>
            <w:r w:rsidR="00A026A8" w:rsidRPr="006D5B30">
              <w:rPr>
                <w:webHidden/>
              </w:rPr>
              <w:fldChar w:fldCharType="end"/>
            </w:r>
          </w:hyperlink>
        </w:p>
        <w:p w14:paraId="5BF3D9A9" w14:textId="228DDE31" w:rsidR="00A026A8" w:rsidRPr="006D5B30" w:rsidRDefault="003B0484" w:rsidP="00A026A8">
          <w:pPr>
            <w:pStyle w:val="TOC2"/>
            <w:spacing w:line="360" w:lineRule="auto"/>
            <w:rPr>
              <w:rFonts w:eastAsiaTheme="minorEastAsia"/>
            </w:rPr>
          </w:pPr>
          <w:hyperlink w:anchor="_Toc203804980" w:history="1">
            <w:r w:rsidR="00A026A8" w:rsidRPr="006D5B30">
              <w:rPr>
                <w:rStyle w:val="Hyperlink"/>
              </w:rPr>
              <w:t>1.1</w:t>
            </w:r>
            <w:r w:rsidR="00A026A8" w:rsidRPr="006D5B30">
              <w:rPr>
                <w:rFonts w:eastAsiaTheme="minorEastAsia"/>
              </w:rPr>
              <w:tab/>
            </w:r>
            <w:r w:rsidR="00A026A8" w:rsidRPr="006D5B30">
              <w:rPr>
                <w:rStyle w:val="Hyperlink"/>
              </w:rPr>
              <w:t>Latar Belakang Masalah</w:t>
            </w:r>
            <w:r w:rsidR="00A026A8" w:rsidRPr="006D5B30">
              <w:rPr>
                <w:webHidden/>
              </w:rPr>
              <w:tab/>
            </w:r>
            <w:r w:rsidR="00A026A8" w:rsidRPr="006D5B30">
              <w:rPr>
                <w:webHidden/>
              </w:rPr>
              <w:fldChar w:fldCharType="begin"/>
            </w:r>
            <w:r w:rsidR="00A026A8" w:rsidRPr="006D5B30">
              <w:rPr>
                <w:webHidden/>
              </w:rPr>
              <w:instrText xml:space="preserve"> PAGEREF _Toc203804980 \h </w:instrText>
            </w:r>
            <w:r w:rsidR="00A026A8" w:rsidRPr="006D5B30">
              <w:rPr>
                <w:webHidden/>
              </w:rPr>
            </w:r>
            <w:r w:rsidR="00A026A8" w:rsidRPr="006D5B30">
              <w:rPr>
                <w:webHidden/>
              </w:rPr>
              <w:fldChar w:fldCharType="separate"/>
            </w:r>
            <w:r w:rsidR="00D23C14">
              <w:rPr>
                <w:webHidden/>
              </w:rPr>
              <w:t>1</w:t>
            </w:r>
            <w:r w:rsidR="00A026A8" w:rsidRPr="006D5B30">
              <w:rPr>
                <w:webHidden/>
              </w:rPr>
              <w:fldChar w:fldCharType="end"/>
            </w:r>
          </w:hyperlink>
        </w:p>
        <w:p w14:paraId="34F21B09" w14:textId="6CA3B2F1" w:rsidR="00A026A8" w:rsidRPr="006D5B30" w:rsidRDefault="003B0484" w:rsidP="00A026A8">
          <w:pPr>
            <w:pStyle w:val="TOC2"/>
            <w:spacing w:line="360" w:lineRule="auto"/>
            <w:rPr>
              <w:rFonts w:eastAsiaTheme="minorEastAsia"/>
            </w:rPr>
          </w:pPr>
          <w:hyperlink w:anchor="_Toc203804981" w:history="1">
            <w:r w:rsidR="00A026A8" w:rsidRPr="006D5B30">
              <w:rPr>
                <w:rStyle w:val="Hyperlink"/>
              </w:rPr>
              <w:t>1.2</w:t>
            </w:r>
            <w:r w:rsidR="00A026A8" w:rsidRPr="006D5B30">
              <w:rPr>
                <w:rFonts w:eastAsiaTheme="minorEastAsia"/>
              </w:rPr>
              <w:tab/>
            </w:r>
            <w:r w:rsidR="00A026A8" w:rsidRPr="006D5B30">
              <w:rPr>
                <w:rStyle w:val="Hyperlink"/>
              </w:rPr>
              <w:t>Rumusan Masalah</w:t>
            </w:r>
            <w:r w:rsidR="00A026A8" w:rsidRPr="006D5B30">
              <w:rPr>
                <w:webHidden/>
              </w:rPr>
              <w:tab/>
            </w:r>
            <w:r w:rsidR="00A026A8" w:rsidRPr="006D5B30">
              <w:rPr>
                <w:webHidden/>
              </w:rPr>
              <w:fldChar w:fldCharType="begin"/>
            </w:r>
            <w:r w:rsidR="00A026A8" w:rsidRPr="006D5B30">
              <w:rPr>
                <w:webHidden/>
              </w:rPr>
              <w:instrText xml:space="preserve"> PAGEREF _Toc203804981 \h </w:instrText>
            </w:r>
            <w:r w:rsidR="00A026A8" w:rsidRPr="006D5B30">
              <w:rPr>
                <w:webHidden/>
              </w:rPr>
            </w:r>
            <w:r w:rsidR="00A026A8" w:rsidRPr="006D5B30">
              <w:rPr>
                <w:webHidden/>
              </w:rPr>
              <w:fldChar w:fldCharType="separate"/>
            </w:r>
            <w:r w:rsidR="00D23C14">
              <w:rPr>
                <w:webHidden/>
              </w:rPr>
              <w:t>4</w:t>
            </w:r>
            <w:r w:rsidR="00A026A8" w:rsidRPr="006D5B30">
              <w:rPr>
                <w:webHidden/>
              </w:rPr>
              <w:fldChar w:fldCharType="end"/>
            </w:r>
          </w:hyperlink>
        </w:p>
        <w:p w14:paraId="4703FEA9" w14:textId="3BCFC265" w:rsidR="00A026A8" w:rsidRPr="006D5B30" w:rsidRDefault="003B0484" w:rsidP="00A026A8">
          <w:pPr>
            <w:pStyle w:val="TOC2"/>
            <w:spacing w:line="360" w:lineRule="auto"/>
            <w:rPr>
              <w:rFonts w:eastAsiaTheme="minorEastAsia"/>
            </w:rPr>
          </w:pPr>
          <w:hyperlink w:anchor="_Toc203804982" w:history="1">
            <w:r w:rsidR="00A026A8" w:rsidRPr="006D5B30">
              <w:rPr>
                <w:rStyle w:val="Hyperlink"/>
              </w:rPr>
              <w:t>1.3</w:t>
            </w:r>
            <w:r w:rsidR="00A026A8" w:rsidRPr="006D5B30">
              <w:rPr>
                <w:rFonts w:eastAsiaTheme="minorEastAsia"/>
              </w:rPr>
              <w:tab/>
            </w:r>
            <w:r w:rsidR="00A026A8" w:rsidRPr="006D5B30">
              <w:rPr>
                <w:rStyle w:val="Hyperlink"/>
              </w:rPr>
              <w:t>Tujuan Penelitian</w:t>
            </w:r>
            <w:r w:rsidR="00A026A8" w:rsidRPr="006D5B30">
              <w:rPr>
                <w:webHidden/>
              </w:rPr>
              <w:tab/>
            </w:r>
            <w:r w:rsidR="00A026A8" w:rsidRPr="006D5B30">
              <w:rPr>
                <w:webHidden/>
              </w:rPr>
              <w:fldChar w:fldCharType="begin"/>
            </w:r>
            <w:r w:rsidR="00A026A8" w:rsidRPr="006D5B30">
              <w:rPr>
                <w:webHidden/>
              </w:rPr>
              <w:instrText xml:space="preserve"> PAGEREF _Toc203804982 \h </w:instrText>
            </w:r>
            <w:r w:rsidR="00A026A8" w:rsidRPr="006D5B30">
              <w:rPr>
                <w:webHidden/>
              </w:rPr>
            </w:r>
            <w:r w:rsidR="00A026A8" w:rsidRPr="006D5B30">
              <w:rPr>
                <w:webHidden/>
              </w:rPr>
              <w:fldChar w:fldCharType="separate"/>
            </w:r>
            <w:r w:rsidR="00D23C14">
              <w:rPr>
                <w:webHidden/>
              </w:rPr>
              <w:t>4</w:t>
            </w:r>
            <w:r w:rsidR="00A026A8" w:rsidRPr="006D5B30">
              <w:rPr>
                <w:webHidden/>
              </w:rPr>
              <w:fldChar w:fldCharType="end"/>
            </w:r>
          </w:hyperlink>
        </w:p>
        <w:p w14:paraId="7F4D83CA" w14:textId="30E4FE66" w:rsidR="00A026A8" w:rsidRPr="006D5B30" w:rsidRDefault="003B0484" w:rsidP="00A026A8">
          <w:pPr>
            <w:pStyle w:val="TOC2"/>
            <w:spacing w:line="360" w:lineRule="auto"/>
            <w:rPr>
              <w:rFonts w:eastAsiaTheme="minorEastAsia"/>
            </w:rPr>
          </w:pPr>
          <w:hyperlink w:anchor="_Toc203804983" w:history="1">
            <w:r w:rsidR="00A026A8" w:rsidRPr="006D5B30">
              <w:rPr>
                <w:rStyle w:val="Hyperlink"/>
              </w:rPr>
              <w:t>1.4</w:t>
            </w:r>
            <w:r w:rsidR="00A026A8" w:rsidRPr="006D5B30">
              <w:rPr>
                <w:rFonts w:eastAsiaTheme="minorEastAsia"/>
              </w:rPr>
              <w:tab/>
            </w:r>
            <w:r w:rsidR="00A026A8" w:rsidRPr="006D5B30">
              <w:rPr>
                <w:rStyle w:val="Hyperlink"/>
              </w:rPr>
              <w:t>Manfaat Penelitian</w:t>
            </w:r>
            <w:r w:rsidR="00A026A8" w:rsidRPr="006D5B30">
              <w:rPr>
                <w:webHidden/>
              </w:rPr>
              <w:tab/>
            </w:r>
            <w:r w:rsidR="00A026A8" w:rsidRPr="006D5B30">
              <w:rPr>
                <w:webHidden/>
              </w:rPr>
              <w:fldChar w:fldCharType="begin"/>
            </w:r>
            <w:r w:rsidR="00A026A8" w:rsidRPr="006D5B30">
              <w:rPr>
                <w:webHidden/>
              </w:rPr>
              <w:instrText xml:space="preserve"> PAGEREF _Toc203804983 \h </w:instrText>
            </w:r>
            <w:r w:rsidR="00A026A8" w:rsidRPr="006D5B30">
              <w:rPr>
                <w:webHidden/>
              </w:rPr>
            </w:r>
            <w:r w:rsidR="00A026A8" w:rsidRPr="006D5B30">
              <w:rPr>
                <w:webHidden/>
              </w:rPr>
              <w:fldChar w:fldCharType="separate"/>
            </w:r>
            <w:r w:rsidR="00D23C14">
              <w:rPr>
                <w:webHidden/>
              </w:rPr>
              <w:t>5</w:t>
            </w:r>
            <w:r w:rsidR="00A026A8" w:rsidRPr="006D5B30">
              <w:rPr>
                <w:webHidden/>
              </w:rPr>
              <w:fldChar w:fldCharType="end"/>
            </w:r>
          </w:hyperlink>
        </w:p>
        <w:p w14:paraId="5BC5D9E3" w14:textId="17128760"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84" w:history="1">
            <w:r w:rsidR="00A026A8" w:rsidRPr="006D5B30">
              <w:rPr>
                <w:rStyle w:val="Hyperlink"/>
                <w:rFonts w:ascii="Times New Roman" w:hAnsi="Times New Roman" w:cs="Times New Roman"/>
                <w:bCs/>
                <w:noProof/>
                <w:sz w:val="24"/>
                <w:szCs w:val="24"/>
              </w:rPr>
              <w:t>1.4.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Orang tu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84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w:t>
            </w:r>
            <w:r w:rsidR="00A026A8" w:rsidRPr="006D5B30">
              <w:rPr>
                <w:rFonts w:ascii="Times New Roman" w:hAnsi="Times New Roman" w:cs="Times New Roman"/>
                <w:noProof/>
                <w:webHidden/>
                <w:sz w:val="24"/>
                <w:szCs w:val="24"/>
              </w:rPr>
              <w:fldChar w:fldCharType="end"/>
            </w:r>
          </w:hyperlink>
        </w:p>
        <w:p w14:paraId="5044BCE5" w14:textId="7DEDA58B"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85" w:history="1">
            <w:r w:rsidR="00A026A8" w:rsidRPr="006D5B30">
              <w:rPr>
                <w:rStyle w:val="Hyperlink"/>
                <w:rFonts w:ascii="Times New Roman" w:hAnsi="Times New Roman" w:cs="Times New Roman"/>
                <w:bCs/>
                <w:noProof/>
                <w:sz w:val="24"/>
                <w:szCs w:val="24"/>
              </w:rPr>
              <w:t>1.4.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tugas Komisi Pastoral Keluarga Paroki</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85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w:t>
            </w:r>
            <w:r w:rsidR="00A026A8" w:rsidRPr="006D5B30">
              <w:rPr>
                <w:rFonts w:ascii="Times New Roman" w:hAnsi="Times New Roman" w:cs="Times New Roman"/>
                <w:noProof/>
                <w:webHidden/>
                <w:sz w:val="24"/>
                <w:szCs w:val="24"/>
              </w:rPr>
              <w:fldChar w:fldCharType="end"/>
            </w:r>
          </w:hyperlink>
        </w:p>
        <w:p w14:paraId="780F7873" w14:textId="6A344BA1"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86" w:history="1">
            <w:r w:rsidR="00A026A8" w:rsidRPr="006D5B30">
              <w:rPr>
                <w:rStyle w:val="Hyperlink"/>
                <w:rFonts w:ascii="Times New Roman" w:hAnsi="Times New Roman" w:cs="Times New Roman"/>
                <w:bCs/>
                <w:noProof/>
                <w:sz w:val="24"/>
                <w:szCs w:val="24"/>
              </w:rPr>
              <w:t>1.4.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ndamping BIA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86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w:t>
            </w:r>
            <w:r w:rsidR="00A026A8" w:rsidRPr="006D5B30">
              <w:rPr>
                <w:rFonts w:ascii="Times New Roman" w:hAnsi="Times New Roman" w:cs="Times New Roman"/>
                <w:noProof/>
                <w:webHidden/>
                <w:sz w:val="24"/>
                <w:szCs w:val="24"/>
              </w:rPr>
              <w:fldChar w:fldCharType="end"/>
            </w:r>
          </w:hyperlink>
        </w:p>
        <w:p w14:paraId="048CDD20" w14:textId="6D0B83E5" w:rsidR="00A026A8" w:rsidRPr="006D5B30" w:rsidRDefault="003B0484" w:rsidP="00A026A8">
          <w:pPr>
            <w:pStyle w:val="TOC2"/>
            <w:spacing w:line="360" w:lineRule="auto"/>
            <w:rPr>
              <w:rFonts w:eastAsiaTheme="minorEastAsia"/>
            </w:rPr>
          </w:pPr>
          <w:hyperlink w:anchor="_Toc203804987" w:history="1">
            <w:r w:rsidR="00A026A8" w:rsidRPr="006D5B30">
              <w:rPr>
                <w:rStyle w:val="Hyperlink"/>
              </w:rPr>
              <w:t>1.5</w:t>
            </w:r>
            <w:r w:rsidR="00A026A8" w:rsidRPr="006D5B30">
              <w:rPr>
                <w:rFonts w:eastAsiaTheme="minorEastAsia"/>
              </w:rPr>
              <w:tab/>
            </w:r>
            <w:r w:rsidR="00A026A8" w:rsidRPr="006D5B30">
              <w:rPr>
                <w:rStyle w:val="Hyperlink"/>
              </w:rPr>
              <w:t>Batasan Istilah</w:t>
            </w:r>
            <w:r w:rsidR="00A026A8" w:rsidRPr="006D5B30">
              <w:rPr>
                <w:webHidden/>
              </w:rPr>
              <w:tab/>
            </w:r>
            <w:r w:rsidR="00A026A8" w:rsidRPr="006D5B30">
              <w:rPr>
                <w:webHidden/>
              </w:rPr>
              <w:fldChar w:fldCharType="begin"/>
            </w:r>
            <w:r w:rsidR="00A026A8" w:rsidRPr="006D5B30">
              <w:rPr>
                <w:webHidden/>
              </w:rPr>
              <w:instrText xml:space="preserve"> PAGEREF _Toc203804987 \h </w:instrText>
            </w:r>
            <w:r w:rsidR="00A026A8" w:rsidRPr="006D5B30">
              <w:rPr>
                <w:webHidden/>
              </w:rPr>
            </w:r>
            <w:r w:rsidR="00A026A8" w:rsidRPr="006D5B30">
              <w:rPr>
                <w:webHidden/>
              </w:rPr>
              <w:fldChar w:fldCharType="separate"/>
            </w:r>
            <w:r w:rsidR="00D23C14">
              <w:rPr>
                <w:webHidden/>
              </w:rPr>
              <w:t>5</w:t>
            </w:r>
            <w:r w:rsidR="00A026A8" w:rsidRPr="006D5B30">
              <w:rPr>
                <w:webHidden/>
              </w:rPr>
              <w:fldChar w:fldCharType="end"/>
            </w:r>
          </w:hyperlink>
        </w:p>
        <w:p w14:paraId="2B0BC627" w14:textId="58A3A403"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88" w:history="1">
            <w:r w:rsidR="00A026A8" w:rsidRPr="006D5B30">
              <w:rPr>
                <w:rStyle w:val="Hyperlink"/>
                <w:rFonts w:ascii="Times New Roman" w:hAnsi="Times New Roman" w:cs="Times New Roman"/>
                <w:noProof/>
                <w:sz w:val="24"/>
                <w:szCs w:val="24"/>
              </w:rPr>
              <w:t>1.5.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ndidikan Iman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88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w:t>
            </w:r>
            <w:r w:rsidR="00A026A8" w:rsidRPr="006D5B30">
              <w:rPr>
                <w:rFonts w:ascii="Times New Roman" w:hAnsi="Times New Roman" w:cs="Times New Roman"/>
                <w:noProof/>
                <w:webHidden/>
                <w:sz w:val="24"/>
                <w:szCs w:val="24"/>
              </w:rPr>
              <w:fldChar w:fldCharType="end"/>
            </w:r>
          </w:hyperlink>
        </w:p>
        <w:p w14:paraId="7DBDA27A" w14:textId="2D1C194A"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89" w:history="1">
            <w:r w:rsidR="00A026A8" w:rsidRPr="006D5B30">
              <w:rPr>
                <w:rStyle w:val="Hyperlink"/>
                <w:rFonts w:ascii="Times New Roman" w:hAnsi="Times New Roman" w:cs="Times New Roman"/>
                <w:noProof/>
                <w:sz w:val="24"/>
                <w:szCs w:val="24"/>
              </w:rPr>
              <w:t>1.5.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Keluarga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89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w:t>
            </w:r>
            <w:r w:rsidR="00A026A8" w:rsidRPr="006D5B30">
              <w:rPr>
                <w:rFonts w:ascii="Times New Roman" w:hAnsi="Times New Roman" w:cs="Times New Roman"/>
                <w:noProof/>
                <w:webHidden/>
                <w:sz w:val="24"/>
                <w:szCs w:val="24"/>
              </w:rPr>
              <w:fldChar w:fldCharType="end"/>
            </w:r>
          </w:hyperlink>
        </w:p>
        <w:p w14:paraId="6F0F1A21" w14:textId="4ED774B5"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0" w:history="1">
            <w:r w:rsidR="00A026A8" w:rsidRPr="006D5B30">
              <w:rPr>
                <w:rStyle w:val="Hyperlink"/>
                <w:rFonts w:ascii="Times New Roman" w:hAnsi="Times New Roman" w:cs="Times New Roman"/>
                <w:noProof/>
                <w:sz w:val="24"/>
                <w:szCs w:val="24"/>
              </w:rPr>
              <w:t>1.5.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mbentukan Sikap Kasih Sayang</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0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w:t>
            </w:r>
            <w:r w:rsidR="00A026A8" w:rsidRPr="006D5B30">
              <w:rPr>
                <w:rFonts w:ascii="Times New Roman" w:hAnsi="Times New Roman" w:cs="Times New Roman"/>
                <w:noProof/>
                <w:webHidden/>
                <w:sz w:val="24"/>
                <w:szCs w:val="24"/>
              </w:rPr>
              <w:fldChar w:fldCharType="end"/>
            </w:r>
          </w:hyperlink>
        </w:p>
        <w:p w14:paraId="316A4EEA" w14:textId="6EF3B948" w:rsidR="00A026A8" w:rsidRPr="006D5B30" w:rsidRDefault="003B0484" w:rsidP="00A026A8">
          <w:pPr>
            <w:pStyle w:val="TOC3"/>
            <w:spacing w:line="360" w:lineRule="auto"/>
            <w:rPr>
              <w:rStyle w:val="Hyperlink"/>
              <w:rFonts w:ascii="Times New Roman" w:hAnsi="Times New Roman" w:cs="Times New Roman"/>
              <w:noProof/>
              <w:sz w:val="24"/>
              <w:szCs w:val="24"/>
            </w:rPr>
          </w:pPr>
          <w:hyperlink w:anchor="_Toc203804991" w:history="1">
            <w:r w:rsidR="00A026A8" w:rsidRPr="006D5B30">
              <w:rPr>
                <w:rStyle w:val="Hyperlink"/>
                <w:rFonts w:ascii="Times New Roman" w:hAnsi="Times New Roman" w:cs="Times New Roman"/>
                <w:noProof/>
                <w:sz w:val="24"/>
                <w:szCs w:val="24"/>
              </w:rPr>
              <w:t>1.5.4</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Ana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1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w:t>
            </w:r>
            <w:r w:rsidR="00A026A8" w:rsidRPr="006D5B30">
              <w:rPr>
                <w:rFonts w:ascii="Times New Roman" w:hAnsi="Times New Roman" w:cs="Times New Roman"/>
                <w:noProof/>
                <w:webHidden/>
                <w:sz w:val="24"/>
                <w:szCs w:val="24"/>
              </w:rPr>
              <w:fldChar w:fldCharType="end"/>
            </w:r>
          </w:hyperlink>
        </w:p>
        <w:p w14:paraId="7B001F6C" w14:textId="77777777" w:rsidR="00A026A8" w:rsidRPr="006D5B30" w:rsidRDefault="00A026A8" w:rsidP="00A026A8">
          <w:pPr>
            <w:rPr>
              <w:noProof/>
            </w:rPr>
          </w:pPr>
        </w:p>
        <w:p w14:paraId="56622246" w14:textId="0A67EF51" w:rsidR="00A026A8" w:rsidRPr="006D5B30" w:rsidRDefault="003B0484" w:rsidP="00A026A8">
          <w:pPr>
            <w:pStyle w:val="TOC1"/>
            <w:spacing w:line="360" w:lineRule="auto"/>
            <w:rPr>
              <w:rFonts w:eastAsiaTheme="minorEastAsia"/>
              <w:b w:val="0"/>
              <w:bCs w:val="0"/>
            </w:rPr>
          </w:pPr>
          <w:hyperlink w:anchor="_Toc203804992" w:history="1">
            <w:r w:rsidR="00A026A8" w:rsidRPr="006D5B30">
              <w:rPr>
                <w:rStyle w:val="Hyperlink"/>
                <w:lang w:val="sv-SE"/>
              </w:rPr>
              <w:t>BAB II  KAJIAN TEORI</w:t>
            </w:r>
            <w:r w:rsidR="00A026A8" w:rsidRPr="006D5B30">
              <w:rPr>
                <w:webHidden/>
              </w:rPr>
              <w:tab/>
            </w:r>
            <w:r w:rsidR="00A026A8" w:rsidRPr="006D5B30">
              <w:rPr>
                <w:webHidden/>
              </w:rPr>
              <w:fldChar w:fldCharType="begin"/>
            </w:r>
            <w:r w:rsidR="00A026A8" w:rsidRPr="006D5B30">
              <w:rPr>
                <w:webHidden/>
              </w:rPr>
              <w:instrText xml:space="preserve"> PAGEREF _Toc203804992 \h </w:instrText>
            </w:r>
            <w:r w:rsidR="00A026A8" w:rsidRPr="006D5B30">
              <w:rPr>
                <w:webHidden/>
              </w:rPr>
            </w:r>
            <w:r w:rsidR="00A026A8" w:rsidRPr="006D5B30">
              <w:rPr>
                <w:webHidden/>
              </w:rPr>
              <w:fldChar w:fldCharType="separate"/>
            </w:r>
            <w:r w:rsidR="00D23C14">
              <w:rPr>
                <w:webHidden/>
              </w:rPr>
              <w:t>8</w:t>
            </w:r>
            <w:r w:rsidR="00A026A8" w:rsidRPr="006D5B30">
              <w:rPr>
                <w:webHidden/>
              </w:rPr>
              <w:fldChar w:fldCharType="end"/>
            </w:r>
          </w:hyperlink>
        </w:p>
        <w:p w14:paraId="0DC9CB46" w14:textId="5AF8753C" w:rsidR="00A026A8" w:rsidRPr="006D5B30" w:rsidRDefault="003B0484" w:rsidP="00A026A8">
          <w:pPr>
            <w:pStyle w:val="TOC2"/>
            <w:spacing w:line="360" w:lineRule="auto"/>
            <w:rPr>
              <w:rFonts w:eastAsiaTheme="minorEastAsia"/>
            </w:rPr>
          </w:pPr>
          <w:hyperlink w:anchor="_Toc203804993" w:history="1">
            <w:r w:rsidR="00A026A8" w:rsidRPr="006D5B30">
              <w:rPr>
                <w:rStyle w:val="Hyperlink"/>
                <w:bCs/>
              </w:rPr>
              <w:t>2.1</w:t>
            </w:r>
            <w:r w:rsidR="00A026A8" w:rsidRPr="006D5B30">
              <w:rPr>
                <w:rFonts w:eastAsiaTheme="minorEastAsia"/>
              </w:rPr>
              <w:tab/>
            </w:r>
            <w:r w:rsidR="00A026A8" w:rsidRPr="006D5B30">
              <w:rPr>
                <w:rStyle w:val="Hyperlink"/>
                <w:bCs/>
              </w:rPr>
              <w:t>Keluarga</w:t>
            </w:r>
            <w:r w:rsidR="00A026A8" w:rsidRPr="006D5B30">
              <w:rPr>
                <w:webHidden/>
              </w:rPr>
              <w:tab/>
            </w:r>
            <w:r w:rsidR="00A026A8" w:rsidRPr="006D5B30">
              <w:rPr>
                <w:webHidden/>
              </w:rPr>
              <w:fldChar w:fldCharType="begin"/>
            </w:r>
            <w:r w:rsidR="00A026A8" w:rsidRPr="006D5B30">
              <w:rPr>
                <w:webHidden/>
              </w:rPr>
              <w:instrText xml:space="preserve"> PAGEREF _Toc203804993 \h </w:instrText>
            </w:r>
            <w:r w:rsidR="00A026A8" w:rsidRPr="006D5B30">
              <w:rPr>
                <w:webHidden/>
              </w:rPr>
            </w:r>
            <w:r w:rsidR="00A026A8" w:rsidRPr="006D5B30">
              <w:rPr>
                <w:webHidden/>
              </w:rPr>
              <w:fldChar w:fldCharType="separate"/>
            </w:r>
            <w:r w:rsidR="00D23C14">
              <w:rPr>
                <w:webHidden/>
              </w:rPr>
              <w:t>8</w:t>
            </w:r>
            <w:r w:rsidR="00A026A8" w:rsidRPr="006D5B30">
              <w:rPr>
                <w:webHidden/>
              </w:rPr>
              <w:fldChar w:fldCharType="end"/>
            </w:r>
          </w:hyperlink>
        </w:p>
        <w:p w14:paraId="1187E8DE" w14:textId="59787419"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4" w:history="1">
            <w:r w:rsidR="00A026A8" w:rsidRPr="006D5B30">
              <w:rPr>
                <w:rStyle w:val="Hyperlink"/>
                <w:rFonts w:ascii="Times New Roman" w:hAnsi="Times New Roman" w:cs="Times New Roman"/>
                <w:noProof/>
                <w:sz w:val="24"/>
                <w:szCs w:val="24"/>
              </w:rPr>
              <w:t>2.1.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ngertian Keluarga secara Umum</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4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8</w:t>
            </w:r>
            <w:r w:rsidR="00A026A8" w:rsidRPr="006D5B30">
              <w:rPr>
                <w:rFonts w:ascii="Times New Roman" w:hAnsi="Times New Roman" w:cs="Times New Roman"/>
                <w:noProof/>
                <w:webHidden/>
                <w:sz w:val="24"/>
                <w:szCs w:val="24"/>
              </w:rPr>
              <w:fldChar w:fldCharType="end"/>
            </w:r>
          </w:hyperlink>
        </w:p>
        <w:p w14:paraId="25FD351D" w14:textId="20859555"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5" w:history="1">
            <w:r w:rsidR="00A026A8" w:rsidRPr="006D5B30">
              <w:rPr>
                <w:rStyle w:val="Hyperlink"/>
                <w:rFonts w:ascii="Times New Roman" w:hAnsi="Times New Roman" w:cs="Times New Roman"/>
                <w:noProof/>
                <w:sz w:val="24"/>
                <w:szCs w:val="24"/>
              </w:rPr>
              <w:t>2.1.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Pengertian Keluarga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5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9</w:t>
            </w:r>
            <w:r w:rsidR="00A026A8" w:rsidRPr="006D5B30">
              <w:rPr>
                <w:rFonts w:ascii="Times New Roman" w:hAnsi="Times New Roman" w:cs="Times New Roman"/>
                <w:noProof/>
                <w:webHidden/>
                <w:sz w:val="24"/>
                <w:szCs w:val="24"/>
              </w:rPr>
              <w:fldChar w:fldCharType="end"/>
            </w:r>
          </w:hyperlink>
        </w:p>
        <w:p w14:paraId="7DEB504E" w14:textId="0C84E59D" w:rsidR="00A026A8" w:rsidRPr="006D5B30" w:rsidRDefault="003B0484" w:rsidP="00A026A8">
          <w:pPr>
            <w:pStyle w:val="TOC2"/>
            <w:spacing w:line="360" w:lineRule="auto"/>
            <w:rPr>
              <w:rFonts w:eastAsiaTheme="minorEastAsia"/>
            </w:rPr>
          </w:pPr>
          <w:hyperlink w:anchor="_Toc203804996" w:history="1">
            <w:r w:rsidR="00A026A8" w:rsidRPr="006D5B30">
              <w:rPr>
                <w:rStyle w:val="Hyperlink"/>
              </w:rPr>
              <w:t>2.2</w:t>
            </w:r>
            <w:r w:rsidR="00A026A8" w:rsidRPr="006D5B30">
              <w:rPr>
                <w:rFonts w:eastAsiaTheme="minorEastAsia"/>
              </w:rPr>
              <w:tab/>
            </w:r>
            <w:r w:rsidR="00A026A8" w:rsidRPr="006D5B30">
              <w:rPr>
                <w:rStyle w:val="Hyperlink"/>
              </w:rPr>
              <w:t>Pendidikan Iman Anak Keluarga Katolik</w:t>
            </w:r>
            <w:r w:rsidR="00A026A8" w:rsidRPr="006D5B30">
              <w:rPr>
                <w:webHidden/>
              </w:rPr>
              <w:tab/>
            </w:r>
            <w:r w:rsidR="00A026A8" w:rsidRPr="006D5B30">
              <w:rPr>
                <w:webHidden/>
              </w:rPr>
              <w:fldChar w:fldCharType="begin"/>
            </w:r>
            <w:r w:rsidR="00A026A8" w:rsidRPr="006D5B30">
              <w:rPr>
                <w:webHidden/>
              </w:rPr>
              <w:instrText xml:space="preserve"> PAGEREF _Toc203804996 \h </w:instrText>
            </w:r>
            <w:r w:rsidR="00A026A8" w:rsidRPr="006D5B30">
              <w:rPr>
                <w:webHidden/>
              </w:rPr>
            </w:r>
            <w:r w:rsidR="00A026A8" w:rsidRPr="006D5B30">
              <w:rPr>
                <w:webHidden/>
              </w:rPr>
              <w:fldChar w:fldCharType="separate"/>
            </w:r>
            <w:r w:rsidR="00D23C14">
              <w:rPr>
                <w:webHidden/>
              </w:rPr>
              <w:t>13</w:t>
            </w:r>
            <w:r w:rsidR="00A026A8" w:rsidRPr="006D5B30">
              <w:rPr>
                <w:webHidden/>
              </w:rPr>
              <w:fldChar w:fldCharType="end"/>
            </w:r>
          </w:hyperlink>
        </w:p>
        <w:p w14:paraId="4774B812" w14:textId="2584C44C"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7" w:history="1">
            <w:r w:rsidR="00A026A8" w:rsidRPr="006D5B30">
              <w:rPr>
                <w:rStyle w:val="Hyperlink"/>
                <w:rFonts w:ascii="Times New Roman" w:hAnsi="Times New Roman" w:cs="Times New Roman"/>
                <w:noProof/>
                <w:sz w:val="24"/>
                <w:szCs w:val="24"/>
              </w:rPr>
              <w:t>2.2.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Iman</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7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3</w:t>
            </w:r>
            <w:r w:rsidR="00A026A8" w:rsidRPr="006D5B30">
              <w:rPr>
                <w:rFonts w:ascii="Times New Roman" w:hAnsi="Times New Roman" w:cs="Times New Roman"/>
                <w:noProof/>
                <w:webHidden/>
                <w:sz w:val="24"/>
                <w:szCs w:val="24"/>
              </w:rPr>
              <w:fldChar w:fldCharType="end"/>
            </w:r>
          </w:hyperlink>
        </w:p>
        <w:p w14:paraId="63C66E91" w14:textId="3E65830F"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8" w:history="1">
            <w:r w:rsidR="00A026A8" w:rsidRPr="006D5B30">
              <w:rPr>
                <w:rStyle w:val="Hyperlink"/>
                <w:rFonts w:ascii="Times New Roman" w:hAnsi="Times New Roman" w:cs="Times New Roman"/>
                <w:noProof/>
                <w:sz w:val="24"/>
                <w:szCs w:val="24"/>
                <w:lang w:val="sv-SE"/>
              </w:rPr>
              <w:t>2.2.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ndidikan Iman Anak dalam Keluarga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8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4</w:t>
            </w:r>
            <w:r w:rsidR="00A026A8" w:rsidRPr="006D5B30">
              <w:rPr>
                <w:rFonts w:ascii="Times New Roman" w:hAnsi="Times New Roman" w:cs="Times New Roman"/>
                <w:noProof/>
                <w:webHidden/>
                <w:sz w:val="24"/>
                <w:szCs w:val="24"/>
              </w:rPr>
              <w:fldChar w:fldCharType="end"/>
            </w:r>
          </w:hyperlink>
        </w:p>
        <w:p w14:paraId="4E8C9D52" w14:textId="5816EB2D"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4999" w:history="1">
            <w:r w:rsidR="00A026A8" w:rsidRPr="006D5B30">
              <w:rPr>
                <w:rStyle w:val="Hyperlink"/>
                <w:rFonts w:ascii="Times New Roman" w:hAnsi="Times New Roman" w:cs="Times New Roman"/>
                <w:noProof/>
                <w:sz w:val="24"/>
                <w:szCs w:val="24"/>
                <w:lang w:val="sv-SE"/>
              </w:rPr>
              <w:t>2.2.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Orang Tua sebagai Pendidik Pertama dan Utama Iman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4999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7</w:t>
            </w:r>
            <w:r w:rsidR="00A026A8" w:rsidRPr="006D5B30">
              <w:rPr>
                <w:rFonts w:ascii="Times New Roman" w:hAnsi="Times New Roman" w:cs="Times New Roman"/>
                <w:noProof/>
                <w:webHidden/>
                <w:sz w:val="24"/>
                <w:szCs w:val="24"/>
              </w:rPr>
              <w:fldChar w:fldCharType="end"/>
            </w:r>
          </w:hyperlink>
        </w:p>
        <w:p w14:paraId="037C3B2B" w14:textId="46E05FD9" w:rsidR="00A026A8" w:rsidRPr="006D5B30" w:rsidRDefault="003B0484" w:rsidP="00A026A8">
          <w:pPr>
            <w:pStyle w:val="TOC2"/>
            <w:spacing w:line="360" w:lineRule="auto"/>
            <w:rPr>
              <w:rFonts w:eastAsiaTheme="minorEastAsia"/>
            </w:rPr>
          </w:pPr>
          <w:hyperlink w:anchor="_Toc203805000" w:history="1">
            <w:r w:rsidR="00A026A8" w:rsidRPr="006D5B30">
              <w:rPr>
                <w:rStyle w:val="Hyperlink"/>
                <w:lang w:val="sv-SE"/>
              </w:rPr>
              <w:t>2.3</w:t>
            </w:r>
            <w:r w:rsidR="00A026A8" w:rsidRPr="006D5B30">
              <w:rPr>
                <w:rFonts w:eastAsiaTheme="minorEastAsia"/>
              </w:rPr>
              <w:tab/>
            </w:r>
            <w:r w:rsidR="00A026A8" w:rsidRPr="006D5B30">
              <w:rPr>
                <w:rStyle w:val="Hyperlink"/>
                <w:lang w:val="sv-SE"/>
              </w:rPr>
              <w:t>Pembentukan Sikap Kasih Sayang dalam Diri Anak Melalui Pendidikan Iman</w:t>
            </w:r>
            <w:r w:rsidR="00A026A8" w:rsidRPr="006D5B30">
              <w:rPr>
                <w:webHidden/>
              </w:rPr>
              <w:tab/>
            </w:r>
            <w:r w:rsidR="00A026A8" w:rsidRPr="006D5B30">
              <w:rPr>
                <w:webHidden/>
              </w:rPr>
              <w:fldChar w:fldCharType="begin"/>
            </w:r>
            <w:r w:rsidR="00A026A8" w:rsidRPr="006D5B30">
              <w:rPr>
                <w:webHidden/>
              </w:rPr>
              <w:instrText xml:space="preserve"> PAGEREF _Toc203805000 \h </w:instrText>
            </w:r>
            <w:r w:rsidR="00A026A8" w:rsidRPr="006D5B30">
              <w:rPr>
                <w:webHidden/>
              </w:rPr>
            </w:r>
            <w:r w:rsidR="00A026A8" w:rsidRPr="006D5B30">
              <w:rPr>
                <w:webHidden/>
              </w:rPr>
              <w:fldChar w:fldCharType="separate"/>
            </w:r>
            <w:r w:rsidR="00D23C14">
              <w:rPr>
                <w:webHidden/>
              </w:rPr>
              <w:t>19</w:t>
            </w:r>
            <w:r w:rsidR="00A026A8" w:rsidRPr="006D5B30">
              <w:rPr>
                <w:webHidden/>
              </w:rPr>
              <w:fldChar w:fldCharType="end"/>
            </w:r>
          </w:hyperlink>
        </w:p>
        <w:p w14:paraId="4FF69512" w14:textId="6308F5FC"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01" w:history="1">
            <w:r w:rsidR="00A026A8" w:rsidRPr="006D5B30">
              <w:rPr>
                <w:rStyle w:val="Hyperlink"/>
                <w:rFonts w:ascii="Times New Roman" w:hAnsi="Times New Roman" w:cs="Times New Roman"/>
                <w:noProof/>
                <w:sz w:val="24"/>
                <w:szCs w:val="24"/>
              </w:rPr>
              <w:t>2.3.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Kasih Sayang kepada Allah</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01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9</w:t>
            </w:r>
            <w:r w:rsidR="00A026A8" w:rsidRPr="006D5B30">
              <w:rPr>
                <w:rFonts w:ascii="Times New Roman" w:hAnsi="Times New Roman" w:cs="Times New Roman"/>
                <w:noProof/>
                <w:webHidden/>
                <w:sz w:val="24"/>
                <w:szCs w:val="24"/>
              </w:rPr>
              <w:fldChar w:fldCharType="end"/>
            </w:r>
          </w:hyperlink>
        </w:p>
        <w:p w14:paraId="41C1B313" w14:textId="2EFA30FC"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02" w:history="1">
            <w:r w:rsidR="00A026A8" w:rsidRPr="006D5B30">
              <w:rPr>
                <w:rStyle w:val="Hyperlink"/>
                <w:rFonts w:ascii="Times New Roman" w:hAnsi="Times New Roman" w:cs="Times New Roman"/>
                <w:noProof/>
                <w:sz w:val="24"/>
                <w:szCs w:val="24"/>
              </w:rPr>
              <w:t>2.3.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Kasih Sayang kepada Se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02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1</w:t>
            </w:r>
            <w:r w:rsidR="00A026A8" w:rsidRPr="006D5B30">
              <w:rPr>
                <w:rFonts w:ascii="Times New Roman" w:hAnsi="Times New Roman" w:cs="Times New Roman"/>
                <w:noProof/>
                <w:webHidden/>
                <w:sz w:val="24"/>
                <w:szCs w:val="24"/>
              </w:rPr>
              <w:fldChar w:fldCharType="end"/>
            </w:r>
          </w:hyperlink>
        </w:p>
        <w:p w14:paraId="3EFFAA15" w14:textId="656A9AA1" w:rsidR="00A026A8" w:rsidRPr="006D5B30" w:rsidRDefault="003B0484" w:rsidP="00A026A8">
          <w:pPr>
            <w:pStyle w:val="TOC2"/>
            <w:spacing w:line="360" w:lineRule="auto"/>
            <w:rPr>
              <w:rFonts w:eastAsiaTheme="minorEastAsia"/>
            </w:rPr>
          </w:pPr>
          <w:hyperlink w:anchor="_Toc203805003" w:history="1">
            <w:r w:rsidR="00A026A8" w:rsidRPr="006D5B30">
              <w:rPr>
                <w:rStyle w:val="Hyperlink"/>
                <w:lang w:val="sv-SE"/>
              </w:rPr>
              <w:t>2.4</w:t>
            </w:r>
            <w:r w:rsidR="00A026A8" w:rsidRPr="006D5B30">
              <w:rPr>
                <w:rFonts w:eastAsiaTheme="minorEastAsia"/>
              </w:rPr>
              <w:tab/>
            </w:r>
            <w:r w:rsidR="00A026A8" w:rsidRPr="006D5B30">
              <w:rPr>
                <w:rStyle w:val="Hyperlink"/>
                <w:lang w:val="sv-SE"/>
              </w:rPr>
              <w:t>Tantangan Pendidikan Iman dalam Keluarga dan Solusinya.</w:t>
            </w:r>
            <w:r w:rsidR="00A026A8" w:rsidRPr="006D5B30">
              <w:rPr>
                <w:webHidden/>
              </w:rPr>
              <w:tab/>
            </w:r>
            <w:r w:rsidR="00A026A8" w:rsidRPr="006D5B30">
              <w:rPr>
                <w:webHidden/>
              </w:rPr>
              <w:fldChar w:fldCharType="begin"/>
            </w:r>
            <w:r w:rsidR="00A026A8" w:rsidRPr="006D5B30">
              <w:rPr>
                <w:webHidden/>
              </w:rPr>
              <w:instrText xml:space="preserve"> PAGEREF _Toc203805003 \h </w:instrText>
            </w:r>
            <w:r w:rsidR="00A026A8" w:rsidRPr="006D5B30">
              <w:rPr>
                <w:webHidden/>
              </w:rPr>
            </w:r>
            <w:r w:rsidR="00A026A8" w:rsidRPr="006D5B30">
              <w:rPr>
                <w:webHidden/>
              </w:rPr>
              <w:fldChar w:fldCharType="separate"/>
            </w:r>
            <w:r w:rsidR="00D23C14">
              <w:rPr>
                <w:webHidden/>
              </w:rPr>
              <w:t>22</w:t>
            </w:r>
            <w:r w:rsidR="00A026A8" w:rsidRPr="006D5B30">
              <w:rPr>
                <w:webHidden/>
              </w:rPr>
              <w:fldChar w:fldCharType="end"/>
            </w:r>
          </w:hyperlink>
        </w:p>
        <w:p w14:paraId="712CBAB9" w14:textId="325EDDC7"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04" w:history="1">
            <w:r w:rsidR="00A026A8" w:rsidRPr="006D5B30">
              <w:rPr>
                <w:rStyle w:val="Hyperlink"/>
                <w:rFonts w:ascii="Times New Roman" w:hAnsi="Times New Roman" w:cs="Times New Roman"/>
                <w:noProof/>
                <w:sz w:val="24"/>
                <w:szCs w:val="24"/>
                <w:lang w:val="sv-SE"/>
              </w:rPr>
              <w:t>2.4.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Tantangan Pendidikan Iman Anak dalam Keluarg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04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2</w:t>
            </w:r>
            <w:r w:rsidR="00A026A8" w:rsidRPr="006D5B30">
              <w:rPr>
                <w:rFonts w:ascii="Times New Roman" w:hAnsi="Times New Roman" w:cs="Times New Roman"/>
                <w:noProof/>
                <w:webHidden/>
                <w:sz w:val="24"/>
                <w:szCs w:val="24"/>
              </w:rPr>
              <w:fldChar w:fldCharType="end"/>
            </w:r>
          </w:hyperlink>
        </w:p>
        <w:p w14:paraId="5C0435E7" w14:textId="483A8576" w:rsidR="00A026A8" w:rsidRPr="006D5B30" w:rsidRDefault="003B0484" w:rsidP="00A026A8">
          <w:pPr>
            <w:pStyle w:val="TOC3"/>
            <w:spacing w:line="360" w:lineRule="auto"/>
            <w:rPr>
              <w:rStyle w:val="Hyperlink"/>
              <w:rFonts w:ascii="Times New Roman" w:hAnsi="Times New Roman" w:cs="Times New Roman"/>
              <w:noProof/>
              <w:sz w:val="24"/>
              <w:szCs w:val="24"/>
            </w:rPr>
          </w:pPr>
          <w:hyperlink w:anchor="_Toc203805005" w:history="1">
            <w:r w:rsidR="00A026A8" w:rsidRPr="006D5B30">
              <w:rPr>
                <w:rStyle w:val="Hyperlink"/>
                <w:rFonts w:ascii="Times New Roman" w:hAnsi="Times New Roman" w:cs="Times New Roman"/>
                <w:noProof/>
                <w:sz w:val="24"/>
                <w:szCs w:val="24"/>
                <w:lang w:val="sv-SE"/>
              </w:rPr>
              <w:t>2.4.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Solusi dari Tantangan Mendidik Iman Anak dalam Keluarg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05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4</w:t>
            </w:r>
            <w:r w:rsidR="00A026A8" w:rsidRPr="006D5B30">
              <w:rPr>
                <w:rFonts w:ascii="Times New Roman" w:hAnsi="Times New Roman" w:cs="Times New Roman"/>
                <w:noProof/>
                <w:webHidden/>
                <w:sz w:val="24"/>
                <w:szCs w:val="24"/>
              </w:rPr>
              <w:fldChar w:fldCharType="end"/>
            </w:r>
          </w:hyperlink>
        </w:p>
        <w:p w14:paraId="11404BF5" w14:textId="77777777" w:rsidR="00A026A8" w:rsidRPr="006D5B30" w:rsidRDefault="00A026A8" w:rsidP="00A026A8">
          <w:pPr>
            <w:rPr>
              <w:noProof/>
            </w:rPr>
          </w:pPr>
        </w:p>
        <w:p w14:paraId="2894D1EF" w14:textId="24B4EDDB" w:rsidR="00A026A8" w:rsidRPr="006D5B30" w:rsidRDefault="003B0484" w:rsidP="00A026A8">
          <w:pPr>
            <w:pStyle w:val="TOC1"/>
            <w:spacing w:line="360" w:lineRule="auto"/>
            <w:rPr>
              <w:rFonts w:eastAsiaTheme="minorEastAsia"/>
              <w:b w:val="0"/>
              <w:bCs w:val="0"/>
            </w:rPr>
          </w:pPr>
          <w:hyperlink w:anchor="_Toc203805006" w:history="1">
            <w:r w:rsidR="00A026A8" w:rsidRPr="006D5B30">
              <w:rPr>
                <w:rStyle w:val="Hyperlink"/>
                <w:lang w:val="sv-SE"/>
              </w:rPr>
              <w:t>BAB III  METODE PENELITIAN</w:t>
            </w:r>
            <w:r w:rsidR="00A026A8" w:rsidRPr="006D5B30">
              <w:rPr>
                <w:webHidden/>
              </w:rPr>
              <w:tab/>
            </w:r>
            <w:r w:rsidR="00A026A8" w:rsidRPr="006D5B30">
              <w:rPr>
                <w:webHidden/>
              </w:rPr>
              <w:fldChar w:fldCharType="begin"/>
            </w:r>
            <w:r w:rsidR="00A026A8" w:rsidRPr="006D5B30">
              <w:rPr>
                <w:webHidden/>
              </w:rPr>
              <w:instrText xml:space="preserve"> PAGEREF _Toc203805006 \h </w:instrText>
            </w:r>
            <w:r w:rsidR="00A026A8" w:rsidRPr="006D5B30">
              <w:rPr>
                <w:webHidden/>
              </w:rPr>
            </w:r>
            <w:r w:rsidR="00A026A8" w:rsidRPr="006D5B30">
              <w:rPr>
                <w:webHidden/>
              </w:rPr>
              <w:fldChar w:fldCharType="separate"/>
            </w:r>
            <w:r w:rsidR="00D23C14">
              <w:rPr>
                <w:webHidden/>
              </w:rPr>
              <w:t>26</w:t>
            </w:r>
            <w:r w:rsidR="00A026A8" w:rsidRPr="006D5B30">
              <w:rPr>
                <w:webHidden/>
              </w:rPr>
              <w:fldChar w:fldCharType="end"/>
            </w:r>
          </w:hyperlink>
        </w:p>
        <w:p w14:paraId="704690B1" w14:textId="77AF6AA8" w:rsidR="00A026A8" w:rsidRPr="006D5B30" w:rsidRDefault="003B0484" w:rsidP="00A026A8">
          <w:pPr>
            <w:pStyle w:val="TOC2"/>
            <w:spacing w:line="360" w:lineRule="auto"/>
            <w:rPr>
              <w:rFonts w:eastAsiaTheme="minorEastAsia"/>
            </w:rPr>
          </w:pPr>
          <w:hyperlink w:anchor="_Toc203805007" w:history="1">
            <w:r w:rsidR="00A026A8" w:rsidRPr="006D5B30">
              <w:rPr>
                <w:rStyle w:val="Hyperlink"/>
              </w:rPr>
              <w:t>3.1</w:t>
            </w:r>
            <w:r w:rsidR="00A026A8" w:rsidRPr="006D5B30">
              <w:rPr>
                <w:rFonts w:eastAsiaTheme="minorEastAsia"/>
              </w:rPr>
              <w:tab/>
            </w:r>
            <w:r w:rsidR="00A026A8" w:rsidRPr="006D5B30">
              <w:rPr>
                <w:rStyle w:val="Hyperlink"/>
              </w:rPr>
              <w:t>Jenis atau Desain Penelitian</w:t>
            </w:r>
            <w:r w:rsidR="00A026A8" w:rsidRPr="006D5B30">
              <w:rPr>
                <w:webHidden/>
              </w:rPr>
              <w:tab/>
            </w:r>
            <w:r w:rsidR="00A026A8" w:rsidRPr="006D5B30">
              <w:rPr>
                <w:webHidden/>
              </w:rPr>
              <w:fldChar w:fldCharType="begin"/>
            </w:r>
            <w:r w:rsidR="00A026A8" w:rsidRPr="006D5B30">
              <w:rPr>
                <w:webHidden/>
              </w:rPr>
              <w:instrText xml:space="preserve"> PAGEREF _Toc203805007 \h </w:instrText>
            </w:r>
            <w:r w:rsidR="00A026A8" w:rsidRPr="006D5B30">
              <w:rPr>
                <w:webHidden/>
              </w:rPr>
            </w:r>
            <w:r w:rsidR="00A026A8" w:rsidRPr="006D5B30">
              <w:rPr>
                <w:webHidden/>
              </w:rPr>
              <w:fldChar w:fldCharType="separate"/>
            </w:r>
            <w:r w:rsidR="00D23C14">
              <w:rPr>
                <w:webHidden/>
              </w:rPr>
              <w:t>26</w:t>
            </w:r>
            <w:r w:rsidR="00A026A8" w:rsidRPr="006D5B30">
              <w:rPr>
                <w:webHidden/>
              </w:rPr>
              <w:fldChar w:fldCharType="end"/>
            </w:r>
          </w:hyperlink>
        </w:p>
        <w:p w14:paraId="5E29D275" w14:textId="33B815DF" w:rsidR="00A026A8" w:rsidRPr="006D5B30" w:rsidRDefault="003B0484" w:rsidP="00A026A8">
          <w:pPr>
            <w:pStyle w:val="TOC2"/>
            <w:spacing w:line="360" w:lineRule="auto"/>
            <w:rPr>
              <w:rFonts w:eastAsiaTheme="minorEastAsia"/>
            </w:rPr>
          </w:pPr>
          <w:hyperlink w:anchor="_Toc203805008" w:history="1">
            <w:r w:rsidR="00A026A8" w:rsidRPr="006D5B30">
              <w:rPr>
                <w:rStyle w:val="Hyperlink"/>
              </w:rPr>
              <w:t>3.2</w:t>
            </w:r>
            <w:r w:rsidR="00A026A8" w:rsidRPr="006D5B30">
              <w:rPr>
                <w:rFonts w:eastAsiaTheme="minorEastAsia"/>
              </w:rPr>
              <w:tab/>
            </w:r>
            <w:r w:rsidR="00A026A8" w:rsidRPr="006D5B30">
              <w:rPr>
                <w:rStyle w:val="Hyperlink"/>
              </w:rPr>
              <w:t>Tempat dan Waktu Penelitian</w:t>
            </w:r>
            <w:r w:rsidR="00A026A8" w:rsidRPr="006D5B30">
              <w:rPr>
                <w:webHidden/>
              </w:rPr>
              <w:tab/>
            </w:r>
            <w:r w:rsidR="00A026A8" w:rsidRPr="006D5B30">
              <w:rPr>
                <w:webHidden/>
              </w:rPr>
              <w:fldChar w:fldCharType="begin"/>
            </w:r>
            <w:r w:rsidR="00A026A8" w:rsidRPr="006D5B30">
              <w:rPr>
                <w:webHidden/>
              </w:rPr>
              <w:instrText xml:space="preserve"> PAGEREF _Toc203805008 \h </w:instrText>
            </w:r>
            <w:r w:rsidR="00A026A8" w:rsidRPr="006D5B30">
              <w:rPr>
                <w:webHidden/>
              </w:rPr>
            </w:r>
            <w:r w:rsidR="00A026A8" w:rsidRPr="006D5B30">
              <w:rPr>
                <w:webHidden/>
              </w:rPr>
              <w:fldChar w:fldCharType="separate"/>
            </w:r>
            <w:r w:rsidR="00D23C14">
              <w:rPr>
                <w:webHidden/>
              </w:rPr>
              <w:t>27</w:t>
            </w:r>
            <w:r w:rsidR="00A026A8" w:rsidRPr="006D5B30">
              <w:rPr>
                <w:webHidden/>
              </w:rPr>
              <w:fldChar w:fldCharType="end"/>
            </w:r>
          </w:hyperlink>
        </w:p>
        <w:p w14:paraId="057BAB99" w14:textId="050FA58A"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09" w:history="1">
            <w:r w:rsidR="00A026A8" w:rsidRPr="006D5B30">
              <w:rPr>
                <w:rStyle w:val="Hyperlink"/>
                <w:rFonts w:ascii="Times New Roman" w:hAnsi="Times New Roman" w:cs="Times New Roman"/>
                <w:noProof/>
                <w:sz w:val="24"/>
                <w:szCs w:val="24"/>
              </w:rPr>
              <w:t>3.2.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Tempat Penelitian</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09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7</w:t>
            </w:r>
            <w:r w:rsidR="00A026A8" w:rsidRPr="006D5B30">
              <w:rPr>
                <w:rFonts w:ascii="Times New Roman" w:hAnsi="Times New Roman" w:cs="Times New Roman"/>
                <w:noProof/>
                <w:webHidden/>
                <w:sz w:val="24"/>
                <w:szCs w:val="24"/>
              </w:rPr>
              <w:fldChar w:fldCharType="end"/>
            </w:r>
          </w:hyperlink>
        </w:p>
        <w:p w14:paraId="7472BEEE" w14:textId="09BBB3C1"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10" w:history="1">
            <w:r w:rsidR="00A026A8" w:rsidRPr="006D5B30">
              <w:rPr>
                <w:rStyle w:val="Hyperlink"/>
                <w:rFonts w:ascii="Times New Roman" w:hAnsi="Times New Roman" w:cs="Times New Roman"/>
                <w:noProof/>
                <w:sz w:val="24"/>
                <w:szCs w:val="24"/>
              </w:rPr>
              <w:t>3.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Waktu Penelitian</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10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8</w:t>
            </w:r>
            <w:r w:rsidR="00A026A8" w:rsidRPr="006D5B30">
              <w:rPr>
                <w:rFonts w:ascii="Times New Roman" w:hAnsi="Times New Roman" w:cs="Times New Roman"/>
                <w:noProof/>
                <w:webHidden/>
                <w:sz w:val="24"/>
                <w:szCs w:val="24"/>
              </w:rPr>
              <w:fldChar w:fldCharType="end"/>
            </w:r>
          </w:hyperlink>
        </w:p>
        <w:p w14:paraId="7113B30F" w14:textId="6DDE03F2" w:rsidR="00A026A8" w:rsidRPr="006D5B30" w:rsidRDefault="003B0484" w:rsidP="00A026A8">
          <w:pPr>
            <w:pStyle w:val="TOC2"/>
            <w:spacing w:line="360" w:lineRule="auto"/>
            <w:rPr>
              <w:rFonts w:eastAsiaTheme="minorEastAsia"/>
            </w:rPr>
          </w:pPr>
          <w:hyperlink w:anchor="_Toc203805011" w:history="1">
            <w:r w:rsidR="00A026A8" w:rsidRPr="006D5B30">
              <w:rPr>
                <w:rStyle w:val="Hyperlink"/>
              </w:rPr>
              <w:t>3.3</w:t>
            </w:r>
            <w:r w:rsidR="00A026A8" w:rsidRPr="006D5B30">
              <w:rPr>
                <w:rFonts w:eastAsiaTheme="minorEastAsia"/>
              </w:rPr>
              <w:tab/>
            </w:r>
            <w:r w:rsidR="00A026A8" w:rsidRPr="006D5B30">
              <w:rPr>
                <w:rStyle w:val="Hyperlink"/>
              </w:rPr>
              <w:t>Teknik dan Instrumen Pengumpulan Data</w:t>
            </w:r>
            <w:r w:rsidR="00A026A8" w:rsidRPr="006D5B30">
              <w:rPr>
                <w:webHidden/>
              </w:rPr>
              <w:tab/>
            </w:r>
            <w:r w:rsidR="00A026A8" w:rsidRPr="006D5B30">
              <w:rPr>
                <w:webHidden/>
              </w:rPr>
              <w:fldChar w:fldCharType="begin"/>
            </w:r>
            <w:r w:rsidR="00A026A8" w:rsidRPr="006D5B30">
              <w:rPr>
                <w:webHidden/>
              </w:rPr>
              <w:instrText xml:space="preserve"> PAGEREF _Toc203805011 \h </w:instrText>
            </w:r>
            <w:r w:rsidR="00A026A8" w:rsidRPr="006D5B30">
              <w:rPr>
                <w:webHidden/>
              </w:rPr>
            </w:r>
            <w:r w:rsidR="00A026A8" w:rsidRPr="006D5B30">
              <w:rPr>
                <w:webHidden/>
              </w:rPr>
              <w:fldChar w:fldCharType="separate"/>
            </w:r>
            <w:r w:rsidR="00D23C14">
              <w:rPr>
                <w:webHidden/>
              </w:rPr>
              <w:t>29</w:t>
            </w:r>
            <w:r w:rsidR="00A026A8" w:rsidRPr="006D5B30">
              <w:rPr>
                <w:webHidden/>
              </w:rPr>
              <w:fldChar w:fldCharType="end"/>
            </w:r>
          </w:hyperlink>
        </w:p>
        <w:p w14:paraId="1BC9375E" w14:textId="3043BCE7"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12" w:history="1">
            <w:r w:rsidR="00A026A8" w:rsidRPr="006D5B30">
              <w:rPr>
                <w:rStyle w:val="Hyperlink"/>
                <w:rFonts w:ascii="Times New Roman" w:hAnsi="Times New Roman" w:cs="Times New Roman"/>
                <w:noProof/>
                <w:sz w:val="24"/>
                <w:szCs w:val="24"/>
              </w:rPr>
              <w:t>3.3.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Teknik Pengumpulan Dat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12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29</w:t>
            </w:r>
            <w:r w:rsidR="00A026A8" w:rsidRPr="006D5B30">
              <w:rPr>
                <w:rFonts w:ascii="Times New Roman" w:hAnsi="Times New Roman" w:cs="Times New Roman"/>
                <w:noProof/>
                <w:webHidden/>
                <w:sz w:val="24"/>
                <w:szCs w:val="24"/>
              </w:rPr>
              <w:fldChar w:fldCharType="end"/>
            </w:r>
          </w:hyperlink>
        </w:p>
        <w:p w14:paraId="115DE0CD" w14:textId="2E246828"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13" w:history="1">
            <w:r w:rsidR="00A026A8" w:rsidRPr="006D5B30">
              <w:rPr>
                <w:rStyle w:val="Hyperlink"/>
                <w:rFonts w:ascii="Times New Roman" w:hAnsi="Times New Roman" w:cs="Times New Roman"/>
                <w:noProof/>
                <w:sz w:val="24"/>
                <w:szCs w:val="24"/>
              </w:rPr>
              <w:t>3.3.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Instrumen Pengumpulan Dat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13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31</w:t>
            </w:r>
            <w:r w:rsidR="00A026A8" w:rsidRPr="006D5B30">
              <w:rPr>
                <w:rFonts w:ascii="Times New Roman" w:hAnsi="Times New Roman" w:cs="Times New Roman"/>
                <w:noProof/>
                <w:webHidden/>
                <w:sz w:val="24"/>
                <w:szCs w:val="24"/>
              </w:rPr>
              <w:fldChar w:fldCharType="end"/>
            </w:r>
          </w:hyperlink>
        </w:p>
        <w:p w14:paraId="5985CF2B" w14:textId="6CC397D3" w:rsidR="00A026A8" w:rsidRPr="006D5B30" w:rsidRDefault="003B0484" w:rsidP="00A026A8">
          <w:pPr>
            <w:pStyle w:val="TOC2"/>
            <w:spacing w:line="360" w:lineRule="auto"/>
            <w:rPr>
              <w:rFonts w:eastAsiaTheme="minorEastAsia"/>
            </w:rPr>
          </w:pPr>
          <w:hyperlink w:anchor="_Toc203805014" w:history="1">
            <w:r w:rsidR="00A026A8" w:rsidRPr="006D5B30">
              <w:rPr>
                <w:rStyle w:val="Hyperlink"/>
              </w:rPr>
              <w:t>3.4</w:t>
            </w:r>
            <w:r w:rsidR="00A026A8" w:rsidRPr="006D5B30">
              <w:rPr>
                <w:rFonts w:eastAsiaTheme="minorEastAsia"/>
              </w:rPr>
              <w:tab/>
            </w:r>
            <w:r w:rsidR="00A026A8" w:rsidRPr="006D5B30">
              <w:rPr>
                <w:rStyle w:val="Hyperlink"/>
              </w:rPr>
              <w:t>Analisa dan Interpretasi Data</w:t>
            </w:r>
            <w:r w:rsidR="00A026A8" w:rsidRPr="006D5B30">
              <w:rPr>
                <w:webHidden/>
              </w:rPr>
              <w:tab/>
            </w:r>
            <w:r w:rsidR="00A026A8" w:rsidRPr="006D5B30">
              <w:rPr>
                <w:webHidden/>
              </w:rPr>
              <w:fldChar w:fldCharType="begin"/>
            </w:r>
            <w:r w:rsidR="00A026A8" w:rsidRPr="006D5B30">
              <w:rPr>
                <w:webHidden/>
              </w:rPr>
              <w:instrText xml:space="preserve"> PAGEREF _Toc203805014 \h </w:instrText>
            </w:r>
            <w:r w:rsidR="00A026A8" w:rsidRPr="006D5B30">
              <w:rPr>
                <w:webHidden/>
              </w:rPr>
            </w:r>
            <w:r w:rsidR="00A026A8" w:rsidRPr="006D5B30">
              <w:rPr>
                <w:webHidden/>
              </w:rPr>
              <w:fldChar w:fldCharType="separate"/>
            </w:r>
            <w:r w:rsidR="00D23C14">
              <w:rPr>
                <w:webHidden/>
              </w:rPr>
              <w:t>34</w:t>
            </w:r>
            <w:r w:rsidR="00A026A8" w:rsidRPr="006D5B30">
              <w:rPr>
                <w:webHidden/>
              </w:rPr>
              <w:fldChar w:fldCharType="end"/>
            </w:r>
          </w:hyperlink>
        </w:p>
        <w:p w14:paraId="7D699562" w14:textId="0C76B43E" w:rsidR="00A026A8" w:rsidRPr="006D5B30" w:rsidRDefault="003B0484" w:rsidP="00A026A8">
          <w:pPr>
            <w:pStyle w:val="TOC1"/>
            <w:spacing w:line="360" w:lineRule="auto"/>
            <w:rPr>
              <w:rFonts w:eastAsiaTheme="minorEastAsia"/>
              <w:b w:val="0"/>
              <w:bCs w:val="0"/>
            </w:rPr>
          </w:pPr>
          <w:hyperlink w:anchor="_Toc203805015" w:history="1">
            <w:r w:rsidR="00A026A8" w:rsidRPr="006D5B30">
              <w:rPr>
                <w:rStyle w:val="Hyperlink"/>
              </w:rPr>
              <w:t>BAB IV  HASIL PENELITIAN DAN PEMBAHASAN</w:t>
            </w:r>
            <w:r w:rsidR="00A026A8" w:rsidRPr="006D5B30">
              <w:rPr>
                <w:webHidden/>
              </w:rPr>
              <w:tab/>
            </w:r>
            <w:r w:rsidR="00A026A8" w:rsidRPr="006D5B30">
              <w:rPr>
                <w:webHidden/>
              </w:rPr>
              <w:fldChar w:fldCharType="begin"/>
            </w:r>
            <w:r w:rsidR="00A026A8" w:rsidRPr="006D5B30">
              <w:rPr>
                <w:webHidden/>
              </w:rPr>
              <w:instrText xml:space="preserve"> PAGEREF _Toc203805015 \h </w:instrText>
            </w:r>
            <w:r w:rsidR="00A026A8" w:rsidRPr="006D5B30">
              <w:rPr>
                <w:webHidden/>
              </w:rPr>
            </w:r>
            <w:r w:rsidR="00A026A8" w:rsidRPr="006D5B30">
              <w:rPr>
                <w:webHidden/>
              </w:rPr>
              <w:fldChar w:fldCharType="separate"/>
            </w:r>
            <w:r w:rsidR="00D23C14">
              <w:rPr>
                <w:webHidden/>
              </w:rPr>
              <w:t>36</w:t>
            </w:r>
            <w:r w:rsidR="00A026A8" w:rsidRPr="006D5B30">
              <w:rPr>
                <w:webHidden/>
              </w:rPr>
              <w:fldChar w:fldCharType="end"/>
            </w:r>
          </w:hyperlink>
        </w:p>
        <w:p w14:paraId="5694DEF7" w14:textId="6FFA72F8" w:rsidR="00A026A8" w:rsidRPr="006D5B30" w:rsidRDefault="003B0484" w:rsidP="00A026A8">
          <w:pPr>
            <w:pStyle w:val="TOC2"/>
            <w:spacing w:line="360" w:lineRule="auto"/>
            <w:rPr>
              <w:rFonts w:eastAsiaTheme="minorEastAsia"/>
            </w:rPr>
          </w:pPr>
          <w:hyperlink w:anchor="_Toc203805016" w:history="1">
            <w:r w:rsidR="00A026A8" w:rsidRPr="006D5B30">
              <w:rPr>
                <w:rStyle w:val="Hyperlink"/>
              </w:rPr>
              <w:t>4.1</w:t>
            </w:r>
            <w:r w:rsidR="00A026A8" w:rsidRPr="006D5B30">
              <w:rPr>
                <w:rFonts w:eastAsiaTheme="minorEastAsia"/>
              </w:rPr>
              <w:tab/>
            </w:r>
            <w:r w:rsidR="00A026A8" w:rsidRPr="006D5B30">
              <w:rPr>
                <w:rStyle w:val="Hyperlink"/>
              </w:rPr>
              <w:t>Data Demografis Informan Penelitian</w:t>
            </w:r>
            <w:r w:rsidR="00A026A8" w:rsidRPr="006D5B30">
              <w:rPr>
                <w:webHidden/>
              </w:rPr>
              <w:tab/>
            </w:r>
            <w:r w:rsidR="00A026A8" w:rsidRPr="006D5B30">
              <w:rPr>
                <w:webHidden/>
              </w:rPr>
              <w:fldChar w:fldCharType="begin"/>
            </w:r>
            <w:r w:rsidR="00A026A8" w:rsidRPr="006D5B30">
              <w:rPr>
                <w:webHidden/>
              </w:rPr>
              <w:instrText xml:space="preserve"> PAGEREF _Toc203805016 \h </w:instrText>
            </w:r>
            <w:r w:rsidR="00A026A8" w:rsidRPr="006D5B30">
              <w:rPr>
                <w:webHidden/>
              </w:rPr>
            </w:r>
            <w:r w:rsidR="00A026A8" w:rsidRPr="006D5B30">
              <w:rPr>
                <w:webHidden/>
              </w:rPr>
              <w:fldChar w:fldCharType="separate"/>
            </w:r>
            <w:r w:rsidR="00D23C14">
              <w:rPr>
                <w:webHidden/>
              </w:rPr>
              <w:t>36</w:t>
            </w:r>
            <w:r w:rsidR="00A026A8" w:rsidRPr="006D5B30">
              <w:rPr>
                <w:webHidden/>
              </w:rPr>
              <w:fldChar w:fldCharType="end"/>
            </w:r>
          </w:hyperlink>
        </w:p>
        <w:p w14:paraId="283A8811" w14:textId="4B4FFC54" w:rsidR="00A026A8" w:rsidRPr="006D5B30" w:rsidRDefault="003B0484" w:rsidP="00A026A8">
          <w:pPr>
            <w:pStyle w:val="TOC2"/>
            <w:spacing w:line="360" w:lineRule="auto"/>
            <w:rPr>
              <w:rFonts w:eastAsiaTheme="minorEastAsia"/>
            </w:rPr>
          </w:pPr>
          <w:hyperlink w:anchor="_Toc203805017" w:history="1">
            <w:r w:rsidR="00A026A8" w:rsidRPr="006D5B30">
              <w:rPr>
                <w:rStyle w:val="Hyperlink"/>
                <w:lang w:val="sv-SE"/>
              </w:rPr>
              <w:t>4.2</w:t>
            </w:r>
            <w:r w:rsidR="00A026A8" w:rsidRPr="006D5B30">
              <w:rPr>
                <w:rFonts w:eastAsiaTheme="minorEastAsia"/>
              </w:rPr>
              <w:tab/>
            </w:r>
            <w:r w:rsidR="00A026A8" w:rsidRPr="006D5B30">
              <w:rPr>
                <w:rStyle w:val="Hyperlink"/>
                <w:lang w:val="sv-SE"/>
              </w:rPr>
              <w:t>Pemahaman Informan Tentang Arti Keluarga Katolik</w:t>
            </w:r>
            <w:r w:rsidR="00A026A8" w:rsidRPr="006D5B30">
              <w:rPr>
                <w:webHidden/>
              </w:rPr>
              <w:tab/>
            </w:r>
            <w:r w:rsidR="00A026A8" w:rsidRPr="006D5B30">
              <w:rPr>
                <w:webHidden/>
              </w:rPr>
              <w:fldChar w:fldCharType="begin"/>
            </w:r>
            <w:r w:rsidR="00A026A8" w:rsidRPr="006D5B30">
              <w:rPr>
                <w:webHidden/>
              </w:rPr>
              <w:instrText xml:space="preserve"> PAGEREF _Toc203805017 \h </w:instrText>
            </w:r>
            <w:r w:rsidR="00A026A8" w:rsidRPr="006D5B30">
              <w:rPr>
                <w:webHidden/>
              </w:rPr>
            </w:r>
            <w:r w:rsidR="00A026A8" w:rsidRPr="006D5B30">
              <w:rPr>
                <w:webHidden/>
              </w:rPr>
              <w:fldChar w:fldCharType="separate"/>
            </w:r>
            <w:r w:rsidR="00D23C14">
              <w:rPr>
                <w:webHidden/>
              </w:rPr>
              <w:t>39</w:t>
            </w:r>
            <w:r w:rsidR="00A026A8" w:rsidRPr="006D5B30">
              <w:rPr>
                <w:webHidden/>
              </w:rPr>
              <w:fldChar w:fldCharType="end"/>
            </w:r>
          </w:hyperlink>
        </w:p>
        <w:p w14:paraId="6882C1F3" w14:textId="6D667A01"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18" w:history="1">
            <w:r w:rsidR="00A026A8" w:rsidRPr="006D5B30">
              <w:rPr>
                <w:rStyle w:val="Hyperlink"/>
                <w:rFonts w:ascii="Times New Roman" w:hAnsi="Times New Roman" w:cs="Times New Roman"/>
                <w:noProof/>
                <w:sz w:val="24"/>
                <w:szCs w:val="24"/>
                <w:lang w:val="sv-SE"/>
              </w:rPr>
              <w:t>4.2.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mahaman Orang tua tentang Keluarga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18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39</w:t>
            </w:r>
            <w:r w:rsidR="00A026A8" w:rsidRPr="006D5B30">
              <w:rPr>
                <w:rFonts w:ascii="Times New Roman" w:hAnsi="Times New Roman" w:cs="Times New Roman"/>
                <w:noProof/>
                <w:webHidden/>
                <w:sz w:val="24"/>
                <w:szCs w:val="24"/>
              </w:rPr>
              <w:fldChar w:fldCharType="end"/>
            </w:r>
          </w:hyperlink>
        </w:p>
        <w:p w14:paraId="7B5775F1" w14:textId="72A58BFE"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19" w:history="1">
            <w:r w:rsidR="00A026A8" w:rsidRPr="006D5B30">
              <w:rPr>
                <w:rStyle w:val="Hyperlink"/>
                <w:rFonts w:ascii="Times New Roman" w:hAnsi="Times New Roman" w:cs="Times New Roman"/>
                <w:noProof/>
                <w:sz w:val="24"/>
                <w:szCs w:val="24"/>
                <w:lang w:val="sv-SE"/>
              </w:rPr>
              <w:t>4.2.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mahaman Informan tentang Maksud dan Tujuan pembentukan hidup ber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19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45</w:t>
            </w:r>
            <w:r w:rsidR="00A026A8" w:rsidRPr="006D5B30">
              <w:rPr>
                <w:rFonts w:ascii="Times New Roman" w:hAnsi="Times New Roman" w:cs="Times New Roman"/>
                <w:noProof/>
                <w:webHidden/>
                <w:sz w:val="24"/>
                <w:szCs w:val="24"/>
              </w:rPr>
              <w:fldChar w:fldCharType="end"/>
            </w:r>
          </w:hyperlink>
        </w:p>
        <w:p w14:paraId="6554A99E" w14:textId="01E16A48" w:rsidR="00A026A8" w:rsidRPr="006D5B30" w:rsidRDefault="003B0484" w:rsidP="00A026A8">
          <w:pPr>
            <w:pStyle w:val="TOC2"/>
            <w:spacing w:line="360" w:lineRule="auto"/>
            <w:rPr>
              <w:rFonts w:eastAsiaTheme="minorEastAsia"/>
            </w:rPr>
          </w:pPr>
          <w:hyperlink w:anchor="_Toc203805020" w:history="1">
            <w:r w:rsidR="00A026A8" w:rsidRPr="006D5B30">
              <w:rPr>
                <w:rStyle w:val="Hyperlink"/>
                <w:lang w:val="sv-SE"/>
              </w:rPr>
              <w:t>4.3</w:t>
            </w:r>
            <w:r w:rsidR="00A026A8" w:rsidRPr="006D5B30">
              <w:rPr>
                <w:rFonts w:eastAsiaTheme="minorEastAsia"/>
              </w:rPr>
              <w:tab/>
            </w:r>
            <w:r w:rsidR="00A026A8" w:rsidRPr="006D5B30">
              <w:rPr>
                <w:rStyle w:val="Hyperlink"/>
                <w:lang w:val="sv-SE"/>
              </w:rPr>
              <w:t>Pemahaman Informan tentang Arti Iman Katolik</w:t>
            </w:r>
            <w:r w:rsidR="00A026A8" w:rsidRPr="006D5B30">
              <w:rPr>
                <w:webHidden/>
              </w:rPr>
              <w:tab/>
            </w:r>
            <w:r w:rsidR="00A026A8" w:rsidRPr="006D5B30">
              <w:rPr>
                <w:webHidden/>
              </w:rPr>
              <w:fldChar w:fldCharType="begin"/>
            </w:r>
            <w:r w:rsidR="00A026A8" w:rsidRPr="006D5B30">
              <w:rPr>
                <w:webHidden/>
              </w:rPr>
              <w:instrText xml:space="preserve"> PAGEREF _Toc203805020 \h </w:instrText>
            </w:r>
            <w:r w:rsidR="00A026A8" w:rsidRPr="006D5B30">
              <w:rPr>
                <w:webHidden/>
              </w:rPr>
            </w:r>
            <w:r w:rsidR="00A026A8" w:rsidRPr="006D5B30">
              <w:rPr>
                <w:webHidden/>
              </w:rPr>
              <w:fldChar w:fldCharType="separate"/>
            </w:r>
            <w:r w:rsidR="00D23C14">
              <w:rPr>
                <w:webHidden/>
              </w:rPr>
              <w:t>53</w:t>
            </w:r>
            <w:r w:rsidR="00A026A8" w:rsidRPr="006D5B30">
              <w:rPr>
                <w:webHidden/>
              </w:rPr>
              <w:fldChar w:fldCharType="end"/>
            </w:r>
          </w:hyperlink>
        </w:p>
        <w:p w14:paraId="7BFBF108" w14:textId="68EFED3E"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1" w:history="1">
            <w:r w:rsidR="00A026A8" w:rsidRPr="006D5B30">
              <w:rPr>
                <w:rStyle w:val="Hyperlink"/>
                <w:rFonts w:ascii="Times New Roman" w:hAnsi="Times New Roman" w:cs="Times New Roman"/>
                <w:noProof/>
                <w:sz w:val="24"/>
                <w:szCs w:val="24"/>
                <w:lang w:val="sv-SE"/>
              </w:rPr>
              <w:t>4.3.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mahaman Orang Tua tentang Arti Iman Katoli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1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3</w:t>
            </w:r>
            <w:r w:rsidR="00A026A8" w:rsidRPr="006D5B30">
              <w:rPr>
                <w:rFonts w:ascii="Times New Roman" w:hAnsi="Times New Roman" w:cs="Times New Roman"/>
                <w:noProof/>
                <w:webHidden/>
                <w:sz w:val="24"/>
                <w:szCs w:val="24"/>
              </w:rPr>
              <w:fldChar w:fldCharType="end"/>
            </w:r>
          </w:hyperlink>
        </w:p>
        <w:p w14:paraId="0B5AA98F" w14:textId="16985649"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2" w:history="1">
            <w:r w:rsidR="00A026A8" w:rsidRPr="006D5B30">
              <w:rPr>
                <w:rStyle w:val="Hyperlink"/>
                <w:rFonts w:ascii="Times New Roman" w:hAnsi="Times New Roman" w:cs="Times New Roman"/>
                <w:noProof/>
                <w:sz w:val="24"/>
                <w:szCs w:val="24"/>
                <w:lang w:val="sv-SE"/>
              </w:rPr>
              <w:t>4.3.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Cara Orang tua Mengajarkan Iman Katolik Kepada Ana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2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8</w:t>
            </w:r>
            <w:r w:rsidR="00A026A8" w:rsidRPr="006D5B30">
              <w:rPr>
                <w:rFonts w:ascii="Times New Roman" w:hAnsi="Times New Roman" w:cs="Times New Roman"/>
                <w:noProof/>
                <w:webHidden/>
                <w:sz w:val="24"/>
                <w:szCs w:val="24"/>
              </w:rPr>
              <w:fldChar w:fldCharType="end"/>
            </w:r>
          </w:hyperlink>
        </w:p>
        <w:p w14:paraId="30278AEC" w14:textId="5567F60C" w:rsidR="00A026A8" w:rsidRPr="006D5B30" w:rsidRDefault="003B0484" w:rsidP="00A026A8">
          <w:pPr>
            <w:pStyle w:val="TOC2"/>
            <w:spacing w:line="360" w:lineRule="auto"/>
            <w:rPr>
              <w:rFonts w:eastAsiaTheme="minorEastAsia"/>
            </w:rPr>
          </w:pPr>
          <w:hyperlink w:anchor="_Toc203805023" w:history="1">
            <w:r w:rsidR="00A026A8" w:rsidRPr="006D5B30">
              <w:rPr>
                <w:rStyle w:val="Hyperlink"/>
                <w:lang w:val="sv-SE"/>
              </w:rPr>
              <w:t>4.4</w:t>
            </w:r>
            <w:r w:rsidR="00A026A8" w:rsidRPr="006D5B30">
              <w:rPr>
                <w:rFonts w:eastAsiaTheme="minorEastAsia"/>
              </w:rPr>
              <w:tab/>
            </w:r>
            <w:r w:rsidR="00A026A8" w:rsidRPr="006D5B30">
              <w:rPr>
                <w:rStyle w:val="Hyperlink"/>
                <w:lang w:val="sv-SE"/>
              </w:rPr>
              <w:t>Pemahaman Informan tentang Arti Sikap Kasih Sayang</w:t>
            </w:r>
            <w:r w:rsidR="00A026A8" w:rsidRPr="006D5B30">
              <w:rPr>
                <w:webHidden/>
              </w:rPr>
              <w:tab/>
            </w:r>
            <w:r w:rsidR="00A026A8" w:rsidRPr="006D5B30">
              <w:rPr>
                <w:webHidden/>
              </w:rPr>
              <w:fldChar w:fldCharType="begin"/>
            </w:r>
            <w:r w:rsidR="00A026A8" w:rsidRPr="006D5B30">
              <w:rPr>
                <w:webHidden/>
              </w:rPr>
              <w:instrText xml:space="preserve"> PAGEREF _Toc203805023 \h </w:instrText>
            </w:r>
            <w:r w:rsidR="00A026A8" w:rsidRPr="006D5B30">
              <w:rPr>
                <w:webHidden/>
              </w:rPr>
            </w:r>
            <w:r w:rsidR="00A026A8" w:rsidRPr="006D5B30">
              <w:rPr>
                <w:webHidden/>
              </w:rPr>
              <w:fldChar w:fldCharType="separate"/>
            </w:r>
            <w:r w:rsidR="00D23C14">
              <w:rPr>
                <w:webHidden/>
              </w:rPr>
              <w:t>69</w:t>
            </w:r>
            <w:r w:rsidR="00A026A8" w:rsidRPr="006D5B30">
              <w:rPr>
                <w:webHidden/>
              </w:rPr>
              <w:fldChar w:fldCharType="end"/>
            </w:r>
          </w:hyperlink>
        </w:p>
        <w:p w14:paraId="78094D82" w14:textId="7714D581"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4" w:history="1">
            <w:r w:rsidR="00A026A8" w:rsidRPr="006D5B30">
              <w:rPr>
                <w:rStyle w:val="Hyperlink"/>
                <w:rFonts w:ascii="Times New Roman" w:hAnsi="Times New Roman" w:cs="Times New Roman"/>
                <w:noProof/>
                <w:sz w:val="24"/>
                <w:szCs w:val="24"/>
                <w:lang w:val="sv-SE"/>
              </w:rPr>
              <w:t>4.4.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mahaman Orang tua tentang Arti Sikap Kasih Sayang</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4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9</w:t>
            </w:r>
            <w:r w:rsidR="00A026A8" w:rsidRPr="006D5B30">
              <w:rPr>
                <w:rFonts w:ascii="Times New Roman" w:hAnsi="Times New Roman" w:cs="Times New Roman"/>
                <w:noProof/>
                <w:webHidden/>
                <w:sz w:val="24"/>
                <w:szCs w:val="24"/>
              </w:rPr>
              <w:fldChar w:fldCharType="end"/>
            </w:r>
          </w:hyperlink>
        </w:p>
        <w:p w14:paraId="17EF62E6" w14:textId="0CE3491E"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5" w:history="1">
            <w:r w:rsidR="00A026A8" w:rsidRPr="006D5B30">
              <w:rPr>
                <w:rStyle w:val="Hyperlink"/>
                <w:rFonts w:ascii="Times New Roman" w:hAnsi="Times New Roman" w:cs="Times New Roman"/>
                <w:noProof/>
                <w:sz w:val="24"/>
                <w:szCs w:val="24"/>
                <w:lang w:val="sv-SE"/>
              </w:rPr>
              <w:t>4.4.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Cara Orang tua Menumbuhkan Sikap Kasih Sayang dalam Diri Anak Kepada Allah dan Se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5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75</w:t>
            </w:r>
            <w:r w:rsidR="00A026A8" w:rsidRPr="006D5B30">
              <w:rPr>
                <w:rFonts w:ascii="Times New Roman" w:hAnsi="Times New Roman" w:cs="Times New Roman"/>
                <w:noProof/>
                <w:webHidden/>
                <w:sz w:val="24"/>
                <w:szCs w:val="24"/>
              </w:rPr>
              <w:fldChar w:fldCharType="end"/>
            </w:r>
          </w:hyperlink>
        </w:p>
        <w:p w14:paraId="55B1CFF8" w14:textId="60DD6702"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6" w:history="1">
            <w:r w:rsidR="00A026A8" w:rsidRPr="006D5B30">
              <w:rPr>
                <w:rStyle w:val="Hyperlink"/>
                <w:rFonts w:ascii="Times New Roman" w:hAnsi="Times New Roman" w:cs="Times New Roman"/>
                <w:noProof/>
                <w:sz w:val="24"/>
                <w:szCs w:val="24"/>
                <w:lang w:val="sv-SE"/>
              </w:rPr>
              <w:t>4.4.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Pengaruh Pengajaran Iman Terhadap Pembentukan Sikap Kasih Sayang dalam Diri Anak kepada Allah dan Se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6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85</w:t>
            </w:r>
            <w:r w:rsidR="00A026A8" w:rsidRPr="006D5B30">
              <w:rPr>
                <w:rFonts w:ascii="Times New Roman" w:hAnsi="Times New Roman" w:cs="Times New Roman"/>
                <w:noProof/>
                <w:webHidden/>
                <w:sz w:val="24"/>
                <w:szCs w:val="24"/>
              </w:rPr>
              <w:fldChar w:fldCharType="end"/>
            </w:r>
          </w:hyperlink>
        </w:p>
        <w:p w14:paraId="218442B3" w14:textId="43987DDC" w:rsidR="00A026A8" w:rsidRPr="006D5B30" w:rsidRDefault="003B0484" w:rsidP="00A026A8">
          <w:pPr>
            <w:pStyle w:val="TOC2"/>
            <w:spacing w:line="360" w:lineRule="auto"/>
            <w:rPr>
              <w:rFonts w:eastAsiaTheme="minorEastAsia"/>
            </w:rPr>
          </w:pPr>
          <w:hyperlink w:anchor="_Toc203805027" w:history="1">
            <w:r w:rsidR="00A026A8" w:rsidRPr="006D5B30">
              <w:rPr>
                <w:rStyle w:val="Hyperlink"/>
                <w:lang w:val="sv-SE"/>
              </w:rPr>
              <w:t>4.5</w:t>
            </w:r>
            <w:r w:rsidR="00A026A8" w:rsidRPr="006D5B30">
              <w:rPr>
                <w:rFonts w:eastAsiaTheme="minorEastAsia"/>
              </w:rPr>
              <w:tab/>
            </w:r>
            <w:r w:rsidR="00A026A8" w:rsidRPr="006D5B30">
              <w:rPr>
                <w:rStyle w:val="Hyperlink"/>
                <w:lang w:val="sv-SE"/>
              </w:rPr>
              <w:t>Tantangan dan Solusi Informan dalam Memberikan Pendidikan Iman Anak dalam Keluarga</w:t>
            </w:r>
            <w:r w:rsidR="00A026A8" w:rsidRPr="006D5B30">
              <w:rPr>
                <w:webHidden/>
              </w:rPr>
              <w:tab/>
            </w:r>
            <w:r w:rsidR="00A026A8" w:rsidRPr="006D5B30">
              <w:rPr>
                <w:webHidden/>
              </w:rPr>
              <w:fldChar w:fldCharType="begin"/>
            </w:r>
            <w:r w:rsidR="00A026A8" w:rsidRPr="006D5B30">
              <w:rPr>
                <w:webHidden/>
              </w:rPr>
              <w:instrText xml:space="preserve"> PAGEREF _Toc203805027 \h </w:instrText>
            </w:r>
            <w:r w:rsidR="00A026A8" w:rsidRPr="006D5B30">
              <w:rPr>
                <w:webHidden/>
              </w:rPr>
            </w:r>
            <w:r w:rsidR="00A026A8" w:rsidRPr="006D5B30">
              <w:rPr>
                <w:webHidden/>
              </w:rPr>
              <w:fldChar w:fldCharType="separate"/>
            </w:r>
            <w:r w:rsidR="00D23C14">
              <w:rPr>
                <w:webHidden/>
              </w:rPr>
              <w:t>93</w:t>
            </w:r>
            <w:r w:rsidR="00A026A8" w:rsidRPr="006D5B30">
              <w:rPr>
                <w:webHidden/>
              </w:rPr>
              <w:fldChar w:fldCharType="end"/>
            </w:r>
          </w:hyperlink>
        </w:p>
        <w:p w14:paraId="69FF8C31" w14:textId="2F6578B5"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28" w:history="1">
            <w:r w:rsidR="00A026A8" w:rsidRPr="006D5B30">
              <w:rPr>
                <w:rStyle w:val="Hyperlink"/>
                <w:rFonts w:ascii="Times New Roman" w:hAnsi="Times New Roman" w:cs="Times New Roman"/>
                <w:noProof/>
                <w:sz w:val="24"/>
                <w:szCs w:val="24"/>
                <w:lang w:val="sv-SE"/>
              </w:rPr>
              <w:t>4.5.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Tantangan Orang tua dalam Pendidikan Iman Katolik dan Pembentukan Sikap Kasih Sayang kepada Allah dan Se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8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93</w:t>
            </w:r>
            <w:r w:rsidR="00A026A8" w:rsidRPr="006D5B30">
              <w:rPr>
                <w:rFonts w:ascii="Times New Roman" w:hAnsi="Times New Roman" w:cs="Times New Roman"/>
                <w:noProof/>
                <w:webHidden/>
                <w:sz w:val="24"/>
                <w:szCs w:val="24"/>
              </w:rPr>
              <w:fldChar w:fldCharType="end"/>
            </w:r>
          </w:hyperlink>
        </w:p>
        <w:p w14:paraId="0BB2125D" w14:textId="0C786D36" w:rsidR="00A026A8" w:rsidRPr="006D5B30" w:rsidRDefault="003B0484" w:rsidP="00A026A8">
          <w:pPr>
            <w:pStyle w:val="TOC3"/>
            <w:spacing w:line="360" w:lineRule="auto"/>
            <w:rPr>
              <w:rStyle w:val="Hyperlink"/>
              <w:rFonts w:ascii="Times New Roman" w:hAnsi="Times New Roman" w:cs="Times New Roman"/>
              <w:noProof/>
              <w:sz w:val="24"/>
              <w:szCs w:val="24"/>
            </w:rPr>
          </w:pPr>
          <w:hyperlink w:anchor="_Toc203805029" w:history="1">
            <w:r w:rsidR="00A026A8" w:rsidRPr="006D5B30">
              <w:rPr>
                <w:rStyle w:val="Hyperlink"/>
                <w:rFonts w:ascii="Times New Roman" w:hAnsi="Times New Roman" w:cs="Times New Roman"/>
                <w:noProof/>
                <w:sz w:val="24"/>
                <w:szCs w:val="24"/>
                <w:lang w:val="sv-SE"/>
              </w:rPr>
              <w:t>4.5.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lang w:val="sv-SE"/>
              </w:rPr>
              <w:t>Solusi Orang tua dalam Pendidikan Iman Katolik serta Pembentukan Sikap Kasih Sayang kepada Allah dan Sesam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29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02</w:t>
            </w:r>
            <w:r w:rsidR="00A026A8" w:rsidRPr="006D5B30">
              <w:rPr>
                <w:rFonts w:ascii="Times New Roman" w:hAnsi="Times New Roman" w:cs="Times New Roman"/>
                <w:noProof/>
                <w:webHidden/>
                <w:sz w:val="24"/>
                <w:szCs w:val="24"/>
              </w:rPr>
              <w:fldChar w:fldCharType="end"/>
            </w:r>
          </w:hyperlink>
        </w:p>
        <w:p w14:paraId="56BD408A" w14:textId="77777777" w:rsidR="00A026A8" w:rsidRPr="006D5B30" w:rsidRDefault="00A026A8" w:rsidP="00A026A8">
          <w:pPr>
            <w:rPr>
              <w:noProof/>
            </w:rPr>
          </w:pPr>
        </w:p>
        <w:p w14:paraId="4A523DBA" w14:textId="0BBB95EE" w:rsidR="00A026A8" w:rsidRPr="006D5B30" w:rsidRDefault="003B0484" w:rsidP="00A026A8">
          <w:pPr>
            <w:pStyle w:val="TOC1"/>
            <w:spacing w:line="360" w:lineRule="auto"/>
            <w:rPr>
              <w:color w:val="0563C1" w:themeColor="hyperlink"/>
              <w:u w:val="single"/>
            </w:rPr>
          </w:pPr>
          <w:hyperlink w:anchor="_Toc203805030" w:history="1">
            <w:r w:rsidR="00A026A8" w:rsidRPr="006D5B30">
              <w:rPr>
                <w:rStyle w:val="Hyperlink"/>
                <w:lang w:val="sv-SE"/>
              </w:rPr>
              <w:t>BAB V  SIMPULAN DAN SARAN</w:t>
            </w:r>
            <w:r w:rsidR="00A026A8" w:rsidRPr="006D5B30">
              <w:rPr>
                <w:webHidden/>
              </w:rPr>
              <w:tab/>
            </w:r>
            <w:r w:rsidR="00A026A8" w:rsidRPr="006D5B30">
              <w:rPr>
                <w:webHidden/>
              </w:rPr>
              <w:fldChar w:fldCharType="begin"/>
            </w:r>
            <w:r w:rsidR="00A026A8" w:rsidRPr="006D5B30">
              <w:rPr>
                <w:webHidden/>
              </w:rPr>
              <w:instrText xml:space="preserve"> PAGEREF _Toc203805030 \h </w:instrText>
            </w:r>
            <w:r w:rsidR="00A026A8" w:rsidRPr="006D5B30">
              <w:rPr>
                <w:webHidden/>
              </w:rPr>
            </w:r>
            <w:r w:rsidR="00A026A8" w:rsidRPr="006D5B30">
              <w:rPr>
                <w:webHidden/>
              </w:rPr>
              <w:fldChar w:fldCharType="separate"/>
            </w:r>
            <w:r w:rsidR="00D23C14">
              <w:rPr>
                <w:webHidden/>
              </w:rPr>
              <w:t>112</w:t>
            </w:r>
            <w:r w:rsidR="00A026A8" w:rsidRPr="006D5B30">
              <w:rPr>
                <w:webHidden/>
              </w:rPr>
              <w:fldChar w:fldCharType="end"/>
            </w:r>
          </w:hyperlink>
        </w:p>
        <w:p w14:paraId="7D6365BF" w14:textId="0AF3022A" w:rsidR="00A026A8" w:rsidRPr="006D5B30" w:rsidRDefault="003B0484" w:rsidP="00A026A8">
          <w:pPr>
            <w:pStyle w:val="TOC2"/>
            <w:spacing w:line="360" w:lineRule="auto"/>
            <w:rPr>
              <w:rFonts w:eastAsiaTheme="minorEastAsia"/>
            </w:rPr>
          </w:pPr>
          <w:hyperlink w:anchor="_Toc203805031" w:history="1">
            <w:r w:rsidR="00A026A8" w:rsidRPr="006D5B30">
              <w:rPr>
                <w:rStyle w:val="Hyperlink"/>
                <w:bCs/>
              </w:rPr>
              <w:t>5.1</w:t>
            </w:r>
            <w:r w:rsidR="00A026A8" w:rsidRPr="006D5B30">
              <w:rPr>
                <w:rFonts w:eastAsiaTheme="minorEastAsia"/>
              </w:rPr>
              <w:tab/>
            </w:r>
            <w:r w:rsidR="00A026A8" w:rsidRPr="006D5B30">
              <w:rPr>
                <w:rStyle w:val="Hyperlink"/>
                <w:bCs/>
              </w:rPr>
              <w:t>Kesimpulan</w:t>
            </w:r>
            <w:r w:rsidR="00A026A8" w:rsidRPr="006D5B30">
              <w:rPr>
                <w:webHidden/>
              </w:rPr>
              <w:tab/>
            </w:r>
            <w:r w:rsidR="00A026A8" w:rsidRPr="006D5B30">
              <w:rPr>
                <w:webHidden/>
              </w:rPr>
              <w:fldChar w:fldCharType="begin"/>
            </w:r>
            <w:r w:rsidR="00A026A8" w:rsidRPr="006D5B30">
              <w:rPr>
                <w:webHidden/>
              </w:rPr>
              <w:instrText xml:space="preserve"> PAGEREF _Toc203805031 \h </w:instrText>
            </w:r>
            <w:r w:rsidR="00A026A8" w:rsidRPr="006D5B30">
              <w:rPr>
                <w:webHidden/>
              </w:rPr>
            </w:r>
            <w:r w:rsidR="00A026A8" w:rsidRPr="006D5B30">
              <w:rPr>
                <w:webHidden/>
              </w:rPr>
              <w:fldChar w:fldCharType="separate"/>
            </w:r>
            <w:r w:rsidR="00D23C14">
              <w:rPr>
                <w:webHidden/>
              </w:rPr>
              <w:t>112</w:t>
            </w:r>
            <w:r w:rsidR="00A026A8" w:rsidRPr="006D5B30">
              <w:rPr>
                <w:webHidden/>
              </w:rPr>
              <w:fldChar w:fldCharType="end"/>
            </w:r>
          </w:hyperlink>
        </w:p>
        <w:p w14:paraId="69435C93" w14:textId="4057C97F" w:rsidR="00A026A8" w:rsidRPr="006D5B30" w:rsidRDefault="003B0484" w:rsidP="00A026A8">
          <w:pPr>
            <w:pStyle w:val="TOC2"/>
            <w:spacing w:line="360" w:lineRule="auto"/>
            <w:rPr>
              <w:rFonts w:eastAsiaTheme="minorEastAsia"/>
            </w:rPr>
          </w:pPr>
          <w:hyperlink w:anchor="_Toc203805032" w:history="1">
            <w:r w:rsidR="00A026A8" w:rsidRPr="006D5B30">
              <w:rPr>
                <w:rStyle w:val="Hyperlink"/>
              </w:rPr>
              <w:t>5.2</w:t>
            </w:r>
            <w:r w:rsidR="00A026A8" w:rsidRPr="006D5B30">
              <w:rPr>
                <w:rFonts w:eastAsiaTheme="minorEastAsia"/>
              </w:rPr>
              <w:tab/>
            </w:r>
            <w:r w:rsidR="00A026A8" w:rsidRPr="006D5B30">
              <w:rPr>
                <w:rStyle w:val="Hyperlink"/>
              </w:rPr>
              <w:t>Implikasi</w:t>
            </w:r>
            <w:r w:rsidR="00A026A8" w:rsidRPr="006D5B30">
              <w:rPr>
                <w:webHidden/>
              </w:rPr>
              <w:tab/>
            </w:r>
            <w:r w:rsidR="00A026A8" w:rsidRPr="006D5B30">
              <w:rPr>
                <w:webHidden/>
              </w:rPr>
              <w:fldChar w:fldCharType="begin"/>
            </w:r>
            <w:r w:rsidR="00A026A8" w:rsidRPr="006D5B30">
              <w:rPr>
                <w:webHidden/>
              </w:rPr>
              <w:instrText xml:space="preserve"> PAGEREF _Toc203805032 \h </w:instrText>
            </w:r>
            <w:r w:rsidR="00A026A8" w:rsidRPr="006D5B30">
              <w:rPr>
                <w:webHidden/>
              </w:rPr>
            </w:r>
            <w:r w:rsidR="00A026A8" w:rsidRPr="006D5B30">
              <w:rPr>
                <w:webHidden/>
              </w:rPr>
              <w:fldChar w:fldCharType="separate"/>
            </w:r>
            <w:r w:rsidR="00D23C14">
              <w:rPr>
                <w:webHidden/>
              </w:rPr>
              <w:t>113</w:t>
            </w:r>
            <w:r w:rsidR="00A026A8" w:rsidRPr="006D5B30">
              <w:rPr>
                <w:webHidden/>
              </w:rPr>
              <w:fldChar w:fldCharType="end"/>
            </w:r>
          </w:hyperlink>
        </w:p>
        <w:p w14:paraId="58436DE9" w14:textId="7DB268A7" w:rsidR="00A026A8" w:rsidRPr="006D5B30" w:rsidRDefault="003B0484" w:rsidP="00A026A8">
          <w:pPr>
            <w:pStyle w:val="TOC2"/>
            <w:spacing w:line="360" w:lineRule="auto"/>
            <w:rPr>
              <w:rFonts w:eastAsiaTheme="minorEastAsia"/>
            </w:rPr>
          </w:pPr>
          <w:hyperlink w:anchor="_Toc203805033" w:history="1">
            <w:r w:rsidR="00A026A8" w:rsidRPr="006D5B30">
              <w:rPr>
                <w:rStyle w:val="Hyperlink"/>
              </w:rPr>
              <w:t>5.3</w:t>
            </w:r>
            <w:r w:rsidR="00A026A8" w:rsidRPr="006D5B30">
              <w:rPr>
                <w:rFonts w:eastAsiaTheme="minorEastAsia"/>
              </w:rPr>
              <w:tab/>
            </w:r>
            <w:r w:rsidR="00A026A8" w:rsidRPr="006D5B30">
              <w:rPr>
                <w:rStyle w:val="Hyperlink"/>
              </w:rPr>
              <w:t>Saran</w:t>
            </w:r>
            <w:r w:rsidR="00A026A8" w:rsidRPr="006D5B30">
              <w:rPr>
                <w:webHidden/>
              </w:rPr>
              <w:tab/>
            </w:r>
            <w:r w:rsidR="00A026A8" w:rsidRPr="006D5B30">
              <w:rPr>
                <w:webHidden/>
              </w:rPr>
              <w:fldChar w:fldCharType="begin"/>
            </w:r>
            <w:r w:rsidR="00A026A8" w:rsidRPr="006D5B30">
              <w:rPr>
                <w:webHidden/>
              </w:rPr>
              <w:instrText xml:space="preserve"> PAGEREF _Toc203805033 \h </w:instrText>
            </w:r>
            <w:r w:rsidR="00A026A8" w:rsidRPr="006D5B30">
              <w:rPr>
                <w:webHidden/>
              </w:rPr>
            </w:r>
            <w:r w:rsidR="00A026A8" w:rsidRPr="006D5B30">
              <w:rPr>
                <w:webHidden/>
              </w:rPr>
              <w:fldChar w:fldCharType="separate"/>
            </w:r>
            <w:r w:rsidR="00D23C14">
              <w:rPr>
                <w:webHidden/>
              </w:rPr>
              <w:t>115</w:t>
            </w:r>
            <w:r w:rsidR="00A026A8" w:rsidRPr="006D5B30">
              <w:rPr>
                <w:webHidden/>
              </w:rPr>
              <w:fldChar w:fldCharType="end"/>
            </w:r>
          </w:hyperlink>
        </w:p>
        <w:p w14:paraId="2DDC5CD0" w14:textId="19D5AB42"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34" w:history="1">
            <w:r w:rsidR="00A026A8" w:rsidRPr="006D5B30">
              <w:rPr>
                <w:rStyle w:val="Hyperlink"/>
                <w:rFonts w:ascii="Times New Roman" w:hAnsi="Times New Roman" w:cs="Times New Roman"/>
                <w:noProof/>
                <w:sz w:val="24"/>
                <w:szCs w:val="24"/>
              </w:rPr>
              <w:t>5.3.1</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Bagi Orang Tua</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34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15</w:t>
            </w:r>
            <w:r w:rsidR="00A026A8" w:rsidRPr="006D5B30">
              <w:rPr>
                <w:rFonts w:ascii="Times New Roman" w:hAnsi="Times New Roman" w:cs="Times New Roman"/>
                <w:noProof/>
                <w:webHidden/>
                <w:sz w:val="24"/>
                <w:szCs w:val="24"/>
              </w:rPr>
              <w:fldChar w:fldCharType="end"/>
            </w:r>
          </w:hyperlink>
        </w:p>
        <w:p w14:paraId="79E150E1" w14:textId="6E17BFC3"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35" w:history="1">
            <w:r w:rsidR="00A026A8" w:rsidRPr="006D5B30">
              <w:rPr>
                <w:rStyle w:val="Hyperlink"/>
                <w:rFonts w:ascii="Times New Roman" w:hAnsi="Times New Roman" w:cs="Times New Roman"/>
                <w:noProof/>
                <w:sz w:val="24"/>
                <w:szCs w:val="24"/>
              </w:rPr>
              <w:t>5.3.2</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Bagi Komisi Pastoral Keluarga Paroki</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35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15</w:t>
            </w:r>
            <w:r w:rsidR="00A026A8" w:rsidRPr="006D5B30">
              <w:rPr>
                <w:rFonts w:ascii="Times New Roman" w:hAnsi="Times New Roman" w:cs="Times New Roman"/>
                <w:noProof/>
                <w:webHidden/>
                <w:sz w:val="24"/>
                <w:szCs w:val="24"/>
              </w:rPr>
              <w:fldChar w:fldCharType="end"/>
            </w:r>
          </w:hyperlink>
        </w:p>
        <w:p w14:paraId="53E8C637" w14:textId="3427AA56" w:rsidR="00A026A8" w:rsidRPr="006D5B30" w:rsidRDefault="003B0484" w:rsidP="00A026A8">
          <w:pPr>
            <w:pStyle w:val="TOC3"/>
            <w:spacing w:line="360" w:lineRule="auto"/>
            <w:rPr>
              <w:rFonts w:ascii="Times New Roman" w:eastAsiaTheme="minorEastAsia" w:hAnsi="Times New Roman" w:cs="Times New Roman"/>
              <w:noProof/>
              <w:sz w:val="24"/>
              <w:szCs w:val="24"/>
            </w:rPr>
          </w:pPr>
          <w:hyperlink w:anchor="_Toc203805036" w:history="1">
            <w:r w:rsidR="00A026A8" w:rsidRPr="006D5B30">
              <w:rPr>
                <w:rStyle w:val="Hyperlink"/>
                <w:rFonts w:ascii="Times New Roman" w:hAnsi="Times New Roman" w:cs="Times New Roman"/>
                <w:noProof/>
                <w:sz w:val="24"/>
                <w:szCs w:val="24"/>
              </w:rPr>
              <w:t>5.3.3</w:t>
            </w:r>
            <w:r w:rsidR="00A026A8" w:rsidRPr="006D5B30">
              <w:rPr>
                <w:rFonts w:ascii="Times New Roman" w:eastAsiaTheme="minorEastAsia" w:hAnsi="Times New Roman" w:cs="Times New Roman"/>
                <w:noProof/>
                <w:sz w:val="24"/>
                <w:szCs w:val="24"/>
              </w:rPr>
              <w:tab/>
            </w:r>
            <w:r w:rsidR="00A026A8" w:rsidRPr="006D5B30">
              <w:rPr>
                <w:rStyle w:val="Hyperlink"/>
                <w:rFonts w:ascii="Times New Roman" w:hAnsi="Times New Roman" w:cs="Times New Roman"/>
                <w:noProof/>
                <w:sz w:val="24"/>
                <w:szCs w:val="24"/>
              </w:rPr>
              <w:t>Bagi Pendamping BIAK</w:t>
            </w:r>
            <w:r w:rsidR="00A026A8" w:rsidRPr="006D5B30">
              <w:rPr>
                <w:rFonts w:ascii="Times New Roman" w:hAnsi="Times New Roman" w:cs="Times New Roman"/>
                <w:noProof/>
                <w:webHidden/>
                <w:sz w:val="24"/>
                <w:szCs w:val="24"/>
              </w:rPr>
              <w:tab/>
            </w:r>
            <w:r w:rsidR="00A026A8" w:rsidRPr="006D5B30">
              <w:rPr>
                <w:rFonts w:ascii="Times New Roman" w:hAnsi="Times New Roman" w:cs="Times New Roman"/>
                <w:noProof/>
                <w:webHidden/>
                <w:sz w:val="24"/>
                <w:szCs w:val="24"/>
              </w:rPr>
              <w:fldChar w:fldCharType="begin"/>
            </w:r>
            <w:r w:rsidR="00A026A8" w:rsidRPr="006D5B30">
              <w:rPr>
                <w:rFonts w:ascii="Times New Roman" w:hAnsi="Times New Roman" w:cs="Times New Roman"/>
                <w:noProof/>
                <w:webHidden/>
                <w:sz w:val="24"/>
                <w:szCs w:val="24"/>
              </w:rPr>
              <w:instrText xml:space="preserve"> PAGEREF _Toc203805036 \h </w:instrText>
            </w:r>
            <w:r w:rsidR="00A026A8" w:rsidRPr="006D5B30">
              <w:rPr>
                <w:rFonts w:ascii="Times New Roman" w:hAnsi="Times New Roman" w:cs="Times New Roman"/>
                <w:noProof/>
                <w:webHidden/>
                <w:sz w:val="24"/>
                <w:szCs w:val="24"/>
              </w:rPr>
            </w:r>
            <w:r w:rsidR="00A026A8"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16</w:t>
            </w:r>
            <w:r w:rsidR="00A026A8" w:rsidRPr="006D5B30">
              <w:rPr>
                <w:rFonts w:ascii="Times New Roman" w:hAnsi="Times New Roman" w:cs="Times New Roman"/>
                <w:noProof/>
                <w:webHidden/>
                <w:sz w:val="24"/>
                <w:szCs w:val="24"/>
              </w:rPr>
              <w:fldChar w:fldCharType="end"/>
            </w:r>
          </w:hyperlink>
        </w:p>
        <w:p w14:paraId="24091D33" w14:textId="57BC3330" w:rsidR="00A026A8" w:rsidRPr="006D5B30" w:rsidRDefault="003B0484" w:rsidP="00A026A8">
          <w:pPr>
            <w:pStyle w:val="TOC1"/>
            <w:spacing w:line="360" w:lineRule="auto"/>
            <w:rPr>
              <w:rFonts w:eastAsiaTheme="minorEastAsia"/>
              <w:b w:val="0"/>
              <w:bCs w:val="0"/>
            </w:rPr>
          </w:pPr>
          <w:hyperlink w:anchor="_Toc203805037" w:history="1">
            <w:r w:rsidR="00A026A8" w:rsidRPr="006D5B30">
              <w:rPr>
                <w:rStyle w:val="Hyperlink"/>
                <w:lang w:val="sv-SE"/>
              </w:rPr>
              <w:t>DAFTAR PUSTAKA</w:t>
            </w:r>
            <w:r w:rsidR="00A026A8" w:rsidRPr="006D5B30">
              <w:rPr>
                <w:webHidden/>
              </w:rPr>
              <w:tab/>
            </w:r>
            <w:r w:rsidR="00A026A8" w:rsidRPr="006D5B30">
              <w:rPr>
                <w:webHidden/>
              </w:rPr>
              <w:fldChar w:fldCharType="begin"/>
            </w:r>
            <w:r w:rsidR="00A026A8" w:rsidRPr="006D5B30">
              <w:rPr>
                <w:webHidden/>
              </w:rPr>
              <w:instrText xml:space="preserve"> PAGEREF _Toc203805037 \h </w:instrText>
            </w:r>
            <w:r w:rsidR="00A026A8" w:rsidRPr="006D5B30">
              <w:rPr>
                <w:webHidden/>
              </w:rPr>
            </w:r>
            <w:r w:rsidR="00A026A8" w:rsidRPr="006D5B30">
              <w:rPr>
                <w:webHidden/>
              </w:rPr>
              <w:fldChar w:fldCharType="separate"/>
            </w:r>
            <w:r w:rsidR="00D23C14">
              <w:rPr>
                <w:webHidden/>
              </w:rPr>
              <w:t>117</w:t>
            </w:r>
            <w:r w:rsidR="00A026A8" w:rsidRPr="006D5B30">
              <w:rPr>
                <w:webHidden/>
              </w:rPr>
              <w:fldChar w:fldCharType="end"/>
            </w:r>
          </w:hyperlink>
        </w:p>
        <w:p w14:paraId="33FB7CE4" w14:textId="0CB1F29D" w:rsidR="00090DB4" w:rsidRPr="006D5B30" w:rsidRDefault="00020DBE" w:rsidP="00A026A8">
          <w:pPr>
            <w:spacing w:after="0" w:line="360" w:lineRule="auto"/>
            <w:rPr>
              <w:rFonts w:ascii="Times New Roman" w:hAnsi="Times New Roman" w:cs="Times New Roman"/>
              <w:b/>
              <w:bCs/>
              <w:noProof/>
              <w:sz w:val="24"/>
              <w:szCs w:val="24"/>
            </w:rPr>
          </w:pPr>
          <w:r w:rsidRPr="006D5B30">
            <w:rPr>
              <w:rFonts w:ascii="Times New Roman" w:hAnsi="Times New Roman" w:cs="Times New Roman"/>
              <w:b/>
              <w:bCs/>
              <w:noProof/>
              <w:sz w:val="24"/>
              <w:szCs w:val="24"/>
            </w:rPr>
            <w:fldChar w:fldCharType="end"/>
          </w:r>
        </w:p>
      </w:sdtContent>
    </w:sdt>
    <w:p w14:paraId="26B52B70" w14:textId="77777777" w:rsidR="00F94C35" w:rsidRPr="006D5B30" w:rsidRDefault="00F94C35" w:rsidP="006C73C4">
      <w:pPr>
        <w:spacing w:after="0" w:line="24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br w:type="page"/>
      </w:r>
    </w:p>
    <w:p w14:paraId="511A701C" w14:textId="4AB8983D" w:rsidR="00326253" w:rsidRPr="006D5B30" w:rsidRDefault="00326253" w:rsidP="00A026A8">
      <w:pPr>
        <w:pStyle w:val="Heading1"/>
        <w:rPr>
          <w:noProof/>
          <w:sz w:val="28"/>
          <w:szCs w:val="28"/>
        </w:rPr>
      </w:pPr>
      <w:bookmarkStart w:id="3" w:name="_Toc203804975"/>
      <w:r w:rsidRPr="006D5B30">
        <w:t>DAFTAR TABEL</w:t>
      </w:r>
      <w:bookmarkEnd w:id="3"/>
    </w:p>
    <w:p w14:paraId="0F2E6BFA" w14:textId="77777777" w:rsidR="006B769F" w:rsidRPr="006D5B30" w:rsidRDefault="006B769F" w:rsidP="006C73C4">
      <w:pPr>
        <w:spacing w:after="0" w:line="360" w:lineRule="auto"/>
        <w:jc w:val="center"/>
        <w:rPr>
          <w:rFonts w:ascii="Times New Roman" w:hAnsi="Times New Roman" w:cs="Times New Roman"/>
          <w:b/>
          <w:bCs/>
          <w:sz w:val="28"/>
          <w:szCs w:val="28"/>
        </w:rPr>
      </w:pPr>
    </w:p>
    <w:p w14:paraId="301AB013" w14:textId="2EDB3F4B" w:rsidR="00090DB4" w:rsidRPr="006D5B30" w:rsidRDefault="00090DB4" w:rsidP="006C73C4">
      <w:pPr>
        <w:pStyle w:val="TableofFigures"/>
        <w:tabs>
          <w:tab w:val="right" w:leader="dot" w:pos="7927"/>
        </w:tabs>
        <w:spacing w:line="480" w:lineRule="auto"/>
        <w:rPr>
          <w:rFonts w:ascii="Times New Roman" w:hAnsi="Times New Roman" w:cs="Times New Roman"/>
          <w:noProof/>
          <w:sz w:val="24"/>
          <w:szCs w:val="24"/>
        </w:rPr>
      </w:pPr>
      <w:r w:rsidRPr="006D5B30">
        <w:rPr>
          <w:rFonts w:ascii="Times New Roman" w:hAnsi="Times New Roman" w:cs="Times New Roman"/>
          <w:sz w:val="24"/>
          <w:szCs w:val="24"/>
        </w:rPr>
        <w:fldChar w:fldCharType="begin"/>
      </w:r>
      <w:r w:rsidRPr="006D5B30">
        <w:rPr>
          <w:rFonts w:ascii="Times New Roman" w:hAnsi="Times New Roman" w:cs="Times New Roman"/>
          <w:sz w:val="24"/>
          <w:szCs w:val="24"/>
        </w:rPr>
        <w:instrText xml:space="preserve"> TOC \h \z \c "Tabel" </w:instrText>
      </w:r>
      <w:r w:rsidRPr="006D5B30">
        <w:rPr>
          <w:rFonts w:ascii="Times New Roman" w:hAnsi="Times New Roman" w:cs="Times New Roman"/>
          <w:sz w:val="24"/>
          <w:szCs w:val="24"/>
        </w:rPr>
        <w:fldChar w:fldCharType="separate"/>
      </w:r>
      <w:hyperlink w:anchor="_Toc201002621" w:history="1">
        <w:r w:rsidRPr="006D5B30">
          <w:rPr>
            <w:rStyle w:val="Hyperlink"/>
            <w:rFonts w:ascii="Times New Roman" w:hAnsi="Times New Roman" w:cs="Times New Roman"/>
            <w:noProof/>
            <w:sz w:val="24"/>
            <w:szCs w:val="24"/>
          </w:rPr>
          <w:t>Tabel 1</w:t>
        </w:r>
        <w:r w:rsidRPr="006D5B30">
          <w:rPr>
            <w:rFonts w:ascii="Times New Roman" w:hAnsi="Times New Roman" w:cs="Times New Roman"/>
            <w:noProof/>
            <w:webHidden/>
            <w:sz w:val="24"/>
            <w:szCs w:val="24"/>
          </w:rPr>
          <w:tab/>
        </w:r>
        <w:r w:rsidRPr="006D5B30">
          <w:rPr>
            <w:rFonts w:ascii="Times New Roman" w:hAnsi="Times New Roman" w:cs="Times New Roman"/>
            <w:noProof/>
            <w:webHidden/>
            <w:sz w:val="24"/>
            <w:szCs w:val="24"/>
          </w:rPr>
          <w:fldChar w:fldCharType="begin"/>
        </w:r>
        <w:r w:rsidRPr="006D5B30">
          <w:rPr>
            <w:rFonts w:ascii="Times New Roman" w:hAnsi="Times New Roman" w:cs="Times New Roman"/>
            <w:noProof/>
            <w:webHidden/>
            <w:sz w:val="24"/>
            <w:szCs w:val="24"/>
          </w:rPr>
          <w:instrText xml:space="preserve"> PAGEREF _Toc201002621 \h </w:instrText>
        </w:r>
        <w:r w:rsidRPr="006D5B30">
          <w:rPr>
            <w:rFonts w:ascii="Times New Roman" w:hAnsi="Times New Roman" w:cs="Times New Roman"/>
            <w:noProof/>
            <w:webHidden/>
            <w:sz w:val="24"/>
            <w:szCs w:val="24"/>
          </w:rPr>
        </w:r>
        <w:r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33</w:t>
        </w:r>
        <w:r w:rsidRPr="006D5B30">
          <w:rPr>
            <w:rFonts w:ascii="Times New Roman" w:hAnsi="Times New Roman" w:cs="Times New Roman"/>
            <w:noProof/>
            <w:webHidden/>
            <w:sz w:val="24"/>
            <w:szCs w:val="24"/>
          </w:rPr>
          <w:fldChar w:fldCharType="end"/>
        </w:r>
      </w:hyperlink>
    </w:p>
    <w:p w14:paraId="0AE187FF" w14:textId="2D1EA3F8"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2" w:history="1">
        <w:r w:rsidR="00090DB4" w:rsidRPr="006D5B30">
          <w:rPr>
            <w:rStyle w:val="Hyperlink"/>
            <w:rFonts w:ascii="Times New Roman" w:hAnsi="Times New Roman" w:cs="Times New Roman"/>
            <w:noProof/>
            <w:sz w:val="24"/>
            <w:szCs w:val="24"/>
          </w:rPr>
          <w:t>Tabel 2</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2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37</w:t>
        </w:r>
        <w:r w:rsidR="00090DB4" w:rsidRPr="006D5B30">
          <w:rPr>
            <w:rFonts w:ascii="Times New Roman" w:hAnsi="Times New Roman" w:cs="Times New Roman"/>
            <w:noProof/>
            <w:webHidden/>
            <w:sz w:val="24"/>
            <w:szCs w:val="24"/>
          </w:rPr>
          <w:fldChar w:fldCharType="end"/>
        </w:r>
      </w:hyperlink>
    </w:p>
    <w:p w14:paraId="092AF2DE" w14:textId="105B1E33"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3" w:history="1">
        <w:r w:rsidR="00090DB4" w:rsidRPr="006D5B30">
          <w:rPr>
            <w:rStyle w:val="Hyperlink"/>
            <w:rFonts w:ascii="Times New Roman" w:hAnsi="Times New Roman" w:cs="Times New Roman"/>
            <w:noProof/>
            <w:sz w:val="24"/>
            <w:szCs w:val="24"/>
          </w:rPr>
          <w:t>Tabel 3</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3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39</w:t>
        </w:r>
        <w:r w:rsidR="00090DB4" w:rsidRPr="006D5B30">
          <w:rPr>
            <w:rFonts w:ascii="Times New Roman" w:hAnsi="Times New Roman" w:cs="Times New Roman"/>
            <w:noProof/>
            <w:webHidden/>
            <w:sz w:val="24"/>
            <w:szCs w:val="24"/>
          </w:rPr>
          <w:fldChar w:fldCharType="end"/>
        </w:r>
      </w:hyperlink>
    </w:p>
    <w:p w14:paraId="4FB3EF16" w14:textId="75739B0F"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4" w:history="1">
        <w:r w:rsidR="00090DB4" w:rsidRPr="006D5B30">
          <w:rPr>
            <w:rStyle w:val="Hyperlink"/>
            <w:rFonts w:ascii="Times New Roman" w:hAnsi="Times New Roman" w:cs="Times New Roman"/>
            <w:noProof/>
            <w:sz w:val="24"/>
            <w:szCs w:val="24"/>
          </w:rPr>
          <w:t>Tabel 4</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4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45</w:t>
        </w:r>
        <w:r w:rsidR="00090DB4" w:rsidRPr="006D5B30">
          <w:rPr>
            <w:rFonts w:ascii="Times New Roman" w:hAnsi="Times New Roman" w:cs="Times New Roman"/>
            <w:noProof/>
            <w:webHidden/>
            <w:sz w:val="24"/>
            <w:szCs w:val="24"/>
          </w:rPr>
          <w:fldChar w:fldCharType="end"/>
        </w:r>
      </w:hyperlink>
    </w:p>
    <w:p w14:paraId="44E800EC" w14:textId="66776E48"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5" w:history="1">
        <w:r w:rsidR="00090DB4" w:rsidRPr="006D5B30">
          <w:rPr>
            <w:rStyle w:val="Hyperlink"/>
            <w:rFonts w:ascii="Times New Roman" w:hAnsi="Times New Roman" w:cs="Times New Roman"/>
            <w:noProof/>
            <w:sz w:val="24"/>
            <w:szCs w:val="24"/>
          </w:rPr>
          <w:t>Tabel 5</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5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3</w:t>
        </w:r>
        <w:r w:rsidR="00090DB4" w:rsidRPr="006D5B30">
          <w:rPr>
            <w:rFonts w:ascii="Times New Roman" w:hAnsi="Times New Roman" w:cs="Times New Roman"/>
            <w:noProof/>
            <w:webHidden/>
            <w:sz w:val="24"/>
            <w:szCs w:val="24"/>
          </w:rPr>
          <w:fldChar w:fldCharType="end"/>
        </w:r>
      </w:hyperlink>
    </w:p>
    <w:p w14:paraId="13784716" w14:textId="29F8FAA7"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6" w:history="1">
        <w:r w:rsidR="00090DB4" w:rsidRPr="006D5B30">
          <w:rPr>
            <w:rStyle w:val="Hyperlink"/>
            <w:rFonts w:ascii="Times New Roman" w:hAnsi="Times New Roman" w:cs="Times New Roman"/>
            <w:noProof/>
            <w:sz w:val="24"/>
            <w:szCs w:val="24"/>
          </w:rPr>
          <w:t>Tabel 6</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6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58</w:t>
        </w:r>
        <w:r w:rsidR="00090DB4" w:rsidRPr="006D5B30">
          <w:rPr>
            <w:rFonts w:ascii="Times New Roman" w:hAnsi="Times New Roman" w:cs="Times New Roman"/>
            <w:noProof/>
            <w:webHidden/>
            <w:sz w:val="24"/>
            <w:szCs w:val="24"/>
          </w:rPr>
          <w:fldChar w:fldCharType="end"/>
        </w:r>
      </w:hyperlink>
    </w:p>
    <w:p w14:paraId="084BD94F" w14:textId="5D966BEC"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7" w:history="1">
        <w:r w:rsidR="00090DB4" w:rsidRPr="006D5B30">
          <w:rPr>
            <w:rStyle w:val="Hyperlink"/>
            <w:rFonts w:ascii="Times New Roman" w:hAnsi="Times New Roman" w:cs="Times New Roman"/>
            <w:noProof/>
            <w:sz w:val="24"/>
            <w:szCs w:val="24"/>
          </w:rPr>
          <w:t>Tabel 7</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7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69</w:t>
        </w:r>
        <w:r w:rsidR="00090DB4" w:rsidRPr="006D5B30">
          <w:rPr>
            <w:rFonts w:ascii="Times New Roman" w:hAnsi="Times New Roman" w:cs="Times New Roman"/>
            <w:noProof/>
            <w:webHidden/>
            <w:sz w:val="24"/>
            <w:szCs w:val="24"/>
          </w:rPr>
          <w:fldChar w:fldCharType="end"/>
        </w:r>
      </w:hyperlink>
    </w:p>
    <w:p w14:paraId="60DC55A8" w14:textId="0117D502"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8" w:history="1">
        <w:r w:rsidR="00090DB4" w:rsidRPr="006D5B30">
          <w:rPr>
            <w:rStyle w:val="Hyperlink"/>
            <w:rFonts w:ascii="Times New Roman" w:hAnsi="Times New Roman" w:cs="Times New Roman"/>
            <w:noProof/>
            <w:sz w:val="24"/>
            <w:szCs w:val="24"/>
          </w:rPr>
          <w:t>Tabel 8</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8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75</w:t>
        </w:r>
        <w:r w:rsidR="00090DB4" w:rsidRPr="006D5B30">
          <w:rPr>
            <w:rFonts w:ascii="Times New Roman" w:hAnsi="Times New Roman" w:cs="Times New Roman"/>
            <w:noProof/>
            <w:webHidden/>
            <w:sz w:val="24"/>
            <w:szCs w:val="24"/>
          </w:rPr>
          <w:fldChar w:fldCharType="end"/>
        </w:r>
      </w:hyperlink>
    </w:p>
    <w:p w14:paraId="7FCF0371" w14:textId="3D574775"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29" w:history="1">
        <w:r w:rsidR="00090DB4" w:rsidRPr="006D5B30">
          <w:rPr>
            <w:rStyle w:val="Hyperlink"/>
            <w:rFonts w:ascii="Times New Roman" w:hAnsi="Times New Roman" w:cs="Times New Roman"/>
            <w:noProof/>
            <w:sz w:val="24"/>
            <w:szCs w:val="24"/>
          </w:rPr>
          <w:t>Tabel 9</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29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85</w:t>
        </w:r>
        <w:r w:rsidR="00090DB4" w:rsidRPr="006D5B30">
          <w:rPr>
            <w:rFonts w:ascii="Times New Roman" w:hAnsi="Times New Roman" w:cs="Times New Roman"/>
            <w:noProof/>
            <w:webHidden/>
            <w:sz w:val="24"/>
            <w:szCs w:val="24"/>
          </w:rPr>
          <w:fldChar w:fldCharType="end"/>
        </w:r>
      </w:hyperlink>
    </w:p>
    <w:p w14:paraId="43C3F817" w14:textId="0B0FDA31"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30" w:history="1">
        <w:r w:rsidR="00090DB4" w:rsidRPr="006D5B30">
          <w:rPr>
            <w:rStyle w:val="Hyperlink"/>
            <w:rFonts w:ascii="Times New Roman" w:hAnsi="Times New Roman" w:cs="Times New Roman"/>
            <w:noProof/>
            <w:sz w:val="24"/>
            <w:szCs w:val="24"/>
          </w:rPr>
          <w:t>Tabel 10</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30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93</w:t>
        </w:r>
        <w:r w:rsidR="00090DB4" w:rsidRPr="006D5B30">
          <w:rPr>
            <w:rFonts w:ascii="Times New Roman" w:hAnsi="Times New Roman" w:cs="Times New Roman"/>
            <w:noProof/>
            <w:webHidden/>
            <w:sz w:val="24"/>
            <w:szCs w:val="24"/>
          </w:rPr>
          <w:fldChar w:fldCharType="end"/>
        </w:r>
      </w:hyperlink>
    </w:p>
    <w:p w14:paraId="501175E0" w14:textId="7699051D" w:rsidR="00090DB4" w:rsidRPr="006D5B30" w:rsidRDefault="003B0484" w:rsidP="006C73C4">
      <w:pPr>
        <w:pStyle w:val="TableofFigures"/>
        <w:tabs>
          <w:tab w:val="right" w:leader="dot" w:pos="7927"/>
        </w:tabs>
        <w:spacing w:line="480" w:lineRule="auto"/>
        <w:rPr>
          <w:rFonts w:ascii="Times New Roman" w:hAnsi="Times New Roman" w:cs="Times New Roman"/>
          <w:noProof/>
          <w:sz w:val="24"/>
          <w:szCs w:val="24"/>
        </w:rPr>
      </w:pPr>
      <w:hyperlink w:anchor="_Toc201002631" w:history="1">
        <w:r w:rsidR="00090DB4" w:rsidRPr="006D5B30">
          <w:rPr>
            <w:rStyle w:val="Hyperlink"/>
            <w:rFonts w:ascii="Times New Roman" w:hAnsi="Times New Roman" w:cs="Times New Roman"/>
            <w:noProof/>
            <w:sz w:val="24"/>
            <w:szCs w:val="24"/>
          </w:rPr>
          <w:t>Tabel 11</w:t>
        </w:r>
        <w:r w:rsidR="00090DB4" w:rsidRPr="006D5B30">
          <w:rPr>
            <w:rFonts w:ascii="Times New Roman" w:hAnsi="Times New Roman" w:cs="Times New Roman"/>
            <w:noProof/>
            <w:webHidden/>
            <w:sz w:val="24"/>
            <w:szCs w:val="24"/>
          </w:rPr>
          <w:tab/>
        </w:r>
        <w:r w:rsidR="00090DB4" w:rsidRPr="006D5B30">
          <w:rPr>
            <w:rFonts w:ascii="Times New Roman" w:hAnsi="Times New Roman" w:cs="Times New Roman"/>
            <w:noProof/>
            <w:webHidden/>
            <w:sz w:val="24"/>
            <w:szCs w:val="24"/>
          </w:rPr>
          <w:fldChar w:fldCharType="begin"/>
        </w:r>
        <w:r w:rsidR="00090DB4" w:rsidRPr="006D5B30">
          <w:rPr>
            <w:rFonts w:ascii="Times New Roman" w:hAnsi="Times New Roman" w:cs="Times New Roman"/>
            <w:noProof/>
            <w:webHidden/>
            <w:sz w:val="24"/>
            <w:szCs w:val="24"/>
          </w:rPr>
          <w:instrText xml:space="preserve"> PAGEREF _Toc201002631 \h </w:instrText>
        </w:r>
        <w:r w:rsidR="00090DB4" w:rsidRPr="006D5B30">
          <w:rPr>
            <w:rFonts w:ascii="Times New Roman" w:hAnsi="Times New Roman" w:cs="Times New Roman"/>
            <w:noProof/>
            <w:webHidden/>
            <w:sz w:val="24"/>
            <w:szCs w:val="24"/>
          </w:rPr>
        </w:r>
        <w:r w:rsidR="00090DB4" w:rsidRPr="006D5B30">
          <w:rPr>
            <w:rFonts w:ascii="Times New Roman" w:hAnsi="Times New Roman" w:cs="Times New Roman"/>
            <w:noProof/>
            <w:webHidden/>
            <w:sz w:val="24"/>
            <w:szCs w:val="24"/>
          </w:rPr>
          <w:fldChar w:fldCharType="separate"/>
        </w:r>
        <w:r w:rsidR="00D23C14">
          <w:rPr>
            <w:rFonts w:ascii="Times New Roman" w:hAnsi="Times New Roman" w:cs="Times New Roman"/>
            <w:noProof/>
            <w:webHidden/>
            <w:sz w:val="24"/>
            <w:szCs w:val="24"/>
          </w:rPr>
          <w:t>102</w:t>
        </w:r>
        <w:r w:rsidR="00090DB4" w:rsidRPr="006D5B30">
          <w:rPr>
            <w:rFonts w:ascii="Times New Roman" w:hAnsi="Times New Roman" w:cs="Times New Roman"/>
            <w:noProof/>
            <w:webHidden/>
            <w:sz w:val="24"/>
            <w:szCs w:val="24"/>
          </w:rPr>
          <w:fldChar w:fldCharType="end"/>
        </w:r>
      </w:hyperlink>
    </w:p>
    <w:p w14:paraId="5CF15268" w14:textId="060D97E8" w:rsidR="00090DB4" w:rsidRPr="006D5B30" w:rsidRDefault="00090DB4" w:rsidP="00A026A8">
      <w:pPr>
        <w:spacing w:after="0" w:line="480" w:lineRule="auto"/>
        <w:jc w:val="both"/>
        <w:rPr>
          <w:rFonts w:ascii="Times New Roman" w:hAnsi="Times New Roman" w:cs="Times New Roman"/>
          <w:sz w:val="24"/>
          <w:szCs w:val="24"/>
        </w:rPr>
      </w:pPr>
      <w:r w:rsidRPr="006D5B30">
        <w:rPr>
          <w:rFonts w:ascii="Times New Roman" w:hAnsi="Times New Roman" w:cs="Times New Roman"/>
          <w:sz w:val="24"/>
          <w:szCs w:val="24"/>
        </w:rPr>
        <w:fldChar w:fldCharType="end"/>
      </w:r>
      <w:r w:rsidRPr="006D5B30">
        <w:br w:type="page"/>
      </w:r>
    </w:p>
    <w:p w14:paraId="1786E33C" w14:textId="6D226E60" w:rsidR="00326253" w:rsidRPr="006D5B30" w:rsidRDefault="00326253" w:rsidP="006C73C4">
      <w:pPr>
        <w:pStyle w:val="Heading1"/>
        <w:rPr>
          <w:lang w:val="sv-SE"/>
        </w:rPr>
      </w:pPr>
      <w:bookmarkStart w:id="4" w:name="_Toc203804976"/>
      <w:r w:rsidRPr="006D5B30">
        <w:rPr>
          <w:lang w:val="sv-SE"/>
        </w:rPr>
        <w:t>DAFTAR SINGKATAN</w:t>
      </w:r>
      <w:bookmarkEnd w:id="4"/>
    </w:p>
    <w:p w14:paraId="69B4F96C" w14:textId="77777777" w:rsidR="006B769F" w:rsidRPr="006D5B30" w:rsidRDefault="006B769F" w:rsidP="006C73C4">
      <w:pPr>
        <w:spacing w:after="0" w:line="360" w:lineRule="auto"/>
        <w:jc w:val="center"/>
        <w:rPr>
          <w:rFonts w:ascii="Times New Roman" w:hAnsi="Times New Roman" w:cs="Times New Roman"/>
          <w:b/>
          <w:bCs/>
          <w:sz w:val="28"/>
          <w:szCs w:val="28"/>
          <w:lang w:val="sv-SE"/>
        </w:rPr>
      </w:pPr>
    </w:p>
    <w:p w14:paraId="18079953"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Art</w:t>
      </w:r>
      <w:r w:rsidRPr="006D5B30">
        <w:rPr>
          <w:rFonts w:ascii="Times New Roman" w:hAnsi="Times New Roman" w:cs="Times New Roman"/>
          <w:sz w:val="24"/>
          <w:szCs w:val="24"/>
          <w:lang w:val="sv-SE"/>
        </w:rPr>
        <w:tab/>
        <w:t xml:space="preserve">: Artikel </w:t>
      </w:r>
    </w:p>
    <w:p w14:paraId="42363BEE"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BIAK</w:t>
      </w:r>
      <w:r w:rsidRPr="006D5B30">
        <w:rPr>
          <w:rFonts w:ascii="Times New Roman" w:hAnsi="Times New Roman" w:cs="Times New Roman"/>
          <w:sz w:val="24"/>
          <w:szCs w:val="24"/>
          <w:lang w:val="sv-SE"/>
        </w:rPr>
        <w:tab/>
        <w:t>: Bina Iman Anak Katolik</w:t>
      </w:r>
    </w:p>
    <w:p w14:paraId="35A60429"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Bdk</w:t>
      </w:r>
      <w:r w:rsidRPr="006D5B30">
        <w:rPr>
          <w:rFonts w:ascii="Times New Roman" w:hAnsi="Times New Roman" w:cs="Times New Roman"/>
          <w:sz w:val="24"/>
          <w:szCs w:val="24"/>
          <w:lang w:val="sv-SE"/>
        </w:rPr>
        <w:tab/>
        <w:t>: Bandingkan</w:t>
      </w:r>
    </w:p>
    <w:p w14:paraId="2C8062E2"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Dkk</w:t>
      </w:r>
      <w:r w:rsidRPr="006D5B30">
        <w:rPr>
          <w:rFonts w:ascii="Times New Roman" w:hAnsi="Times New Roman" w:cs="Times New Roman"/>
          <w:sz w:val="24"/>
          <w:szCs w:val="24"/>
          <w:lang w:val="sv-SE"/>
        </w:rPr>
        <w:tab/>
        <w:t>: Dan kawan-kawan</w:t>
      </w:r>
    </w:p>
    <w:p w14:paraId="159A13FA" w14:textId="545E2FEC"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DV</w:t>
      </w:r>
      <w:r w:rsidRPr="006D5B30">
        <w:rPr>
          <w:rFonts w:ascii="Times New Roman" w:hAnsi="Times New Roman" w:cs="Times New Roman"/>
          <w:sz w:val="24"/>
          <w:szCs w:val="24"/>
          <w:lang w:val="sv-SE"/>
        </w:rPr>
        <w:tab/>
        <w:t xml:space="preserve">: </w:t>
      </w:r>
      <w:r w:rsidRPr="006D5B30">
        <w:rPr>
          <w:rFonts w:ascii="Times New Roman" w:hAnsi="Times New Roman" w:cs="Times New Roman"/>
          <w:i/>
          <w:iCs/>
          <w:sz w:val="24"/>
          <w:szCs w:val="24"/>
          <w:lang w:val="sv-SE"/>
        </w:rPr>
        <w:t>Dei Verbum</w:t>
      </w:r>
    </w:p>
    <w:p w14:paraId="790FC82F"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D3</w:t>
      </w:r>
      <w:r w:rsidRPr="006D5B30">
        <w:rPr>
          <w:rFonts w:ascii="Times New Roman" w:hAnsi="Times New Roman" w:cs="Times New Roman"/>
          <w:sz w:val="24"/>
          <w:szCs w:val="24"/>
          <w:lang w:val="sv-SE"/>
        </w:rPr>
        <w:tab/>
        <w:t>: Diploma 3</w:t>
      </w:r>
    </w:p>
    <w:p w14:paraId="4AC79906" w14:textId="77777777" w:rsidR="007F559B" w:rsidRPr="006D5B30" w:rsidRDefault="007F559B" w:rsidP="007F559B">
      <w:pPr>
        <w:spacing w:after="0" w:line="360" w:lineRule="auto"/>
        <w:rPr>
          <w:rFonts w:ascii="Times New Roman" w:hAnsi="Times New Roman" w:cs="Times New Roman"/>
          <w:sz w:val="24"/>
          <w:szCs w:val="24"/>
        </w:rPr>
      </w:pPr>
      <w:r w:rsidRPr="006D5B30">
        <w:rPr>
          <w:rFonts w:ascii="Times New Roman" w:hAnsi="Times New Roman" w:cs="Times New Roman"/>
          <w:sz w:val="24"/>
          <w:szCs w:val="24"/>
        </w:rPr>
        <w:t>FC</w:t>
      </w:r>
      <w:r w:rsidRPr="006D5B30">
        <w:rPr>
          <w:rFonts w:ascii="Times New Roman" w:hAnsi="Times New Roman" w:cs="Times New Roman"/>
          <w:sz w:val="24"/>
          <w:szCs w:val="24"/>
        </w:rPr>
        <w:tab/>
        <w:t xml:space="preserve">: </w:t>
      </w:r>
      <w:r w:rsidRPr="006D5B30">
        <w:rPr>
          <w:rFonts w:ascii="Times New Roman" w:hAnsi="Times New Roman" w:cs="Times New Roman"/>
          <w:i/>
          <w:iCs/>
          <w:sz w:val="24"/>
          <w:szCs w:val="24"/>
        </w:rPr>
        <w:t>Familiaris Consortio</w:t>
      </w:r>
    </w:p>
    <w:p w14:paraId="72ACD2AC" w14:textId="77777777" w:rsidR="007F559B" w:rsidRPr="006D5B30" w:rsidRDefault="007F559B" w:rsidP="007F559B">
      <w:pPr>
        <w:spacing w:after="0" w:line="360" w:lineRule="auto"/>
        <w:rPr>
          <w:rFonts w:ascii="Times New Roman" w:hAnsi="Times New Roman" w:cs="Times New Roman"/>
          <w:sz w:val="24"/>
          <w:szCs w:val="24"/>
        </w:rPr>
      </w:pPr>
      <w:r w:rsidRPr="006D5B30">
        <w:rPr>
          <w:rFonts w:ascii="Times New Roman" w:hAnsi="Times New Roman" w:cs="Times New Roman"/>
          <w:sz w:val="24"/>
          <w:szCs w:val="24"/>
        </w:rPr>
        <w:t>GE</w:t>
      </w:r>
      <w:r w:rsidRPr="006D5B30">
        <w:rPr>
          <w:rFonts w:ascii="Times New Roman" w:hAnsi="Times New Roman" w:cs="Times New Roman"/>
          <w:sz w:val="24"/>
          <w:szCs w:val="24"/>
        </w:rPr>
        <w:tab/>
        <w:t xml:space="preserve">: </w:t>
      </w:r>
      <w:r w:rsidRPr="006D5B30">
        <w:rPr>
          <w:rFonts w:ascii="Times New Roman" w:hAnsi="Times New Roman" w:cs="Times New Roman"/>
          <w:i/>
          <w:iCs/>
          <w:sz w:val="24"/>
          <w:szCs w:val="24"/>
        </w:rPr>
        <w:t>Gravissimum Educationis</w:t>
      </w:r>
    </w:p>
    <w:p w14:paraId="3188E445"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Gg</w:t>
      </w:r>
      <w:r w:rsidRPr="006D5B30">
        <w:rPr>
          <w:rFonts w:ascii="Times New Roman" w:hAnsi="Times New Roman" w:cs="Times New Roman"/>
          <w:sz w:val="24"/>
          <w:szCs w:val="24"/>
          <w:lang w:val="sv-SE"/>
        </w:rPr>
        <w:tab/>
        <w:t xml:space="preserve">: Gang </w:t>
      </w:r>
    </w:p>
    <w:p w14:paraId="0B1FEE64"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GS</w:t>
      </w:r>
      <w:r w:rsidRPr="006D5B30">
        <w:rPr>
          <w:rFonts w:ascii="Times New Roman" w:hAnsi="Times New Roman" w:cs="Times New Roman"/>
          <w:sz w:val="24"/>
          <w:szCs w:val="24"/>
          <w:lang w:val="sv-SE"/>
        </w:rPr>
        <w:tab/>
        <w:t xml:space="preserve">: </w:t>
      </w:r>
      <w:r w:rsidRPr="006D5B30">
        <w:rPr>
          <w:rFonts w:ascii="Times New Roman" w:hAnsi="Times New Roman" w:cs="Times New Roman"/>
          <w:i/>
          <w:iCs/>
          <w:sz w:val="24"/>
          <w:szCs w:val="24"/>
          <w:lang w:val="sv-SE"/>
        </w:rPr>
        <w:t>Gaudium et Spes</w:t>
      </w:r>
    </w:p>
    <w:p w14:paraId="269DAC72"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HP</w:t>
      </w:r>
      <w:r w:rsidRPr="006D5B30">
        <w:rPr>
          <w:rFonts w:ascii="Times New Roman" w:hAnsi="Times New Roman" w:cs="Times New Roman"/>
          <w:sz w:val="24"/>
          <w:szCs w:val="24"/>
          <w:lang w:val="sv-SE"/>
        </w:rPr>
        <w:tab/>
        <w:t>: Handphone</w:t>
      </w:r>
    </w:p>
    <w:p w14:paraId="1DB13BF1"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Jl</w:t>
      </w:r>
      <w:r w:rsidRPr="006D5B30">
        <w:rPr>
          <w:rFonts w:ascii="Times New Roman" w:hAnsi="Times New Roman" w:cs="Times New Roman"/>
          <w:sz w:val="24"/>
          <w:szCs w:val="24"/>
          <w:lang w:val="sv-SE"/>
        </w:rPr>
        <w:tab/>
        <w:t>: Jalan</w:t>
      </w:r>
    </w:p>
    <w:p w14:paraId="058164A3"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Kan</w:t>
      </w:r>
      <w:r w:rsidRPr="006D5B30">
        <w:rPr>
          <w:rFonts w:ascii="Times New Roman" w:hAnsi="Times New Roman" w:cs="Times New Roman"/>
          <w:sz w:val="24"/>
          <w:szCs w:val="24"/>
          <w:lang w:val="sv-SE"/>
        </w:rPr>
        <w:tab/>
        <w:t>: Kanon</w:t>
      </w:r>
    </w:p>
    <w:p w14:paraId="09B1BAC3"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KGK</w:t>
      </w:r>
      <w:r w:rsidRPr="006D5B30">
        <w:rPr>
          <w:rFonts w:ascii="Times New Roman" w:hAnsi="Times New Roman" w:cs="Times New Roman"/>
          <w:sz w:val="24"/>
          <w:szCs w:val="24"/>
          <w:lang w:val="sv-SE"/>
        </w:rPr>
        <w:tab/>
        <w:t>: Katekismus Gereja Katolik</w:t>
      </w:r>
    </w:p>
    <w:p w14:paraId="4AEEF66E"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KHK</w:t>
      </w:r>
      <w:r w:rsidRPr="006D5B30">
        <w:rPr>
          <w:rFonts w:ascii="Times New Roman" w:hAnsi="Times New Roman" w:cs="Times New Roman"/>
          <w:sz w:val="24"/>
          <w:szCs w:val="24"/>
          <w:lang w:val="sv-SE"/>
        </w:rPr>
        <w:tab/>
        <w:t>: Kitab Hukum Kanonik</w:t>
      </w:r>
    </w:p>
    <w:p w14:paraId="7632A97C"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Mat</w:t>
      </w:r>
      <w:r w:rsidRPr="006D5B30">
        <w:rPr>
          <w:rFonts w:ascii="Times New Roman" w:hAnsi="Times New Roman" w:cs="Times New Roman"/>
          <w:sz w:val="24"/>
          <w:szCs w:val="24"/>
          <w:lang w:val="sv-SE"/>
        </w:rPr>
        <w:tab/>
        <w:t>: Matius</w:t>
      </w:r>
    </w:p>
    <w:p w14:paraId="2F59D1BF"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PPK</w:t>
      </w:r>
      <w:r w:rsidRPr="006D5B30">
        <w:rPr>
          <w:rFonts w:ascii="Times New Roman" w:hAnsi="Times New Roman" w:cs="Times New Roman"/>
          <w:sz w:val="24"/>
          <w:szCs w:val="24"/>
          <w:lang w:val="sv-SE"/>
        </w:rPr>
        <w:tab/>
        <w:t>: Pedoman Pastoral Keluarga</w:t>
      </w:r>
    </w:p>
    <w:p w14:paraId="42C071C2"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Rm</w:t>
      </w:r>
      <w:r w:rsidRPr="006D5B30">
        <w:rPr>
          <w:rFonts w:ascii="Times New Roman" w:hAnsi="Times New Roman" w:cs="Times New Roman"/>
          <w:sz w:val="24"/>
          <w:szCs w:val="24"/>
          <w:lang w:val="sv-SE"/>
        </w:rPr>
        <w:tab/>
        <w:t>: Roma</w:t>
      </w:r>
    </w:p>
    <w:p w14:paraId="478C9231"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St</w:t>
      </w:r>
      <w:r w:rsidRPr="006D5B30">
        <w:rPr>
          <w:rFonts w:ascii="Times New Roman" w:hAnsi="Times New Roman" w:cs="Times New Roman"/>
          <w:sz w:val="24"/>
          <w:szCs w:val="24"/>
          <w:lang w:val="sv-SE"/>
        </w:rPr>
        <w:tab/>
        <w:t>: Santo</w:t>
      </w:r>
    </w:p>
    <w:p w14:paraId="113B7C4B" w14:textId="77777777" w:rsidR="007F559B" w:rsidRPr="006D5B30" w:rsidRDefault="007F559B"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SMA</w:t>
      </w:r>
      <w:r w:rsidRPr="006D5B30">
        <w:rPr>
          <w:rFonts w:ascii="Times New Roman" w:hAnsi="Times New Roman" w:cs="Times New Roman"/>
          <w:sz w:val="24"/>
          <w:szCs w:val="24"/>
          <w:lang w:val="sv-SE"/>
        </w:rPr>
        <w:tab/>
        <w:t>: Sekolah Menengah Atas</w:t>
      </w:r>
    </w:p>
    <w:p w14:paraId="321C0411" w14:textId="77777777" w:rsidR="007F559B" w:rsidRPr="006D5B30" w:rsidRDefault="007F559B" w:rsidP="007F559B">
      <w:pPr>
        <w:spacing w:after="0" w:line="360" w:lineRule="auto"/>
        <w:rPr>
          <w:rFonts w:ascii="Times New Roman" w:hAnsi="Times New Roman" w:cs="Times New Roman"/>
          <w:sz w:val="24"/>
          <w:szCs w:val="24"/>
        </w:rPr>
      </w:pPr>
      <w:r w:rsidRPr="006D5B30">
        <w:rPr>
          <w:rFonts w:ascii="Times New Roman" w:hAnsi="Times New Roman" w:cs="Times New Roman"/>
          <w:sz w:val="24"/>
          <w:szCs w:val="24"/>
        </w:rPr>
        <w:t>S1</w:t>
      </w:r>
      <w:r w:rsidRPr="006D5B30">
        <w:rPr>
          <w:rFonts w:ascii="Times New Roman" w:hAnsi="Times New Roman" w:cs="Times New Roman"/>
          <w:sz w:val="24"/>
          <w:szCs w:val="24"/>
        </w:rPr>
        <w:tab/>
        <w:t>: Strata 1</w:t>
      </w:r>
    </w:p>
    <w:p w14:paraId="6A9A890D" w14:textId="77777777" w:rsidR="007F559B" w:rsidRPr="006D5B30" w:rsidRDefault="007F559B" w:rsidP="007F559B">
      <w:pPr>
        <w:spacing w:after="0" w:line="360" w:lineRule="auto"/>
        <w:rPr>
          <w:rFonts w:ascii="Times New Roman" w:hAnsi="Times New Roman" w:cs="Times New Roman"/>
          <w:sz w:val="24"/>
          <w:szCs w:val="24"/>
        </w:rPr>
      </w:pPr>
      <w:r w:rsidRPr="006D5B30">
        <w:rPr>
          <w:rFonts w:ascii="Times New Roman" w:hAnsi="Times New Roman" w:cs="Times New Roman"/>
          <w:sz w:val="24"/>
          <w:szCs w:val="24"/>
        </w:rPr>
        <w:t>Th</w:t>
      </w:r>
      <w:r w:rsidRPr="006D5B30">
        <w:rPr>
          <w:rFonts w:ascii="Times New Roman" w:hAnsi="Times New Roman" w:cs="Times New Roman"/>
          <w:sz w:val="24"/>
          <w:szCs w:val="24"/>
        </w:rPr>
        <w:tab/>
        <w:t xml:space="preserve">: Tahun </w:t>
      </w:r>
    </w:p>
    <w:p w14:paraId="33EA8A00" w14:textId="40CB04FF" w:rsidR="00997831" w:rsidRPr="006D5B30" w:rsidRDefault="00997831" w:rsidP="007F559B">
      <w:pPr>
        <w:spacing w:after="0" w:line="360" w:lineRule="auto"/>
        <w:rPr>
          <w:rFonts w:ascii="Times New Roman" w:hAnsi="Times New Roman" w:cs="Times New Roman"/>
          <w:sz w:val="24"/>
          <w:szCs w:val="24"/>
        </w:rPr>
      </w:pPr>
      <w:r w:rsidRPr="006D5B30">
        <w:rPr>
          <w:rFonts w:ascii="Times New Roman" w:hAnsi="Times New Roman" w:cs="Times New Roman"/>
          <w:sz w:val="24"/>
          <w:szCs w:val="24"/>
        </w:rPr>
        <w:t>Yak</w:t>
      </w:r>
      <w:r w:rsidR="00D17625" w:rsidRPr="006D5B30">
        <w:rPr>
          <w:rFonts w:ascii="Times New Roman" w:hAnsi="Times New Roman" w:cs="Times New Roman"/>
          <w:sz w:val="24"/>
          <w:szCs w:val="24"/>
        </w:rPr>
        <w:tab/>
        <w:t xml:space="preserve">: </w:t>
      </w:r>
      <w:r w:rsidRPr="006D5B30">
        <w:rPr>
          <w:rFonts w:ascii="Times New Roman" w:hAnsi="Times New Roman" w:cs="Times New Roman"/>
          <w:sz w:val="24"/>
          <w:szCs w:val="24"/>
        </w:rPr>
        <w:t>Yakobus</w:t>
      </w:r>
    </w:p>
    <w:p w14:paraId="53ED0C9D" w14:textId="3C6156F0" w:rsidR="00997831" w:rsidRPr="006D5B30" w:rsidRDefault="00997831" w:rsidP="007F559B">
      <w:pPr>
        <w:spacing w:after="0" w:line="36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Yoh</w:t>
      </w:r>
      <w:r w:rsidR="00D17625" w:rsidRPr="006D5B30">
        <w:rPr>
          <w:rFonts w:ascii="Times New Roman" w:hAnsi="Times New Roman" w:cs="Times New Roman"/>
          <w:sz w:val="24"/>
          <w:szCs w:val="24"/>
          <w:lang w:val="sv-SE"/>
        </w:rPr>
        <w:tab/>
        <w:t xml:space="preserve">: </w:t>
      </w:r>
      <w:r w:rsidRPr="006D5B30">
        <w:rPr>
          <w:rFonts w:ascii="Times New Roman" w:hAnsi="Times New Roman" w:cs="Times New Roman"/>
          <w:sz w:val="24"/>
          <w:szCs w:val="24"/>
          <w:lang w:val="sv-SE"/>
        </w:rPr>
        <w:t>Yohanes</w:t>
      </w:r>
    </w:p>
    <w:p w14:paraId="46FC8ABA" w14:textId="47D3320A" w:rsidR="00090DB4" w:rsidRPr="006D5B30" w:rsidRDefault="00090DB4" w:rsidP="007F559B">
      <w:pPr>
        <w:spacing w:after="0" w:line="360" w:lineRule="auto"/>
        <w:rPr>
          <w:rFonts w:ascii="Times New Roman" w:hAnsi="Times New Roman" w:cs="Times New Roman"/>
          <w:sz w:val="24"/>
          <w:szCs w:val="24"/>
          <w:lang w:val="sv-SE"/>
        </w:rPr>
      </w:pPr>
    </w:p>
    <w:p w14:paraId="7E77F1B7" w14:textId="77777777" w:rsidR="006C73C4" w:rsidRPr="006D5B30" w:rsidRDefault="006C73C4" w:rsidP="006C73C4">
      <w:pPr>
        <w:pStyle w:val="Heading1"/>
        <w:rPr>
          <w:lang w:val="sv-SE"/>
        </w:rPr>
      </w:pPr>
      <w:r w:rsidRPr="006D5B30">
        <w:rPr>
          <w:lang w:val="sv-SE"/>
        </w:rPr>
        <w:br w:type="page"/>
      </w:r>
    </w:p>
    <w:p w14:paraId="5E97D3A5" w14:textId="42883577" w:rsidR="00326253" w:rsidRPr="006D5B30" w:rsidRDefault="00326253" w:rsidP="006C73C4">
      <w:pPr>
        <w:pStyle w:val="Heading1"/>
        <w:rPr>
          <w:lang w:val="sv-SE"/>
        </w:rPr>
      </w:pPr>
      <w:bookmarkStart w:id="5" w:name="_Toc203804977"/>
      <w:r w:rsidRPr="006D5B30">
        <w:rPr>
          <w:lang w:val="sv-SE"/>
        </w:rPr>
        <w:t>ABSTRAK</w:t>
      </w:r>
      <w:bookmarkEnd w:id="5"/>
    </w:p>
    <w:p w14:paraId="685A91B0" w14:textId="77777777" w:rsidR="00326253" w:rsidRPr="006D5B30" w:rsidRDefault="00326253" w:rsidP="006C73C4">
      <w:pPr>
        <w:spacing w:after="0" w:line="240" w:lineRule="auto"/>
        <w:jc w:val="center"/>
        <w:rPr>
          <w:rFonts w:ascii="Times New Roman" w:hAnsi="Times New Roman" w:cs="Times New Roman"/>
          <w:b/>
          <w:bCs/>
          <w:sz w:val="28"/>
          <w:szCs w:val="28"/>
          <w:lang w:val="sv-SE"/>
        </w:rPr>
      </w:pPr>
    </w:p>
    <w:p w14:paraId="5D6CFAF4" w14:textId="38E43E94" w:rsidR="00AD29EC" w:rsidRPr="006D5B30" w:rsidRDefault="00AD29EC" w:rsidP="006C73C4">
      <w:pPr>
        <w:spacing w:after="0" w:line="24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lvia Paskalita: “Pendidikan Iman Katolik dalam Keluarga serta Pembentukan </w:t>
      </w:r>
    </w:p>
    <w:p w14:paraId="23F4DCA5" w14:textId="2C51AC9A" w:rsidR="00AD29EC" w:rsidRPr="006D5B30" w:rsidRDefault="00AD29EC" w:rsidP="0078607E">
      <w:pPr>
        <w:spacing w:after="0" w:line="240" w:lineRule="auto"/>
        <w:ind w:left="1701"/>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kap Kasih Sayang </w:t>
      </w:r>
      <w:r w:rsidR="00786B4A"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 xml:space="preserve">epada Allah dan Sesama dalam Diri Anak” </w:t>
      </w:r>
    </w:p>
    <w:p w14:paraId="78CF775B" w14:textId="77777777" w:rsidR="004F7659" w:rsidRPr="006D5B30" w:rsidRDefault="004F7659" w:rsidP="006C73C4">
      <w:pPr>
        <w:spacing w:after="0" w:line="240" w:lineRule="auto"/>
        <w:ind w:firstLine="720"/>
        <w:rPr>
          <w:rFonts w:ascii="Times New Roman" w:hAnsi="Times New Roman" w:cs="Times New Roman"/>
          <w:sz w:val="24"/>
          <w:szCs w:val="24"/>
          <w:lang w:val="sv-SE"/>
        </w:rPr>
      </w:pPr>
    </w:p>
    <w:p w14:paraId="1AEB80B2" w14:textId="710D616D" w:rsidR="00A8404E" w:rsidRPr="006D5B30" w:rsidRDefault="00A8404E" w:rsidP="006C73C4">
      <w:pPr>
        <w:spacing w:after="0" w:line="24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eluarga </w:t>
      </w:r>
      <w:r w:rsidR="008653C0"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 xml:space="preserve">merupakan lembaga pendidikan </w:t>
      </w:r>
      <w:r w:rsidR="002A4B44" w:rsidRPr="006D5B30">
        <w:rPr>
          <w:rFonts w:ascii="Times New Roman" w:hAnsi="Times New Roman" w:cs="Times New Roman"/>
          <w:sz w:val="24"/>
          <w:szCs w:val="24"/>
          <w:lang w:val="sv-SE"/>
        </w:rPr>
        <w:t xml:space="preserve">iman yang </w:t>
      </w:r>
      <w:r w:rsidRPr="006D5B30">
        <w:rPr>
          <w:rFonts w:ascii="Times New Roman" w:hAnsi="Times New Roman" w:cs="Times New Roman"/>
          <w:sz w:val="24"/>
          <w:szCs w:val="24"/>
          <w:lang w:val="sv-SE"/>
        </w:rPr>
        <w:t>pertama dan utama</w:t>
      </w:r>
      <w:r w:rsidR="00B21A12" w:rsidRPr="006D5B30">
        <w:rPr>
          <w:rFonts w:ascii="Times New Roman" w:hAnsi="Times New Roman" w:cs="Times New Roman"/>
          <w:sz w:val="24"/>
          <w:szCs w:val="24"/>
          <w:lang w:val="sv-SE"/>
        </w:rPr>
        <w:t xml:space="preserve">, di mana </w:t>
      </w:r>
      <w:r w:rsidRPr="006D5B30">
        <w:rPr>
          <w:rFonts w:ascii="Times New Roman" w:hAnsi="Times New Roman" w:cs="Times New Roman"/>
          <w:sz w:val="24"/>
          <w:szCs w:val="24"/>
          <w:lang w:val="sv-SE"/>
        </w:rPr>
        <w:t xml:space="preserve">orang tua memiliki peran yang tak tergantikan dalam mendidik </w:t>
      </w:r>
      <w:r w:rsidR="002A4B44" w:rsidRPr="006D5B30">
        <w:rPr>
          <w:rFonts w:ascii="Times New Roman" w:hAnsi="Times New Roman" w:cs="Times New Roman"/>
          <w:sz w:val="24"/>
          <w:szCs w:val="24"/>
          <w:lang w:val="sv-SE"/>
        </w:rPr>
        <w:t xml:space="preserve">iman Katolik </w:t>
      </w:r>
      <w:r w:rsidRPr="006D5B30">
        <w:rPr>
          <w:rFonts w:ascii="Times New Roman" w:hAnsi="Times New Roman" w:cs="Times New Roman"/>
          <w:sz w:val="24"/>
          <w:szCs w:val="24"/>
          <w:lang w:val="sv-SE"/>
        </w:rPr>
        <w:t xml:space="preserve">anak. </w:t>
      </w:r>
      <w:r w:rsidR="00B21A12" w:rsidRPr="006D5B30">
        <w:rPr>
          <w:rFonts w:ascii="Times New Roman" w:hAnsi="Times New Roman" w:cs="Times New Roman"/>
          <w:sz w:val="24"/>
          <w:szCs w:val="24"/>
          <w:lang w:val="sv-SE"/>
        </w:rPr>
        <w:t>Penelitian ini bertujuan untuk mendalami peranan orang tua dalam pendidikan iman anak dan pembentukan sikap kasih sayang anak kepada Allah dan sesama serta menganalisis tantangan dan solusi terkait pendidik</w:t>
      </w:r>
      <w:r w:rsidR="009F1736" w:rsidRPr="006D5B30">
        <w:rPr>
          <w:rFonts w:ascii="Times New Roman" w:hAnsi="Times New Roman" w:cs="Times New Roman"/>
          <w:sz w:val="24"/>
          <w:szCs w:val="24"/>
          <w:lang w:val="sv-SE"/>
        </w:rPr>
        <w:t>an</w:t>
      </w:r>
      <w:r w:rsidR="00B21A12" w:rsidRPr="006D5B30">
        <w:rPr>
          <w:rFonts w:ascii="Times New Roman" w:hAnsi="Times New Roman" w:cs="Times New Roman"/>
          <w:sz w:val="24"/>
          <w:szCs w:val="24"/>
          <w:lang w:val="sv-SE"/>
        </w:rPr>
        <w:t xml:space="preserve"> iman anak dalam keluarga Katolik. </w:t>
      </w:r>
      <w:r w:rsidRPr="006D5B30">
        <w:rPr>
          <w:rFonts w:ascii="Times New Roman" w:hAnsi="Times New Roman" w:cs="Times New Roman"/>
          <w:sz w:val="24"/>
          <w:szCs w:val="24"/>
          <w:lang w:val="sv-SE"/>
        </w:rPr>
        <w:t>Pendidikan iman dalam keluarga</w:t>
      </w:r>
      <w:r w:rsidR="002A4B44" w:rsidRPr="006D5B30">
        <w:rPr>
          <w:rFonts w:ascii="Times New Roman" w:hAnsi="Times New Roman" w:cs="Times New Roman"/>
          <w:sz w:val="24"/>
          <w:szCs w:val="24"/>
          <w:lang w:val="sv-SE"/>
        </w:rPr>
        <w:t xml:space="preserve"> Katolik</w:t>
      </w:r>
      <w:r w:rsidRPr="006D5B30">
        <w:rPr>
          <w:rFonts w:ascii="Times New Roman" w:hAnsi="Times New Roman" w:cs="Times New Roman"/>
          <w:sz w:val="24"/>
          <w:szCs w:val="24"/>
          <w:lang w:val="sv-SE"/>
        </w:rPr>
        <w:t xml:space="preserve"> tidak hanya </w:t>
      </w:r>
      <w:r w:rsidR="008653C0" w:rsidRPr="006D5B30">
        <w:rPr>
          <w:rFonts w:ascii="Times New Roman" w:hAnsi="Times New Roman" w:cs="Times New Roman"/>
          <w:sz w:val="24"/>
          <w:szCs w:val="24"/>
          <w:lang w:val="sv-SE"/>
        </w:rPr>
        <w:t xml:space="preserve">memberi pengetahuan tentang iman kepada anak </w:t>
      </w:r>
      <w:r w:rsidRPr="006D5B30">
        <w:rPr>
          <w:rFonts w:ascii="Times New Roman" w:hAnsi="Times New Roman" w:cs="Times New Roman"/>
          <w:sz w:val="24"/>
          <w:szCs w:val="24"/>
          <w:lang w:val="sv-SE"/>
        </w:rPr>
        <w:t xml:space="preserve">tetapi juga membentuk sikap kasih sayang </w:t>
      </w:r>
      <w:r w:rsidR="008653C0" w:rsidRPr="006D5B30">
        <w:rPr>
          <w:rFonts w:ascii="Times New Roman" w:hAnsi="Times New Roman" w:cs="Times New Roman"/>
          <w:sz w:val="24"/>
          <w:szCs w:val="24"/>
          <w:lang w:val="sv-SE"/>
        </w:rPr>
        <w:t xml:space="preserve">anak </w:t>
      </w:r>
      <w:r w:rsidRPr="006D5B30">
        <w:rPr>
          <w:rFonts w:ascii="Times New Roman" w:hAnsi="Times New Roman" w:cs="Times New Roman"/>
          <w:sz w:val="24"/>
          <w:szCs w:val="24"/>
          <w:lang w:val="sv-SE"/>
        </w:rPr>
        <w:t xml:space="preserve">kepada Allah dan sesama. Penelitian ini menggunakan </w:t>
      </w:r>
      <w:r w:rsidR="00B21A12" w:rsidRPr="006D5B30">
        <w:rPr>
          <w:rFonts w:ascii="Times New Roman" w:hAnsi="Times New Roman" w:cs="Times New Roman"/>
          <w:sz w:val="24"/>
          <w:szCs w:val="24"/>
          <w:lang w:val="sv-SE"/>
        </w:rPr>
        <w:t>pendekatan</w:t>
      </w:r>
      <w:r w:rsidRPr="006D5B30">
        <w:rPr>
          <w:rFonts w:ascii="Times New Roman" w:hAnsi="Times New Roman" w:cs="Times New Roman"/>
          <w:sz w:val="24"/>
          <w:szCs w:val="24"/>
          <w:lang w:val="sv-SE"/>
        </w:rPr>
        <w:t xml:space="preserve"> kualitatif dengan </w:t>
      </w:r>
      <w:r w:rsidR="00B21A12" w:rsidRPr="006D5B30">
        <w:rPr>
          <w:rFonts w:ascii="Times New Roman" w:hAnsi="Times New Roman" w:cs="Times New Roman"/>
          <w:sz w:val="24"/>
          <w:szCs w:val="24"/>
          <w:lang w:val="sv-SE"/>
        </w:rPr>
        <w:t>metode</w:t>
      </w:r>
      <w:r w:rsidRPr="006D5B30">
        <w:rPr>
          <w:rFonts w:ascii="Times New Roman" w:hAnsi="Times New Roman" w:cs="Times New Roman"/>
          <w:sz w:val="24"/>
          <w:szCs w:val="24"/>
          <w:lang w:val="sv-SE"/>
        </w:rPr>
        <w:t xml:space="preserve"> deskriptif. Data dikumpulkan melalui wawancara langsung dengan informan yang dipilih secara </w:t>
      </w:r>
      <w:r w:rsidR="00B21A12" w:rsidRPr="006D5B30">
        <w:rPr>
          <w:rFonts w:ascii="Times New Roman" w:hAnsi="Times New Roman" w:cs="Times New Roman"/>
          <w:sz w:val="24"/>
          <w:szCs w:val="24"/>
          <w:lang w:val="sv-SE"/>
        </w:rPr>
        <w:t>purposif dari Wilayah II Paroki St. Yosef Mojokerto</w:t>
      </w:r>
      <w:r w:rsidRPr="006D5B30">
        <w:rPr>
          <w:rFonts w:ascii="Times New Roman" w:hAnsi="Times New Roman" w:cs="Times New Roman"/>
          <w:sz w:val="24"/>
          <w:szCs w:val="24"/>
          <w:lang w:val="sv-SE"/>
        </w:rPr>
        <w:t xml:space="preserve">. Hasil penelitian menunjukkan bahwa pendidikan iman dalam keluarga memiliki pengaruh yang signifikan terhadap pembentukan sikap kasih sayang anak kepada Allah dan sesama. </w:t>
      </w:r>
      <w:r w:rsidR="008653C0" w:rsidRPr="006D5B30">
        <w:rPr>
          <w:rFonts w:ascii="Times New Roman" w:hAnsi="Times New Roman" w:cs="Times New Roman"/>
          <w:sz w:val="24"/>
          <w:szCs w:val="24"/>
          <w:lang w:val="sv-SE"/>
        </w:rPr>
        <w:t>Meskipun demikian</w:t>
      </w:r>
      <w:r w:rsidRPr="006D5B30">
        <w:rPr>
          <w:rFonts w:ascii="Times New Roman" w:hAnsi="Times New Roman" w:cs="Times New Roman"/>
          <w:sz w:val="24"/>
          <w:szCs w:val="24"/>
          <w:lang w:val="sv-SE"/>
        </w:rPr>
        <w:t xml:space="preserve">, orang tua </w:t>
      </w:r>
      <w:r w:rsidR="008653C0" w:rsidRPr="006D5B30">
        <w:rPr>
          <w:rFonts w:ascii="Times New Roman" w:hAnsi="Times New Roman" w:cs="Times New Roman"/>
          <w:sz w:val="24"/>
          <w:szCs w:val="24"/>
          <w:lang w:val="sv-SE"/>
        </w:rPr>
        <w:t xml:space="preserve">masih </w:t>
      </w:r>
      <w:r w:rsidRPr="006D5B30">
        <w:rPr>
          <w:rFonts w:ascii="Times New Roman" w:hAnsi="Times New Roman" w:cs="Times New Roman"/>
          <w:sz w:val="24"/>
          <w:szCs w:val="24"/>
          <w:lang w:val="sv-SE"/>
        </w:rPr>
        <w:t xml:space="preserve">menghadapi </w:t>
      </w:r>
      <w:r w:rsidR="008653C0" w:rsidRPr="006D5B30">
        <w:rPr>
          <w:rFonts w:ascii="Times New Roman" w:hAnsi="Times New Roman" w:cs="Times New Roman"/>
          <w:sz w:val="24"/>
          <w:szCs w:val="24"/>
          <w:lang w:val="sv-SE"/>
        </w:rPr>
        <w:t xml:space="preserve">berbagai </w:t>
      </w:r>
      <w:r w:rsidRPr="006D5B30">
        <w:rPr>
          <w:rFonts w:ascii="Times New Roman" w:hAnsi="Times New Roman" w:cs="Times New Roman"/>
          <w:sz w:val="24"/>
          <w:szCs w:val="24"/>
          <w:lang w:val="sv-SE"/>
        </w:rPr>
        <w:t>tantangan seperti kesibukan pekerjaan</w:t>
      </w:r>
      <w:r w:rsidR="002A4B44"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keterbatasan waktu</w:t>
      </w:r>
      <w:r w:rsidR="002A4B44" w:rsidRPr="006D5B30">
        <w:rPr>
          <w:rFonts w:ascii="Times New Roman" w:hAnsi="Times New Roman" w:cs="Times New Roman"/>
          <w:sz w:val="24"/>
          <w:szCs w:val="24"/>
          <w:lang w:val="sv-SE"/>
        </w:rPr>
        <w:t xml:space="preserve"> untuk berkumpul bersama keluarga, </w:t>
      </w:r>
      <w:r w:rsidR="00391136" w:rsidRPr="006D5B30">
        <w:rPr>
          <w:rFonts w:ascii="Times New Roman" w:hAnsi="Times New Roman" w:cs="Times New Roman"/>
          <w:sz w:val="24"/>
          <w:szCs w:val="24"/>
          <w:lang w:val="sv-SE"/>
        </w:rPr>
        <w:t xml:space="preserve">keterbatasan pengetahuan orang tua tentang iman, </w:t>
      </w:r>
      <w:r w:rsidR="00786B4A" w:rsidRPr="006D5B30">
        <w:rPr>
          <w:rFonts w:ascii="Times New Roman" w:hAnsi="Times New Roman" w:cs="Times New Roman"/>
          <w:sz w:val="24"/>
          <w:szCs w:val="24"/>
          <w:lang w:val="sv-SE"/>
        </w:rPr>
        <w:t xml:space="preserve">dan </w:t>
      </w:r>
      <w:r w:rsidR="002A4B44" w:rsidRPr="006D5B30">
        <w:rPr>
          <w:rFonts w:ascii="Times New Roman" w:hAnsi="Times New Roman" w:cs="Times New Roman"/>
          <w:sz w:val="24"/>
          <w:szCs w:val="24"/>
          <w:lang w:val="sv-SE"/>
        </w:rPr>
        <w:t>kemalasan dalam diri anak.</w:t>
      </w:r>
      <w:r w:rsidRPr="006D5B30">
        <w:rPr>
          <w:rFonts w:ascii="Times New Roman" w:hAnsi="Times New Roman" w:cs="Times New Roman"/>
          <w:sz w:val="24"/>
          <w:szCs w:val="24"/>
          <w:lang w:val="sv-SE"/>
        </w:rPr>
        <w:t xml:space="preserve"> </w:t>
      </w:r>
      <w:r w:rsidR="002A4B44" w:rsidRPr="006D5B30">
        <w:rPr>
          <w:rFonts w:ascii="Times New Roman" w:hAnsi="Times New Roman" w:cs="Times New Roman"/>
          <w:sz w:val="24"/>
          <w:szCs w:val="24"/>
          <w:lang w:val="sv-SE"/>
        </w:rPr>
        <w:t>Menghadapi tantangan ini orang tua terus berusaha melakukan pendidikan iman dalam keluarga melalui kegiatan doa bersama dalam keluarga, menghadiri perayaan Ekaristi bersama anggota keluarga, meningkatkan komunikasi dan sikap saling pengertian antar anggota keluarga.</w:t>
      </w:r>
      <w:r w:rsidRPr="006D5B30">
        <w:rPr>
          <w:rFonts w:ascii="Times New Roman" w:hAnsi="Times New Roman" w:cs="Times New Roman"/>
          <w:sz w:val="24"/>
          <w:szCs w:val="24"/>
          <w:lang w:val="sv-SE"/>
        </w:rPr>
        <w:t xml:space="preserve"> </w:t>
      </w:r>
    </w:p>
    <w:p w14:paraId="7688066E" w14:textId="77777777" w:rsidR="00A8404E" w:rsidRPr="006D5B30" w:rsidRDefault="00A8404E" w:rsidP="006C73C4">
      <w:pPr>
        <w:spacing w:after="0" w:line="240" w:lineRule="auto"/>
        <w:rPr>
          <w:rFonts w:ascii="Times New Roman" w:hAnsi="Times New Roman" w:cs="Times New Roman"/>
          <w:b/>
          <w:bCs/>
          <w:sz w:val="24"/>
          <w:szCs w:val="24"/>
          <w:lang w:val="sv-SE"/>
        </w:rPr>
      </w:pPr>
    </w:p>
    <w:p w14:paraId="2886A27F" w14:textId="77777777" w:rsidR="0078607E" w:rsidRPr="006D5B30" w:rsidRDefault="00AD29EC" w:rsidP="0078607E">
      <w:pPr>
        <w:spacing w:after="0" w:line="240" w:lineRule="auto"/>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ata Kunci: </w:t>
      </w:r>
      <w:r w:rsidR="002A4B44" w:rsidRPr="006D5B30">
        <w:rPr>
          <w:rFonts w:ascii="Times New Roman" w:hAnsi="Times New Roman" w:cs="Times New Roman"/>
          <w:sz w:val="24"/>
          <w:szCs w:val="24"/>
          <w:lang w:val="sv-SE"/>
        </w:rPr>
        <w:t xml:space="preserve">keluarga Katolik, </w:t>
      </w:r>
      <w:r w:rsidR="00A8404E" w:rsidRPr="006D5B30">
        <w:rPr>
          <w:rFonts w:ascii="Times New Roman" w:hAnsi="Times New Roman" w:cs="Times New Roman"/>
          <w:sz w:val="24"/>
          <w:szCs w:val="24"/>
          <w:lang w:val="sv-SE"/>
        </w:rPr>
        <w:t xml:space="preserve">pendidikan iman, </w:t>
      </w:r>
      <w:r w:rsidR="002A4B44" w:rsidRPr="006D5B30">
        <w:rPr>
          <w:rFonts w:ascii="Times New Roman" w:hAnsi="Times New Roman" w:cs="Times New Roman"/>
          <w:sz w:val="24"/>
          <w:szCs w:val="24"/>
          <w:lang w:val="sv-SE"/>
        </w:rPr>
        <w:t xml:space="preserve">sikap </w:t>
      </w:r>
      <w:r w:rsidR="00A8404E" w:rsidRPr="006D5B30">
        <w:rPr>
          <w:rFonts w:ascii="Times New Roman" w:hAnsi="Times New Roman" w:cs="Times New Roman"/>
          <w:sz w:val="24"/>
          <w:szCs w:val="24"/>
          <w:lang w:val="sv-SE"/>
        </w:rPr>
        <w:t>kasih sayang,</w:t>
      </w:r>
      <w:r w:rsidR="002A4B44" w:rsidRPr="006D5B30">
        <w:rPr>
          <w:rFonts w:ascii="Times New Roman" w:hAnsi="Times New Roman" w:cs="Times New Roman"/>
          <w:sz w:val="24"/>
          <w:szCs w:val="24"/>
          <w:lang w:val="sv-SE"/>
        </w:rPr>
        <w:t xml:space="preserve"> </w:t>
      </w:r>
      <w:r w:rsidR="0078607E" w:rsidRPr="006D5B30">
        <w:rPr>
          <w:rFonts w:ascii="Times New Roman" w:hAnsi="Times New Roman" w:cs="Times New Roman"/>
          <w:sz w:val="24"/>
          <w:szCs w:val="24"/>
          <w:lang w:val="sv-SE"/>
        </w:rPr>
        <w:t xml:space="preserve">peran orang </w:t>
      </w:r>
    </w:p>
    <w:p w14:paraId="57767F7A" w14:textId="21B43865" w:rsidR="00090DB4" w:rsidRPr="006D5B30" w:rsidRDefault="0078607E" w:rsidP="00A026A8">
      <w:pPr>
        <w:spacing w:after="0" w:line="240" w:lineRule="auto"/>
        <w:ind w:left="1134"/>
        <w:rPr>
          <w:rFonts w:ascii="Times New Roman" w:hAnsi="Times New Roman" w:cs="Times New Roman"/>
          <w:sz w:val="24"/>
          <w:szCs w:val="24"/>
        </w:rPr>
      </w:pPr>
      <w:r w:rsidRPr="006D5B30">
        <w:rPr>
          <w:rFonts w:ascii="Times New Roman" w:hAnsi="Times New Roman" w:cs="Times New Roman"/>
          <w:sz w:val="24"/>
          <w:szCs w:val="24"/>
          <w:lang w:val="sv-SE"/>
        </w:rPr>
        <w:t xml:space="preserve">  </w:t>
      </w:r>
      <w:proofErr w:type="gramStart"/>
      <w:r w:rsidRPr="006D5B30">
        <w:rPr>
          <w:rFonts w:ascii="Times New Roman" w:hAnsi="Times New Roman" w:cs="Times New Roman"/>
          <w:sz w:val="24"/>
          <w:szCs w:val="24"/>
        </w:rPr>
        <w:t>tua</w:t>
      </w:r>
      <w:proofErr w:type="gramEnd"/>
      <w:r w:rsidR="002A4B44" w:rsidRPr="006D5B30">
        <w:rPr>
          <w:rFonts w:ascii="Times New Roman" w:hAnsi="Times New Roman" w:cs="Times New Roman"/>
          <w:sz w:val="24"/>
          <w:szCs w:val="24"/>
        </w:rPr>
        <w:t xml:space="preserve">, </w:t>
      </w:r>
      <w:r w:rsidRPr="006D5B30">
        <w:rPr>
          <w:rFonts w:ascii="Times New Roman" w:hAnsi="Times New Roman" w:cs="Times New Roman"/>
          <w:sz w:val="24"/>
          <w:szCs w:val="24"/>
        </w:rPr>
        <w:t>anak</w:t>
      </w:r>
      <w:r w:rsidR="002A4B44" w:rsidRPr="006D5B30">
        <w:rPr>
          <w:rFonts w:ascii="Times New Roman" w:hAnsi="Times New Roman" w:cs="Times New Roman"/>
          <w:sz w:val="24"/>
          <w:szCs w:val="24"/>
        </w:rPr>
        <w:t xml:space="preserve"> </w:t>
      </w:r>
      <w:r w:rsidR="00090DB4" w:rsidRPr="006D5B30">
        <w:br w:type="page"/>
      </w:r>
    </w:p>
    <w:p w14:paraId="24A91CAC" w14:textId="2782940D" w:rsidR="00326253" w:rsidRPr="006D5B30" w:rsidRDefault="00326253" w:rsidP="006C73C4">
      <w:pPr>
        <w:pStyle w:val="Heading1"/>
      </w:pPr>
      <w:bookmarkStart w:id="6" w:name="_Toc203804978"/>
      <w:bookmarkStart w:id="7" w:name="_Hlk203807216"/>
      <w:r w:rsidRPr="006D5B30">
        <w:t>ABSTRACT</w:t>
      </w:r>
      <w:bookmarkEnd w:id="6"/>
    </w:p>
    <w:p w14:paraId="10BD40A0" w14:textId="77777777" w:rsidR="000C35AD" w:rsidRPr="006D5B30" w:rsidRDefault="000C35AD" w:rsidP="006C73C4">
      <w:pPr>
        <w:spacing w:after="0" w:line="240" w:lineRule="auto"/>
        <w:jc w:val="both"/>
        <w:rPr>
          <w:rFonts w:ascii="Times New Roman" w:hAnsi="Times New Roman" w:cs="Times New Roman"/>
          <w:sz w:val="24"/>
          <w:szCs w:val="24"/>
        </w:rPr>
      </w:pPr>
    </w:p>
    <w:bookmarkEnd w:id="7"/>
    <w:p w14:paraId="4C3EF846" w14:textId="77777777" w:rsidR="009D2530" w:rsidRPr="006D5B30" w:rsidRDefault="009D2530" w:rsidP="009D2530">
      <w:pPr>
        <w:spacing w:after="0" w:line="240" w:lineRule="auto"/>
        <w:jc w:val="both"/>
        <w:rPr>
          <w:rFonts w:ascii="Times New Roman" w:hAnsi="Times New Roman" w:cs="Times New Roman"/>
          <w:color w:val="000000" w:themeColor="text1"/>
          <w:sz w:val="24"/>
          <w:szCs w:val="24"/>
        </w:rPr>
      </w:pPr>
      <w:r w:rsidRPr="006D5B30">
        <w:rPr>
          <w:rFonts w:ascii="Times New Roman" w:hAnsi="Times New Roman" w:cs="Times New Roman"/>
          <w:color w:val="000000" w:themeColor="text1"/>
          <w:sz w:val="24"/>
          <w:szCs w:val="24"/>
        </w:rPr>
        <w:t xml:space="preserve">Silvia Paskalita: “Catholic Faith Education in the Family and Children Loving Attitudes Formation </w:t>
      </w:r>
      <w:proofErr w:type="gramStart"/>
      <w:r w:rsidRPr="006D5B30">
        <w:rPr>
          <w:rFonts w:ascii="Times New Roman" w:hAnsi="Times New Roman" w:cs="Times New Roman"/>
          <w:color w:val="000000" w:themeColor="text1"/>
          <w:sz w:val="24"/>
          <w:szCs w:val="24"/>
        </w:rPr>
        <w:t>Toward</w:t>
      </w:r>
      <w:proofErr w:type="gramEnd"/>
      <w:r w:rsidRPr="006D5B30">
        <w:rPr>
          <w:rFonts w:ascii="Times New Roman" w:hAnsi="Times New Roman" w:cs="Times New Roman"/>
          <w:color w:val="000000" w:themeColor="text1"/>
          <w:sz w:val="24"/>
          <w:szCs w:val="24"/>
        </w:rPr>
        <w:t xml:space="preserve"> God and Others"</w:t>
      </w:r>
    </w:p>
    <w:p w14:paraId="26C7762A" w14:textId="77777777" w:rsidR="009D2530" w:rsidRPr="006D5B30" w:rsidRDefault="009D2530" w:rsidP="009D2530">
      <w:pPr>
        <w:spacing w:after="0" w:line="240" w:lineRule="auto"/>
        <w:jc w:val="both"/>
        <w:rPr>
          <w:rFonts w:ascii="Times New Roman" w:hAnsi="Times New Roman" w:cs="Times New Roman"/>
          <w:color w:val="000000" w:themeColor="text1"/>
          <w:sz w:val="24"/>
          <w:szCs w:val="24"/>
        </w:rPr>
      </w:pPr>
    </w:p>
    <w:p w14:paraId="4D0CEFD7" w14:textId="77777777" w:rsidR="009D2530" w:rsidRPr="006D5B30" w:rsidRDefault="009D2530" w:rsidP="009D2530">
      <w:pPr>
        <w:spacing w:after="0" w:line="240" w:lineRule="auto"/>
        <w:jc w:val="both"/>
        <w:rPr>
          <w:rFonts w:ascii="Times New Roman" w:hAnsi="Times New Roman" w:cs="Times New Roman"/>
          <w:color w:val="000000" w:themeColor="text1"/>
          <w:sz w:val="24"/>
          <w:szCs w:val="24"/>
        </w:rPr>
      </w:pPr>
      <w:r w:rsidRPr="006D5B30">
        <w:rPr>
          <w:rFonts w:ascii="Times New Roman" w:hAnsi="Times New Roman" w:cs="Times New Roman"/>
          <w:color w:val="000000" w:themeColor="text1"/>
          <w:sz w:val="24"/>
          <w:szCs w:val="24"/>
        </w:rPr>
        <w:t xml:space="preserve">The Catholic family is the first and foremost institution of Catholic faith education. In the family, parents have an irreplaceable role in educating the Catholic faith of their children. The research aims to explore the role of parents in children's faith education and the formation of children's loving attitudes towards God and others, as well as to analyze the challenges and solutions related to children's faith education in Catholic families. The research uses a qualitative method with a descriptive approach. Data </w:t>
      </w:r>
      <w:proofErr w:type="gramStart"/>
      <w:r w:rsidRPr="006D5B30">
        <w:rPr>
          <w:rFonts w:ascii="Times New Roman" w:hAnsi="Times New Roman" w:cs="Times New Roman"/>
          <w:color w:val="000000" w:themeColor="text1"/>
          <w:sz w:val="24"/>
          <w:szCs w:val="24"/>
        </w:rPr>
        <w:t>was collected</w:t>
      </w:r>
      <w:proofErr w:type="gramEnd"/>
      <w:r w:rsidRPr="006D5B30">
        <w:rPr>
          <w:rFonts w:ascii="Times New Roman" w:hAnsi="Times New Roman" w:cs="Times New Roman"/>
          <w:color w:val="000000" w:themeColor="text1"/>
          <w:sz w:val="24"/>
          <w:szCs w:val="24"/>
        </w:rPr>
        <w:t xml:space="preserve"> through direct interviews with informants selected purposively at Region II of the St. Joseph Parish, Mojokerto. The results of the research show that Catholic faith education in the family has a significant influence on the formation of children's loving attitudes towards God and others. However, parents are continuously facing some challenges, such as occupational busyness, time limitations to gather with the family, limited knowledge of the parents regarding the Catholic faith, and laziness in children. Facing these challenges, parents continuously try their best to provide Catholic faith education for their children by encouraging their children to join prayer activities in the family, attending Eucharist celebrations in the Church, and increasing communication and mutual understanding among the family members.</w:t>
      </w:r>
    </w:p>
    <w:p w14:paraId="0459E8FF" w14:textId="77777777" w:rsidR="009D2530" w:rsidRPr="006D5B30" w:rsidRDefault="009D2530" w:rsidP="009D2530">
      <w:pPr>
        <w:spacing w:after="0" w:line="240" w:lineRule="auto"/>
        <w:ind w:firstLine="720"/>
        <w:rPr>
          <w:rFonts w:ascii="Times New Roman" w:hAnsi="Times New Roman" w:cs="Times New Roman"/>
          <w:color w:val="000000" w:themeColor="text1"/>
          <w:sz w:val="24"/>
          <w:szCs w:val="24"/>
        </w:rPr>
      </w:pPr>
    </w:p>
    <w:p w14:paraId="04C9C4E9" w14:textId="77777777" w:rsidR="009D2530" w:rsidRPr="006D5B30" w:rsidRDefault="009D2530" w:rsidP="009D2530">
      <w:pPr>
        <w:spacing w:after="0" w:line="360" w:lineRule="auto"/>
        <w:rPr>
          <w:rFonts w:ascii="Times New Roman" w:hAnsi="Times New Roman" w:cs="Times New Roman"/>
          <w:color w:val="000000" w:themeColor="text1"/>
          <w:sz w:val="24"/>
          <w:szCs w:val="24"/>
        </w:rPr>
      </w:pPr>
      <w:r w:rsidRPr="006D5B30">
        <w:rPr>
          <w:rFonts w:ascii="Times New Roman" w:hAnsi="Times New Roman" w:cs="Times New Roman"/>
          <w:b/>
          <w:color w:val="000000" w:themeColor="text1"/>
          <w:sz w:val="24"/>
          <w:szCs w:val="24"/>
        </w:rPr>
        <w:t>Keywords:</w:t>
      </w:r>
      <w:r w:rsidRPr="006D5B30">
        <w:rPr>
          <w:rFonts w:ascii="Times New Roman" w:hAnsi="Times New Roman" w:cs="Times New Roman"/>
          <w:color w:val="000000" w:themeColor="text1"/>
          <w:sz w:val="24"/>
          <w:szCs w:val="24"/>
        </w:rPr>
        <w:t xml:space="preserve"> Catholic Family, Faith Education, Loving Attitudes, Role of Parents, </w:t>
      </w:r>
    </w:p>
    <w:p w14:paraId="084C229B" w14:textId="4A838FD6" w:rsidR="009D2530" w:rsidRPr="006D5B30" w:rsidRDefault="009D2530" w:rsidP="009D2530">
      <w:pPr>
        <w:spacing w:after="0" w:line="360" w:lineRule="auto"/>
        <w:ind w:left="720"/>
        <w:rPr>
          <w:rFonts w:ascii="Times New Roman" w:hAnsi="Times New Roman" w:cs="Times New Roman"/>
          <w:color w:val="000000" w:themeColor="text1"/>
          <w:sz w:val="24"/>
          <w:szCs w:val="24"/>
        </w:rPr>
      </w:pPr>
      <w:r w:rsidRPr="006D5B30">
        <w:rPr>
          <w:rFonts w:ascii="Times New Roman" w:hAnsi="Times New Roman" w:cs="Times New Roman"/>
          <w:color w:val="000000" w:themeColor="text1"/>
          <w:sz w:val="24"/>
          <w:szCs w:val="24"/>
        </w:rPr>
        <w:t xml:space="preserve">        Child.</w:t>
      </w:r>
    </w:p>
    <w:p w14:paraId="7250210A" w14:textId="77777777" w:rsidR="006B769F" w:rsidRPr="006D5B30" w:rsidRDefault="006B769F" w:rsidP="009D2530">
      <w:pPr>
        <w:spacing w:after="0" w:line="360" w:lineRule="auto"/>
        <w:rPr>
          <w:rFonts w:ascii="Times New Roman" w:hAnsi="Times New Roman" w:cs="Times New Roman"/>
          <w:b/>
          <w:bCs/>
          <w:sz w:val="24"/>
          <w:szCs w:val="24"/>
        </w:rPr>
      </w:pPr>
    </w:p>
    <w:p w14:paraId="1F0D8A01" w14:textId="77777777" w:rsidR="006B769F" w:rsidRPr="006D5B30" w:rsidRDefault="006B769F" w:rsidP="006C73C4">
      <w:pPr>
        <w:spacing w:after="0" w:line="360" w:lineRule="auto"/>
        <w:jc w:val="center"/>
        <w:rPr>
          <w:rFonts w:ascii="Times New Roman" w:hAnsi="Times New Roman" w:cs="Times New Roman"/>
          <w:b/>
          <w:bCs/>
          <w:sz w:val="24"/>
          <w:szCs w:val="24"/>
        </w:rPr>
      </w:pPr>
    </w:p>
    <w:p w14:paraId="31C72848" w14:textId="77777777" w:rsidR="006B769F" w:rsidRPr="006D5B30" w:rsidRDefault="006B769F" w:rsidP="006C73C4">
      <w:pPr>
        <w:spacing w:after="0" w:line="360" w:lineRule="auto"/>
        <w:jc w:val="center"/>
        <w:rPr>
          <w:rFonts w:ascii="Times New Roman" w:hAnsi="Times New Roman" w:cs="Times New Roman"/>
          <w:b/>
          <w:bCs/>
          <w:sz w:val="24"/>
          <w:szCs w:val="24"/>
        </w:rPr>
      </w:pPr>
    </w:p>
    <w:p w14:paraId="010708D0" w14:textId="77777777" w:rsidR="006B769F" w:rsidRPr="006D5B30" w:rsidRDefault="006B769F" w:rsidP="006C73C4">
      <w:pPr>
        <w:spacing w:after="0" w:line="360" w:lineRule="auto"/>
        <w:rPr>
          <w:rFonts w:ascii="Times New Roman" w:hAnsi="Times New Roman" w:cs="Times New Roman"/>
          <w:b/>
          <w:bCs/>
          <w:sz w:val="24"/>
          <w:szCs w:val="24"/>
        </w:rPr>
        <w:sectPr w:rsidR="006B769F" w:rsidRPr="006D5B30" w:rsidSect="0015066C">
          <w:footerReference w:type="default" r:id="rId17"/>
          <w:pgSz w:w="11906" w:h="16838" w:code="9"/>
          <w:pgMar w:top="2268" w:right="1701" w:bottom="1701" w:left="2268" w:header="720" w:footer="720" w:gutter="0"/>
          <w:pgNumType w:fmt="lowerRoman" w:start="3"/>
          <w:cols w:space="720"/>
          <w:docGrid w:linePitch="360"/>
        </w:sectPr>
      </w:pPr>
    </w:p>
    <w:p w14:paraId="2DE6CAC9" w14:textId="28C3808B" w:rsidR="000B0CB4" w:rsidRPr="006D5B30" w:rsidRDefault="000B0CB4" w:rsidP="004674C4">
      <w:pPr>
        <w:pStyle w:val="Heading1"/>
      </w:pPr>
      <w:bookmarkStart w:id="8" w:name="_Toc201231361"/>
      <w:bookmarkStart w:id="9" w:name="_Toc201316502"/>
      <w:bookmarkStart w:id="10" w:name="_Toc203804979"/>
      <w:r w:rsidRPr="006D5B30">
        <w:t>BAB I</w:t>
      </w:r>
      <w:bookmarkStart w:id="11" w:name="_Toc201000248"/>
      <w:bookmarkEnd w:id="8"/>
      <w:bookmarkEnd w:id="9"/>
      <w:r w:rsidR="004674C4" w:rsidRPr="006D5B30">
        <w:t xml:space="preserve"> </w:t>
      </w:r>
      <w:r w:rsidR="004674C4" w:rsidRPr="006D5B30">
        <w:br/>
      </w:r>
      <w:r w:rsidRPr="006D5B30">
        <w:t>PENDAHULUAN</w:t>
      </w:r>
      <w:bookmarkEnd w:id="10"/>
      <w:bookmarkEnd w:id="11"/>
    </w:p>
    <w:p w14:paraId="69954A52" w14:textId="77777777" w:rsidR="00227F90" w:rsidRPr="006D5B30" w:rsidRDefault="00227F90" w:rsidP="006C73C4">
      <w:pPr>
        <w:spacing w:after="0" w:line="480" w:lineRule="auto"/>
        <w:jc w:val="both"/>
        <w:rPr>
          <w:rFonts w:ascii="Times New Roman" w:hAnsi="Times New Roman" w:cs="Times New Roman"/>
          <w:b/>
          <w:bCs/>
          <w:sz w:val="24"/>
          <w:szCs w:val="24"/>
        </w:rPr>
      </w:pPr>
    </w:p>
    <w:p w14:paraId="09091D9F" w14:textId="77777777" w:rsidR="007F559B" w:rsidRPr="006D5B30" w:rsidRDefault="007F559B" w:rsidP="006C73C4">
      <w:pPr>
        <w:spacing w:after="0" w:line="480" w:lineRule="auto"/>
        <w:jc w:val="both"/>
        <w:rPr>
          <w:rFonts w:ascii="Times New Roman" w:hAnsi="Times New Roman" w:cs="Times New Roman"/>
          <w:b/>
          <w:bCs/>
          <w:sz w:val="24"/>
          <w:szCs w:val="24"/>
        </w:rPr>
      </w:pPr>
    </w:p>
    <w:p w14:paraId="41B43498" w14:textId="1A94AD39" w:rsidR="00B65AEF" w:rsidRPr="006D5B30" w:rsidRDefault="000B0CB4" w:rsidP="006C73C4">
      <w:pPr>
        <w:pStyle w:val="Heading2"/>
      </w:pPr>
      <w:bookmarkStart w:id="12" w:name="_Toc203804980"/>
      <w:r w:rsidRPr="006D5B30">
        <w:t>Latar Belakang Masalah</w:t>
      </w:r>
      <w:bookmarkEnd w:id="12"/>
    </w:p>
    <w:p w14:paraId="5DF29AE4" w14:textId="5A05B736" w:rsidR="00FE06C2" w:rsidRPr="006D5B30" w:rsidRDefault="00044B3E" w:rsidP="006C73C4">
      <w:pPr>
        <w:spacing w:after="0" w:line="480" w:lineRule="auto"/>
        <w:ind w:firstLine="720"/>
        <w:jc w:val="both"/>
        <w:rPr>
          <w:rFonts w:ascii="Times New Roman" w:hAnsi="Times New Roman" w:cs="Times New Roman"/>
          <w:sz w:val="24"/>
          <w:szCs w:val="24"/>
          <w:lang w:val="sv-SE"/>
        </w:rPr>
      </w:pPr>
      <w:bookmarkStart w:id="13" w:name="_Hlk201406274"/>
      <w:r w:rsidRPr="006D5B30">
        <w:rPr>
          <w:rFonts w:ascii="Times New Roman" w:hAnsi="Times New Roman" w:cs="Times New Roman"/>
          <w:sz w:val="24"/>
          <w:szCs w:val="24"/>
          <w:lang w:val="sv-SE"/>
        </w:rPr>
        <w:t xml:space="preserve">Keluarga merupakan lembaga pendidikan yang pertama </w:t>
      </w:r>
      <w:r w:rsidR="00C3674E" w:rsidRPr="006D5B30">
        <w:rPr>
          <w:rFonts w:ascii="Times New Roman" w:hAnsi="Times New Roman" w:cs="Times New Roman"/>
          <w:sz w:val="24"/>
          <w:szCs w:val="24"/>
          <w:lang w:val="sv-SE"/>
        </w:rPr>
        <w:t xml:space="preserve">dan utama </w:t>
      </w:r>
      <w:r w:rsidRPr="006D5B30">
        <w:rPr>
          <w:rFonts w:ascii="Times New Roman" w:hAnsi="Times New Roman" w:cs="Times New Roman"/>
          <w:sz w:val="24"/>
          <w:szCs w:val="24"/>
          <w:lang w:val="sv-SE"/>
        </w:rPr>
        <w:t xml:space="preserve">bagi anak-anak, sedangkan orang tua merupakan </w:t>
      </w:r>
      <w:r w:rsidR="007263FD" w:rsidRPr="006D5B30">
        <w:rPr>
          <w:rFonts w:ascii="Times New Roman" w:hAnsi="Times New Roman" w:cs="Times New Roman"/>
          <w:sz w:val="24"/>
          <w:szCs w:val="24"/>
          <w:lang w:val="sv-SE"/>
        </w:rPr>
        <w:t xml:space="preserve">pendidik yang </w:t>
      </w:r>
      <w:r w:rsidRPr="006D5B30">
        <w:rPr>
          <w:rFonts w:ascii="Times New Roman" w:hAnsi="Times New Roman" w:cs="Times New Roman"/>
          <w:sz w:val="24"/>
          <w:szCs w:val="24"/>
          <w:lang w:val="sv-SE"/>
        </w:rPr>
        <w:t>pertama dan utama dalam keluarga</w:t>
      </w:r>
      <w:r w:rsidR="00EF6C84" w:rsidRPr="006D5B30">
        <w:rPr>
          <w:rFonts w:ascii="Times New Roman" w:hAnsi="Times New Roman" w:cs="Times New Roman"/>
          <w:sz w:val="24"/>
          <w:szCs w:val="24"/>
          <w:lang w:val="sv-SE"/>
        </w:rPr>
        <w:t xml:space="preserve"> </w:t>
      </w:r>
      <w:r w:rsidR="00EF6C84" w:rsidRPr="006D5B30">
        <w:rPr>
          <w:rFonts w:ascii="Times New Roman" w:hAnsi="Times New Roman" w:cs="Times New Roman"/>
          <w:sz w:val="24"/>
          <w:szCs w:val="24"/>
        </w:rPr>
        <w:fldChar w:fldCharType="begin"/>
      </w:r>
      <w:r w:rsidR="00A920EB" w:rsidRPr="006D5B30">
        <w:rPr>
          <w:rFonts w:ascii="Times New Roman" w:hAnsi="Times New Roman" w:cs="Times New Roman"/>
          <w:sz w:val="24"/>
          <w:szCs w:val="24"/>
          <w:lang w:val="sv-SE"/>
        </w:rPr>
        <w:instrText xml:space="preserve"> ADDIN ZOTERO_ITEM CSL_CITATION {"citationID":"RPDuw05a","properties":{"formattedCitation":"(Nurjannah, 2022)","plainCitation":"(Nurjannah, 2022)","dontUpdate":true,"noteIndex":0},"citationItems":[{"id":14,"uris":["http://zotero.org/users/local/UiSBHLCM/items/72WZWR82"],"itemData":{"id":14,"type":"article-journal","abstract":"Tujuan penelitian ini adalah untuk mengetahui pengaruh tingkat pendidikan orang tua terhadap pembentukan kepribadian anak usia 7-12 tahun di Desa Awal Terusan Kecamatan Sirah Pulau Padang. Metode penelitian yang digunakan adalah metode kuantitatif. Populasi dalam penelitian ini adalah 139 KK, sedangkan sampel yang diambil adalah 30% atau 42 KK. Pengujian hipotesis dengan regresi linier berganda dengan variabel dummy. Hasil penelitian menunjukkan bahwa terdapat pengaruh yang signifikan tingkat pendidikan orang tua terhadap pembentukan kepribadian anak usia 7-12 tahun di Desa Awal Terusan Kecamatan Sirah Pulau Padang.","container-title":"Khidmah Ijtima'iyah: Jurnal Pengabdian Masyarakat","issue":"1","language":"en","license":"Copyright (c) 2022 Khidmah Ijtima'iyah: Jurnal Pengabdian Masyarakat","note":"number: 1","page":"15-28","source":"pkm.stit-ru.ac.id","title":"Pengaruh Tingkat Pendidikan Orang Tua Terhadap Pembentukan Kepribadian Anak Usia 7-12 Tahun","volume":"1","author":[{"family":"Nurjannah","given":"Amalia"}],"issued":{"date-parts":[["2022",7,1]]}}}],"schema":"https://github.com/citation-style-language/schema/raw/master/csl-citation.json"} </w:instrText>
      </w:r>
      <w:r w:rsidR="00EF6C84" w:rsidRPr="006D5B30">
        <w:rPr>
          <w:rFonts w:ascii="Times New Roman" w:hAnsi="Times New Roman" w:cs="Times New Roman"/>
          <w:sz w:val="24"/>
          <w:szCs w:val="24"/>
        </w:rPr>
        <w:fldChar w:fldCharType="separate"/>
      </w:r>
      <w:r w:rsidR="00EF6C84" w:rsidRPr="006D5B30">
        <w:rPr>
          <w:rFonts w:ascii="Times New Roman" w:hAnsi="Times New Roman" w:cs="Times New Roman"/>
          <w:sz w:val="24"/>
          <w:szCs w:val="24"/>
          <w:lang w:val="sv-SE"/>
        </w:rPr>
        <w:t>(Nurjannah, 2022:15)</w:t>
      </w:r>
      <w:r w:rsidR="00EF6C84" w:rsidRPr="006D5B30">
        <w:rPr>
          <w:rFonts w:ascii="Times New Roman" w:hAnsi="Times New Roman" w:cs="Times New Roman"/>
          <w:sz w:val="24"/>
          <w:szCs w:val="24"/>
        </w:rPr>
        <w:fldChar w:fldCharType="end"/>
      </w:r>
      <w:r w:rsidRPr="006D5B30">
        <w:rPr>
          <w:rFonts w:ascii="Times New Roman" w:hAnsi="Times New Roman" w:cs="Times New Roman"/>
          <w:sz w:val="24"/>
          <w:szCs w:val="24"/>
          <w:lang w:val="sv-SE"/>
        </w:rPr>
        <w:t>.</w:t>
      </w:r>
      <w:r w:rsidR="00EF6C84" w:rsidRPr="006D5B30">
        <w:rPr>
          <w:rFonts w:ascii="Times New Roman" w:hAnsi="Times New Roman" w:cs="Times New Roman"/>
          <w:sz w:val="24"/>
          <w:szCs w:val="24"/>
          <w:lang w:val="sv-SE"/>
        </w:rPr>
        <w:t xml:space="preserve"> </w:t>
      </w:r>
      <w:bookmarkEnd w:id="13"/>
      <w:r w:rsidR="007263FD" w:rsidRPr="006D5B30">
        <w:rPr>
          <w:rFonts w:ascii="Times New Roman" w:hAnsi="Times New Roman" w:cs="Times New Roman"/>
          <w:sz w:val="24"/>
          <w:szCs w:val="24"/>
          <w:lang w:val="sv-SE"/>
        </w:rPr>
        <w:t>Terkait peranan orang tua sebagai pendidik yang pertama dan utama dalam keluarga</w:t>
      </w:r>
      <w:r w:rsidR="00EB508F" w:rsidRPr="006D5B30">
        <w:rPr>
          <w:rFonts w:ascii="Times New Roman" w:hAnsi="Times New Roman" w:cs="Times New Roman"/>
          <w:sz w:val="24"/>
          <w:szCs w:val="24"/>
          <w:lang w:val="sv-SE"/>
        </w:rPr>
        <w:t xml:space="preserve">, </w:t>
      </w:r>
      <w:r w:rsidR="007263FD" w:rsidRPr="006D5B30">
        <w:rPr>
          <w:rFonts w:ascii="Times New Roman" w:hAnsi="Times New Roman" w:cs="Times New Roman"/>
          <w:sz w:val="24"/>
          <w:szCs w:val="24"/>
          <w:lang w:val="sv-SE"/>
        </w:rPr>
        <w:t>dokumen Gereja mengatakan sebagai berikut:</w:t>
      </w:r>
    </w:p>
    <w:p w14:paraId="1B10E4DD" w14:textId="2247AE28" w:rsidR="007263FD" w:rsidRPr="006D5B30" w:rsidRDefault="007263FD" w:rsidP="006C73C4">
      <w:pPr>
        <w:pStyle w:val="ListParagraph"/>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 xml:space="preserve">Karena orang tua telah menyalurkan kehidupan kepada anak-anak, orang tua terikat kewajiban amat serius untuk mendidik anak-anak mereka. Maka orang tualah yang harus diakui sebagai pendidik yang pertama dan utama bagi anak-anak mereka (Gravissium Educationis 3). </w:t>
      </w:r>
    </w:p>
    <w:p w14:paraId="78F79812" w14:textId="77777777" w:rsidR="00FE06C2" w:rsidRPr="006D5B30" w:rsidRDefault="00FE06C2" w:rsidP="006C73C4">
      <w:pPr>
        <w:pStyle w:val="ListParagraph"/>
        <w:spacing w:after="0" w:line="480" w:lineRule="auto"/>
        <w:ind w:left="1134" w:right="566"/>
        <w:jc w:val="both"/>
        <w:rPr>
          <w:rFonts w:ascii="Times New Roman" w:hAnsi="Times New Roman" w:cs="Times New Roman"/>
          <w:lang w:val="sv-SE"/>
        </w:rPr>
      </w:pPr>
    </w:p>
    <w:p w14:paraId="73D02ED6" w14:textId="5DE82425" w:rsidR="00EF6C84" w:rsidRPr="006D5B30" w:rsidRDefault="00B04AB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Orang tua menjadi orang pertama yang mengajarkan segala sesuatu kepada anak termasuk </w:t>
      </w:r>
      <w:r w:rsidR="00E56C99" w:rsidRPr="006D5B30">
        <w:rPr>
          <w:rFonts w:ascii="Times New Roman" w:hAnsi="Times New Roman" w:cs="Times New Roman"/>
          <w:sz w:val="24"/>
          <w:szCs w:val="24"/>
          <w:lang w:val="sv-SE"/>
        </w:rPr>
        <w:t xml:space="preserve">ajaran </w:t>
      </w:r>
      <w:r w:rsidRPr="006D5B30">
        <w:rPr>
          <w:rFonts w:ascii="Times New Roman" w:hAnsi="Times New Roman" w:cs="Times New Roman"/>
          <w:sz w:val="24"/>
          <w:szCs w:val="24"/>
          <w:lang w:val="sv-SE"/>
        </w:rPr>
        <w:t>tentang iman</w:t>
      </w:r>
      <w:r w:rsidR="00E56C99" w:rsidRPr="006D5B30">
        <w:rPr>
          <w:rFonts w:ascii="Times New Roman" w:hAnsi="Times New Roman" w:cs="Times New Roman"/>
          <w:sz w:val="24"/>
          <w:szCs w:val="24"/>
          <w:lang w:val="sv-SE"/>
        </w:rPr>
        <w:t xml:space="preserve"> anak</w:t>
      </w:r>
      <w:r w:rsidR="00007A50" w:rsidRPr="006D5B30">
        <w:rPr>
          <w:rFonts w:ascii="Times New Roman" w:hAnsi="Times New Roman" w:cs="Times New Roman"/>
          <w:sz w:val="24"/>
          <w:szCs w:val="24"/>
          <w:lang w:val="sv-SE"/>
        </w:rPr>
        <w:t xml:space="preserve"> (Handayani dkk, 2022:137). </w:t>
      </w:r>
      <w:bookmarkStart w:id="14" w:name="_Hlk201406296"/>
      <w:r w:rsidR="00A920EB" w:rsidRPr="006D5B30">
        <w:rPr>
          <w:rFonts w:ascii="Times New Roman" w:hAnsi="Times New Roman" w:cs="Times New Roman"/>
          <w:sz w:val="24"/>
          <w:szCs w:val="24"/>
          <w:lang w:val="sv-SE"/>
        </w:rPr>
        <w:t>Orang tua sebagai pendidik utama dalam hal iman kepada anak-anak</w:t>
      </w:r>
      <w:r w:rsidR="00786B4A" w:rsidRPr="006D5B30">
        <w:rPr>
          <w:rFonts w:ascii="Times New Roman" w:hAnsi="Times New Roman" w:cs="Times New Roman"/>
          <w:sz w:val="24"/>
          <w:szCs w:val="24"/>
          <w:lang w:val="sv-SE"/>
        </w:rPr>
        <w:t xml:space="preserve">, </w:t>
      </w:r>
      <w:r w:rsidR="00A920EB" w:rsidRPr="006D5B30">
        <w:rPr>
          <w:rFonts w:ascii="Times New Roman" w:hAnsi="Times New Roman" w:cs="Times New Roman"/>
          <w:sz w:val="24"/>
          <w:szCs w:val="24"/>
          <w:lang w:val="sv-SE"/>
        </w:rPr>
        <w:t xml:space="preserve">orang tua harus secara aktif mendidik anak-anak dan terlibat dalam proses pendidikan iman anak-anaknya </w:t>
      </w:r>
      <w:r w:rsidR="00A920EB" w:rsidRPr="006D5B30">
        <w:rPr>
          <w:rFonts w:ascii="Times New Roman" w:hAnsi="Times New Roman" w:cs="Times New Roman"/>
          <w:sz w:val="24"/>
          <w:szCs w:val="24"/>
        </w:rPr>
        <w:fldChar w:fldCharType="begin"/>
      </w:r>
      <w:r w:rsidR="00274D08" w:rsidRPr="006D5B30">
        <w:rPr>
          <w:rFonts w:ascii="Times New Roman" w:hAnsi="Times New Roman" w:cs="Times New Roman"/>
          <w:sz w:val="24"/>
          <w:szCs w:val="24"/>
          <w:lang w:val="sv-SE"/>
        </w:rPr>
        <w:instrText xml:space="preserve"> ADDIN ZOTERO_ITEM CSL_CITATION {"citationID":"yhS2PqL8","properties":{"formattedCitation":"(Nampar &amp; Silpanus, 2018)","plainCitation":"(Nampar &amp; Silpanus, 2018)","dontUpdate":true,"noteIndex":0},"citationItems":[{"id":20,"uris":["http://zotero.org/users/local/UiSBHLCM/items/5U22K538"],"itemData":{"id":20,"type":"article-journal","abstract":"This study aims to determine the role of the family as the first and foremost place for children's faith education. Research uses a qualitative approach with descriptive methods. Data collection techniques used are observation, interview and documentation study techniques. The results of the study indicate that the family as the first and foremost place for children's faith education is this task rooted in the main vocation of Christian husband and wife. Faith education covers many aspects and one of them is faith education. Children's faith education is very important because it is very influential, not only for their faith and life in church but also for their future. Good faith education from parents helps children to have the right knowledge of life, weigh and ask questions about everything so they can make the right choices. True knowledge is born if children have a good attitude or religious and spiritual life.","container-title":"Gaudium Vestrum: Jurnal Kateketik Pastoral","ISSN":"2777-063X","language":"en","license":"Copyright (c) 2018 Hilario Didakus Nenga Nampar","page":"13-21","source":"stkpkbi.ac.id","title":"Keluarga Sebagai Tempat Pertama dan Utama Pendidikan Iman Anak","author":[{"family":"Nampar","given":"Hilario Didakus Nenga"},{"family":"Silpanus","given":""}],"issued":{"date-parts":[["2018",6,30]]}}}],"schema":"https://github.com/citation-style-language/schema/raw/master/csl-citation.json"} </w:instrText>
      </w:r>
      <w:r w:rsidR="00A920EB" w:rsidRPr="006D5B30">
        <w:rPr>
          <w:rFonts w:ascii="Times New Roman" w:hAnsi="Times New Roman" w:cs="Times New Roman"/>
          <w:sz w:val="24"/>
          <w:szCs w:val="24"/>
        </w:rPr>
        <w:fldChar w:fldCharType="separate"/>
      </w:r>
      <w:r w:rsidR="00A920EB" w:rsidRPr="006D5B30">
        <w:rPr>
          <w:rFonts w:ascii="Times New Roman" w:hAnsi="Times New Roman" w:cs="Times New Roman"/>
          <w:sz w:val="24"/>
          <w:lang w:val="sv-SE"/>
        </w:rPr>
        <w:t>(Nampar &amp; Silpanus, 2018:14)</w:t>
      </w:r>
      <w:r w:rsidR="00A920EB" w:rsidRPr="006D5B30">
        <w:rPr>
          <w:rFonts w:ascii="Times New Roman" w:hAnsi="Times New Roman" w:cs="Times New Roman"/>
          <w:sz w:val="24"/>
          <w:szCs w:val="24"/>
        </w:rPr>
        <w:fldChar w:fldCharType="end"/>
      </w:r>
      <w:r w:rsidR="00A920EB" w:rsidRPr="006D5B30">
        <w:rPr>
          <w:rFonts w:ascii="Times New Roman" w:hAnsi="Times New Roman" w:cs="Times New Roman"/>
          <w:sz w:val="24"/>
          <w:szCs w:val="24"/>
          <w:lang w:val="sv-SE"/>
        </w:rPr>
        <w:t>.</w:t>
      </w:r>
      <w:bookmarkEnd w:id="14"/>
      <w:r w:rsidR="00A920EB" w:rsidRPr="006D5B30">
        <w:rPr>
          <w:rFonts w:ascii="Times New Roman" w:hAnsi="Times New Roman" w:cs="Times New Roman"/>
          <w:sz w:val="24"/>
          <w:szCs w:val="24"/>
          <w:lang w:val="sv-SE"/>
        </w:rPr>
        <w:t xml:space="preserve"> </w:t>
      </w:r>
      <w:r w:rsidR="0052715B" w:rsidRPr="006D5B30">
        <w:rPr>
          <w:rFonts w:ascii="Times New Roman" w:hAnsi="Times New Roman" w:cs="Times New Roman"/>
          <w:sz w:val="24"/>
          <w:szCs w:val="24"/>
          <w:lang w:val="sv-SE"/>
        </w:rPr>
        <w:t xml:space="preserve">Pendidikan iman dalam kehidupan seorang anak selalu dimulai dari dalam keluarga terutama dari orang tua. Peran dan tanggung jawab </w:t>
      </w:r>
      <w:r w:rsidR="005A494D" w:rsidRPr="006D5B30">
        <w:rPr>
          <w:rFonts w:ascii="Times New Roman" w:hAnsi="Times New Roman" w:cs="Times New Roman"/>
          <w:sz w:val="24"/>
          <w:szCs w:val="24"/>
          <w:lang w:val="sv-SE"/>
        </w:rPr>
        <w:t>orang tua</w:t>
      </w:r>
      <w:r w:rsidR="0052715B" w:rsidRPr="006D5B30">
        <w:rPr>
          <w:rFonts w:ascii="Times New Roman" w:hAnsi="Times New Roman" w:cs="Times New Roman"/>
          <w:sz w:val="24"/>
          <w:szCs w:val="24"/>
          <w:lang w:val="sv-SE"/>
        </w:rPr>
        <w:t xml:space="preserve"> dalam pendidikan iman anak sesungguhnya tak tergantikan oleh siapapun (PPK </w:t>
      </w:r>
      <w:r w:rsidR="00217813" w:rsidRPr="006D5B30">
        <w:rPr>
          <w:rFonts w:ascii="Times New Roman" w:hAnsi="Times New Roman" w:cs="Times New Roman"/>
          <w:sz w:val="24"/>
          <w:szCs w:val="24"/>
          <w:lang w:val="sv-SE"/>
        </w:rPr>
        <w:t xml:space="preserve">art. </w:t>
      </w:r>
      <w:r w:rsidR="0052715B" w:rsidRPr="006D5B30">
        <w:rPr>
          <w:rFonts w:ascii="Times New Roman" w:hAnsi="Times New Roman" w:cs="Times New Roman"/>
          <w:sz w:val="24"/>
          <w:szCs w:val="24"/>
          <w:lang w:val="sv-SE"/>
        </w:rPr>
        <w:t xml:space="preserve">13). </w:t>
      </w:r>
    </w:p>
    <w:p w14:paraId="4F1461AD" w14:textId="7888BEF2" w:rsidR="008A577C" w:rsidRPr="006D5B30" w:rsidRDefault="00CD4C4F"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urat Apostolik</w:t>
      </w:r>
      <w:r w:rsidR="008A577C" w:rsidRPr="006D5B30">
        <w:rPr>
          <w:rFonts w:ascii="Times New Roman" w:hAnsi="Times New Roman" w:cs="Times New Roman"/>
          <w:sz w:val="24"/>
          <w:szCs w:val="24"/>
          <w:lang w:val="sv-SE"/>
        </w:rPr>
        <w:t xml:space="preserve"> </w:t>
      </w:r>
      <w:r w:rsidR="008A577C" w:rsidRPr="006D5B30">
        <w:rPr>
          <w:rFonts w:ascii="Times New Roman" w:hAnsi="Times New Roman" w:cs="Times New Roman"/>
          <w:i/>
          <w:iCs/>
          <w:sz w:val="24"/>
          <w:szCs w:val="24"/>
          <w:lang w:val="sv-SE"/>
        </w:rPr>
        <w:t>Familiaris Consortio</w:t>
      </w:r>
      <w:r w:rsidR="008A577C" w:rsidRPr="006D5B30">
        <w:rPr>
          <w:rFonts w:ascii="Times New Roman" w:hAnsi="Times New Roman" w:cs="Times New Roman"/>
          <w:sz w:val="24"/>
          <w:szCs w:val="24"/>
          <w:lang w:val="sv-SE"/>
        </w:rPr>
        <w:t xml:space="preserve"> juga berbicara mengenai peran orang tua yang tidak tergantikan oleh siapapun:</w:t>
      </w:r>
    </w:p>
    <w:p w14:paraId="7605C1B6" w14:textId="32F0F220" w:rsidR="0015066C" w:rsidRPr="006D5B30" w:rsidRDefault="007263FD" w:rsidP="006C73C4">
      <w:pPr>
        <w:pStyle w:val="ListParagraph"/>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 xml:space="preserve">Dengan demikian, orang tua harus menyediakan waktu bagi anak-anak untuk membentuk mereka menjadi pribadi-pribadi yang mengenal dan </w:t>
      </w:r>
      <w:r w:rsidR="0015066C" w:rsidRPr="006D5B30">
        <w:rPr>
          <w:rFonts w:ascii="Times New Roman" w:hAnsi="Times New Roman" w:cs="Times New Roman"/>
          <w:lang w:val="sv-SE"/>
        </w:rPr>
        <w:br w:type="page"/>
      </w:r>
    </w:p>
    <w:p w14:paraId="6340A300" w14:textId="77777777" w:rsidR="0015066C" w:rsidRPr="006D5B30" w:rsidRDefault="0015066C" w:rsidP="006C73C4">
      <w:pPr>
        <w:pStyle w:val="ListParagraph"/>
        <w:spacing w:after="0" w:line="240" w:lineRule="auto"/>
        <w:ind w:left="1134" w:right="566"/>
        <w:jc w:val="both"/>
        <w:rPr>
          <w:rFonts w:ascii="Times New Roman" w:hAnsi="Times New Roman" w:cs="Times New Roman"/>
          <w:lang w:val="sv-SE"/>
        </w:rPr>
        <w:sectPr w:rsidR="0015066C" w:rsidRPr="006D5B30" w:rsidSect="00002BD6">
          <w:headerReference w:type="first" r:id="rId18"/>
          <w:footerReference w:type="first" r:id="rId19"/>
          <w:pgSz w:w="11906" w:h="16838" w:code="9"/>
          <w:pgMar w:top="2268" w:right="1701" w:bottom="1701" w:left="2268" w:header="720" w:footer="720" w:gutter="0"/>
          <w:pgNumType w:start="1"/>
          <w:cols w:space="720"/>
          <w:titlePg/>
          <w:docGrid w:linePitch="360"/>
        </w:sectPr>
      </w:pPr>
    </w:p>
    <w:p w14:paraId="7C8880AD" w14:textId="591D0F2F" w:rsidR="007263FD" w:rsidRPr="006D5B30" w:rsidRDefault="007263FD" w:rsidP="006C73C4">
      <w:pPr>
        <w:pStyle w:val="ListParagraph"/>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mengasihi Allah. Kewajiban dan hak orang tua untuk mendidik anak-anak mereka tidak dapat seluruhnya digantikan ataupun dialihkan kepada orang lain (F</w:t>
      </w:r>
      <w:r w:rsidR="008A577C" w:rsidRPr="006D5B30">
        <w:rPr>
          <w:rFonts w:ascii="Times New Roman" w:hAnsi="Times New Roman" w:cs="Times New Roman"/>
          <w:lang w:val="sv-SE"/>
        </w:rPr>
        <w:t>C</w:t>
      </w:r>
      <w:r w:rsidRPr="006D5B30">
        <w:rPr>
          <w:rFonts w:ascii="Times New Roman" w:hAnsi="Times New Roman" w:cs="Times New Roman"/>
          <w:lang w:val="sv-SE"/>
        </w:rPr>
        <w:t xml:space="preserve"> </w:t>
      </w:r>
      <w:r w:rsidR="00217813" w:rsidRPr="006D5B30">
        <w:rPr>
          <w:rFonts w:ascii="Times New Roman" w:hAnsi="Times New Roman" w:cs="Times New Roman"/>
          <w:lang w:val="sv-SE"/>
        </w:rPr>
        <w:t xml:space="preserve">art. </w:t>
      </w:r>
      <w:r w:rsidRPr="006D5B30">
        <w:rPr>
          <w:rFonts w:ascii="Times New Roman" w:hAnsi="Times New Roman" w:cs="Times New Roman"/>
          <w:lang w:val="sv-SE"/>
        </w:rPr>
        <w:t>36, 40).</w:t>
      </w:r>
    </w:p>
    <w:p w14:paraId="6C58FC3C" w14:textId="77777777" w:rsidR="007263FD" w:rsidRPr="006D5B30" w:rsidRDefault="007263FD" w:rsidP="006C73C4">
      <w:pPr>
        <w:pStyle w:val="ListParagraph"/>
        <w:spacing w:after="0" w:line="480" w:lineRule="auto"/>
        <w:ind w:firstLine="720"/>
        <w:jc w:val="both"/>
        <w:rPr>
          <w:rFonts w:ascii="Times New Roman" w:hAnsi="Times New Roman" w:cs="Times New Roman"/>
          <w:sz w:val="24"/>
          <w:szCs w:val="24"/>
          <w:lang w:val="sv-SE"/>
        </w:rPr>
      </w:pPr>
    </w:p>
    <w:p w14:paraId="318D8A15" w14:textId="77777777" w:rsidR="005D5CFE" w:rsidRPr="006D5B30" w:rsidRDefault="008A577C" w:rsidP="006C73C4">
      <w:pPr>
        <w:spacing w:after="0" w:line="480" w:lineRule="auto"/>
        <w:ind w:firstLine="720"/>
        <w:jc w:val="both"/>
        <w:rPr>
          <w:rFonts w:ascii="Times New Roman" w:hAnsi="Times New Roman" w:cs="Times New Roman"/>
          <w:sz w:val="24"/>
          <w:szCs w:val="24"/>
          <w:lang w:val="sv-SE"/>
        </w:rPr>
      </w:pPr>
      <w:bookmarkStart w:id="15" w:name="_Hlk201406316"/>
      <w:r w:rsidRPr="006D5B30">
        <w:rPr>
          <w:rFonts w:ascii="Times New Roman" w:hAnsi="Times New Roman" w:cs="Times New Roman"/>
          <w:sz w:val="24"/>
          <w:szCs w:val="24"/>
          <w:lang w:val="sv-SE"/>
        </w:rPr>
        <w:t xml:space="preserve">Penting bagi </w:t>
      </w:r>
      <w:r w:rsidR="005A494D"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untuk berperan aktif dan memberi perhatian yang serius </w:t>
      </w:r>
      <w:r w:rsidR="00E56C99" w:rsidRPr="006D5B30">
        <w:rPr>
          <w:rFonts w:ascii="Times New Roman" w:hAnsi="Times New Roman" w:cs="Times New Roman"/>
          <w:sz w:val="24"/>
          <w:szCs w:val="24"/>
          <w:lang w:val="sv-SE"/>
        </w:rPr>
        <w:t>terhadap</w:t>
      </w:r>
      <w:r w:rsidRPr="006D5B30">
        <w:rPr>
          <w:rFonts w:ascii="Times New Roman" w:hAnsi="Times New Roman" w:cs="Times New Roman"/>
          <w:sz w:val="24"/>
          <w:szCs w:val="24"/>
          <w:lang w:val="sv-SE"/>
        </w:rPr>
        <w:t xml:space="preserve"> pendidikan iman anak. Orang tua yang memberi perhatian serius terhadap pendidikan iman dalam keluarga dapat memberikan dampak positif bagi pe</w:t>
      </w:r>
      <w:r w:rsidR="00B04CF0" w:rsidRPr="006D5B30">
        <w:rPr>
          <w:rFonts w:ascii="Times New Roman" w:hAnsi="Times New Roman" w:cs="Times New Roman"/>
          <w:sz w:val="24"/>
          <w:szCs w:val="24"/>
          <w:lang w:val="sv-SE"/>
        </w:rPr>
        <w:t xml:space="preserve">mbentukan </w:t>
      </w:r>
      <w:r w:rsidR="003539E0" w:rsidRPr="006D5B30">
        <w:rPr>
          <w:rFonts w:ascii="Times New Roman" w:hAnsi="Times New Roman" w:cs="Times New Roman"/>
          <w:sz w:val="24"/>
          <w:szCs w:val="24"/>
          <w:lang w:val="sv-SE"/>
        </w:rPr>
        <w:t>sikap</w:t>
      </w:r>
      <w:r w:rsidRPr="006D5B30">
        <w:rPr>
          <w:rFonts w:ascii="Times New Roman" w:hAnsi="Times New Roman" w:cs="Times New Roman"/>
          <w:sz w:val="24"/>
          <w:szCs w:val="24"/>
          <w:lang w:val="sv-SE"/>
        </w:rPr>
        <w:t xml:space="preserve"> </w:t>
      </w:r>
      <w:r w:rsidR="0045710E" w:rsidRPr="006D5B30">
        <w:rPr>
          <w:rFonts w:ascii="Times New Roman" w:hAnsi="Times New Roman" w:cs="Times New Roman"/>
          <w:sz w:val="24"/>
          <w:szCs w:val="24"/>
          <w:lang w:val="sv-SE"/>
        </w:rPr>
        <w:t xml:space="preserve">kasih sayang </w:t>
      </w:r>
      <w:r w:rsidR="00E56C99" w:rsidRPr="006D5B30">
        <w:rPr>
          <w:rFonts w:ascii="Times New Roman" w:hAnsi="Times New Roman" w:cs="Times New Roman"/>
          <w:sz w:val="24"/>
          <w:szCs w:val="24"/>
          <w:lang w:val="sv-SE"/>
        </w:rPr>
        <w:t xml:space="preserve">anak </w:t>
      </w:r>
      <w:r w:rsidR="0045710E" w:rsidRPr="006D5B30">
        <w:rPr>
          <w:rFonts w:ascii="Times New Roman" w:hAnsi="Times New Roman" w:cs="Times New Roman"/>
          <w:sz w:val="24"/>
          <w:szCs w:val="24"/>
          <w:lang w:val="sv-SE"/>
        </w:rPr>
        <w:t>kepada Allah dan sesama</w:t>
      </w:r>
      <w:r w:rsidR="00E56C9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bookmarkEnd w:id="15"/>
      <w:r w:rsidR="00B04CF0" w:rsidRPr="006D5B30">
        <w:rPr>
          <w:rFonts w:ascii="Times New Roman" w:hAnsi="Times New Roman" w:cs="Times New Roman"/>
          <w:sz w:val="24"/>
          <w:szCs w:val="24"/>
          <w:lang w:val="sv-SE"/>
        </w:rPr>
        <w:t xml:space="preserve">Pembentukan </w:t>
      </w:r>
      <w:r w:rsidR="003539E0" w:rsidRPr="006D5B30">
        <w:rPr>
          <w:rFonts w:ascii="Times New Roman" w:hAnsi="Times New Roman" w:cs="Times New Roman"/>
          <w:sz w:val="24"/>
          <w:szCs w:val="24"/>
          <w:lang w:val="sv-SE"/>
        </w:rPr>
        <w:t xml:space="preserve">sikap </w:t>
      </w:r>
      <w:r w:rsidR="00B04CF0" w:rsidRPr="006D5B30">
        <w:rPr>
          <w:rFonts w:ascii="Times New Roman" w:hAnsi="Times New Roman" w:cs="Times New Roman"/>
          <w:sz w:val="24"/>
          <w:szCs w:val="24"/>
          <w:lang w:val="sv-SE"/>
        </w:rPr>
        <w:t>kasih sayang yang baik dapat menjadikan a</w:t>
      </w:r>
      <w:r w:rsidRPr="006D5B30">
        <w:rPr>
          <w:rFonts w:ascii="Times New Roman" w:hAnsi="Times New Roman" w:cs="Times New Roman"/>
          <w:sz w:val="24"/>
          <w:szCs w:val="24"/>
          <w:lang w:val="sv-SE"/>
        </w:rPr>
        <w:t xml:space="preserve">nak </w:t>
      </w:r>
      <w:r w:rsidR="00B04CF0" w:rsidRPr="006D5B30">
        <w:rPr>
          <w:rFonts w:ascii="Times New Roman" w:hAnsi="Times New Roman" w:cs="Times New Roman"/>
          <w:sz w:val="24"/>
          <w:szCs w:val="24"/>
          <w:lang w:val="sv-SE"/>
        </w:rPr>
        <w:t>b</w:t>
      </w:r>
      <w:r w:rsidRPr="006D5B30">
        <w:rPr>
          <w:rFonts w:ascii="Times New Roman" w:hAnsi="Times New Roman" w:cs="Times New Roman"/>
          <w:sz w:val="24"/>
          <w:szCs w:val="24"/>
          <w:lang w:val="sv-SE"/>
        </w:rPr>
        <w:t xml:space="preserve">erkembang menjadi pribadi yang beriman kepada </w:t>
      </w:r>
      <w:r w:rsidR="00CF6145" w:rsidRPr="006D5B30">
        <w:rPr>
          <w:rFonts w:ascii="Times New Roman" w:hAnsi="Times New Roman" w:cs="Times New Roman"/>
          <w:sz w:val="24"/>
          <w:szCs w:val="24"/>
          <w:lang w:val="sv-SE"/>
        </w:rPr>
        <w:t>Allah</w:t>
      </w:r>
      <w:r w:rsidRPr="006D5B30">
        <w:rPr>
          <w:rFonts w:ascii="Times New Roman" w:hAnsi="Times New Roman" w:cs="Times New Roman"/>
          <w:sz w:val="24"/>
          <w:szCs w:val="24"/>
          <w:lang w:val="sv-SE"/>
        </w:rPr>
        <w:t xml:space="preserve"> dan </w:t>
      </w:r>
      <w:r w:rsidR="00CF6145" w:rsidRPr="006D5B30">
        <w:rPr>
          <w:rFonts w:ascii="Times New Roman" w:hAnsi="Times New Roman" w:cs="Times New Roman"/>
          <w:sz w:val="24"/>
          <w:szCs w:val="24"/>
          <w:lang w:val="sv-SE"/>
        </w:rPr>
        <w:t xml:space="preserve">sesama. </w:t>
      </w:r>
    </w:p>
    <w:p w14:paraId="0CA860E9" w14:textId="2CC773F2" w:rsidR="00B04CF0" w:rsidRPr="006D5B30" w:rsidRDefault="00CF6145"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ukti </w:t>
      </w:r>
      <w:r w:rsidR="00543169" w:rsidRPr="006D5B30">
        <w:rPr>
          <w:rFonts w:ascii="Times New Roman" w:hAnsi="Times New Roman" w:cs="Times New Roman"/>
          <w:sz w:val="24"/>
          <w:szCs w:val="24"/>
          <w:lang w:val="sv-SE"/>
        </w:rPr>
        <w:t>konkret</w:t>
      </w:r>
      <w:r w:rsidR="00B04CF0" w:rsidRPr="006D5B30">
        <w:rPr>
          <w:rFonts w:ascii="Times New Roman" w:hAnsi="Times New Roman" w:cs="Times New Roman"/>
          <w:sz w:val="24"/>
          <w:szCs w:val="24"/>
          <w:lang w:val="sv-SE"/>
        </w:rPr>
        <w:t xml:space="preserve"> anak memiliki </w:t>
      </w:r>
      <w:r w:rsidR="003539E0" w:rsidRPr="006D5B30">
        <w:rPr>
          <w:rFonts w:ascii="Times New Roman" w:hAnsi="Times New Roman" w:cs="Times New Roman"/>
          <w:sz w:val="24"/>
          <w:szCs w:val="24"/>
          <w:lang w:val="sv-SE"/>
        </w:rPr>
        <w:t>sikap</w:t>
      </w:r>
      <w:r w:rsidR="00B04CF0" w:rsidRPr="006D5B30">
        <w:rPr>
          <w:rFonts w:ascii="Times New Roman" w:hAnsi="Times New Roman" w:cs="Times New Roman"/>
          <w:sz w:val="24"/>
          <w:szCs w:val="24"/>
          <w:lang w:val="sv-SE"/>
        </w:rPr>
        <w:t xml:space="preserve"> kasih sayang kepada</w:t>
      </w:r>
      <w:r w:rsidRPr="006D5B30">
        <w:rPr>
          <w:rFonts w:ascii="Times New Roman" w:hAnsi="Times New Roman" w:cs="Times New Roman"/>
          <w:sz w:val="24"/>
          <w:szCs w:val="24"/>
          <w:lang w:val="sv-SE"/>
        </w:rPr>
        <w:t xml:space="preserve"> Allah </w:t>
      </w:r>
      <w:r w:rsidR="00397D5C" w:rsidRPr="006D5B30">
        <w:rPr>
          <w:rFonts w:ascii="Times New Roman" w:hAnsi="Times New Roman" w:cs="Times New Roman"/>
          <w:sz w:val="24"/>
          <w:szCs w:val="24"/>
          <w:lang w:val="sv-SE"/>
        </w:rPr>
        <w:t>dapat dilihat dari kebiasaan anak yang</w:t>
      </w:r>
      <w:r w:rsidRPr="006D5B30">
        <w:rPr>
          <w:rFonts w:ascii="Times New Roman" w:hAnsi="Times New Roman" w:cs="Times New Roman"/>
          <w:sz w:val="24"/>
          <w:szCs w:val="24"/>
          <w:lang w:val="sv-SE"/>
        </w:rPr>
        <w:t xml:space="preserve"> rajin berdoa, mengikuti perayaan Ekaristi, membaca </w:t>
      </w:r>
      <w:r w:rsidR="005D5CFE"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 xml:space="preserve">itab </w:t>
      </w:r>
      <w:r w:rsidR="005D5CFE" w:rsidRPr="006D5B30">
        <w:rPr>
          <w:rFonts w:ascii="Times New Roman" w:hAnsi="Times New Roman" w:cs="Times New Roman"/>
          <w:sz w:val="24"/>
          <w:szCs w:val="24"/>
          <w:lang w:val="sv-SE"/>
        </w:rPr>
        <w:t>S</w:t>
      </w:r>
      <w:r w:rsidRPr="006D5B30">
        <w:rPr>
          <w:rFonts w:ascii="Times New Roman" w:hAnsi="Times New Roman" w:cs="Times New Roman"/>
          <w:sz w:val="24"/>
          <w:szCs w:val="24"/>
          <w:lang w:val="sv-SE"/>
        </w:rPr>
        <w:t>uci</w:t>
      </w:r>
      <w:r w:rsidR="00397D5C" w:rsidRPr="006D5B30">
        <w:rPr>
          <w:rFonts w:ascii="Times New Roman" w:hAnsi="Times New Roman" w:cs="Times New Roman"/>
          <w:sz w:val="24"/>
          <w:szCs w:val="24"/>
          <w:lang w:val="sv-SE"/>
        </w:rPr>
        <w:t>, dan aktif dalam kegiatan Gereja. Sebaliknya</w:t>
      </w:r>
      <w:r w:rsidR="00786B4A" w:rsidRPr="006D5B30">
        <w:rPr>
          <w:rFonts w:ascii="Times New Roman" w:hAnsi="Times New Roman" w:cs="Times New Roman"/>
          <w:sz w:val="24"/>
          <w:szCs w:val="24"/>
          <w:lang w:val="sv-SE"/>
        </w:rPr>
        <w:t>,</w:t>
      </w:r>
      <w:r w:rsidR="00397D5C" w:rsidRPr="006D5B30">
        <w:rPr>
          <w:rFonts w:ascii="Times New Roman" w:hAnsi="Times New Roman" w:cs="Times New Roman"/>
          <w:sz w:val="24"/>
          <w:szCs w:val="24"/>
          <w:lang w:val="sv-SE"/>
        </w:rPr>
        <w:t xml:space="preserve"> </w:t>
      </w:r>
      <w:r w:rsidR="00A011EE" w:rsidRPr="006D5B30">
        <w:rPr>
          <w:rFonts w:ascii="Times New Roman" w:hAnsi="Times New Roman" w:cs="Times New Roman"/>
          <w:sz w:val="24"/>
          <w:szCs w:val="24"/>
          <w:lang w:val="sv-SE"/>
        </w:rPr>
        <w:t xml:space="preserve">sikap </w:t>
      </w:r>
      <w:r w:rsidR="00B04CF0" w:rsidRPr="006D5B30">
        <w:rPr>
          <w:rFonts w:ascii="Times New Roman" w:hAnsi="Times New Roman" w:cs="Times New Roman"/>
          <w:sz w:val="24"/>
          <w:szCs w:val="24"/>
          <w:lang w:val="sv-SE"/>
        </w:rPr>
        <w:t>kasih sayang</w:t>
      </w:r>
      <w:r w:rsidR="00397D5C" w:rsidRPr="006D5B30">
        <w:rPr>
          <w:rFonts w:ascii="Times New Roman" w:hAnsi="Times New Roman" w:cs="Times New Roman"/>
          <w:sz w:val="24"/>
          <w:szCs w:val="24"/>
          <w:lang w:val="sv-SE"/>
        </w:rPr>
        <w:t xml:space="preserve"> anak kepada sesama dapat dilihat dari ketaatan dan penghargaan </w:t>
      </w:r>
      <w:r w:rsidR="00E56C99" w:rsidRPr="006D5B30">
        <w:rPr>
          <w:rFonts w:ascii="Times New Roman" w:hAnsi="Times New Roman" w:cs="Times New Roman"/>
          <w:sz w:val="24"/>
          <w:szCs w:val="24"/>
          <w:lang w:val="sv-SE"/>
        </w:rPr>
        <w:t xml:space="preserve">anak </w:t>
      </w:r>
      <w:r w:rsidR="00397D5C" w:rsidRPr="006D5B30">
        <w:rPr>
          <w:rFonts w:ascii="Times New Roman" w:hAnsi="Times New Roman" w:cs="Times New Roman"/>
          <w:sz w:val="24"/>
          <w:szCs w:val="24"/>
          <w:lang w:val="sv-SE"/>
        </w:rPr>
        <w:t>terhadap orang tua dan anggota keluarga</w:t>
      </w:r>
      <w:r w:rsidR="00E56C99" w:rsidRPr="006D5B30">
        <w:rPr>
          <w:rFonts w:ascii="Times New Roman" w:hAnsi="Times New Roman" w:cs="Times New Roman"/>
          <w:sz w:val="24"/>
          <w:szCs w:val="24"/>
          <w:lang w:val="sv-SE"/>
        </w:rPr>
        <w:t xml:space="preserve">, jujur dalam perkataan dan perbuatan, rajin membantu orang tua di rumah, </w:t>
      </w:r>
      <w:r w:rsidR="00786B4A" w:rsidRPr="006D5B30">
        <w:rPr>
          <w:rFonts w:ascii="Times New Roman" w:hAnsi="Times New Roman" w:cs="Times New Roman"/>
          <w:sz w:val="24"/>
          <w:szCs w:val="24"/>
          <w:lang w:val="sv-SE"/>
        </w:rPr>
        <w:t xml:space="preserve">dan </w:t>
      </w:r>
      <w:r w:rsidR="00E56C99" w:rsidRPr="006D5B30">
        <w:rPr>
          <w:rFonts w:ascii="Times New Roman" w:hAnsi="Times New Roman" w:cs="Times New Roman"/>
          <w:sz w:val="24"/>
          <w:szCs w:val="24"/>
          <w:lang w:val="sv-SE"/>
        </w:rPr>
        <w:t>rela berbagi dengan teman di sekolah</w:t>
      </w:r>
      <w:r w:rsidR="00CF5771" w:rsidRPr="006D5B30">
        <w:rPr>
          <w:rFonts w:ascii="Times New Roman" w:hAnsi="Times New Roman" w:cs="Times New Roman"/>
          <w:sz w:val="24"/>
          <w:szCs w:val="24"/>
          <w:lang w:val="sv-SE"/>
        </w:rPr>
        <w:t>.</w:t>
      </w:r>
      <w:r w:rsidR="00397D5C" w:rsidRPr="006D5B30">
        <w:rPr>
          <w:rFonts w:ascii="Times New Roman" w:hAnsi="Times New Roman" w:cs="Times New Roman"/>
          <w:sz w:val="24"/>
          <w:szCs w:val="24"/>
          <w:lang w:val="sv-SE"/>
        </w:rPr>
        <w:t xml:space="preserve"> </w:t>
      </w:r>
    </w:p>
    <w:p w14:paraId="50FFA723" w14:textId="7AB7DD2F" w:rsidR="0015066C" w:rsidRPr="006D5B30" w:rsidRDefault="003539E0"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kap </w:t>
      </w:r>
      <w:r w:rsidR="00AA11A3" w:rsidRPr="006D5B30">
        <w:rPr>
          <w:rFonts w:ascii="Times New Roman" w:hAnsi="Times New Roman" w:cs="Times New Roman"/>
          <w:sz w:val="24"/>
          <w:szCs w:val="24"/>
          <w:lang w:val="sv-SE"/>
        </w:rPr>
        <w:t xml:space="preserve">kasih sayang </w:t>
      </w:r>
      <w:r w:rsidR="00AC4BD4" w:rsidRPr="006D5B30">
        <w:rPr>
          <w:rFonts w:ascii="Times New Roman" w:hAnsi="Times New Roman" w:cs="Times New Roman"/>
          <w:sz w:val="24"/>
          <w:szCs w:val="24"/>
          <w:lang w:val="sv-SE"/>
        </w:rPr>
        <w:t xml:space="preserve">kepada Allah dan sesama </w:t>
      </w:r>
      <w:r w:rsidR="00AA11A3" w:rsidRPr="006D5B30">
        <w:rPr>
          <w:rFonts w:ascii="Times New Roman" w:hAnsi="Times New Roman" w:cs="Times New Roman"/>
          <w:sz w:val="24"/>
          <w:szCs w:val="24"/>
          <w:lang w:val="sv-SE"/>
        </w:rPr>
        <w:t xml:space="preserve">yang tumbuh </w:t>
      </w:r>
      <w:r w:rsidR="00AC4BD4" w:rsidRPr="006D5B30">
        <w:rPr>
          <w:rFonts w:ascii="Times New Roman" w:hAnsi="Times New Roman" w:cs="Times New Roman"/>
          <w:sz w:val="24"/>
          <w:szCs w:val="24"/>
          <w:lang w:val="sv-SE"/>
        </w:rPr>
        <w:t>dalam diri</w:t>
      </w:r>
      <w:r w:rsidR="00AA11A3" w:rsidRPr="006D5B30">
        <w:rPr>
          <w:rFonts w:ascii="Times New Roman" w:hAnsi="Times New Roman" w:cs="Times New Roman"/>
          <w:sz w:val="24"/>
          <w:szCs w:val="24"/>
          <w:lang w:val="sv-SE"/>
        </w:rPr>
        <w:t xml:space="preserve"> anak memiliki manfaat bagi pertumbuhan diri</w:t>
      </w:r>
      <w:r w:rsidR="005D5CFE" w:rsidRPr="006D5B30">
        <w:rPr>
          <w:rFonts w:ascii="Times New Roman" w:hAnsi="Times New Roman" w:cs="Times New Roman"/>
          <w:sz w:val="24"/>
          <w:szCs w:val="24"/>
          <w:lang w:val="sv-SE"/>
        </w:rPr>
        <w:t xml:space="preserve"> anak</w:t>
      </w:r>
      <w:r w:rsidR="00AA11A3" w:rsidRPr="006D5B30">
        <w:rPr>
          <w:rFonts w:ascii="Times New Roman" w:hAnsi="Times New Roman" w:cs="Times New Roman"/>
          <w:sz w:val="24"/>
          <w:szCs w:val="24"/>
          <w:lang w:val="sv-SE"/>
        </w:rPr>
        <w:t xml:space="preserve"> dan kehidupan sosialnya. Sikap kasih sayang kepada Allah menumbuhkan kesadaran spiritual mendalam yang menjadikan anak belajar untuk menghargai semua ciptaan Tuhan dan berusaha menjalani hidup sesuai dengan nilai-nilai moral. Selain itu</w:t>
      </w:r>
      <w:r w:rsidR="00786B4A" w:rsidRPr="006D5B30">
        <w:rPr>
          <w:rFonts w:ascii="Times New Roman" w:hAnsi="Times New Roman" w:cs="Times New Roman"/>
          <w:sz w:val="24"/>
          <w:szCs w:val="24"/>
          <w:lang w:val="sv-SE"/>
        </w:rPr>
        <w:t>,</w:t>
      </w:r>
      <w:r w:rsidR="00AA11A3" w:rsidRPr="006D5B30">
        <w:rPr>
          <w:rFonts w:ascii="Times New Roman" w:hAnsi="Times New Roman" w:cs="Times New Roman"/>
          <w:sz w:val="24"/>
          <w:szCs w:val="24"/>
          <w:lang w:val="sv-SE"/>
        </w:rPr>
        <w:t xml:space="preserve"> sikap kasih sayang kepada sesama dapat menjadikan anak memiliki kepekaan untuk peduli dan siap membantu orang lain. Dengan demikian, anak akan tumbuh menjadi individu yang memperhatikan kepentingan orang lain dan dapat menciptakan lingkungan hidup yang damai di mana setiap orang saling menghormati dan saling mendukung. </w:t>
      </w:r>
      <w:r w:rsidR="0015066C" w:rsidRPr="006D5B30">
        <w:rPr>
          <w:rFonts w:ascii="Times New Roman" w:hAnsi="Times New Roman" w:cs="Times New Roman"/>
          <w:sz w:val="24"/>
          <w:szCs w:val="24"/>
          <w:lang w:val="sv-SE"/>
        </w:rPr>
        <w:br w:type="page"/>
      </w:r>
    </w:p>
    <w:p w14:paraId="1A95AA4B" w14:textId="7AAD3ED8" w:rsidR="00F4738A" w:rsidRPr="006D5B30" w:rsidRDefault="00997C19"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enyataannya dalam dunia dewasa ini, </w:t>
      </w:r>
      <w:r w:rsidR="00E0121C" w:rsidRPr="006D5B30">
        <w:rPr>
          <w:rFonts w:ascii="Times New Roman" w:hAnsi="Times New Roman" w:cs="Times New Roman"/>
          <w:sz w:val="24"/>
          <w:szCs w:val="24"/>
          <w:lang w:val="sv-SE"/>
        </w:rPr>
        <w:t xml:space="preserve">peneliti menemukan permasalahan dimana </w:t>
      </w:r>
      <w:r w:rsidRPr="006D5B30">
        <w:rPr>
          <w:rFonts w:ascii="Times New Roman" w:hAnsi="Times New Roman" w:cs="Times New Roman"/>
          <w:sz w:val="24"/>
          <w:szCs w:val="24"/>
          <w:lang w:val="sv-SE"/>
        </w:rPr>
        <w:t>orang tua seringkali kurang memberi perhatian terhadap pendidikan iman anak. Banyak orang tua</w:t>
      </w:r>
      <w:r w:rsidR="00CF5771" w:rsidRPr="006D5B30">
        <w:rPr>
          <w:rFonts w:ascii="Times New Roman" w:hAnsi="Times New Roman" w:cs="Times New Roman"/>
          <w:sz w:val="24"/>
          <w:szCs w:val="24"/>
          <w:lang w:val="sv-SE"/>
        </w:rPr>
        <w:t xml:space="preserve"> telah</w:t>
      </w:r>
      <w:r w:rsidRPr="006D5B30">
        <w:rPr>
          <w:rFonts w:ascii="Times New Roman" w:hAnsi="Times New Roman" w:cs="Times New Roman"/>
          <w:sz w:val="24"/>
          <w:szCs w:val="24"/>
          <w:lang w:val="sv-SE"/>
        </w:rPr>
        <w:t xml:space="preserve"> mengabaikan atau meninggalkan peran dan tanggung jawabnya sebagai pendidik yang pertama dan utama. Seringkali</w:t>
      </w:r>
      <w:r w:rsidR="00786B4A"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orang tua hanya berusaha untuk memenuhi kebutuhan jasmani sedangkan kebutuhan rohani anak kurang mendapatkan perhatian. </w:t>
      </w:r>
      <w:bookmarkStart w:id="16" w:name="_Hlk201406979"/>
      <w:r w:rsidR="00E0121C" w:rsidRPr="006D5B30">
        <w:rPr>
          <w:rFonts w:ascii="Times New Roman" w:hAnsi="Times New Roman" w:cs="Times New Roman"/>
          <w:sz w:val="24"/>
          <w:szCs w:val="24"/>
          <w:lang w:val="sv-SE"/>
        </w:rPr>
        <w:t xml:space="preserve">Permasalahan yang ditemukan peneliti </w:t>
      </w:r>
      <w:r w:rsidR="006E343E" w:rsidRPr="006D5B30">
        <w:rPr>
          <w:rFonts w:ascii="Times New Roman" w:hAnsi="Times New Roman" w:cs="Times New Roman"/>
          <w:sz w:val="24"/>
          <w:szCs w:val="24"/>
          <w:lang w:val="sv-SE"/>
        </w:rPr>
        <w:t xml:space="preserve">diperkuat </w:t>
      </w:r>
      <w:r w:rsidR="00E0121C" w:rsidRPr="006D5B30">
        <w:rPr>
          <w:rFonts w:ascii="Times New Roman" w:hAnsi="Times New Roman" w:cs="Times New Roman"/>
          <w:sz w:val="24"/>
          <w:szCs w:val="24"/>
          <w:lang w:val="sv-SE"/>
        </w:rPr>
        <w:t>oleh</w:t>
      </w:r>
      <w:r w:rsidR="006E343E" w:rsidRPr="006D5B30">
        <w:rPr>
          <w:rFonts w:ascii="Times New Roman" w:hAnsi="Times New Roman" w:cs="Times New Roman"/>
          <w:sz w:val="24"/>
          <w:szCs w:val="24"/>
          <w:lang w:val="sv-SE"/>
        </w:rPr>
        <w:t xml:space="preserve"> peneliti-peneliti sebelumnya yang telah melakukan penelitian mengenai pendidikan iman </w:t>
      </w:r>
      <w:r w:rsidR="00356F47" w:rsidRPr="006D5B30">
        <w:rPr>
          <w:rFonts w:ascii="Times New Roman" w:hAnsi="Times New Roman" w:cs="Times New Roman"/>
          <w:sz w:val="24"/>
          <w:szCs w:val="24"/>
          <w:lang w:val="sv-SE"/>
        </w:rPr>
        <w:t xml:space="preserve">Katolik </w:t>
      </w:r>
      <w:r w:rsidR="006E343E" w:rsidRPr="006D5B30">
        <w:rPr>
          <w:rFonts w:ascii="Times New Roman" w:hAnsi="Times New Roman" w:cs="Times New Roman"/>
          <w:sz w:val="24"/>
          <w:szCs w:val="24"/>
          <w:lang w:val="sv-SE"/>
        </w:rPr>
        <w:t xml:space="preserve">dalam keluarga. </w:t>
      </w:r>
      <w:bookmarkEnd w:id="16"/>
    </w:p>
    <w:p w14:paraId="3B7D5A51" w14:textId="17317720" w:rsidR="00F4738A" w:rsidRPr="006D5B30" w:rsidRDefault="006E343E" w:rsidP="006C73C4">
      <w:pPr>
        <w:spacing w:after="0" w:line="480" w:lineRule="auto"/>
        <w:ind w:firstLine="720"/>
        <w:jc w:val="both"/>
        <w:rPr>
          <w:rFonts w:ascii="Times New Roman" w:hAnsi="Times New Roman" w:cs="Times New Roman"/>
          <w:sz w:val="24"/>
          <w:szCs w:val="24"/>
          <w:lang w:val="sv-SE"/>
        </w:rPr>
      </w:pPr>
      <w:bookmarkStart w:id="17" w:name="_Hlk201406373"/>
      <w:r w:rsidRPr="006D5B30">
        <w:rPr>
          <w:rFonts w:ascii="Times New Roman" w:hAnsi="Times New Roman" w:cs="Times New Roman"/>
          <w:sz w:val="24"/>
          <w:szCs w:val="24"/>
          <w:lang w:val="sv-SE"/>
        </w:rPr>
        <w:t xml:space="preserve">Handayani (2022:138) dalam penelitiannya menemukan kasus bahwa orang tua </w:t>
      </w:r>
      <w:r w:rsidR="00F4738A" w:rsidRPr="006D5B30">
        <w:rPr>
          <w:rFonts w:ascii="Times New Roman" w:hAnsi="Times New Roman" w:cs="Times New Roman"/>
          <w:sz w:val="24"/>
          <w:szCs w:val="24"/>
          <w:lang w:val="sv-SE"/>
        </w:rPr>
        <w:t xml:space="preserve">yang terlalu </w:t>
      </w:r>
      <w:r w:rsidRPr="006D5B30">
        <w:rPr>
          <w:rFonts w:ascii="Times New Roman" w:hAnsi="Times New Roman" w:cs="Times New Roman"/>
          <w:sz w:val="24"/>
          <w:szCs w:val="24"/>
          <w:lang w:val="sv-SE"/>
        </w:rPr>
        <w:t xml:space="preserve">sibuk dengan pekerjaannya </w:t>
      </w:r>
      <w:r w:rsidR="00F4738A" w:rsidRPr="006D5B30">
        <w:rPr>
          <w:rFonts w:ascii="Times New Roman" w:hAnsi="Times New Roman" w:cs="Times New Roman"/>
          <w:sz w:val="24"/>
          <w:szCs w:val="24"/>
          <w:lang w:val="sv-SE"/>
        </w:rPr>
        <w:t xml:space="preserve">menyebabkan </w:t>
      </w:r>
      <w:r w:rsidRPr="006D5B30">
        <w:rPr>
          <w:rFonts w:ascii="Times New Roman" w:hAnsi="Times New Roman" w:cs="Times New Roman"/>
          <w:sz w:val="24"/>
          <w:szCs w:val="24"/>
          <w:lang w:val="sv-SE"/>
        </w:rPr>
        <w:t xml:space="preserve">kurang </w:t>
      </w:r>
      <w:r w:rsidR="00F4738A" w:rsidRPr="006D5B30">
        <w:rPr>
          <w:rFonts w:ascii="Times New Roman" w:hAnsi="Times New Roman" w:cs="Times New Roman"/>
          <w:sz w:val="24"/>
          <w:szCs w:val="24"/>
          <w:lang w:val="sv-SE"/>
        </w:rPr>
        <w:t>memberi perhatian</w:t>
      </w:r>
      <w:r w:rsidRPr="006D5B30">
        <w:rPr>
          <w:rFonts w:ascii="Times New Roman" w:hAnsi="Times New Roman" w:cs="Times New Roman"/>
          <w:sz w:val="24"/>
          <w:szCs w:val="24"/>
          <w:lang w:val="sv-SE"/>
        </w:rPr>
        <w:t xml:space="preserve"> </w:t>
      </w:r>
      <w:r w:rsidR="00F4738A" w:rsidRPr="006D5B30">
        <w:rPr>
          <w:rFonts w:ascii="Times New Roman" w:hAnsi="Times New Roman" w:cs="Times New Roman"/>
          <w:sz w:val="24"/>
          <w:szCs w:val="24"/>
          <w:lang w:val="sv-SE"/>
        </w:rPr>
        <w:t xml:space="preserve">terhadap </w:t>
      </w:r>
      <w:r w:rsidRPr="006D5B30">
        <w:rPr>
          <w:rFonts w:ascii="Times New Roman" w:hAnsi="Times New Roman" w:cs="Times New Roman"/>
          <w:sz w:val="24"/>
          <w:szCs w:val="24"/>
          <w:lang w:val="sv-SE"/>
        </w:rPr>
        <w:t>pendidikan iman anaknya.</w:t>
      </w:r>
      <w:r w:rsidR="00E0121C" w:rsidRPr="006D5B30">
        <w:rPr>
          <w:rFonts w:ascii="Times New Roman" w:hAnsi="Times New Roman" w:cs="Times New Roman"/>
          <w:sz w:val="24"/>
          <w:szCs w:val="24"/>
          <w:lang w:val="sv-SE"/>
        </w:rPr>
        <w:t xml:space="preserve"> Wea (2022:49) dalam penelitiannya menemukan kasus bahwa orang tua tidak menjalankan perannya sebagai pendidik iman anak karena orang tua tidak memiliki banyak waktu untuk </w:t>
      </w:r>
      <w:r w:rsidR="00CF5771" w:rsidRPr="006D5B30">
        <w:rPr>
          <w:rFonts w:ascii="Times New Roman" w:hAnsi="Times New Roman" w:cs="Times New Roman"/>
          <w:sz w:val="24"/>
          <w:szCs w:val="24"/>
          <w:lang w:val="sv-SE"/>
        </w:rPr>
        <w:t>pendidikan iman anak.</w:t>
      </w:r>
      <w:bookmarkEnd w:id="17"/>
      <w:r w:rsidR="00E0121C" w:rsidRPr="006D5B30">
        <w:rPr>
          <w:rFonts w:ascii="Times New Roman" w:hAnsi="Times New Roman" w:cs="Times New Roman"/>
          <w:sz w:val="24"/>
          <w:szCs w:val="24"/>
          <w:lang w:val="sv-SE"/>
        </w:rPr>
        <w:t xml:space="preserve"> </w:t>
      </w:r>
      <w:r w:rsidR="00356F47" w:rsidRPr="006D5B30">
        <w:rPr>
          <w:rFonts w:ascii="Times New Roman" w:hAnsi="Times New Roman" w:cs="Times New Roman"/>
          <w:sz w:val="24"/>
          <w:szCs w:val="24"/>
          <w:lang w:val="sv-SE"/>
        </w:rPr>
        <w:t>Rankoa (2021:18) dalam penelitiannya juga menemukan kasus bahwa orang tua meninggalkan atau melupakan tanggungjawabnya sebagai pe</w:t>
      </w:r>
      <w:r w:rsidR="00CF5771" w:rsidRPr="006D5B30">
        <w:rPr>
          <w:rFonts w:ascii="Times New Roman" w:hAnsi="Times New Roman" w:cs="Times New Roman"/>
          <w:sz w:val="24"/>
          <w:szCs w:val="24"/>
          <w:lang w:val="sv-SE"/>
        </w:rPr>
        <w:t>ndidik</w:t>
      </w:r>
      <w:r w:rsidR="00356F47" w:rsidRPr="006D5B30">
        <w:rPr>
          <w:rFonts w:ascii="Times New Roman" w:hAnsi="Times New Roman" w:cs="Times New Roman"/>
          <w:sz w:val="24"/>
          <w:szCs w:val="24"/>
          <w:lang w:val="sv-SE"/>
        </w:rPr>
        <w:t xml:space="preserve"> utama karena kebutuhan ekonomi. </w:t>
      </w:r>
    </w:p>
    <w:p w14:paraId="43E10A8F" w14:textId="2092E13A" w:rsidR="00997C19" w:rsidRPr="006D5B30" w:rsidRDefault="00CF5771" w:rsidP="006C73C4">
      <w:pPr>
        <w:spacing w:after="0" w:line="480" w:lineRule="auto"/>
        <w:ind w:firstLine="720"/>
        <w:jc w:val="both"/>
        <w:rPr>
          <w:rFonts w:ascii="Times New Roman" w:hAnsi="Times New Roman" w:cs="Times New Roman"/>
          <w:sz w:val="24"/>
          <w:szCs w:val="24"/>
          <w:lang w:val="sv-SE"/>
        </w:rPr>
      </w:pPr>
      <w:bookmarkStart w:id="18" w:name="_Hlk201406996"/>
      <w:r w:rsidRPr="006D5B30">
        <w:rPr>
          <w:rFonts w:ascii="Times New Roman" w:hAnsi="Times New Roman" w:cs="Times New Roman"/>
          <w:sz w:val="24"/>
          <w:szCs w:val="24"/>
          <w:lang w:val="sv-SE"/>
        </w:rPr>
        <w:t>Meskipun demikian para peneliti ini hanya memfokuskan diri pada penelitian tentang kurangnya perhatian orang tua terhadap pendidikan iman anak dalam keluarg</w:t>
      </w:r>
      <w:r w:rsidR="00F4738A" w:rsidRPr="006D5B30">
        <w:rPr>
          <w:rFonts w:ascii="Times New Roman" w:hAnsi="Times New Roman" w:cs="Times New Roman"/>
          <w:sz w:val="24"/>
          <w:szCs w:val="24"/>
          <w:lang w:val="sv-SE"/>
        </w:rPr>
        <w:t>a</w:t>
      </w:r>
      <w:r w:rsidR="00786B4A" w:rsidRPr="006D5B30">
        <w:rPr>
          <w:rFonts w:ascii="Times New Roman" w:hAnsi="Times New Roman" w:cs="Times New Roman"/>
          <w:sz w:val="24"/>
          <w:szCs w:val="24"/>
          <w:lang w:val="sv-SE"/>
        </w:rPr>
        <w:t>. S</w:t>
      </w:r>
      <w:r w:rsidRPr="006D5B30">
        <w:rPr>
          <w:rFonts w:ascii="Times New Roman" w:hAnsi="Times New Roman" w:cs="Times New Roman"/>
          <w:sz w:val="24"/>
          <w:szCs w:val="24"/>
          <w:lang w:val="sv-SE"/>
        </w:rPr>
        <w:t>ebaliknya</w:t>
      </w:r>
      <w:r w:rsidR="00786B4A"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hampir tidak banyak </w:t>
      </w:r>
      <w:r w:rsidR="00786B4A" w:rsidRPr="006D5B30">
        <w:rPr>
          <w:rFonts w:ascii="Times New Roman" w:hAnsi="Times New Roman" w:cs="Times New Roman"/>
          <w:sz w:val="24"/>
          <w:szCs w:val="24"/>
          <w:lang w:val="sv-SE"/>
        </w:rPr>
        <w:t xml:space="preserve">penelitian </w:t>
      </w:r>
      <w:r w:rsidRPr="006D5B30">
        <w:rPr>
          <w:rFonts w:ascii="Times New Roman" w:hAnsi="Times New Roman" w:cs="Times New Roman"/>
          <w:sz w:val="24"/>
          <w:szCs w:val="24"/>
          <w:lang w:val="sv-SE"/>
        </w:rPr>
        <w:t xml:space="preserve">mendiskusikan tentang tanggung jawab orang tua dalam pendidikan iman anak serta pembentukan sikap kasih sayang anak </w:t>
      </w:r>
      <w:r w:rsidR="00F96C63" w:rsidRPr="006D5B30">
        <w:rPr>
          <w:rFonts w:ascii="Times New Roman" w:hAnsi="Times New Roman" w:cs="Times New Roman"/>
          <w:sz w:val="24"/>
          <w:szCs w:val="24"/>
          <w:lang w:val="sv-SE"/>
        </w:rPr>
        <w:t>kepada</w:t>
      </w:r>
      <w:r w:rsidRPr="006D5B30">
        <w:rPr>
          <w:rFonts w:ascii="Times New Roman" w:hAnsi="Times New Roman" w:cs="Times New Roman"/>
          <w:sz w:val="24"/>
          <w:szCs w:val="24"/>
          <w:lang w:val="sv-SE"/>
        </w:rPr>
        <w:t xml:space="preserve"> Allah dan sesama.   </w:t>
      </w:r>
    </w:p>
    <w:bookmarkEnd w:id="18"/>
    <w:p w14:paraId="6DF7BF7F" w14:textId="1EA3984F" w:rsidR="000B0CB4" w:rsidRPr="006D5B30" w:rsidRDefault="00E677B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Latar belakang dan permasalahan penelitian ini memberi inspirasi, memotivasi, dan mendorong peneliti untuk melakukan penelitian ilmiah ini dengan judul </w:t>
      </w:r>
      <w:r w:rsidR="000B0CB4" w:rsidRPr="006D5B30">
        <w:rPr>
          <w:rFonts w:ascii="Times New Roman" w:hAnsi="Times New Roman" w:cs="Times New Roman"/>
          <w:sz w:val="24"/>
          <w:szCs w:val="24"/>
          <w:lang w:val="sv-SE"/>
        </w:rPr>
        <w:t>“</w:t>
      </w:r>
      <w:r w:rsidR="0035466E" w:rsidRPr="006D5B30">
        <w:rPr>
          <w:rFonts w:ascii="Times New Roman" w:hAnsi="Times New Roman" w:cs="Times New Roman"/>
          <w:sz w:val="24"/>
          <w:szCs w:val="24"/>
          <w:lang w:val="sv-SE"/>
        </w:rPr>
        <w:t xml:space="preserve">PENDIDIKAN IMAN </w:t>
      </w:r>
      <w:r w:rsidR="005C35D2" w:rsidRPr="006D5B30">
        <w:rPr>
          <w:rFonts w:ascii="Times New Roman" w:hAnsi="Times New Roman" w:cs="Times New Roman"/>
          <w:sz w:val="24"/>
          <w:szCs w:val="24"/>
          <w:lang w:val="sv-SE"/>
        </w:rPr>
        <w:t xml:space="preserve">KATOLIK </w:t>
      </w:r>
      <w:r w:rsidR="0035466E" w:rsidRPr="006D5B30">
        <w:rPr>
          <w:rFonts w:ascii="Times New Roman" w:hAnsi="Times New Roman" w:cs="Times New Roman"/>
          <w:sz w:val="24"/>
          <w:szCs w:val="24"/>
          <w:lang w:val="sv-SE"/>
        </w:rPr>
        <w:t xml:space="preserve">DALAM KELUARGA </w:t>
      </w:r>
      <w:r w:rsidR="00E56C99" w:rsidRPr="006D5B30">
        <w:rPr>
          <w:rFonts w:ascii="Times New Roman" w:hAnsi="Times New Roman" w:cs="Times New Roman"/>
          <w:sz w:val="24"/>
          <w:szCs w:val="24"/>
          <w:lang w:val="sv-SE"/>
        </w:rPr>
        <w:t>SERTA</w:t>
      </w:r>
      <w:r w:rsidR="0035466E" w:rsidRPr="006D5B30">
        <w:rPr>
          <w:rFonts w:ascii="Times New Roman" w:hAnsi="Times New Roman" w:cs="Times New Roman"/>
          <w:sz w:val="24"/>
          <w:szCs w:val="24"/>
          <w:lang w:val="sv-SE"/>
        </w:rPr>
        <w:t xml:space="preserve"> PEMBENTUKAN SIKAP KASIH SAYANG KEPADA </w:t>
      </w:r>
      <w:r w:rsidR="00E56C99" w:rsidRPr="006D5B30">
        <w:rPr>
          <w:rFonts w:ascii="Times New Roman" w:hAnsi="Times New Roman" w:cs="Times New Roman"/>
          <w:sz w:val="24"/>
          <w:szCs w:val="24"/>
          <w:lang w:val="sv-SE"/>
        </w:rPr>
        <w:t xml:space="preserve">ALLAH DAN </w:t>
      </w:r>
      <w:r w:rsidR="0035466E" w:rsidRPr="006D5B30">
        <w:rPr>
          <w:rFonts w:ascii="Times New Roman" w:hAnsi="Times New Roman" w:cs="Times New Roman"/>
          <w:sz w:val="24"/>
          <w:szCs w:val="24"/>
          <w:lang w:val="sv-SE"/>
        </w:rPr>
        <w:t>SESAMA</w:t>
      </w:r>
      <w:r w:rsidR="00E56C99" w:rsidRPr="006D5B30">
        <w:rPr>
          <w:rFonts w:ascii="Times New Roman" w:hAnsi="Times New Roman" w:cs="Times New Roman"/>
          <w:sz w:val="24"/>
          <w:szCs w:val="24"/>
          <w:lang w:val="sv-SE"/>
        </w:rPr>
        <w:t xml:space="preserve"> DALAM DIRI ANAK</w:t>
      </w:r>
      <w:r w:rsidR="000B0CB4" w:rsidRPr="006D5B30">
        <w:rPr>
          <w:rFonts w:ascii="Times New Roman" w:hAnsi="Times New Roman" w:cs="Times New Roman"/>
          <w:sz w:val="24"/>
          <w:szCs w:val="24"/>
          <w:lang w:val="sv-SE"/>
        </w:rPr>
        <w:t>”.</w:t>
      </w:r>
    </w:p>
    <w:p w14:paraId="547A55AF" w14:textId="77777777" w:rsidR="000B0CB4" w:rsidRPr="006D5B30" w:rsidRDefault="000B0CB4" w:rsidP="006C73C4">
      <w:pPr>
        <w:pStyle w:val="ListParagraph"/>
        <w:spacing w:after="0" w:line="480" w:lineRule="auto"/>
        <w:ind w:firstLine="720"/>
        <w:jc w:val="both"/>
        <w:rPr>
          <w:rFonts w:ascii="Times New Roman" w:hAnsi="Times New Roman" w:cs="Times New Roman"/>
          <w:sz w:val="24"/>
          <w:szCs w:val="24"/>
          <w:lang w:val="sv-SE"/>
        </w:rPr>
      </w:pPr>
    </w:p>
    <w:p w14:paraId="7435FFCD" w14:textId="77777777" w:rsidR="000B0CB4" w:rsidRPr="006D5B30" w:rsidRDefault="000B0CB4" w:rsidP="006C73C4">
      <w:pPr>
        <w:pStyle w:val="Heading2"/>
      </w:pPr>
      <w:bookmarkStart w:id="19" w:name="_Toc203804981"/>
      <w:r w:rsidRPr="006D5B30">
        <w:t>Rumusan Masalah</w:t>
      </w:r>
      <w:bookmarkEnd w:id="19"/>
    </w:p>
    <w:p w14:paraId="1E9F5D5F" w14:textId="4D1FBC3E" w:rsidR="00C97D05" w:rsidRPr="006D5B30" w:rsidRDefault="000B0CB4"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rujuk pada latar belakang</w:t>
      </w:r>
      <w:r w:rsidR="00C23752" w:rsidRPr="006D5B30">
        <w:rPr>
          <w:rFonts w:ascii="Times New Roman" w:hAnsi="Times New Roman" w:cs="Times New Roman"/>
          <w:sz w:val="24"/>
          <w:szCs w:val="24"/>
          <w:lang w:val="sv-SE"/>
        </w:rPr>
        <w:t xml:space="preserve"> masalah</w:t>
      </w:r>
      <w:r w:rsidRPr="006D5B30">
        <w:rPr>
          <w:rFonts w:ascii="Times New Roman" w:hAnsi="Times New Roman" w:cs="Times New Roman"/>
          <w:sz w:val="24"/>
          <w:szCs w:val="24"/>
          <w:lang w:val="sv-SE"/>
        </w:rPr>
        <w:t xml:space="preserve"> penelitian di atas, </w:t>
      </w:r>
      <w:r w:rsidR="00C23752" w:rsidRPr="006D5B30">
        <w:rPr>
          <w:rFonts w:ascii="Times New Roman" w:hAnsi="Times New Roman" w:cs="Times New Roman"/>
          <w:sz w:val="24"/>
          <w:szCs w:val="24"/>
          <w:lang w:val="sv-SE"/>
        </w:rPr>
        <w:t>maka peneliti merumuskan masalah penelitian ini sebagai berikut:</w:t>
      </w:r>
    </w:p>
    <w:p w14:paraId="0EA960DE" w14:textId="74CEB205" w:rsidR="004B1525" w:rsidRPr="006D5B30" w:rsidRDefault="00C97D05" w:rsidP="006C73C4">
      <w:pPr>
        <w:pStyle w:val="ListParagraph"/>
        <w:numPr>
          <w:ilvl w:val="0"/>
          <w:numId w:val="3"/>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7B2894" w:rsidRPr="006D5B30">
        <w:rPr>
          <w:rFonts w:ascii="Times New Roman" w:hAnsi="Times New Roman" w:cs="Times New Roman"/>
          <w:sz w:val="24"/>
          <w:szCs w:val="24"/>
          <w:lang w:val="sv-SE"/>
        </w:rPr>
        <w:t>Sejauh mana orang tua memberikan perhatian terhadap pendidikan iman anak di dalam keluarga Katolik</w:t>
      </w:r>
      <w:r w:rsidR="004B1525" w:rsidRPr="006D5B30">
        <w:rPr>
          <w:rFonts w:ascii="Times New Roman" w:hAnsi="Times New Roman" w:cs="Times New Roman"/>
          <w:sz w:val="24"/>
          <w:szCs w:val="24"/>
          <w:lang w:val="sv-SE"/>
        </w:rPr>
        <w:t>?</w:t>
      </w:r>
    </w:p>
    <w:p w14:paraId="0CD75402" w14:textId="4D001214" w:rsidR="002A7BC5" w:rsidRPr="006D5B30" w:rsidRDefault="002A7BC5">
      <w:pPr>
        <w:pStyle w:val="ListParagraph"/>
        <w:numPr>
          <w:ilvl w:val="0"/>
          <w:numId w:val="5"/>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7B2894" w:rsidRPr="006D5B30">
        <w:rPr>
          <w:rFonts w:ascii="Times New Roman" w:hAnsi="Times New Roman" w:cs="Times New Roman"/>
          <w:sz w:val="24"/>
          <w:szCs w:val="24"/>
          <w:lang w:val="sv-SE"/>
        </w:rPr>
        <w:t>Bagaimana pengaruh pendidikan iman Katolik terhadap pembentukan sikap kasih sayang</w:t>
      </w:r>
      <w:r w:rsidR="007349D1" w:rsidRPr="006D5B30">
        <w:rPr>
          <w:rFonts w:ascii="Times New Roman" w:hAnsi="Times New Roman" w:cs="Times New Roman"/>
          <w:sz w:val="24"/>
          <w:szCs w:val="24"/>
          <w:lang w:val="sv-SE"/>
        </w:rPr>
        <w:t xml:space="preserve"> anak</w:t>
      </w:r>
      <w:r w:rsidR="007B2894" w:rsidRPr="006D5B30">
        <w:rPr>
          <w:rFonts w:ascii="Times New Roman" w:hAnsi="Times New Roman" w:cs="Times New Roman"/>
          <w:sz w:val="24"/>
          <w:szCs w:val="24"/>
          <w:lang w:val="sv-SE"/>
        </w:rPr>
        <w:t xml:space="preserve"> </w:t>
      </w:r>
      <w:r w:rsidR="00F96C63" w:rsidRPr="006D5B30">
        <w:rPr>
          <w:rFonts w:ascii="Times New Roman" w:hAnsi="Times New Roman" w:cs="Times New Roman"/>
          <w:sz w:val="24"/>
          <w:szCs w:val="24"/>
          <w:lang w:val="sv-SE"/>
        </w:rPr>
        <w:t>kepada</w:t>
      </w:r>
      <w:r w:rsidR="00C23752" w:rsidRPr="006D5B30">
        <w:rPr>
          <w:rFonts w:ascii="Times New Roman" w:hAnsi="Times New Roman" w:cs="Times New Roman"/>
          <w:sz w:val="24"/>
          <w:szCs w:val="24"/>
          <w:lang w:val="sv-SE"/>
        </w:rPr>
        <w:t xml:space="preserve"> Allah dan sesama</w:t>
      </w:r>
      <w:r w:rsidR="007B2894" w:rsidRPr="006D5B30">
        <w:rPr>
          <w:rFonts w:ascii="Times New Roman" w:hAnsi="Times New Roman" w:cs="Times New Roman"/>
          <w:sz w:val="24"/>
          <w:szCs w:val="24"/>
          <w:lang w:val="sv-SE"/>
        </w:rPr>
        <w:t>?</w:t>
      </w:r>
    </w:p>
    <w:p w14:paraId="6E91298A" w14:textId="5095E2BF" w:rsidR="007B2894" w:rsidRPr="006D5B30" w:rsidRDefault="002A7BC5">
      <w:pPr>
        <w:pStyle w:val="ListParagraph"/>
        <w:numPr>
          <w:ilvl w:val="0"/>
          <w:numId w:val="6"/>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7B2894" w:rsidRPr="006D5B30">
        <w:rPr>
          <w:rFonts w:ascii="Times New Roman" w:hAnsi="Times New Roman" w:cs="Times New Roman"/>
          <w:sz w:val="24"/>
          <w:szCs w:val="24"/>
          <w:lang w:val="sv-SE"/>
        </w:rPr>
        <w:t xml:space="preserve">Tantangan apa saja yang dihadapi oleh orang tua dalam mendidik iman anak </w:t>
      </w:r>
      <w:r w:rsidR="007349D1" w:rsidRPr="006D5B30">
        <w:rPr>
          <w:rFonts w:ascii="Times New Roman" w:hAnsi="Times New Roman" w:cs="Times New Roman"/>
          <w:sz w:val="24"/>
          <w:szCs w:val="24"/>
          <w:lang w:val="sv-SE"/>
        </w:rPr>
        <w:t xml:space="preserve">dalam keluarga </w:t>
      </w:r>
      <w:r w:rsidR="00C23752" w:rsidRPr="006D5B30">
        <w:rPr>
          <w:rFonts w:ascii="Times New Roman" w:hAnsi="Times New Roman" w:cs="Times New Roman"/>
          <w:sz w:val="24"/>
          <w:szCs w:val="24"/>
          <w:lang w:val="sv-SE"/>
        </w:rPr>
        <w:t>saat ini</w:t>
      </w:r>
      <w:r w:rsidR="007B2894" w:rsidRPr="006D5B30">
        <w:rPr>
          <w:rFonts w:ascii="Times New Roman" w:hAnsi="Times New Roman" w:cs="Times New Roman"/>
          <w:sz w:val="24"/>
          <w:szCs w:val="24"/>
          <w:lang w:val="sv-SE"/>
        </w:rPr>
        <w:t xml:space="preserve">, dan </w:t>
      </w:r>
      <w:r w:rsidR="00C23752" w:rsidRPr="006D5B30">
        <w:rPr>
          <w:rFonts w:ascii="Times New Roman" w:hAnsi="Times New Roman" w:cs="Times New Roman"/>
          <w:sz w:val="24"/>
          <w:szCs w:val="24"/>
          <w:lang w:val="sv-SE"/>
        </w:rPr>
        <w:t xml:space="preserve">apa </w:t>
      </w:r>
      <w:r w:rsidR="007B2894" w:rsidRPr="006D5B30">
        <w:rPr>
          <w:rFonts w:ascii="Times New Roman" w:hAnsi="Times New Roman" w:cs="Times New Roman"/>
          <w:sz w:val="24"/>
          <w:szCs w:val="24"/>
          <w:lang w:val="sv-SE"/>
        </w:rPr>
        <w:t xml:space="preserve">solusi </w:t>
      </w:r>
      <w:r w:rsidR="00C23752" w:rsidRPr="006D5B30">
        <w:rPr>
          <w:rFonts w:ascii="Times New Roman" w:hAnsi="Times New Roman" w:cs="Times New Roman"/>
          <w:sz w:val="24"/>
          <w:szCs w:val="24"/>
          <w:lang w:val="sv-SE"/>
        </w:rPr>
        <w:t>untuk mengatasi tantangan ini?</w:t>
      </w:r>
    </w:p>
    <w:p w14:paraId="54842B6C" w14:textId="77777777" w:rsidR="004B1525" w:rsidRPr="006D5B30" w:rsidRDefault="004B1525" w:rsidP="006C73C4">
      <w:pPr>
        <w:pStyle w:val="ListParagraph"/>
        <w:spacing w:after="0" w:line="480" w:lineRule="auto"/>
        <w:ind w:left="1418"/>
        <w:jc w:val="both"/>
        <w:rPr>
          <w:rFonts w:ascii="Times New Roman" w:hAnsi="Times New Roman" w:cs="Times New Roman"/>
          <w:sz w:val="24"/>
          <w:szCs w:val="24"/>
          <w:lang w:val="sv-SE"/>
        </w:rPr>
      </w:pPr>
    </w:p>
    <w:p w14:paraId="7053CCCF" w14:textId="77777777" w:rsidR="000B0CB4" w:rsidRPr="006D5B30" w:rsidRDefault="000B0CB4" w:rsidP="006C73C4">
      <w:pPr>
        <w:pStyle w:val="Heading2"/>
      </w:pPr>
      <w:bookmarkStart w:id="20" w:name="_Toc203804982"/>
      <w:r w:rsidRPr="006D5B30">
        <w:t>Tujuan Penelitian</w:t>
      </w:r>
      <w:bookmarkEnd w:id="20"/>
    </w:p>
    <w:p w14:paraId="59E64C55" w14:textId="320A9F7A" w:rsidR="00C97D05" w:rsidRPr="006D5B30" w:rsidRDefault="000B0CB4"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tolak dari rumusan masalah di atas, maka hal yang hendak dikaji dan menjadi tujuan dari pen</w:t>
      </w:r>
      <w:r w:rsidR="007349D1" w:rsidRPr="006D5B30">
        <w:rPr>
          <w:rFonts w:ascii="Times New Roman" w:hAnsi="Times New Roman" w:cs="Times New Roman"/>
          <w:sz w:val="24"/>
          <w:szCs w:val="24"/>
          <w:lang w:val="sv-SE"/>
        </w:rPr>
        <w:t>elitian</w:t>
      </w:r>
      <w:r w:rsidRPr="006D5B30">
        <w:rPr>
          <w:rFonts w:ascii="Times New Roman" w:hAnsi="Times New Roman" w:cs="Times New Roman"/>
          <w:sz w:val="24"/>
          <w:szCs w:val="24"/>
          <w:lang w:val="sv-SE"/>
        </w:rPr>
        <w:t xml:space="preserve"> ini adalah:</w:t>
      </w:r>
    </w:p>
    <w:p w14:paraId="3E542389" w14:textId="69F21FED" w:rsidR="006A4127" w:rsidRPr="006D5B30" w:rsidRDefault="002A7BC5" w:rsidP="006C73C4">
      <w:pPr>
        <w:pStyle w:val="ListParagraph"/>
        <w:numPr>
          <w:ilvl w:val="0"/>
          <w:numId w:val="4"/>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F4738A" w:rsidRPr="006D5B30">
        <w:rPr>
          <w:rFonts w:ascii="Times New Roman" w:hAnsi="Times New Roman" w:cs="Times New Roman"/>
          <w:sz w:val="24"/>
          <w:szCs w:val="24"/>
          <w:lang w:val="sv-SE"/>
        </w:rPr>
        <w:t>M</w:t>
      </w:r>
      <w:r w:rsidR="007B2894" w:rsidRPr="006D5B30">
        <w:rPr>
          <w:rFonts w:ascii="Times New Roman" w:hAnsi="Times New Roman" w:cs="Times New Roman"/>
          <w:sz w:val="24"/>
          <w:szCs w:val="24"/>
          <w:lang w:val="sv-SE"/>
        </w:rPr>
        <w:t>engidentifikasi sejauh mana orang tua memberi perhatian terhadap pendidikan iman anak</w:t>
      </w:r>
      <w:r w:rsidR="007349D1" w:rsidRPr="006D5B30">
        <w:rPr>
          <w:rFonts w:ascii="Times New Roman" w:hAnsi="Times New Roman" w:cs="Times New Roman"/>
          <w:sz w:val="24"/>
          <w:szCs w:val="24"/>
          <w:lang w:val="sv-SE"/>
        </w:rPr>
        <w:t xml:space="preserve"> dalam keluarga.</w:t>
      </w:r>
    </w:p>
    <w:p w14:paraId="30BA9422" w14:textId="74D6C918" w:rsidR="007B2894" w:rsidRPr="006D5B30" w:rsidRDefault="002A7BC5">
      <w:pPr>
        <w:pStyle w:val="ListParagraph"/>
        <w:numPr>
          <w:ilvl w:val="0"/>
          <w:numId w:val="7"/>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7B2894" w:rsidRPr="006D5B30">
        <w:rPr>
          <w:rFonts w:ascii="Times New Roman" w:hAnsi="Times New Roman" w:cs="Times New Roman"/>
          <w:sz w:val="24"/>
          <w:szCs w:val="24"/>
          <w:lang w:val="sv-SE"/>
        </w:rPr>
        <w:t xml:space="preserve">Mengukur sejauh mana pendidikan iman anak </w:t>
      </w:r>
      <w:r w:rsidR="007349D1" w:rsidRPr="006D5B30">
        <w:rPr>
          <w:rFonts w:ascii="Times New Roman" w:hAnsi="Times New Roman" w:cs="Times New Roman"/>
          <w:sz w:val="24"/>
          <w:szCs w:val="24"/>
          <w:lang w:val="sv-SE"/>
        </w:rPr>
        <w:t xml:space="preserve">dalam keluarga </w:t>
      </w:r>
      <w:r w:rsidR="007B2894" w:rsidRPr="006D5B30">
        <w:rPr>
          <w:rFonts w:ascii="Times New Roman" w:hAnsi="Times New Roman" w:cs="Times New Roman"/>
          <w:sz w:val="24"/>
          <w:szCs w:val="24"/>
          <w:lang w:val="sv-SE"/>
        </w:rPr>
        <w:t xml:space="preserve">berpengaruh terhadap pembentukan </w:t>
      </w:r>
      <w:r w:rsidR="007349D1" w:rsidRPr="006D5B30">
        <w:rPr>
          <w:rFonts w:ascii="Times New Roman" w:hAnsi="Times New Roman" w:cs="Times New Roman"/>
          <w:sz w:val="24"/>
          <w:szCs w:val="24"/>
          <w:lang w:val="sv-SE"/>
        </w:rPr>
        <w:t xml:space="preserve">sikap </w:t>
      </w:r>
      <w:r w:rsidR="007B2894" w:rsidRPr="006D5B30">
        <w:rPr>
          <w:rFonts w:ascii="Times New Roman" w:hAnsi="Times New Roman" w:cs="Times New Roman"/>
          <w:sz w:val="24"/>
          <w:szCs w:val="24"/>
          <w:lang w:val="sv-SE"/>
        </w:rPr>
        <w:t>kasih sayang</w:t>
      </w:r>
      <w:r w:rsidR="007349D1" w:rsidRPr="006D5B30">
        <w:rPr>
          <w:rFonts w:ascii="Times New Roman" w:hAnsi="Times New Roman" w:cs="Times New Roman"/>
          <w:sz w:val="24"/>
          <w:szCs w:val="24"/>
          <w:lang w:val="sv-SE"/>
        </w:rPr>
        <w:t xml:space="preserve"> anak </w:t>
      </w:r>
      <w:r w:rsidR="00F96C63" w:rsidRPr="006D5B30">
        <w:rPr>
          <w:rFonts w:ascii="Times New Roman" w:hAnsi="Times New Roman" w:cs="Times New Roman"/>
          <w:sz w:val="24"/>
          <w:szCs w:val="24"/>
          <w:lang w:val="sv-SE"/>
        </w:rPr>
        <w:t>kepada</w:t>
      </w:r>
      <w:r w:rsidR="007349D1" w:rsidRPr="006D5B30">
        <w:rPr>
          <w:rFonts w:ascii="Times New Roman" w:hAnsi="Times New Roman" w:cs="Times New Roman"/>
          <w:sz w:val="24"/>
          <w:szCs w:val="24"/>
          <w:lang w:val="sv-SE"/>
        </w:rPr>
        <w:t xml:space="preserve"> Allah dan sesama.</w:t>
      </w:r>
    </w:p>
    <w:p w14:paraId="60AFA35C" w14:textId="21C0E471" w:rsidR="00F9051F" w:rsidRPr="006D5B30" w:rsidRDefault="002A7BC5">
      <w:pPr>
        <w:pStyle w:val="ListParagraph"/>
        <w:numPr>
          <w:ilvl w:val="0"/>
          <w:numId w:val="8"/>
        </w:numPr>
        <w:spacing w:after="0" w:line="480" w:lineRule="auto"/>
        <w:ind w:left="567" w:hanging="567"/>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7B2894" w:rsidRPr="006D5B30">
        <w:rPr>
          <w:rFonts w:ascii="Times New Roman" w:hAnsi="Times New Roman" w:cs="Times New Roman"/>
          <w:sz w:val="24"/>
          <w:szCs w:val="24"/>
          <w:lang w:val="sv-SE"/>
        </w:rPr>
        <w:t>M</w:t>
      </w:r>
      <w:r w:rsidR="00F4738A" w:rsidRPr="006D5B30">
        <w:rPr>
          <w:rFonts w:ascii="Times New Roman" w:hAnsi="Times New Roman" w:cs="Times New Roman"/>
          <w:sz w:val="24"/>
          <w:szCs w:val="24"/>
          <w:lang w:val="sv-SE"/>
        </w:rPr>
        <w:t>eng</w:t>
      </w:r>
      <w:r w:rsidR="007820A7" w:rsidRPr="006D5B30">
        <w:rPr>
          <w:rFonts w:ascii="Times New Roman" w:hAnsi="Times New Roman" w:cs="Times New Roman"/>
          <w:sz w:val="24"/>
          <w:szCs w:val="24"/>
          <w:lang w:val="sv-SE"/>
        </w:rPr>
        <w:t>analisa</w:t>
      </w:r>
      <w:r w:rsidR="007B2894" w:rsidRPr="006D5B30">
        <w:rPr>
          <w:rFonts w:ascii="Times New Roman" w:hAnsi="Times New Roman" w:cs="Times New Roman"/>
          <w:sz w:val="24"/>
          <w:szCs w:val="24"/>
          <w:lang w:val="sv-SE"/>
        </w:rPr>
        <w:t xml:space="preserve"> tantangan dan </w:t>
      </w:r>
      <w:r w:rsidR="007349D1" w:rsidRPr="006D5B30">
        <w:rPr>
          <w:rFonts w:ascii="Times New Roman" w:hAnsi="Times New Roman" w:cs="Times New Roman"/>
          <w:sz w:val="24"/>
          <w:szCs w:val="24"/>
          <w:lang w:val="sv-SE"/>
        </w:rPr>
        <w:t>s</w:t>
      </w:r>
      <w:r w:rsidR="007B2894" w:rsidRPr="006D5B30">
        <w:rPr>
          <w:rFonts w:ascii="Times New Roman" w:hAnsi="Times New Roman" w:cs="Times New Roman"/>
          <w:sz w:val="24"/>
          <w:szCs w:val="24"/>
          <w:lang w:val="sv-SE"/>
        </w:rPr>
        <w:t xml:space="preserve">olusi orang tua </w:t>
      </w:r>
      <w:r w:rsidR="007349D1" w:rsidRPr="006D5B30">
        <w:rPr>
          <w:rFonts w:ascii="Times New Roman" w:hAnsi="Times New Roman" w:cs="Times New Roman"/>
          <w:sz w:val="24"/>
          <w:szCs w:val="24"/>
          <w:lang w:val="sv-SE"/>
        </w:rPr>
        <w:t xml:space="preserve">terkait pendidikan iman anak </w:t>
      </w:r>
      <w:r w:rsidR="007B2894" w:rsidRPr="006D5B30">
        <w:rPr>
          <w:rFonts w:ascii="Times New Roman" w:hAnsi="Times New Roman" w:cs="Times New Roman"/>
          <w:sz w:val="24"/>
          <w:szCs w:val="24"/>
          <w:lang w:val="sv-SE"/>
        </w:rPr>
        <w:t xml:space="preserve">dalam </w:t>
      </w:r>
      <w:r w:rsidR="007349D1" w:rsidRPr="006D5B30">
        <w:rPr>
          <w:rFonts w:ascii="Times New Roman" w:hAnsi="Times New Roman" w:cs="Times New Roman"/>
          <w:sz w:val="24"/>
          <w:szCs w:val="24"/>
          <w:lang w:val="sv-SE"/>
        </w:rPr>
        <w:t>keluarga.</w:t>
      </w:r>
    </w:p>
    <w:p w14:paraId="649492B7" w14:textId="77777777" w:rsidR="00E64FA9" w:rsidRPr="006D5B30" w:rsidRDefault="00E64FA9" w:rsidP="00E64FA9">
      <w:pPr>
        <w:pStyle w:val="ListParagraph"/>
        <w:spacing w:after="0" w:line="480" w:lineRule="auto"/>
        <w:ind w:left="567"/>
        <w:jc w:val="both"/>
        <w:rPr>
          <w:rFonts w:ascii="Times New Roman" w:hAnsi="Times New Roman" w:cs="Times New Roman"/>
          <w:sz w:val="24"/>
          <w:szCs w:val="24"/>
          <w:lang w:val="sv-SE"/>
        </w:rPr>
      </w:pPr>
    </w:p>
    <w:p w14:paraId="0CB6E641" w14:textId="77777777" w:rsidR="000B0CB4" w:rsidRPr="006D5B30" w:rsidRDefault="000B0CB4" w:rsidP="006C73C4">
      <w:pPr>
        <w:pStyle w:val="Heading2"/>
      </w:pPr>
      <w:bookmarkStart w:id="21" w:name="_Toc203804983"/>
      <w:r w:rsidRPr="006D5B30">
        <w:t>Manfaat Penelitian</w:t>
      </w:r>
      <w:bookmarkEnd w:id="21"/>
    </w:p>
    <w:p w14:paraId="5FAC1411" w14:textId="46371A83" w:rsidR="000B0CB4" w:rsidRPr="006D5B30" w:rsidRDefault="007349D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dari penelitian ini diharapkan dapat memberikan </w:t>
      </w:r>
      <w:r w:rsidR="000B0CB4" w:rsidRPr="006D5B30">
        <w:rPr>
          <w:rFonts w:ascii="Times New Roman" w:hAnsi="Times New Roman" w:cs="Times New Roman"/>
          <w:sz w:val="24"/>
          <w:szCs w:val="24"/>
          <w:lang w:val="sv-SE"/>
        </w:rPr>
        <w:t xml:space="preserve">manfaat </w:t>
      </w:r>
      <w:r w:rsidRPr="006D5B30">
        <w:rPr>
          <w:rFonts w:ascii="Times New Roman" w:hAnsi="Times New Roman" w:cs="Times New Roman"/>
          <w:sz w:val="24"/>
          <w:szCs w:val="24"/>
          <w:lang w:val="sv-SE"/>
        </w:rPr>
        <w:t>bagi:</w:t>
      </w:r>
    </w:p>
    <w:p w14:paraId="7A136A14" w14:textId="184EEECF" w:rsidR="00C97D05" w:rsidRPr="006D5B30" w:rsidRDefault="005A494D" w:rsidP="006C73C4">
      <w:pPr>
        <w:pStyle w:val="Subbab14"/>
        <w:spacing w:before="0"/>
        <w:ind w:left="426" w:hanging="426"/>
      </w:pPr>
      <w:bookmarkStart w:id="22" w:name="_Toc203804984"/>
      <w:r w:rsidRPr="006D5B30">
        <w:t>Orang tua</w:t>
      </w:r>
      <w:bookmarkEnd w:id="22"/>
    </w:p>
    <w:p w14:paraId="6E0BE140" w14:textId="473CD94A" w:rsidR="00C97D05" w:rsidRPr="006D5B30" w:rsidRDefault="000B0CB4"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rPr>
        <w:t xml:space="preserve">Hasil penelitian ini diharapkan dapat </w:t>
      </w:r>
      <w:r w:rsidR="006A4127" w:rsidRPr="006D5B30">
        <w:rPr>
          <w:rFonts w:ascii="Times New Roman" w:hAnsi="Times New Roman" w:cs="Times New Roman"/>
          <w:sz w:val="24"/>
          <w:szCs w:val="24"/>
        </w:rPr>
        <w:t>memberi</w:t>
      </w:r>
      <w:r w:rsidR="007349D1" w:rsidRPr="006D5B30">
        <w:rPr>
          <w:rFonts w:ascii="Times New Roman" w:hAnsi="Times New Roman" w:cs="Times New Roman"/>
          <w:sz w:val="24"/>
          <w:szCs w:val="24"/>
        </w:rPr>
        <w:t xml:space="preserve"> masukan yang bermanfaat bagi orang tua terkait pentingnya pendidikan iman anak dalam</w:t>
      </w:r>
      <w:r w:rsidR="00BF3B67" w:rsidRPr="006D5B30">
        <w:rPr>
          <w:rFonts w:ascii="Times New Roman" w:hAnsi="Times New Roman" w:cs="Times New Roman"/>
          <w:sz w:val="24"/>
          <w:szCs w:val="24"/>
        </w:rPr>
        <w:t xml:space="preserve"> keluarga serta pembe</w:t>
      </w:r>
      <w:r w:rsidR="00802FEE" w:rsidRPr="006D5B30">
        <w:rPr>
          <w:rFonts w:ascii="Times New Roman" w:hAnsi="Times New Roman" w:cs="Times New Roman"/>
          <w:sz w:val="24"/>
          <w:szCs w:val="24"/>
        </w:rPr>
        <w:t>ntuk</w:t>
      </w:r>
      <w:r w:rsidR="00BF3B67" w:rsidRPr="006D5B30">
        <w:rPr>
          <w:rFonts w:ascii="Times New Roman" w:hAnsi="Times New Roman" w:cs="Times New Roman"/>
          <w:sz w:val="24"/>
          <w:szCs w:val="24"/>
        </w:rPr>
        <w:t>an</w:t>
      </w:r>
      <w:r w:rsidR="00802FEE" w:rsidRPr="006D5B30">
        <w:rPr>
          <w:rFonts w:ascii="Times New Roman" w:hAnsi="Times New Roman" w:cs="Times New Roman"/>
          <w:sz w:val="24"/>
          <w:szCs w:val="24"/>
        </w:rPr>
        <w:t xml:space="preserve"> sikap kasih sayang</w:t>
      </w:r>
      <w:r w:rsidR="007349D1" w:rsidRPr="006D5B30">
        <w:rPr>
          <w:rFonts w:ascii="Times New Roman" w:hAnsi="Times New Roman" w:cs="Times New Roman"/>
          <w:sz w:val="24"/>
          <w:szCs w:val="24"/>
        </w:rPr>
        <w:t xml:space="preserve"> anak </w:t>
      </w:r>
      <w:r w:rsidR="00F96C63" w:rsidRPr="006D5B30">
        <w:rPr>
          <w:rFonts w:ascii="Times New Roman" w:hAnsi="Times New Roman" w:cs="Times New Roman"/>
          <w:sz w:val="24"/>
          <w:szCs w:val="24"/>
        </w:rPr>
        <w:t>ke</w:t>
      </w:r>
      <w:r w:rsidR="007349D1" w:rsidRPr="006D5B30">
        <w:rPr>
          <w:rFonts w:ascii="Times New Roman" w:hAnsi="Times New Roman" w:cs="Times New Roman"/>
          <w:sz w:val="24"/>
          <w:szCs w:val="24"/>
        </w:rPr>
        <w:t>p</w:t>
      </w:r>
      <w:r w:rsidR="00F96C63" w:rsidRPr="006D5B30">
        <w:rPr>
          <w:rFonts w:ascii="Times New Roman" w:hAnsi="Times New Roman" w:cs="Times New Roman"/>
          <w:sz w:val="24"/>
          <w:szCs w:val="24"/>
        </w:rPr>
        <w:t>ada</w:t>
      </w:r>
      <w:r w:rsidR="007349D1" w:rsidRPr="006D5B30">
        <w:rPr>
          <w:rFonts w:ascii="Times New Roman" w:hAnsi="Times New Roman" w:cs="Times New Roman"/>
          <w:sz w:val="24"/>
          <w:szCs w:val="24"/>
        </w:rPr>
        <w:t xml:space="preserve"> Allah dan</w:t>
      </w:r>
      <w:r w:rsidR="00802FEE" w:rsidRPr="006D5B30">
        <w:rPr>
          <w:rFonts w:ascii="Times New Roman" w:hAnsi="Times New Roman" w:cs="Times New Roman"/>
          <w:sz w:val="24"/>
          <w:szCs w:val="24"/>
        </w:rPr>
        <w:t xml:space="preserve"> sesama. </w:t>
      </w:r>
    </w:p>
    <w:p w14:paraId="42EB89E0" w14:textId="7327812F" w:rsidR="00C97D05" w:rsidRPr="006D5B30" w:rsidRDefault="00BF3B67">
      <w:pPr>
        <w:pStyle w:val="Subbab14"/>
        <w:numPr>
          <w:ilvl w:val="0"/>
          <w:numId w:val="30"/>
        </w:numPr>
        <w:spacing w:before="0"/>
        <w:ind w:left="426" w:hanging="426"/>
      </w:pPr>
      <w:bookmarkStart w:id="23" w:name="_Toc203804985"/>
      <w:r w:rsidRPr="006D5B30">
        <w:t>P</w:t>
      </w:r>
      <w:r w:rsidR="000B0CB4" w:rsidRPr="006D5B30">
        <w:t xml:space="preserve">etugas </w:t>
      </w:r>
      <w:r w:rsidR="004674C4" w:rsidRPr="006D5B30">
        <w:t>Komisi Pastoral Keluarga Paroki</w:t>
      </w:r>
      <w:bookmarkEnd w:id="23"/>
    </w:p>
    <w:p w14:paraId="60B012E9" w14:textId="4BC73FB1" w:rsidR="00C97D05" w:rsidRPr="006D5B30" w:rsidRDefault="00C97D05"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rPr>
        <w:t xml:space="preserve">Hasil penelitian ini diharapkan bisa memberi </w:t>
      </w:r>
      <w:r w:rsidR="00802FEE" w:rsidRPr="006D5B30">
        <w:rPr>
          <w:rFonts w:ascii="Times New Roman" w:hAnsi="Times New Roman" w:cs="Times New Roman"/>
          <w:sz w:val="24"/>
          <w:szCs w:val="24"/>
        </w:rPr>
        <w:t xml:space="preserve">masukan </w:t>
      </w:r>
      <w:r w:rsidR="00BF3B67" w:rsidRPr="006D5B30">
        <w:rPr>
          <w:rFonts w:ascii="Times New Roman" w:hAnsi="Times New Roman" w:cs="Times New Roman"/>
          <w:sz w:val="24"/>
          <w:szCs w:val="24"/>
        </w:rPr>
        <w:t xml:space="preserve">bagi para petugas </w:t>
      </w:r>
      <w:r w:rsidR="00084EAC" w:rsidRPr="006D5B30">
        <w:rPr>
          <w:rFonts w:ascii="Times New Roman" w:hAnsi="Times New Roman" w:cs="Times New Roman"/>
          <w:sz w:val="24"/>
          <w:szCs w:val="24"/>
        </w:rPr>
        <w:t>komisi keluarga</w:t>
      </w:r>
      <w:r w:rsidR="00BF3B67" w:rsidRPr="006D5B30">
        <w:rPr>
          <w:rFonts w:ascii="Times New Roman" w:hAnsi="Times New Roman" w:cs="Times New Roman"/>
          <w:sz w:val="24"/>
          <w:szCs w:val="24"/>
        </w:rPr>
        <w:t xml:space="preserve"> </w:t>
      </w:r>
      <w:r w:rsidR="00802FEE" w:rsidRPr="006D5B30">
        <w:rPr>
          <w:rFonts w:ascii="Times New Roman" w:hAnsi="Times New Roman" w:cs="Times New Roman"/>
          <w:sz w:val="24"/>
          <w:szCs w:val="24"/>
        </w:rPr>
        <w:t xml:space="preserve">untuk </w:t>
      </w:r>
      <w:r w:rsidR="00BF3B67" w:rsidRPr="006D5B30">
        <w:rPr>
          <w:rFonts w:ascii="Times New Roman" w:hAnsi="Times New Roman" w:cs="Times New Roman"/>
          <w:sz w:val="24"/>
          <w:szCs w:val="24"/>
        </w:rPr>
        <w:t>mengembangkan program pembinaan tentang tanggung jawab keluarga terhadap pendidikan iman anak.</w:t>
      </w:r>
    </w:p>
    <w:p w14:paraId="6C6050E0" w14:textId="77777777" w:rsidR="006B452A" w:rsidRPr="006D5B30" w:rsidRDefault="00A8404E">
      <w:pPr>
        <w:pStyle w:val="Subbab14"/>
        <w:numPr>
          <w:ilvl w:val="0"/>
          <w:numId w:val="32"/>
        </w:numPr>
        <w:spacing w:before="0"/>
        <w:ind w:left="426" w:hanging="426"/>
      </w:pPr>
      <w:bookmarkStart w:id="24" w:name="_Toc203804986"/>
      <w:r w:rsidRPr="006D5B30">
        <w:t>Pendamping BIAK</w:t>
      </w:r>
      <w:bookmarkEnd w:id="24"/>
    </w:p>
    <w:p w14:paraId="281F2BAB" w14:textId="5A80F15D" w:rsidR="009E5A22" w:rsidRPr="006D5B30" w:rsidRDefault="006B452A"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rPr>
        <w:t>Hasil penelitian ini diharapkan dapat menjadi acuan bagi pendamping BIAK dalam merancang kegiatan pembinaan iman anak yang selaras dengan peran keluarga serta mendukung pembentukan sikap kasih sayang anak kepada Allah dan sesama.</w:t>
      </w:r>
    </w:p>
    <w:p w14:paraId="0177E06B" w14:textId="77777777" w:rsidR="006C73C4" w:rsidRPr="006D5B30" w:rsidRDefault="006C73C4" w:rsidP="006C73C4">
      <w:pPr>
        <w:spacing w:after="0" w:line="480" w:lineRule="auto"/>
        <w:ind w:firstLine="720"/>
        <w:jc w:val="both"/>
        <w:rPr>
          <w:rFonts w:ascii="Times New Roman" w:hAnsi="Times New Roman" w:cs="Times New Roman"/>
          <w:sz w:val="24"/>
          <w:szCs w:val="24"/>
        </w:rPr>
      </w:pPr>
    </w:p>
    <w:p w14:paraId="147CEDB8" w14:textId="77777777" w:rsidR="000B0CB4" w:rsidRPr="006D5B30" w:rsidRDefault="000B0CB4" w:rsidP="006C73C4">
      <w:pPr>
        <w:pStyle w:val="Heading2"/>
      </w:pPr>
      <w:bookmarkStart w:id="25" w:name="_Toc203804987"/>
      <w:r w:rsidRPr="006D5B30">
        <w:t>Batasan Istilah</w:t>
      </w:r>
      <w:bookmarkEnd w:id="25"/>
    </w:p>
    <w:p w14:paraId="17B85E46" w14:textId="1D037212" w:rsidR="000B0CB4" w:rsidRPr="006D5B30" w:rsidRDefault="000B0CB4"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rPr>
        <w:t>Definisi istilah berguna untuk memberikan penjelasan secara ilmiah</w:t>
      </w:r>
      <w:r w:rsidR="00BF3B67" w:rsidRPr="006D5B30">
        <w:rPr>
          <w:rFonts w:ascii="Times New Roman" w:hAnsi="Times New Roman" w:cs="Times New Roman"/>
          <w:sz w:val="24"/>
          <w:szCs w:val="24"/>
        </w:rPr>
        <w:t xml:space="preserve"> dan jelas </w:t>
      </w:r>
      <w:r w:rsidR="00F54052" w:rsidRPr="006D5B30">
        <w:rPr>
          <w:rFonts w:ascii="Times New Roman" w:hAnsi="Times New Roman" w:cs="Times New Roman"/>
          <w:sz w:val="24"/>
          <w:szCs w:val="24"/>
        </w:rPr>
        <w:t xml:space="preserve">kepada pembaca </w:t>
      </w:r>
      <w:r w:rsidR="00BF3B67" w:rsidRPr="006D5B30">
        <w:rPr>
          <w:rFonts w:ascii="Times New Roman" w:hAnsi="Times New Roman" w:cs="Times New Roman"/>
          <w:sz w:val="24"/>
          <w:szCs w:val="24"/>
        </w:rPr>
        <w:t xml:space="preserve">tentang arti istilah-istilah tertentu yang dipakai </w:t>
      </w:r>
      <w:r w:rsidR="00F54052" w:rsidRPr="006D5B30">
        <w:rPr>
          <w:rFonts w:ascii="Times New Roman" w:hAnsi="Times New Roman" w:cs="Times New Roman"/>
          <w:sz w:val="24"/>
          <w:szCs w:val="24"/>
        </w:rPr>
        <w:t>dalam karya ilmiah ini</w:t>
      </w:r>
      <w:r w:rsidRPr="006D5B30">
        <w:rPr>
          <w:rFonts w:ascii="Times New Roman" w:hAnsi="Times New Roman" w:cs="Times New Roman"/>
          <w:sz w:val="24"/>
          <w:szCs w:val="24"/>
        </w:rPr>
        <w:t xml:space="preserve">. </w:t>
      </w:r>
      <w:r w:rsidR="00BF3B67" w:rsidRPr="006D5B30">
        <w:rPr>
          <w:rFonts w:ascii="Times New Roman" w:hAnsi="Times New Roman" w:cs="Times New Roman"/>
          <w:sz w:val="24"/>
          <w:szCs w:val="24"/>
        </w:rPr>
        <w:t>B</w:t>
      </w:r>
      <w:r w:rsidRPr="006D5B30">
        <w:rPr>
          <w:rFonts w:ascii="Times New Roman" w:hAnsi="Times New Roman" w:cs="Times New Roman"/>
          <w:sz w:val="24"/>
          <w:szCs w:val="24"/>
        </w:rPr>
        <w:t>eberapa istilah yang perlu dijelaskan antara lain:</w:t>
      </w:r>
    </w:p>
    <w:p w14:paraId="5C8118BC" w14:textId="345E5277" w:rsidR="00C47427" w:rsidRPr="006D5B30" w:rsidRDefault="00802FEE" w:rsidP="006C73C4">
      <w:pPr>
        <w:pStyle w:val="Subbab15"/>
        <w:spacing w:before="0"/>
        <w:ind w:left="426" w:hanging="426"/>
      </w:pPr>
      <w:bookmarkStart w:id="26" w:name="_Toc203804988"/>
      <w:r w:rsidRPr="006D5B30">
        <w:t>Pendidikan Iman Katolik</w:t>
      </w:r>
      <w:bookmarkEnd w:id="26"/>
    </w:p>
    <w:p w14:paraId="41F298BF" w14:textId="22D637A0" w:rsidR="00802FEE" w:rsidRPr="006D5B30" w:rsidRDefault="00C47427"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ndidikan iman Katolik adalah usaha</w:t>
      </w:r>
      <w:r w:rsidR="00F54052"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untuk mengembangkan iman seseorang sesuai dengan nilai-nilai dan ajaran Katolik. Fokus pendidikan i</w:t>
      </w:r>
      <w:r w:rsidR="00F54052" w:rsidRPr="006D5B30">
        <w:rPr>
          <w:rFonts w:ascii="Times New Roman" w:hAnsi="Times New Roman" w:cs="Times New Roman"/>
          <w:sz w:val="24"/>
          <w:szCs w:val="24"/>
          <w:lang w:val="sv-SE"/>
        </w:rPr>
        <w:t>man Katolik</w:t>
      </w:r>
      <w:r w:rsidRPr="006D5B30">
        <w:rPr>
          <w:rFonts w:ascii="Times New Roman" w:hAnsi="Times New Roman" w:cs="Times New Roman"/>
          <w:sz w:val="24"/>
          <w:szCs w:val="24"/>
          <w:lang w:val="sv-SE"/>
        </w:rPr>
        <w:t xml:space="preserve"> </w:t>
      </w:r>
      <w:r w:rsidR="00F54052" w:rsidRPr="006D5B30">
        <w:rPr>
          <w:rFonts w:ascii="Times New Roman" w:hAnsi="Times New Roman" w:cs="Times New Roman"/>
          <w:sz w:val="24"/>
          <w:szCs w:val="24"/>
          <w:lang w:val="sv-SE"/>
        </w:rPr>
        <w:t xml:space="preserve">mencakup pendidikan dan penghayatan iman tentang </w:t>
      </w:r>
      <w:r w:rsidRPr="006D5B30">
        <w:rPr>
          <w:rFonts w:ascii="Times New Roman" w:hAnsi="Times New Roman" w:cs="Times New Roman"/>
          <w:sz w:val="24"/>
          <w:szCs w:val="24"/>
          <w:lang w:val="sv-SE"/>
        </w:rPr>
        <w:t>Yesus Kristus, Sakramen,</w:t>
      </w:r>
      <w:r w:rsidR="00F54052"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Gereja Katolik, </w:t>
      </w:r>
      <w:r w:rsidR="00F54052" w:rsidRPr="006D5B30">
        <w:rPr>
          <w:rFonts w:ascii="Times New Roman" w:hAnsi="Times New Roman" w:cs="Times New Roman"/>
          <w:sz w:val="24"/>
          <w:szCs w:val="24"/>
          <w:lang w:val="sv-SE"/>
        </w:rPr>
        <w:t>manusia dan masyarakat</w:t>
      </w:r>
      <w:r w:rsidRPr="006D5B30">
        <w:rPr>
          <w:rFonts w:ascii="Times New Roman" w:hAnsi="Times New Roman" w:cs="Times New Roman"/>
          <w:sz w:val="24"/>
          <w:szCs w:val="24"/>
          <w:lang w:val="sv-SE"/>
        </w:rPr>
        <w:t>.</w:t>
      </w:r>
    </w:p>
    <w:p w14:paraId="2800C253" w14:textId="01AD70D7" w:rsidR="00B40F41" w:rsidRPr="006D5B30" w:rsidRDefault="00EC3BA0">
      <w:pPr>
        <w:pStyle w:val="Subbab15"/>
        <w:numPr>
          <w:ilvl w:val="0"/>
          <w:numId w:val="33"/>
        </w:numPr>
        <w:spacing w:before="0"/>
        <w:ind w:left="426" w:hanging="426"/>
      </w:pPr>
      <w:bookmarkStart w:id="27" w:name="_Toc203804989"/>
      <w:r w:rsidRPr="006D5B30">
        <w:t>Keluarga</w:t>
      </w:r>
      <w:r w:rsidR="0064724C" w:rsidRPr="006D5B30">
        <w:t xml:space="preserve"> Katolik</w:t>
      </w:r>
      <w:bookmarkEnd w:id="27"/>
    </w:p>
    <w:p w14:paraId="4487AAF2" w14:textId="02B37013" w:rsidR="00B40F41" w:rsidRPr="006D5B30" w:rsidRDefault="0064724C"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Menurut KGK 1656, keluarga adalah komunitas kecil yang disebut </w:t>
      </w:r>
      <w:r w:rsidRPr="006D5B30">
        <w:rPr>
          <w:rFonts w:ascii="Times New Roman" w:hAnsi="Times New Roman" w:cs="Times New Roman"/>
          <w:i/>
          <w:iCs/>
          <w:sz w:val="24"/>
          <w:szCs w:val="24"/>
        </w:rPr>
        <w:t>Ecclesia Domestica</w:t>
      </w:r>
      <w:r w:rsidRPr="006D5B30">
        <w:rPr>
          <w:rFonts w:ascii="Times New Roman" w:hAnsi="Times New Roman" w:cs="Times New Roman"/>
          <w:sz w:val="24"/>
          <w:szCs w:val="24"/>
        </w:rPr>
        <w:t xml:space="preserve"> atau "Gereja Rumah Tangga". </w:t>
      </w:r>
      <w:r w:rsidRPr="006D5B30">
        <w:rPr>
          <w:rFonts w:ascii="Times New Roman" w:hAnsi="Times New Roman" w:cs="Times New Roman"/>
          <w:sz w:val="24"/>
          <w:szCs w:val="24"/>
          <w:lang w:val="sv-SE"/>
        </w:rPr>
        <w:t xml:space="preserve">Keluarga Katolik diartikan sebagai persekutuan </w:t>
      </w:r>
      <w:r w:rsidR="000E6C6B" w:rsidRPr="006D5B30">
        <w:rPr>
          <w:rFonts w:ascii="Times New Roman" w:hAnsi="Times New Roman" w:cs="Times New Roman"/>
          <w:sz w:val="24"/>
          <w:szCs w:val="24"/>
          <w:lang w:val="sv-SE"/>
        </w:rPr>
        <w:t xml:space="preserve">iman dan kasih sayang </w:t>
      </w:r>
      <w:r w:rsidRPr="006D5B30">
        <w:rPr>
          <w:rFonts w:ascii="Times New Roman" w:hAnsi="Times New Roman" w:cs="Times New Roman"/>
          <w:sz w:val="24"/>
          <w:szCs w:val="24"/>
          <w:lang w:val="sv-SE"/>
        </w:rPr>
        <w:t xml:space="preserve">yang </w:t>
      </w:r>
      <w:r w:rsidR="000E6C6B" w:rsidRPr="006D5B30">
        <w:rPr>
          <w:rFonts w:ascii="Times New Roman" w:hAnsi="Times New Roman" w:cs="Times New Roman"/>
          <w:sz w:val="24"/>
          <w:szCs w:val="24"/>
          <w:lang w:val="sv-SE"/>
        </w:rPr>
        <w:t>mendalam</w:t>
      </w:r>
      <w:r w:rsidRPr="006D5B30">
        <w:rPr>
          <w:rFonts w:ascii="Times New Roman" w:hAnsi="Times New Roman" w:cs="Times New Roman"/>
          <w:sz w:val="24"/>
          <w:szCs w:val="24"/>
          <w:lang w:val="sv-SE"/>
        </w:rPr>
        <w:t xml:space="preserve"> antara pasangan</w:t>
      </w:r>
      <w:r w:rsidR="000E6C6B" w:rsidRPr="006D5B30">
        <w:rPr>
          <w:rFonts w:ascii="Times New Roman" w:hAnsi="Times New Roman" w:cs="Times New Roman"/>
          <w:sz w:val="24"/>
          <w:szCs w:val="24"/>
          <w:lang w:val="sv-SE"/>
        </w:rPr>
        <w:t xml:space="preserve"> suami-istri</w:t>
      </w:r>
      <w:r w:rsidRPr="006D5B30">
        <w:rPr>
          <w:rFonts w:ascii="Times New Roman" w:hAnsi="Times New Roman" w:cs="Times New Roman"/>
          <w:sz w:val="24"/>
          <w:szCs w:val="24"/>
          <w:lang w:val="sv-SE"/>
        </w:rPr>
        <w:t xml:space="preserve">, orang tua, </w:t>
      </w:r>
      <w:r w:rsidR="000E6C6B" w:rsidRPr="006D5B30">
        <w:rPr>
          <w:rFonts w:ascii="Times New Roman" w:hAnsi="Times New Roman" w:cs="Times New Roman"/>
          <w:sz w:val="24"/>
          <w:szCs w:val="24"/>
          <w:lang w:val="sv-SE"/>
        </w:rPr>
        <w:t>anak-anak</w:t>
      </w:r>
      <w:r w:rsidRPr="006D5B30">
        <w:rPr>
          <w:rFonts w:ascii="Times New Roman" w:hAnsi="Times New Roman" w:cs="Times New Roman"/>
          <w:sz w:val="24"/>
          <w:szCs w:val="24"/>
          <w:lang w:val="sv-SE"/>
        </w:rPr>
        <w:t>,</w:t>
      </w:r>
      <w:r w:rsidR="000E6C6B" w:rsidRPr="006D5B30">
        <w:rPr>
          <w:rFonts w:ascii="Times New Roman" w:hAnsi="Times New Roman" w:cs="Times New Roman"/>
          <w:sz w:val="24"/>
          <w:szCs w:val="24"/>
          <w:lang w:val="sv-SE"/>
        </w:rPr>
        <w:t xml:space="preserve"> dan semua orang lain yang tinggal bersama dalam suatu keluarga</w:t>
      </w:r>
      <w:r w:rsidR="00C47427" w:rsidRPr="006D5B30">
        <w:rPr>
          <w:rFonts w:ascii="Times New Roman" w:hAnsi="Times New Roman" w:cs="Times New Roman"/>
          <w:sz w:val="24"/>
          <w:szCs w:val="24"/>
          <w:lang w:val="sv-SE"/>
        </w:rPr>
        <w:t>.</w:t>
      </w:r>
    </w:p>
    <w:p w14:paraId="19297BAB" w14:textId="52C31F35" w:rsidR="00B61631" w:rsidRPr="006D5B30" w:rsidRDefault="008611B0">
      <w:pPr>
        <w:pStyle w:val="Subbab15"/>
        <w:numPr>
          <w:ilvl w:val="0"/>
          <w:numId w:val="34"/>
        </w:numPr>
        <w:spacing w:before="0"/>
        <w:ind w:left="426" w:hanging="426"/>
      </w:pPr>
      <w:bookmarkStart w:id="28" w:name="_Toc203804990"/>
      <w:r w:rsidRPr="006D5B30">
        <w:t xml:space="preserve">Pembentukan Sikap </w:t>
      </w:r>
      <w:r w:rsidR="0064724C" w:rsidRPr="006D5B30">
        <w:t>Kasih Sayang</w:t>
      </w:r>
      <w:bookmarkEnd w:id="28"/>
    </w:p>
    <w:p w14:paraId="7A808011" w14:textId="3748481C" w:rsidR="00127A92" w:rsidRPr="006D5B30" w:rsidRDefault="00B6163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bentukan sikap </w:t>
      </w:r>
      <w:r w:rsidR="000E6C6B" w:rsidRPr="006D5B30">
        <w:rPr>
          <w:rFonts w:ascii="Times New Roman" w:hAnsi="Times New Roman" w:cs="Times New Roman"/>
          <w:sz w:val="24"/>
          <w:szCs w:val="24"/>
          <w:lang w:val="sv-SE"/>
        </w:rPr>
        <w:t xml:space="preserve">kasih sayang </w:t>
      </w:r>
      <w:r w:rsidRPr="006D5B30">
        <w:rPr>
          <w:rFonts w:ascii="Times New Roman" w:hAnsi="Times New Roman" w:cs="Times New Roman"/>
          <w:sz w:val="24"/>
          <w:szCs w:val="24"/>
          <w:lang w:val="sv-SE"/>
        </w:rPr>
        <w:t>adalah proses pengembangan pola pikir, emosi, dan perilaku</w:t>
      </w:r>
      <w:r w:rsidR="0064724C" w:rsidRPr="006D5B30">
        <w:rPr>
          <w:rFonts w:ascii="Times New Roman" w:hAnsi="Times New Roman" w:cs="Times New Roman"/>
          <w:sz w:val="24"/>
          <w:szCs w:val="24"/>
          <w:lang w:val="sv-SE"/>
        </w:rPr>
        <w:t xml:space="preserve"> kasih sayang </w:t>
      </w:r>
      <w:r w:rsidR="000E6C6B" w:rsidRPr="006D5B30">
        <w:rPr>
          <w:rFonts w:ascii="Times New Roman" w:hAnsi="Times New Roman" w:cs="Times New Roman"/>
          <w:sz w:val="24"/>
          <w:szCs w:val="24"/>
          <w:lang w:val="sv-SE"/>
        </w:rPr>
        <w:t xml:space="preserve">seseorang, terutama anak </w:t>
      </w:r>
      <w:r w:rsidR="000741F9" w:rsidRPr="006D5B30">
        <w:rPr>
          <w:rFonts w:ascii="Times New Roman" w:hAnsi="Times New Roman" w:cs="Times New Roman"/>
          <w:sz w:val="24"/>
          <w:szCs w:val="24"/>
          <w:lang w:val="sv-SE"/>
        </w:rPr>
        <w:t xml:space="preserve">kepada Allah dan sesama </w:t>
      </w:r>
      <w:r w:rsidRPr="006D5B30">
        <w:rPr>
          <w:rFonts w:ascii="Times New Roman" w:hAnsi="Times New Roman" w:cs="Times New Roman"/>
          <w:sz w:val="24"/>
          <w:szCs w:val="24"/>
          <w:lang w:val="sv-SE"/>
        </w:rPr>
        <w:t>melalui pendidikan iman</w:t>
      </w:r>
      <w:r w:rsidR="0064724C" w:rsidRPr="006D5B30">
        <w:rPr>
          <w:rFonts w:ascii="Times New Roman" w:hAnsi="Times New Roman" w:cs="Times New Roman"/>
          <w:sz w:val="24"/>
          <w:szCs w:val="24"/>
          <w:lang w:val="sv-SE"/>
        </w:rPr>
        <w:t xml:space="preserve"> dalam keluarga</w:t>
      </w:r>
      <w:r w:rsidRPr="006D5B30">
        <w:rPr>
          <w:rFonts w:ascii="Times New Roman" w:hAnsi="Times New Roman" w:cs="Times New Roman"/>
          <w:sz w:val="24"/>
          <w:szCs w:val="24"/>
          <w:lang w:val="sv-SE"/>
        </w:rPr>
        <w:t>.</w:t>
      </w:r>
      <w:r w:rsidR="0064724C"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Sikap kasih sayang </w:t>
      </w:r>
      <w:r w:rsidR="000741F9" w:rsidRPr="006D5B30">
        <w:rPr>
          <w:rFonts w:ascii="Times New Roman" w:hAnsi="Times New Roman" w:cs="Times New Roman"/>
          <w:sz w:val="24"/>
          <w:szCs w:val="24"/>
          <w:lang w:val="sv-SE"/>
        </w:rPr>
        <w:t xml:space="preserve">anak terhadap Allah terungkap melalui sikap rajin berdoa, mengikuti perayaan Ekaristi, membaca Kitab Suci, dan aktif dalam kegiatan Gereja. Sedangkan sikap kasih sayang terhadap sesama terungkap melalui sikap </w:t>
      </w:r>
      <w:r w:rsidR="000E0BCF" w:rsidRPr="006D5B30">
        <w:rPr>
          <w:rFonts w:ascii="Times New Roman" w:hAnsi="Times New Roman" w:cs="Times New Roman"/>
          <w:sz w:val="24"/>
          <w:szCs w:val="24"/>
          <w:lang w:val="sv-SE"/>
        </w:rPr>
        <w:t>perhatian, kepedulian,</w:t>
      </w:r>
      <w:r w:rsidR="000741F9" w:rsidRPr="006D5B30">
        <w:rPr>
          <w:rFonts w:ascii="Times New Roman" w:hAnsi="Times New Roman" w:cs="Times New Roman"/>
          <w:sz w:val="24"/>
          <w:szCs w:val="24"/>
          <w:lang w:val="sv-SE"/>
        </w:rPr>
        <w:t xml:space="preserve"> </w:t>
      </w:r>
      <w:r w:rsidR="000E0BCF" w:rsidRPr="006D5B30">
        <w:rPr>
          <w:rFonts w:ascii="Times New Roman" w:hAnsi="Times New Roman" w:cs="Times New Roman"/>
          <w:sz w:val="24"/>
          <w:szCs w:val="24"/>
          <w:lang w:val="sv-SE"/>
        </w:rPr>
        <w:t>kesabaran</w:t>
      </w:r>
      <w:r w:rsidR="000E6C6B" w:rsidRPr="006D5B30">
        <w:rPr>
          <w:rFonts w:ascii="Times New Roman" w:hAnsi="Times New Roman" w:cs="Times New Roman"/>
          <w:sz w:val="24"/>
          <w:szCs w:val="24"/>
          <w:lang w:val="sv-SE"/>
        </w:rPr>
        <w:t>, dan pengampunan</w:t>
      </w:r>
      <w:r w:rsidR="000741F9" w:rsidRPr="006D5B30">
        <w:rPr>
          <w:rFonts w:ascii="Times New Roman" w:hAnsi="Times New Roman" w:cs="Times New Roman"/>
          <w:sz w:val="24"/>
          <w:szCs w:val="24"/>
          <w:lang w:val="sv-SE"/>
        </w:rPr>
        <w:t xml:space="preserve"> </w:t>
      </w:r>
      <w:r w:rsidR="00EE1150" w:rsidRPr="006D5B30">
        <w:rPr>
          <w:rFonts w:ascii="Times New Roman" w:hAnsi="Times New Roman" w:cs="Times New Roman"/>
          <w:sz w:val="24"/>
          <w:szCs w:val="24"/>
          <w:lang w:val="sv-SE"/>
        </w:rPr>
        <w:t xml:space="preserve">kepada </w:t>
      </w:r>
      <w:r w:rsidR="000741F9" w:rsidRPr="006D5B30">
        <w:rPr>
          <w:rFonts w:ascii="Times New Roman" w:hAnsi="Times New Roman" w:cs="Times New Roman"/>
          <w:sz w:val="24"/>
          <w:szCs w:val="24"/>
          <w:lang w:val="sv-SE"/>
        </w:rPr>
        <w:t xml:space="preserve">sesama. </w:t>
      </w:r>
    </w:p>
    <w:p w14:paraId="7319CC1D" w14:textId="77777777" w:rsidR="00EE1150" w:rsidRPr="006D5B30" w:rsidRDefault="000E6C6B">
      <w:pPr>
        <w:pStyle w:val="Subbab15"/>
        <w:numPr>
          <w:ilvl w:val="0"/>
          <w:numId w:val="36"/>
        </w:numPr>
        <w:spacing w:before="0"/>
        <w:ind w:left="426" w:hanging="426"/>
      </w:pPr>
      <w:bookmarkStart w:id="29" w:name="_Toc203804991"/>
      <w:r w:rsidRPr="006D5B30">
        <w:t>Anak</w:t>
      </w:r>
      <w:bookmarkEnd w:id="29"/>
    </w:p>
    <w:p w14:paraId="40D46F56" w14:textId="39282D80" w:rsidR="006B769F" w:rsidRPr="006D5B30" w:rsidRDefault="00EE1150" w:rsidP="00DE2EB0">
      <w:pPr>
        <w:spacing w:after="0" w:line="480" w:lineRule="auto"/>
        <w:ind w:left="-76" w:firstLine="79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nak adalah seseorang yang belum berusia 18 tahun termasuk anak yang masih berada dalam kandungan. Anak yang dimaksud dalam karya ilmiah ini adalah anak Sekolah Dasar yaitu anak yang sedang menempuh pendidikan dasar dan berusia antara 6-12 tahun. Anak yang berada dalam rentang usia ini memiliki ciri-ciri antara lain, memiliki rasa ingin tahu yang tinggi, mulai memiliki kemampuan untuk membedakan yang salah dan benar maupun yang adil dan tidak adil</w:t>
      </w:r>
      <w:r w:rsidR="00786B4A" w:rsidRPr="006D5B30">
        <w:rPr>
          <w:rFonts w:ascii="Times New Roman" w:hAnsi="Times New Roman" w:cs="Times New Roman"/>
          <w:sz w:val="24"/>
          <w:szCs w:val="24"/>
          <w:lang w:val="sv-SE"/>
        </w:rPr>
        <w:t xml:space="preserve">. </w:t>
      </w:r>
      <w:r w:rsidR="00DE2EB0" w:rsidRPr="006D5B30">
        <w:rPr>
          <w:rFonts w:ascii="Times New Roman" w:hAnsi="Times New Roman" w:cs="Times New Roman"/>
          <w:sz w:val="24"/>
          <w:szCs w:val="24"/>
          <w:lang w:val="sv-SE"/>
        </w:rPr>
        <w:br w:type="page"/>
      </w:r>
    </w:p>
    <w:p w14:paraId="05E9CFCF" w14:textId="77777777" w:rsidR="006B769F" w:rsidRPr="006D5B30" w:rsidRDefault="006B769F" w:rsidP="006C73C4">
      <w:pPr>
        <w:spacing w:after="0"/>
        <w:rPr>
          <w:rFonts w:ascii="Times New Roman" w:hAnsi="Times New Roman" w:cs="Times New Roman"/>
          <w:b/>
          <w:bCs/>
          <w:sz w:val="24"/>
          <w:szCs w:val="24"/>
          <w:lang w:val="sv-SE"/>
        </w:rPr>
        <w:sectPr w:rsidR="006B769F" w:rsidRPr="006D5B30" w:rsidSect="0015066C">
          <w:headerReference w:type="default" r:id="rId20"/>
          <w:footerReference w:type="default" r:id="rId21"/>
          <w:headerReference w:type="first" r:id="rId22"/>
          <w:footerReference w:type="first" r:id="rId23"/>
          <w:pgSz w:w="11906" w:h="16838" w:code="9"/>
          <w:pgMar w:top="2268" w:right="1701" w:bottom="1701" w:left="2268" w:header="720" w:footer="720" w:gutter="0"/>
          <w:pgNumType w:start="2"/>
          <w:cols w:space="720"/>
          <w:titlePg/>
          <w:docGrid w:linePitch="360"/>
        </w:sectPr>
      </w:pPr>
    </w:p>
    <w:p w14:paraId="0535AE6C" w14:textId="5A07994F" w:rsidR="00127A92" w:rsidRPr="006D5B30" w:rsidRDefault="00127A92" w:rsidP="004674C4">
      <w:pPr>
        <w:pStyle w:val="Heading1"/>
        <w:rPr>
          <w:lang w:val="sv-SE"/>
        </w:rPr>
      </w:pPr>
      <w:bookmarkStart w:id="30" w:name="_Toc201316516"/>
      <w:bookmarkStart w:id="31" w:name="_Toc203804992"/>
      <w:r w:rsidRPr="006D5B30">
        <w:rPr>
          <w:lang w:val="sv-SE"/>
        </w:rPr>
        <w:t>BAB II</w:t>
      </w:r>
      <w:bookmarkStart w:id="32" w:name="_Toc201000255"/>
      <w:bookmarkEnd w:id="30"/>
      <w:r w:rsidR="004674C4" w:rsidRPr="006D5B30">
        <w:rPr>
          <w:lang w:val="sv-SE"/>
        </w:rPr>
        <w:t xml:space="preserve"> </w:t>
      </w:r>
      <w:r w:rsidR="004674C4" w:rsidRPr="006D5B30">
        <w:rPr>
          <w:lang w:val="sv-SE"/>
        </w:rPr>
        <w:br/>
      </w:r>
      <w:r w:rsidRPr="006D5B30">
        <w:rPr>
          <w:lang w:val="sv-SE"/>
        </w:rPr>
        <w:t>KAJIAN TEORI</w:t>
      </w:r>
      <w:bookmarkEnd w:id="31"/>
      <w:bookmarkEnd w:id="32"/>
    </w:p>
    <w:p w14:paraId="096DAE96" w14:textId="77777777" w:rsidR="00655831" w:rsidRPr="006D5B30" w:rsidRDefault="00655831" w:rsidP="004674C4">
      <w:pPr>
        <w:spacing w:after="0" w:line="480" w:lineRule="auto"/>
        <w:rPr>
          <w:rFonts w:ascii="Times New Roman" w:hAnsi="Times New Roman" w:cs="Times New Roman"/>
          <w:b/>
          <w:bCs/>
          <w:sz w:val="24"/>
          <w:szCs w:val="24"/>
          <w:lang w:val="sv-SE"/>
        </w:rPr>
      </w:pPr>
    </w:p>
    <w:p w14:paraId="6DAAB6D9" w14:textId="40E844DD" w:rsidR="00265D53" w:rsidRPr="006D5B30" w:rsidRDefault="00BE694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w:t>
      </w:r>
      <w:r w:rsidR="00265D53" w:rsidRPr="006D5B30">
        <w:rPr>
          <w:rFonts w:ascii="Times New Roman" w:hAnsi="Times New Roman" w:cs="Times New Roman"/>
          <w:sz w:val="24"/>
          <w:szCs w:val="24"/>
          <w:lang w:val="sv-SE"/>
        </w:rPr>
        <w:t xml:space="preserve">ab </w:t>
      </w:r>
      <w:r w:rsidRPr="006D5B30">
        <w:rPr>
          <w:rFonts w:ascii="Times New Roman" w:hAnsi="Times New Roman" w:cs="Times New Roman"/>
          <w:sz w:val="24"/>
          <w:szCs w:val="24"/>
          <w:lang w:val="sv-SE"/>
        </w:rPr>
        <w:t xml:space="preserve">II terkait </w:t>
      </w:r>
      <w:r w:rsidR="00265D53" w:rsidRPr="006D5B30">
        <w:rPr>
          <w:rFonts w:ascii="Times New Roman" w:hAnsi="Times New Roman" w:cs="Times New Roman"/>
          <w:sz w:val="24"/>
          <w:szCs w:val="24"/>
          <w:lang w:val="sv-SE"/>
        </w:rPr>
        <w:t xml:space="preserve">kajian teori ini </w:t>
      </w:r>
      <w:r w:rsidRPr="006D5B30">
        <w:rPr>
          <w:rFonts w:ascii="Times New Roman" w:hAnsi="Times New Roman" w:cs="Times New Roman"/>
          <w:sz w:val="24"/>
          <w:szCs w:val="24"/>
          <w:lang w:val="sv-SE"/>
        </w:rPr>
        <w:t>menguraikan beberapa</w:t>
      </w:r>
      <w:r w:rsidR="00265D53" w:rsidRPr="006D5B30">
        <w:rPr>
          <w:rFonts w:ascii="Times New Roman" w:hAnsi="Times New Roman" w:cs="Times New Roman"/>
          <w:sz w:val="24"/>
          <w:szCs w:val="24"/>
          <w:lang w:val="sv-SE"/>
        </w:rPr>
        <w:t xml:space="preserve"> hal</w:t>
      </w:r>
      <w:r w:rsidRPr="006D5B30">
        <w:rPr>
          <w:rFonts w:ascii="Times New Roman" w:hAnsi="Times New Roman" w:cs="Times New Roman"/>
          <w:sz w:val="24"/>
          <w:szCs w:val="24"/>
          <w:lang w:val="sv-SE"/>
        </w:rPr>
        <w:t xml:space="preserve"> pokok, yaitu</w:t>
      </w:r>
      <w:r w:rsidR="00265D53" w:rsidRPr="006D5B30">
        <w:rPr>
          <w:rFonts w:ascii="Times New Roman" w:hAnsi="Times New Roman" w:cs="Times New Roman"/>
          <w:sz w:val="24"/>
          <w:szCs w:val="24"/>
          <w:lang w:val="sv-SE"/>
        </w:rPr>
        <w:t xml:space="preserve">: 1) </w:t>
      </w:r>
      <w:r w:rsidRPr="006D5B30">
        <w:rPr>
          <w:rFonts w:ascii="Times New Roman" w:hAnsi="Times New Roman" w:cs="Times New Roman"/>
          <w:sz w:val="24"/>
          <w:szCs w:val="24"/>
          <w:lang w:val="sv-SE"/>
        </w:rPr>
        <w:t>Keluarga</w:t>
      </w:r>
      <w:r w:rsidR="00265D53" w:rsidRPr="006D5B30">
        <w:rPr>
          <w:rFonts w:ascii="Times New Roman" w:hAnsi="Times New Roman" w:cs="Times New Roman"/>
          <w:sz w:val="24"/>
          <w:szCs w:val="24"/>
          <w:lang w:val="sv-SE"/>
        </w:rPr>
        <w:t xml:space="preserve">, 2) Pendidikan Iman </w:t>
      </w:r>
      <w:r w:rsidRPr="006D5B30">
        <w:rPr>
          <w:rFonts w:ascii="Times New Roman" w:hAnsi="Times New Roman" w:cs="Times New Roman"/>
          <w:sz w:val="24"/>
          <w:szCs w:val="24"/>
          <w:lang w:val="sv-SE"/>
        </w:rPr>
        <w:t>Anak dalam Keluarga Katolik</w:t>
      </w:r>
      <w:r w:rsidR="00265D53" w:rsidRPr="006D5B30">
        <w:rPr>
          <w:rFonts w:ascii="Times New Roman" w:hAnsi="Times New Roman" w:cs="Times New Roman"/>
          <w:sz w:val="24"/>
          <w:szCs w:val="24"/>
          <w:lang w:val="sv-SE"/>
        </w:rPr>
        <w:t xml:space="preserve">, 3) </w:t>
      </w:r>
      <w:r w:rsidRPr="006D5B30">
        <w:rPr>
          <w:rFonts w:ascii="Times New Roman" w:hAnsi="Times New Roman" w:cs="Times New Roman"/>
          <w:sz w:val="24"/>
          <w:szCs w:val="24"/>
          <w:lang w:val="sv-SE"/>
        </w:rPr>
        <w:t>Pembentukan Sikap Kasih Sayang Melalui Pendidikan Iman</w:t>
      </w:r>
      <w:r w:rsidR="00265D53" w:rsidRPr="006D5B30">
        <w:rPr>
          <w:rFonts w:ascii="Times New Roman" w:hAnsi="Times New Roman" w:cs="Times New Roman"/>
          <w:sz w:val="24"/>
          <w:szCs w:val="24"/>
          <w:lang w:val="sv-SE"/>
        </w:rPr>
        <w:t xml:space="preserve">, 4) </w:t>
      </w:r>
      <w:r w:rsidRPr="006D5B30">
        <w:rPr>
          <w:rFonts w:ascii="Times New Roman" w:hAnsi="Times New Roman" w:cs="Times New Roman"/>
          <w:sz w:val="24"/>
          <w:szCs w:val="24"/>
          <w:lang w:val="sv-SE"/>
        </w:rPr>
        <w:t>Tantangan dan Solusi terkait Pendidikan Iman Anak.</w:t>
      </w:r>
    </w:p>
    <w:p w14:paraId="472F4350" w14:textId="77777777" w:rsidR="00E96BE9" w:rsidRPr="006D5B30" w:rsidRDefault="00E96BE9" w:rsidP="006C73C4">
      <w:pPr>
        <w:spacing w:after="0" w:line="480" w:lineRule="auto"/>
        <w:jc w:val="center"/>
        <w:rPr>
          <w:rFonts w:ascii="Times New Roman" w:hAnsi="Times New Roman" w:cs="Times New Roman"/>
          <w:b/>
          <w:bCs/>
          <w:sz w:val="24"/>
          <w:szCs w:val="24"/>
          <w:lang w:val="sv-SE"/>
        </w:rPr>
      </w:pPr>
    </w:p>
    <w:p w14:paraId="7976A186" w14:textId="68AA8DE4" w:rsidR="0016109A" w:rsidRPr="006D5B30" w:rsidRDefault="00E60607" w:rsidP="006C73C4">
      <w:pPr>
        <w:pStyle w:val="BAB2"/>
        <w:rPr>
          <w:bCs/>
        </w:rPr>
      </w:pPr>
      <w:bookmarkStart w:id="33" w:name="_Toc203804993"/>
      <w:r w:rsidRPr="006D5B30">
        <w:rPr>
          <w:bCs/>
        </w:rPr>
        <w:t>Keluarga</w:t>
      </w:r>
      <w:bookmarkEnd w:id="33"/>
    </w:p>
    <w:p w14:paraId="587A0E4D" w14:textId="54776F5A" w:rsidR="0016109A" w:rsidRPr="006D5B30" w:rsidRDefault="0016109A" w:rsidP="006C73C4">
      <w:pPr>
        <w:pStyle w:val="subbab21"/>
        <w:spacing w:before="0"/>
      </w:pPr>
      <w:bookmarkStart w:id="34" w:name="_Toc203804994"/>
      <w:r w:rsidRPr="006D5B30">
        <w:t xml:space="preserve">Pengertian Keluarga </w:t>
      </w:r>
      <w:r w:rsidR="00786B4A" w:rsidRPr="006D5B30">
        <w:t>s</w:t>
      </w:r>
      <w:r w:rsidRPr="006D5B30">
        <w:t>ecara Umum</w:t>
      </w:r>
      <w:bookmarkEnd w:id="34"/>
    </w:p>
    <w:p w14:paraId="4C901A1D" w14:textId="4FFD5849" w:rsidR="00D922CB" w:rsidRPr="006D5B30" w:rsidRDefault="004300B7"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Menurut Kamus Besar Bahasa Indonesia, keluarga adalah ibu </w:t>
      </w:r>
      <w:r w:rsidR="00BE6941" w:rsidRPr="006D5B30">
        <w:rPr>
          <w:rFonts w:ascii="Times New Roman" w:hAnsi="Times New Roman" w:cs="Times New Roman"/>
          <w:sz w:val="24"/>
          <w:szCs w:val="24"/>
          <w:lang w:val="sv-SE"/>
        </w:rPr>
        <w:t xml:space="preserve">dan </w:t>
      </w:r>
      <w:r w:rsidRPr="006D5B30">
        <w:rPr>
          <w:rFonts w:ascii="Times New Roman" w:hAnsi="Times New Roman" w:cs="Times New Roman"/>
          <w:sz w:val="24"/>
          <w:szCs w:val="24"/>
          <w:lang w:val="sv-SE"/>
        </w:rPr>
        <w:t>bapak beserta anak-anaknya (seisi rumah). Undang-Undang No.52 Tahun 2009 tentang perkembangan kependudukan dan pembangunan keluarga</w:t>
      </w:r>
      <w:r w:rsidR="00BE6941" w:rsidRPr="006D5B30">
        <w:rPr>
          <w:rFonts w:ascii="Times New Roman" w:hAnsi="Times New Roman" w:cs="Times New Roman"/>
          <w:sz w:val="24"/>
          <w:szCs w:val="24"/>
          <w:lang w:val="sv-SE"/>
        </w:rPr>
        <w:t xml:space="preserve"> mengartikan keluarga sebagai </w:t>
      </w:r>
      <w:r w:rsidRPr="006D5B30">
        <w:rPr>
          <w:rFonts w:ascii="Times New Roman" w:hAnsi="Times New Roman" w:cs="Times New Roman"/>
          <w:sz w:val="24"/>
          <w:szCs w:val="24"/>
          <w:lang w:val="sv-SE"/>
        </w:rPr>
        <w:t xml:space="preserve">unit terkecil dalam masyarakat yang terdiri dari suami istri; atau suami, istri dan anaknya; atau ayah dan anaknya (duda), atau ibu dan anaknya (janda). </w:t>
      </w:r>
    </w:p>
    <w:p w14:paraId="57F4AD79" w14:textId="52A92549" w:rsidR="005C3B20" w:rsidRPr="006D5B30" w:rsidRDefault="005C3B20"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nurut Friedman (dalam Suprajitno, 2004)</w:t>
      </w:r>
      <w:r w:rsidR="00786B4A"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keluarga adalah sekumpulan orang yang tinggal bersama dalam satu rumah </w:t>
      </w:r>
      <w:r w:rsidR="00B1264E" w:rsidRPr="006D5B30">
        <w:rPr>
          <w:rFonts w:ascii="Times New Roman" w:hAnsi="Times New Roman" w:cs="Times New Roman"/>
          <w:sz w:val="24"/>
          <w:szCs w:val="24"/>
          <w:lang w:val="sv-SE"/>
        </w:rPr>
        <w:t xml:space="preserve">karena memiliki </w:t>
      </w:r>
      <w:r w:rsidRPr="006D5B30">
        <w:rPr>
          <w:rFonts w:ascii="Times New Roman" w:hAnsi="Times New Roman" w:cs="Times New Roman"/>
          <w:sz w:val="24"/>
          <w:szCs w:val="24"/>
          <w:lang w:val="sv-SE"/>
        </w:rPr>
        <w:t>suatu ikatan aturan dan emosional</w:t>
      </w:r>
      <w:r w:rsidR="00786B4A" w:rsidRPr="006D5B30">
        <w:rPr>
          <w:rFonts w:ascii="Times New Roman" w:hAnsi="Times New Roman" w:cs="Times New Roman"/>
          <w:sz w:val="24"/>
          <w:szCs w:val="24"/>
          <w:lang w:val="sv-SE"/>
        </w:rPr>
        <w:t>.</w:t>
      </w:r>
      <w:r w:rsidR="00B1264E" w:rsidRPr="006D5B30">
        <w:rPr>
          <w:rFonts w:ascii="Times New Roman" w:hAnsi="Times New Roman" w:cs="Times New Roman"/>
          <w:sz w:val="24"/>
          <w:szCs w:val="24"/>
          <w:lang w:val="sv-SE"/>
        </w:rPr>
        <w:t xml:space="preserve"> </w:t>
      </w:r>
      <w:r w:rsidR="00786B4A" w:rsidRPr="006D5B30">
        <w:rPr>
          <w:rFonts w:ascii="Times New Roman" w:hAnsi="Times New Roman" w:cs="Times New Roman"/>
          <w:sz w:val="24"/>
          <w:szCs w:val="24"/>
          <w:lang w:val="sv-SE"/>
        </w:rPr>
        <w:t>S</w:t>
      </w:r>
      <w:r w:rsidRPr="006D5B30">
        <w:rPr>
          <w:rFonts w:ascii="Times New Roman" w:hAnsi="Times New Roman" w:cs="Times New Roman"/>
          <w:sz w:val="24"/>
          <w:szCs w:val="24"/>
          <w:lang w:val="sv-SE"/>
        </w:rPr>
        <w:t>etiap individu</w:t>
      </w:r>
      <w:r w:rsidR="00B1264E" w:rsidRPr="006D5B30">
        <w:rPr>
          <w:rFonts w:ascii="Times New Roman" w:hAnsi="Times New Roman" w:cs="Times New Roman"/>
          <w:sz w:val="24"/>
          <w:szCs w:val="24"/>
          <w:lang w:val="sv-SE"/>
        </w:rPr>
        <w:t xml:space="preserve"> dalam keluarga</w:t>
      </w:r>
      <w:r w:rsidRPr="006D5B30">
        <w:rPr>
          <w:rFonts w:ascii="Times New Roman" w:hAnsi="Times New Roman" w:cs="Times New Roman"/>
          <w:sz w:val="24"/>
          <w:szCs w:val="24"/>
          <w:lang w:val="sv-SE"/>
        </w:rPr>
        <w:t xml:space="preserve"> memiliki peran masing-masing </w:t>
      </w:r>
      <w:r w:rsidR="00B1264E" w:rsidRPr="006D5B30">
        <w:rPr>
          <w:rFonts w:ascii="Times New Roman" w:hAnsi="Times New Roman" w:cs="Times New Roman"/>
          <w:sz w:val="24"/>
          <w:szCs w:val="24"/>
          <w:lang w:val="sv-SE"/>
        </w:rPr>
        <w:t>untuk menopang kehidupan bersama dalam keluarga.</w:t>
      </w:r>
      <w:r w:rsidRPr="006D5B30">
        <w:rPr>
          <w:rFonts w:ascii="Times New Roman" w:hAnsi="Times New Roman" w:cs="Times New Roman"/>
          <w:sz w:val="24"/>
          <w:szCs w:val="24"/>
          <w:lang w:val="sv-SE"/>
        </w:rPr>
        <w:t xml:space="preserve"> </w:t>
      </w:r>
      <w:r w:rsidR="00E52D86" w:rsidRPr="006D5B30">
        <w:rPr>
          <w:rFonts w:ascii="Times New Roman" w:hAnsi="Times New Roman" w:cs="Times New Roman"/>
          <w:sz w:val="24"/>
          <w:szCs w:val="24"/>
          <w:lang w:val="sv-SE"/>
        </w:rPr>
        <w:t>Keluarga bukan hanya sekedar kumpulan individu yang hidup bersama secara fisik, tetapi mereka terhubung oleh ikatan batin, tanggung jawab moral, dan peran sosial yang membentuk kesatuan hidup bersama. Dalam pengertian ini, keluarga mencakup lebih dari sekadar hubungan darah atau legalitas, tetapi juga relasi interpersonal yang kuat dan mendalam,</w:t>
      </w:r>
    </w:p>
    <w:p w14:paraId="5862D50C" w14:textId="43DB652A" w:rsidR="005C3B20" w:rsidRPr="006D5B30" w:rsidRDefault="00B1264E" w:rsidP="00786B4A">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asarkan</w:t>
      </w:r>
      <w:r w:rsidR="005C3B20" w:rsidRPr="006D5B30">
        <w:rPr>
          <w:rFonts w:ascii="Times New Roman" w:hAnsi="Times New Roman" w:cs="Times New Roman"/>
          <w:sz w:val="24"/>
          <w:szCs w:val="24"/>
          <w:lang w:val="sv-SE"/>
        </w:rPr>
        <w:t xml:space="preserve"> beberapa pengertian di ata</w:t>
      </w:r>
      <w:r w:rsidRPr="006D5B30">
        <w:rPr>
          <w:rFonts w:ascii="Times New Roman" w:hAnsi="Times New Roman" w:cs="Times New Roman"/>
          <w:sz w:val="24"/>
          <w:szCs w:val="24"/>
          <w:lang w:val="sv-SE"/>
        </w:rPr>
        <w:t xml:space="preserve">s, dapat disimpulkan </w:t>
      </w:r>
      <w:r w:rsidR="005C3B20" w:rsidRPr="006D5B30">
        <w:rPr>
          <w:rFonts w:ascii="Times New Roman" w:hAnsi="Times New Roman" w:cs="Times New Roman"/>
          <w:sz w:val="24"/>
          <w:szCs w:val="24"/>
          <w:lang w:val="sv-SE"/>
        </w:rPr>
        <w:t xml:space="preserve">bahwa keluarga adalah </w:t>
      </w:r>
      <w:r w:rsidR="00E52D86" w:rsidRPr="006D5B30">
        <w:rPr>
          <w:rFonts w:ascii="Times New Roman" w:hAnsi="Times New Roman" w:cs="Times New Roman"/>
          <w:sz w:val="24"/>
          <w:szCs w:val="24"/>
          <w:lang w:val="sv-SE"/>
        </w:rPr>
        <w:t>unit terkecil dalam masyarakat yang terdiri dari individu-individu yang hidup bersama dan terikat oleh hubungan biologis, hukum, serta ikatan emosional dan sosial. Keluarga bukan sekadar kumpulan orang yang tinggal satu atap, melainkan merupakan komunitas yang memiliki struktur, aturan, peran, dan tanggung jawab untuk saling menopang dan membangun kehidupan bersama. Keluarga berfungsi sebagai tempat utama bagi pembentukan nilai-nilai, pendidikan, serta kesejahteraan fisik dan emosional anggotanya.</w:t>
      </w:r>
    </w:p>
    <w:p w14:paraId="11DD58C3" w14:textId="051CC8E3" w:rsidR="0016109A" w:rsidRPr="006D5B30" w:rsidRDefault="0016109A">
      <w:pPr>
        <w:pStyle w:val="subbab21"/>
        <w:numPr>
          <w:ilvl w:val="0"/>
          <w:numId w:val="37"/>
        </w:numPr>
        <w:spacing w:before="0"/>
        <w:ind w:left="426" w:hanging="426"/>
      </w:pPr>
      <w:bookmarkStart w:id="35" w:name="_Toc203804995"/>
      <w:r w:rsidRPr="006D5B30">
        <w:t>Pengertian Keluarga Katolik</w:t>
      </w:r>
      <w:bookmarkEnd w:id="35"/>
    </w:p>
    <w:p w14:paraId="05333327" w14:textId="29A300F9" w:rsidR="00C73873" w:rsidRPr="006D5B30" w:rsidRDefault="00B40E75" w:rsidP="00380285">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ab/>
      </w:r>
      <w:r w:rsidR="003371E5" w:rsidRPr="006D5B30">
        <w:rPr>
          <w:rFonts w:ascii="Times New Roman" w:hAnsi="Times New Roman" w:cs="Times New Roman"/>
          <w:sz w:val="24"/>
          <w:szCs w:val="24"/>
          <w:lang w:val="sv-SE"/>
        </w:rPr>
        <w:t xml:space="preserve">Keluarga </w:t>
      </w:r>
      <w:r w:rsidR="00B1264E" w:rsidRPr="006D5B30">
        <w:rPr>
          <w:rFonts w:ascii="Times New Roman" w:hAnsi="Times New Roman" w:cs="Times New Roman"/>
          <w:sz w:val="24"/>
          <w:szCs w:val="24"/>
          <w:lang w:val="sv-SE"/>
        </w:rPr>
        <w:t xml:space="preserve">Katolik </w:t>
      </w:r>
      <w:r w:rsidR="0020137F" w:rsidRPr="006D5B30">
        <w:rPr>
          <w:rFonts w:ascii="Times New Roman" w:hAnsi="Times New Roman" w:cs="Times New Roman"/>
          <w:sz w:val="24"/>
          <w:szCs w:val="24"/>
          <w:lang w:val="sv-SE"/>
        </w:rPr>
        <w:t xml:space="preserve">adalah lingkup Gereja yang paling kecil dan mendasar. Terkait dengan keluarga </w:t>
      </w:r>
      <w:r w:rsidR="00B1264E" w:rsidRPr="006D5B30">
        <w:rPr>
          <w:rFonts w:ascii="Times New Roman" w:hAnsi="Times New Roman" w:cs="Times New Roman"/>
          <w:sz w:val="24"/>
          <w:szCs w:val="24"/>
          <w:lang w:val="sv-SE"/>
        </w:rPr>
        <w:t xml:space="preserve">Katolik </w:t>
      </w:r>
      <w:r w:rsidR="0020137F" w:rsidRPr="006D5B30">
        <w:rPr>
          <w:rFonts w:ascii="Times New Roman" w:hAnsi="Times New Roman" w:cs="Times New Roman"/>
          <w:sz w:val="24"/>
          <w:szCs w:val="24"/>
          <w:lang w:val="sv-SE"/>
        </w:rPr>
        <w:t>sebagai Gereja yang paling kecil dan mendasar,</w:t>
      </w:r>
      <w:r w:rsidR="003371E5" w:rsidRPr="006D5B30">
        <w:rPr>
          <w:rFonts w:ascii="Times New Roman" w:hAnsi="Times New Roman" w:cs="Times New Roman"/>
          <w:sz w:val="24"/>
          <w:szCs w:val="24"/>
          <w:lang w:val="sv-SE"/>
        </w:rPr>
        <w:t xml:space="preserve"> </w:t>
      </w:r>
      <w:r w:rsidR="00903E95" w:rsidRPr="006D5B30">
        <w:rPr>
          <w:rFonts w:ascii="Times New Roman" w:hAnsi="Times New Roman" w:cs="Times New Roman"/>
          <w:sz w:val="24"/>
          <w:szCs w:val="24"/>
          <w:lang w:val="sv-SE"/>
        </w:rPr>
        <w:t xml:space="preserve">Buku </w:t>
      </w:r>
      <w:r w:rsidR="003619E0" w:rsidRPr="006D5B30">
        <w:rPr>
          <w:rFonts w:ascii="Times New Roman" w:hAnsi="Times New Roman" w:cs="Times New Roman"/>
          <w:sz w:val="24"/>
          <w:szCs w:val="24"/>
          <w:lang w:val="sv-SE"/>
        </w:rPr>
        <w:t xml:space="preserve">Pedoman Pastoral Keluarga </w:t>
      </w:r>
      <w:r w:rsidR="00B1264E" w:rsidRPr="006D5B30">
        <w:rPr>
          <w:rFonts w:ascii="Times New Roman" w:hAnsi="Times New Roman" w:cs="Times New Roman"/>
          <w:sz w:val="24"/>
          <w:szCs w:val="24"/>
          <w:lang w:val="sv-SE"/>
        </w:rPr>
        <w:t>yang dikeluarkan oleh Konferensi Waligereja Indonesia (2011:</w:t>
      </w:r>
      <w:r w:rsidR="008C3B04" w:rsidRPr="006D5B30">
        <w:rPr>
          <w:rFonts w:ascii="Times New Roman" w:hAnsi="Times New Roman" w:cs="Times New Roman"/>
          <w:sz w:val="24"/>
          <w:szCs w:val="24"/>
          <w:lang w:val="sv-SE"/>
        </w:rPr>
        <w:t>10-19</w:t>
      </w:r>
      <w:r w:rsidR="00B1264E" w:rsidRPr="006D5B30">
        <w:rPr>
          <w:rFonts w:ascii="Times New Roman" w:hAnsi="Times New Roman" w:cs="Times New Roman"/>
          <w:sz w:val="24"/>
          <w:szCs w:val="24"/>
          <w:lang w:val="sv-SE"/>
        </w:rPr>
        <w:t>)</w:t>
      </w:r>
      <w:r w:rsidR="0020137F" w:rsidRPr="006D5B30">
        <w:rPr>
          <w:rFonts w:ascii="Times New Roman" w:hAnsi="Times New Roman" w:cs="Times New Roman"/>
          <w:sz w:val="24"/>
          <w:szCs w:val="24"/>
          <w:lang w:val="sv-SE"/>
        </w:rPr>
        <w:t xml:space="preserve"> </w:t>
      </w:r>
      <w:r w:rsidR="003619E0" w:rsidRPr="006D5B30">
        <w:rPr>
          <w:rFonts w:ascii="Times New Roman" w:hAnsi="Times New Roman" w:cs="Times New Roman"/>
          <w:sz w:val="24"/>
          <w:szCs w:val="24"/>
          <w:lang w:val="sv-SE"/>
        </w:rPr>
        <w:t>memberikan beberapa pengertian</w:t>
      </w:r>
      <w:r w:rsidR="00903E95" w:rsidRPr="006D5B30">
        <w:rPr>
          <w:rFonts w:ascii="Times New Roman" w:hAnsi="Times New Roman" w:cs="Times New Roman"/>
          <w:sz w:val="24"/>
          <w:szCs w:val="24"/>
          <w:lang w:val="sv-SE"/>
        </w:rPr>
        <w:t xml:space="preserve"> mengenai keluarga</w:t>
      </w:r>
      <w:r w:rsidR="00786B4A" w:rsidRPr="006D5B30">
        <w:rPr>
          <w:rFonts w:ascii="Times New Roman" w:hAnsi="Times New Roman" w:cs="Times New Roman"/>
          <w:sz w:val="24"/>
          <w:szCs w:val="24"/>
          <w:lang w:val="sv-SE"/>
        </w:rPr>
        <w:t xml:space="preserve"> </w:t>
      </w:r>
      <w:r w:rsidR="003619E0" w:rsidRPr="006D5B30">
        <w:rPr>
          <w:rFonts w:ascii="Times New Roman" w:hAnsi="Times New Roman" w:cs="Times New Roman"/>
          <w:sz w:val="24"/>
          <w:szCs w:val="24"/>
          <w:lang w:val="sv-SE"/>
        </w:rPr>
        <w:t>antara lain:</w:t>
      </w:r>
      <w:r w:rsidR="00786B4A"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Pertama, k</w:t>
      </w:r>
      <w:r w:rsidRPr="006D5B30">
        <w:rPr>
          <w:rFonts w:ascii="Times New Roman" w:hAnsi="Times New Roman" w:cs="Times New Roman"/>
          <w:sz w:val="24"/>
          <w:szCs w:val="24"/>
          <w:lang w:val="sv-SE"/>
        </w:rPr>
        <w:t xml:space="preserve">eluarga </w:t>
      </w:r>
      <w:r w:rsidR="003619E0" w:rsidRPr="006D5B30">
        <w:rPr>
          <w:rFonts w:ascii="Times New Roman" w:hAnsi="Times New Roman" w:cs="Times New Roman"/>
          <w:sz w:val="24"/>
          <w:szCs w:val="24"/>
          <w:lang w:val="sv-SE"/>
        </w:rPr>
        <w:t xml:space="preserve">adalah </w:t>
      </w:r>
      <w:r w:rsidR="00380285" w:rsidRPr="006D5B30">
        <w:rPr>
          <w:rFonts w:ascii="Times New Roman" w:hAnsi="Times New Roman" w:cs="Times New Roman"/>
          <w:sz w:val="24"/>
          <w:szCs w:val="24"/>
          <w:lang w:val="sv-SE"/>
        </w:rPr>
        <w:t>k</w:t>
      </w:r>
      <w:r w:rsidR="003619E0" w:rsidRPr="006D5B30">
        <w:rPr>
          <w:rFonts w:ascii="Times New Roman" w:hAnsi="Times New Roman" w:cs="Times New Roman"/>
          <w:sz w:val="24"/>
          <w:szCs w:val="24"/>
          <w:lang w:val="sv-SE"/>
        </w:rPr>
        <w:t xml:space="preserve">omunitas </w:t>
      </w:r>
      <w:r w:rsidR="00380285" w:rsidRPr="006D5B30">
        <w:rPr>
          <w:rFonts w:ascii="Times New Roman" w:hAnsi="Times New Roman" w:cs="Times New Roman"/>
          <w:sz w:val="24"/>
          <w:szCs w:val="24"/>
          <w:lang w:val="sv-SE"/>
        </w:rPr>
        <w:t>p</w:t>
      </w:r>
      <w:r w:rsidR="003619E0" w:rsidRPr="006D5B30">
        <w:rPr>
          <w:rFonts w:ascii="Times New Roman" w:hAnsi="Times New Roman" w:cs="Times New Roman"/>
          <w:sz w:val="24"/>
          <w:szCs w:val="24"/>
          <w:lang w:val="sv-SE"/>
        </w:rPr>
        <w:t>ribadi-</w:t>
      </w:r>
      <w:r w:rsidR="00380285" w:rsidRPr="006D5B30">
        <w:rPr>
          <w:rFonts w:ascii="Times New Roman" w:hAnsi="Times New Roman" w:cs="Times New Roman"/>
          <w:sz w:val="24"/>
          <w:szCs w:val="24"/>
          <w:lang w:val="sv-SE"/>
        </w:rPr>
        <w:t>p</w:t>
      </w:r>
      <w:r w:rsidR="003619E0" w:rsidRPr="006D5B30">
        <w:rPr>
          <w:rFonts w:ascii="Times New Roman" w:hAnsi="Times New Roman" w:cs="Times New Roman"/>
          <w:sz w:val="24"/>
          <w:szCs w:val="24"/>
          <w:lang w:val="sv-SE"/>
        </w:rPr>
        <w:t xml:space="preserve">ribadi dalam </w:t>
      </w:r>
      <w:r w:rsidR="00380285" w:rsidRPr="006D5B30">
        <w:rPr>
          <w:rFonts w:ascii="Times New Roman" w:hAnsi="Times New Roman" w:cs="Times New Roman"/>
          <w:sz w:val="24"/>
          <w:szCs w:val="24"/>
          <w:lang w:val="sv-SE"/>
        </w:rPr>
        <w:t>c</w:t>
      </w:r>
      <w:r w:rsidR="003619E0" w:rsidRPr="006D5B30">
        <w:rPr>
          <w:rFonts w:ascii="Times New Roman" w:hAnsi="Times New Roman" w:cs="Times New Roman"/>
          <w:sz w:val="24"/>
          <w:szCs w:val="24"/>
          <w:lang w:val="sv-SE"/>
        </w:rPr>
        <w:t>inta-</w:t>
      </w:r>
      <w:r w:rsidR="00380285" w:rsidRPr="006D5B30">
        <w:rPr>
          <w:rFonts w:ascii="Times New Roman" w:hAnsi="Times New Roman" w:cs="Times New Roman"/>
          <w:sz w:val="24"/>
          <w:szCs w:val="24"/>
          <w:lang w:val="sv-SE"/>
        </w:rPr>
        <w:t>k</w:t>
      </w:r>
      <w:r w:rsidR="003619E0" w:rsidRPr="006D5B30">
        <w:rPr>
          <w:rFonts w:ascii="Times New Roman" w:hAnsi="Times New Roman" w:cs="Times New Roman"/>
          <w:sz w:val="24"/>
          <w:szCs w:val="24"/>
          <w:lang w:val="sv-SE"/>
        </w:rPr>
        <w:t>asih</w:t>
      </w:r>
      <w:r w:rsidR="00380285" w:rsidRPr="006D5B30">
        <w:rPr>
          <w:rFonts w:ascii="Times New Roman" w:hAnsi="Times New Roman" w:cs="Times New Roman"/>
          <w:sz w:val="24"/>
          <w:szCs w:val="24"/>
          <w:lang w:val="sv-SE"/>
        </w:rPr>
        <w:t>. K</w:t>
      </w:r>
      <w:r w:rsidR="003619E0" w:rsidRPr="006D5B30">
        <w:rPr>
          <w:rFonts w:ascii="Times New Roman" w:hAnsi="Times New Roman" w:cs="Times New Roman"/>
          <w:sz w:val="24"/>
          <w:szCs w:val="24"/>
          <w:lang w:val="sv-SE"/>
        </w:rPr>
        <w:t>eluarga adalah komunitas pertama dan asal mula keberadaan setiap manusia dan merupakan “</w:t>
      </w:r>
      <w:r w:rsidR="00380285" w:rsidRPr="006D5B30">
        <w:rPr>
          <w:rFonts w:ascii="Times New Roman" w:hAnsi="Times New Roman" w:cs="Times New Roman"/>
          <w:sz w:val="24"/>
          <w:szCs w:val="24"/>
          <w:lang w:val="sv-SE"/>
        </w:rPr>
        <w:t>p</w:t>
      </w:r>
      <w:r w:rsidR="003619E0" w:rsidRPr="006D5B30">
        <w:rPr>
          <w:rFonts w:ascii="Times New Roman" w:hAnsi="Times New Roman" w:cs="Times New Roman"/>
          <w:sz w:val="24"/>
          <w:szCs w:val="24"/>
          <w:lang w:val="sv-SE"/>
        </w:rPr>
        <w:t>ersekutuan pribadi-pribadi” (</w:t>
      </w:r>
      <w:r w:rsidR="003619E0" w:rsidRPr="006D5B30">
        <w:rPr>
          <w:rFonts w:ascii="Times New Roman" w:hAnsi="Times New Roman" w:cs="Times New Roman"/>
          <w:i/>
          <w:iCs/>
          <w:sz w:val="24"/>
          <w:szCs w:val="24"/>
          <w:lang w:val="sv-SE"/>
        </w:rPr>
        <w:t>communio personarum</w:t>
      </w:r>
      <w:r w:rsidR="003619E0" w:rsidRPr="006D5B30">
        <w:rPr>
          <w:rFonts w:ascii="Times New Roman" w:hAnsi="Times New Roman" w:cs="Times New Roman"/>
          <w:sz w:val="24"/>
          <w:szCs w:val="24"/>
          <w:lang w:val="sv-SE"/>
        </w:rPr>
        <w:t xml:space="preserve">) yang hidupnya berdasarkan dan bersumber pada cinta-kasih. </w:t>
      </w:r>
      <w:r w:rsidR="00380285" w:rsidRPr="006D5B30">
        <w:rPr>
          <w:rFonts w:ascii="Times New Roman" w:hAnsi="Times New Roman" w:cs="Times New Roman"/>
          <w:sz w:val="24"/>
          <w:szCs w:val="24"/>
          <w:lang w:val="sv-SE"/>
        </w:rPr>
        <w:t>Kedua, k</w:t>
      </w:r>
      <w:r w:rsidR="00A66AD9" w:rsidRPr="006D5B30">
        <w:rPr>
          <w:rFonts w:ascii="Times New Roman" w:hAnsi="Times New Roman" w:cs="Times New Roman"/>
          <w:sz w:val="24"/>
          <w:szCs w:val="24"/>
          <w:lang w:val="sv-SE"/>
        </w:rPr>
        <w:t xml:space="preserve">eluarga adalah </w:t>
      </w:r>
      <w:r w:rsidR="00380285" w:rsidRPr="006D5B30">
        <w:rPr>
          <w:rFonts w:ascii="Times New Roman" w:hAnsi="Times New Roman" w:cs="Times New Roman"/>
          <w:sz w:val="24"/>
          <w:szCs w:val="24"/>
          <w:lang w:val="sv-SE"/>
        </w:rPr>
        <w:t>p</w:t>
      </w:r>
      <w:r w:rsidR="00A66AD9" w:rsidRPr="006D5B30">
        <w:rPr>
          <w:rFonts w:ascii="Times New Roman" w:hAnsi="Times New Roman" w:cs="Times New Roman"/>
          <w:sz w:val="24"/>
          <w:szCs w:val="24"/>
          <w:lang w:val="sv-SE"/>
        </w:rPr>
        <w:t xml:space="preserve">ersekutuan </w:t>
      </w:r>
      <w:r w:rsidR="00380285" w:rsidRPr="006D5B30">
        <w:rPr>
          <w:rFonts w:ascii="Times New Roman" w:hAnsi="Times New Roman" w:cs="Times New Roman"/>
          <w:sz w:val="24"/>
          <w:szCs w:val="24"/>
          <w:lang w:val="sv-SE"/>
        </w:rPr>
        <w:t>p</w:t>
      </w:r>
      <w:r w:rsidR="00A66AD9" w:rsidRPr="006D5B30">
        <w:rPr>
          <w:rFonts w:ascii="Times New Roman" w:hAnsi="Times New Roman" w:cs="Times New Roman"/>
          <w:sz w:val="24"/>
          <w:szCs w:val="24"/>
          <w:lang w:val="sv-SE"/>
        </w:rPr>
        <w:t xml:space="preserve">embela </w:t>
      </w:r>
      <w:r w:rsidR="00380285" w:rsidRPr="006D5B30">
        <w:rPr>
          <w:rFonts w:ascii="Times New Roman" w:hAnsi="Times New Roman" w:cs="Times New Roman"/>
          <w:sz w:val="24"/>
          <w:szCs w:val="24"/>
          <w:lang w:val="sv-SE"/>
        </w:rPr>
        <w:t>k</w:t>
      </w:r>
      <w:r w:rsidR="00A66AD9" w:rsidRPr="006D5B30">
        <w:rPr>
          <w:rFonts w:ascii="Times New Roman" w:hAnsi="Times New Roman" w:cs="Times New Roman"/>
          <w:sz w:val="24"/>
          <w:szCs w:val="24"/>
          <w:lang w:val="sv-SE"/>
        </w:rPr>
        <w:t>ehidupan</w:t>
      </w:r>
      <w:r w:rsidR="00380285" w:rsidRPr="006D5B30">
        <w:rPr>
          <w:rFonts w:ascii="Times New Roman" w:hAnsi="Times New Roman" w:cs="Times New Roman"/>
          <w:sz w:val="24"/>
          <w:szCs w:val="24"/>
          <w:lang w:val="sv-SE"/>
        </w:rPr>
        <w:t>.</w:t>
      </w:r>
      <w:r w:rsidR="00A66AD9"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K</w:t>
      </w:r>
      <w:r w:rsidR="00A66AD9" w:rsidRPr="006D5B30">
        <w:rPr>
          <w:rFonts w:ascii="Times New Roman" w:hAnsi="Times New Roman" w:cs="Times New Roman"/>
          <w:sz w:val="24"/>
          <w:szCs w:val="24"/>
          <w:lang w:val="sv-SE"/>
        </w:rPr>
        <w:t xml:space="preserve">eluarga adalah </w:t>
      </w:r>
      <w:r w:rsidR="00B1264E" w:rsidRPr="006D5B30">
        <w:rPr>
          <w:rFonts w:ascii="Times New Roman" w:hAnsi="Times New Roman" w:cs="Times New Roman"/>
          <w:sz w:val="24"/>
          <w:szCs w:val="24"/>
          <w:lang w:val="sv-SE"/>
        </w:rPr>
        <w:t>p</w:t>
      </w:r>
      <w:r w:rsidR="00A66AD9" w:rsidRPr="006D5B30">
        <w:rPr>
          <w:rFonts w:ascii="Times New Roman" w:hAnsi="Times New Roman" w:cs="Times New Roman"/>
          <w:sz w:val="24"/>
          <w:szCs w:val="24"/>
          <w:lang w:val="sv-SE"/>
        </w:rPr>
        <w:t>ersekutuan antara suami</w:t>
      </w:r>
      <w:r w:rsidR="00380285" w:rsidRPr="006D5B30">
        <w:rPr>
          <w:rFonts w:ascii="Times New Roman" w:hAnsi="Times New Roman" w:cs="Times New Roman"/>
          <w:sz w:val="24"/>
          <w:szCs w:val="24"/>
          <w:lang w:val="sv-SE"/>
        </w:rPr>
        <w:t xml:space="preserve"> dan </w:t>
      </w:r>
      <w:r w:rsidR="00A66AD9" w:rsidRPr="006D5B30">
        <w:rPr>
          <w:rFonts w:ascii="Times New Roman" w:hAnsi="Times New Roman" w:cs="Times New Roman"/>
          <w:sz w:val="24"/>
          <w:szCs w:val="24"/>
          <w:lang w:val="sv-SE"/>
        </w:rPr>
        <w:t>istri yang turut ambil bagian dalam karya penciptaan Allah</w:t>
      </w:r>
      <w:r w:rsidR="00380285" w:rsidRPr="006D5B30">
        <w:rPr>
          <w:rFonts w:ascii="Times New Roman" w:hAnsi="Times New Roman" w:cs="Times New Roman"/>
          <w:sz w:val="24"/>
          <w:szCs w:val="24"/>
          <w:lang w:val="sv-SE"/>
        </w:rPr>
        <w:t xml:space="preserve">. Mereka </w:t>
      </w:r>
      <w:r w:rsidR="00A66AD9" w:rsidRPr="006D5B30">
        <w:rPr>
          <w:rFonts w:ascii="Times New Roman" w:hAnsi="Times New Roman" w:cs="Times New Roman"/>
          <w:sz w:val="24"/>
          <w:szCs w:val="24"/>
          <w:lang w:val="sv-SE"/>
        </w:rPr>
        <w:t>terbuka terhadap kehidupan baru</w:t>
      </w:r>
      <w:r w:rsidR="00380285" w:rsidRPr="006D5B30">
        <w:rPr>
          <w:rFonts w:ascii="Times New Roman" w:hAnsi="Times New Roman" w:cs="Times New Roman"/>
          <w:sz w:val="24"/>
          <w:szCs w:val="24"/>
          <w:lang w:val="sv-SE"/>
        </w:rPr>
        <w:t>. Ketiga, k</w:t>
      </w:r>
      <w:r w:rsidR="00C73873" w:rsidRPr="006D5B30">
        <w:rPr>
          <w:rFonts w:ascii="Times New Roman" w:hAnsi="Times New Roman" w:cs="Times New Roman"/>
          <w:sz w:val="24"/>
          <w:szCs w:val="24"/>
          <w:lang w:val="sv-SE"/>
        </w:rPr>
        <w:t xml:space="preserve">eluarga adalah Gereja </w:t>
      </w:r>
      <w:r w:rsidR="004F2451" w:rsidRPr="006D5B30">
        <w:rPr>
          <w:rFonts w:ascii="Times New Roman" w:hAnsi="Times New Roman" w:cs="Times New Roman"/>
          <w:sz w:val="24"/>
          <w:szCs w:val="24"/>
          <w:lang w:val="sv-SE"/>
        </w:rPr>
        <w:t>r</w:t>
      </w:r>
      <w:r w:rsidR="00C73873" w:rsidRPr="006D5B30">
        <w:rPr>
          <w:rFonts w:ascii="Times New Roman" w:hAnsi="Times New Roman" w:cs="Times New Roman"/>
          <w:sz w:val="24"/>
          <w:szCs w:val="24"/>
          <w:lang w:val="sv-SE"/>
        </w:rPr>
        <w:t>umah-</w:t>
      </w:r>
      <w:r w:rsidR="004F2451" w:rsidRPr="006D5B30">
        <w:rPr>
          <w:rFonts w:ascii="Times New Roman" w:hAnsi="Times New Roman" w:cs="Times New Roman"/>
          <w:sz w:val="24"/>
          <w:szCs w:val="24"/>
          <w:lang w:val="sv-SE"/>
        </w:rPr>
        <w:t>t</w:t>
      </w:r>
      <w:r w:rsidR="00C73873" w:rsidRPr="006D5B30">
        <w:rPr>
          <w:rFonts w:ascii="Times New Roman" w:hAnsi="Times New Roman" w:cs="Times New Roman"/>
          <w:sz w:val="24"/>
          <w:szCs w:val="24"/>
          <w:lang w:val="sv-SE"/>
        </w:rPr>
        <w:t>angga</w:t>
      </w:r>
      <w:r w:rsidR="00380285" w:rsidRPr="006D5B30">
        <w:rPr>
          <w:rFonts w:ascii="Times New Roman" w:hAnsi="Times New Roman" w:cs="Times New Roman"/>
          <w:sz w:val="24"/>
          <w:szCs w:val="24"/>
          <w:lang w:val="sv-SE"/>
        </w:rPr>
        <w:t>.</w:t>
      </w:r>
      <w:r w:rsidR="00C73873"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K</w:t>
      </w:r>
      <w:r w:rsidR="00C73873" w:rsidRPr="006D5B30">
        <w:rPr>
          <w:rFonts w:ascii="Times New Roman" w:hAnsi="Times New Roman" w:cs="Times New Roman"/>
          <w:sz w:val="24"/>
          <w:szCs w:val="24"/>
          <w:lang w:val="sv-SE"/>
        </w:rPr>
        <w:t xml:space="preserve">eluarga adalah komunitas basis gerejawi yang mengambil bagian dalam karya penyelamatan Allah. Berkat Sakramen Baptis, suami-istri dan anak menjadi anggota dan ikut membangun Gereja dengan ikut ambil bagian dalam lima tugas Gereja. </w:t>
      </w:r>
      <w:r w:rsidR="00380285" w:rsidRPr="006D5B30">
        <w:rPr>
          <w:rFonts w:ascii="Times New Roman" w:hAnsi="Times New Roman" w:cs="Times New Roman"/>
          <w:sz w:val="24"/>
          <w:szCs w:val="24"/>
          <w:lang w:val="sv-SE"/>
        </w:rPr>
        <w:t>Keempat, k</w:t>
      </w:r>
      <w:r w:rsidR="00C73873" w:rsidRPr="006D5B30">
        <w:rPr>
          <w:rFonts w:ascii="Times New Roman" w:hAnsi="Times New Roman" w:cs="Times New Roman"/>
          <w:sz w:val="24"/>
          <w:szCs w:val="24"/>
          <w:lang w:val="sv-SE"/>
        </w:rPr>
        <w:t xml:space="preserve">eluarga adalah </w:t>
      </w:r>
      <w:r w:rsidR="004F2451" w:rsidRPr="006D5B30">
        <w:rPr>
          <w:rFonts w:ascii="Times New Roman" w:hAnsi="Times New Roman" w:cs="Times New Roman"/>
          <w:sz w:val="24"/>
          <w:szCs w:val="24"/>
          <w:lang w:val="sv-SE"/>
        </w:rPr>
        <w:t>m</w:t>
      </w:r>
      <w:r w:rsidR="00C73873" w:rsidRPr="006D5B30">
        <w:rPr>
          <w:rFonts w:ascii="Times New Roman" w:hAnsi="Times New Roman" w:cs="Times New Roman"/>
          <w:sz w:val="24"/>
          <w:szCs w:val="24"/>
          <w:lang w:val="sv-SE"/>
        </w:rPr>
        <w:t xml:space="preserve">asyarakat </w:t>
      </w:r>
      <w:r w:rsidR="004F2451" w:rsidRPr="006D5B30">
        <w:rPr>
          <w:rFonts w:ascii="Times New Roman" w:hAnsi="Times New Roman" w:cs="Times New Roman"/>
          <w:sz w:val="24"/>
          <w:szCs w:val="24"/>
          <w:lang w:val="sv-SE"/>
        </w:rPr>
        <w:t>k</w:t>
      </w:r>
      <w:r w:rsidR="00C73873" w:rsidRPr="006D5B30">
        <w:rPr>
          <w:rFonts w:ascii="Times New Roman" w:hAnsi="Times New Roman" w:cs="Times New Roman"/>
          <w:sz w:val="24"/>
          <w:szCs w:val="24"/>
          <w:lang w:val="sv-SE"/>
        </w:rPr>
        <w:t>ecil</w:t>
      </w:r>
      <w:r w:rsidR="00380285" w:rsidRPr="006D5B30">
        <w:rPr>
          <w:rFonts w:ascii="Times New Roman" w:hAnsi="Times New Roman" w:cs="Times New Roman"/>
          <w:sz w:val="24"/>
          <w:szCs w:val="24"/>
          <w:lang w:val="sv-SE"/>
        </w:rPr>
        <w:t>.</w:t>
      </w:r>
      <w:r w:rsidR="00C73873"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K</w:t>
      </w:r>
      <w:r w:rsidR="00C73873" w:rsidRPr="006D5B30">
        <w:rPr>
          <w:rFonts w:ascii="Times New Roman" w:hAnsi="Times New Roman" w:cs="Times New Roman"/>
          <w:sz w:val="24"/>
          <w:szCs w:val="24"/>
          <w:lang w:val="sv-SE"/>
        </w:rPr>
        <w:t xml:space="preserve">eluarga </w:t>
      </w:r>
      <w:r w:rsidR="004F2451" w:rsidRPr="006D5B30">
        <w:rPr>
          <w:rFonts w:ascii="Times New Roman" w:hAnsi="Times New Roman" w:cs="Times New Roman"/>
          <w:sz w:val="24"/>
          <w:szCs w:val="24"/>
          <w:lang w:val="sv-SE"/>
        </w:rPr>
        <w:t>merupakan</w:t>
      </w:r>
      <w:r w:rsidR="00C73873" w:rsidRPr="006D5B30">
        <w:rPr>
          <w:rFonts w:ascii="Times New Roman" w:hAnsi="Times New Roman" w:cs="Times New Roman"/>
          <w:sz w:val="24"/>
          <w:szCs w:val="24"/>
          <w:lang w:val="sv-SE"/>
        </w:rPr>
        <w:t xml:space="preserve"> sel terkecil dalam masyarakat. Keluarga menjadi tempat a</w:t>
      </w:r>
      <w:r w:rsidR="00CD1AFE" w:rsidRPr="006D5B30">
        <w:rPr>
          <w:rFonts w:ascii="Times New Roman" w:hAnsi="Times New Roman" w:cs="Times New Roman"/>
          <w:sz w:val="24"/>
          <w:szCs w:val="24"/>
          <w:lang w:val="sv-SE"/>
        </w:rPr>
        <w:t>s</w:t>
      </w:r>
      <w:r w:rsidR="00C73873" w:rsidRPr="006D5B30">
        <w:rPr>
          <w:rFonts w:ascii="Times New Roman" w:hAnsi="Times New Roman" w:cs="Times New Roman"/>
          <w:sz w:val="24"/>
          <w:szCs w:val="24"/>
          <w:lang w:val="sv-SE"/>
        </w:rPr>
        <w:t xml:space="preserve">al dan </w:t>
      </w:r>
      <w:r w:rsidR="00CD1AFE" w:rsidRPr="006D5B30">
        <w:rPr>
          <w:rFonts w:ascii="Times New Roman" w:hAnsi="Times New Roman" w:cs="Times New Roman"/>
          <w:sz w:val="24"/>
          <w:szCs w:val="24"/>
          <w:lang w:val="sv-SE"/>
        </w:rPr>
        <w:t xml:space="preserve">upaya efektif untuk membangun masyarakat yang manusiawi dan rukun. </w:t>
      </w:r>
    </w:p>
    <w:p w14:paraId="52B1BDD7" w14:textId="27B736C8" w:rsidR="004F2451" w:rsidRPr="006D5B30" w:rsidRDefault="00CD1AFE" w:rsidP="006C73C4">
      <w:pPr>
        <w:pStyle w:val="ListParagraph"/>
        <w:spacing w:after="0" w:line="480" w:lineRule="auto"/>
        <w:ind w:left="66" w:firstLine="654"/>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beberapa pengertian </w:t>
      </w:r>
      <w:r w:rsidR="004F2451" w:rsidRPr="006D5B30">
        <w:rPr>
          <w:rFonts w:ascii="Times New Roman" w:hAnsi="Times New Roman" w:cs="Times New Roman"/>
          <w:sz w:val="24"/>
          <w:szCs w:val="24"/>
          <w:lang w:val="sv-SE"/>
        </w:rPr>
        <w:t xml:space="preserve">tentang </w:t>
      </w:r>
      <w:r w:rsidRPr="006D5B30">
        <w:rPr>
          <w:rFonts w:ascii="Times New Roman" w:hAnsi="Times New Roman" w:cs="Times New Roman"/>
          <w:sz w:val="24"/>
          <w:szCs w:val="24"/>
          <w:lang w:val="sv-SE"/>
        </w:rPr>
        <w:t xml:space="preserve">keluarga </w:t>
      </w:r>
      <w:r w:rsidR="004F2451"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di</w:t>
      </w:r>
      <w:r w:rsidR="004F2451"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atas,</w:t>
      </w:r>
      <w:r w:rsidR="004F2451" w:rsidRPr="006D5B30">
        <w:rPr>
          <w:rFonts w:ascii="Times New Roman" w:hAnsi="Times New Roman" w:cs="Times New Roman"/>
          <w:sz w:val="24"/>
          <w:szCs w:val="24"/>
          <w:lang w:val="sv-SE"/>
        </w:rPr>
        <w:t xml:space="preserve"> peneliti </w:t>
      </w:r>
      <w:r w:rsidR="0010787C" w:rsidRPr="006D5B30">
        <w:rPr>
          <w:rFonts w:ascii="Times New Roman" w:hAnsi="Times New Roman" w:cs="Times New Roman"/>
          <w:sz w:val="24"/>
          <w:szCs w:val="24"/>
          <w:lang w:val="sv-SE"/>
        </w:rPr>
        <w:t>dapat mengatakan</w:t>
      </w:r>
      <w:r w:rsidRPr="006D5B30">
        <w:rPr>
          <w:rFonts w:ascii="Times New Roman" w:hAnsi="Times New Roman" w:cs="Times New Roman"/>
          <w:sz w:val="24"/>
          <w:szCs w:val="24"/>
          <w:lang w:val="sv-SE"/>
        </w:rPr>
        <w:t xml:space="preserve"> bahwa keluarga Katolik adalah sebuah </w:t>
      </w:r>
      <w:r w:rsidR="004F2451"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 xml:space="preserve">omunitas </w:t>
      </w:r>
      <w:r w:rsidR="004F2451" w:rsidRPr="006D5B30">
        <w:rPr>
          <w:rFonts w:ascii="Times New Roman" w:hAnsi="Times New Roman" w:cs="Times New Roman"/>
          <w:sz w:val="24"/>
          <w:szCs w:val="24"/>
          <w:lang w:val="sv-SE"/>
        </w:rPr>
        <w:t>B</w:t>
      </w:r>
      <w:r w:rsidRPr="006D5B30">
        <w:rPr>
          <w:rFonts w:ascii="Times New Roman" w:hAnsi="Times New Roman" w:cs="Times New Roman"/>
          <w:sz w:val="24"/>
          <w:szCs w:val="24"/>
          <w:lang w:val="sv-SE"/>
        </w:rPr>
        <w:t xml:space="preserve">asis </w:t>
      </w:r>
      <w:r w:rsidR="004F2451" w:rsidRPr="006D5B30">
        <w:rPr>
          <w:rFonts w:ascii="Times New Roman" w:hAnsi="Times New Roman" w:cs="Times New Roman"/>
          <w:sz w:val="24"/>
          <w:szCs w:val="24"/>
          <w:lang w:val="sv-SE"/>
        </w:rPr>
        <w:t>G</w:t>
      </w:r>
      <w:r w:rsidRPr="006D5B30">
        <w:rPr>
          <w:rFonts w:ascii="Times New Roman" w:hAnsi="Times New Roman" w:cs="Times New Roman"/>
          <w:sz w:val="24"/>
          <w:szCs w:val="24"/>
          <w:lang w:val="sv-SE"/>
        </w:rPr>
        <w:t>erejawi yang t</w:t>
      </w:r>
      <w:r w:rsidR="004F2451" w:rsidRPr="006D5B30">
        <w:rPr>
          <w:rFonts w:ascii="Times New Roman" w:hAnsi="Times New Roman" w:cs="Times New Roman"/>
          <w:sz w:val="24"/>
          <w:szCs w:val="24"/>
          <w:lang w:val="sv-SE"/>
        </w:rPr>
        <w:t>erbentuk</w:t>
      </w:r>
      <w:r w:rsidRPr="006D5B30">
        <w:rPr>
          <w:rFonts w:ascii="Times New Roman" w:hAnsi="Times New Roman" w:cs="Times New Roman"/>
          <w:sz w:val="24"/>
          <w:szCs w:val="24"/>
          <w:lang w:val="sv-SE"/>
        </w:rPr>
        <w:t xml:space="preserve"> karena adanya ikatan cinta-kasih</w:t>
      </w:r>
      <w:r w:rsidR="00967B53" w:rsidRPr="006D5B30">
        <w:rPr>
          <w:rFonts w:ascii="Times New Roman" w:hAnsi="Times New Roman" w:cs="Times New Roman"/>
          <w:sz w:val="24"/>
          <w:szCs w:val="24"/>
          <w:lang w:val="sv-SE"/>
        </w:rPr>
        <w:t xml:space="preserve"> Kristus</w:t>
      </w:r>
      <w:r w:rsidRPr="006D5B30">
        <w:rPr>
          <w:rFonts w:ascii="Times New Roman" w:hAnsi="Times New Roman" w:cs="Times New Roman"/>
          <w:sz w:val="24"/>
          <w:szCs w:val="24"/>
          <w:lang w:val="sv-SE"/>
        </w:rPr>
        <w:t xml:space="preserve"> </w:t>
      </w:r>
      <w:r w:rsidR="008C300B" w:rsidRPr="006D5B30">
        <w:rPr>
          <w:rFonts w:ascii="Times New Roman" w:hAnsi="Times New Roman" w:cs="Times New Roman"/>
          <w:sz w:val="24"/>
          <w:szCs w:val="24"/>
          <w:lang w:val="sv-SE"/>
        </w:rPr>
        <w:t xml:space="preserve">serta </w:t>
      </w:r>
      <w:r w:rsidR="004F2451" w:rsidRPr="006D5B30">
        <w:rPr>
          <w:rFonts w:ascii="Times New Roman" w:hAnsi="Times New Roman" w:cs="Times New Roman"/>
          <w:sz w:val="24"/>
          <w:szCs w:val="24"/>
          <w:lang w:val="sv-SE"/>
        </w:rPr>
        <w:t xml:space="preserve">terpanggil </w:t>
      </w:r>
      <w:r w:rsidRPr="006D5B30">
        <w:rPr>
          <w:rFonts w:ascii="Times New Roman" w:hAnsi="Times New Roman" w:cs="Times New Roman"/>
          <w:sz w:val="24"/>
          <w:szCs w:val="24"/>
          <w:lang w:val="sv-SE"/>
        </w:rPr>
        <w:t xml:space="preserve">untuk ikut </w:t>
      </w:r>
      <w:r w:rsidR="00967B53" w:rsidRPr="006D5B30">
        <w:rPr>
          <w:rFonts w:ascii="Times New Roman" w:hAnsi="Times New Roman" w:cs="Times New Roman"/>
          <w:sz w:val="24"/>
          <w:szCs w:val="24"/>
          <w:lang w:val="sv-SE"/>
        </w:rPr>
        <w:t>ambil bagian</w:t>
      </w:r>
      <w:r w:rsidRPr="006D5B30">
        <w:rPr>
          <w:rFonts w:ascii="Times New Roman" w:hAnsi="Times New Roman" w:cs="Times New Roman"/>
          <w:sz w:val="24"/>
          <w:szCs w:val="24"/>
          <w:lang w:val="sv-SE"/>
        </w:rPr>
        <w:t xml:space="preserve"> dalam melaksanakan lima tugas Gereja</w:t>
      </w:r>
      <w:r w:rsidR="00274D08" w:rsidRPr="006D5B30">
        <w:rPr>
          <w:rFonts w:ascii="Times New Roman" w:hAnsi="Times New Roman" w:cs="Times New Roman"/>
          <w:sz w:val="24"/>
          <w:szCs w:val="24"/>
          <w:lang w:val="sv-SE"/>
        </w:rPr>
        <w:t xml:space="preserve">. </w:t>
      </w:r>
      <w:r w:rsidR="00FF7485" w:rsidRPr="006D5B30">
        <w:rPr>
          <w:rFonts w:ascii="Times New Roman" w:hAnsi="Times New Roman" w:cs="Times New Roman"/>
          <w:sz w:val="24"/>
          <w:szCs w:val="24"/>
          <w:lang w:val="sv-SE"/>
        </w:rPr>
        <w:t>Konferensi Waligereja Indonesia (2011:</w:t>
      </w:r>
      <w:r w:rsidR="008C3B04" w:rsidRPr="006D5B30">
        <w:rPr>
          <w:rFonts w:ascii="Times New Roman" w:hAnsi="Times New Roman" w:cs="Times New Roman"/>
          <w:sz w:val="24"/>
          <w:szCs w:val="24"/>
          <w:lang w:val="sv-SE"/>
        </w:rPr>
        <w:t>15</w:t>
      </w:r>
      <w:r w:rsidR="00FF7485" w:rsidRPr="006D5B30">
        <w:rPr>
          <w:rFonts w:ascii="Times New Roman" w:hAnsi="Times New Roman" w:cs="Times New Roman"/>
          <w:sz w:val="24"/>
          <w:szCs w:val="24"/>
          <w:lang w:val="sv-SE"/>
        </w:rPr>
        <w:t xml:space="preserve">) </w:t>
      </w:r>
      <w:r w:rsidR="003371E5" w:rsidRPr="006D5B30">
        <w:rPr>
          <w:rFonts w:ascii="Times New Roman" w:hAnsi="Times New Roman" w:cs="Times New Roman"/>
          <w:sz w:val="24"/>
          <w:szCs w:val="24"/>
          <w:lang w:val="sv-SE"/>
        </w:rPr>
        <w:t>dalam Pedoman Pastoral Keluarga</w:t>
      </w:r>
      <w:r w:rsidR="00FF7485" w:rsidRPr="006D5B30">
        <w:rPr>
          <w:rFonts w:ascii="Times New Roman" w:hAnsi="Times New Roman" w:cs="Times New Roman"/>
          <w:sz w:val="24"/>
          <w:szCs w:val="24"/>
          <w:lang w:val="sv-SE"/>
        </w:rPr>
        <w:t xml:space="preserve"> mengatakan</w:t>
      </w:r>
      <w:r w:rsidR="0074246A" w:rsidRPr="006D5B30">
        <w:rPr>
          <w:rFonts w:ascii="Times New Roman" w:hAnsi="Times New Roman" w:cs="Times New Roman"/>
          <w:sz w:val="24"/>
          <w:szCs w:val="24"/>
          <w:lang w:val="sv-SE"/>
        </w:rPr>
        <w:t xml:space="preserve"> bahwa h</w:t>
      </w:r>
      <w:r w:rsidR="003371E5" w:rsidRPr="006D5B30">
        <w:rPr>
          <w:rFonts w:ascii="Times New Roman" w:hAnsi="Times New Roman" w:cs="Times New Roman"/>
          <w:sz w:val="24"/>
          <w:szCs w:val="24"/>
          <w:lang w:val="sv-SE"/>
        </w:rPr>
        <w:t xml:space="preserve">idup berkeluaga sesungguhnya menampakkan hidup Gereja sebagai suatu </w:t>
      </w:r>
      <w:r w:rsidR="00380285" w:rsidRPr="006D5B30">
        <w:rPr>
          <w:rFonts w:ascii="Times New Roman" w:hAnsi="Times New Roman" w:cs="Times New Roman"/>
          <w:sz w:val="24"/>
          <w:szCs w:val="24"/>
          <w:lang w:val="sv-SE"/>
        </w:rPr>
        <w:t>p</w:t>
      </w:r>
      <w:r w:rsidR="003371E5" w:rsidRPr="006D5B30">
        <w:rPr>
          <w:rFonts w:ascii="Times New Roman" w:hAnsi="Times New Roman" w:cs="Times New Roman"/>
          <w:sz w:val="24"/>
          <w:szCs w:val="24"/>
          <w:lang w:val="sv-SE"/>
        </w:rPr>
        <w:t>ersekutuan (</w:t>
      </w:r>
      <w:r w:rsidR="00380285" w:rsidRPr="006D5B30">
        <w:rPr>
          <w:rFonts w:ascii="Times New Roman" w:hAnsi="Times New Roman" w:cs="Times New Roman"/>
          <w:sz w:val="24"/>
          <w:szCs w:val="24"/>
          <w:lang w:val="sv-SE"/>
        </w:rPr>
        <w:t>k</w:t>
      </w:r>
      <w:r w:rsidR="003371E5" w:rsidRPr="006D5B30">
        <w:rPr>
          <w:rFonts w:ascii="Times New Roman" w:hAnsi="Times New Roman" w:cs="Times New Roman"/>
          <w:i/>
          <w:iCs/>
          <w:sz w:val="24"/>
          <w:szCs w:val="24"/>
          <w:lang w:val="sv-SE"/>
        </w:rPr>
        <w:t>oinonia</w:t>
      </w:r>
      <w:r w:rsidR="003371E5" w:rsidRPr="006D5B30">
        <w:rPr>
          <w:rFonts w:ascii="Times New Roman" w:hAnsi="Times New Roman" w:cs="Times New Roman"/>
          <w:sz w:val="24"/>
          <w:szCs w:val="24"/>
          <w:lang w:val="sv-SE"/>
        </w:rPr>
        <w:t>) dalam bentuk yang paling kecil namun mendasar, yang merayakan iman melalui doa peribadatan (</w:t>
      </w:r>
      <w:r w:rsidR="00380285" w:rsidRPr="006D5B30">
        <w:rPr>
          <w:rFonts w:ascii="Times New Roman" w:hAnsi="Times New Roman" w:cs="Times New Roman"/>
          <w:i/>
          <w:iCs/>
          <w:sz w:val="24"/>
          <w:szCs w:val="24"/>
          <w:lang w:val="sv-SE"/>
        </w:rPr>
        <w:t>l</w:t>
      </w:r>
      <w:r w:rsidR="003371E5" w:rsidRPr="006D5B30">
        <w:rPr>
          <w:rFonts w:ascii="Times New Roman" w:hAnsi="Times New Roman" w:cs="Times New Roman"/>
          <w:i/>
          <w:iCs/>
          <w:sz w:val="24"/>
          <w:szCs w:val="24"/>
          <w:lang w:val="sv-SE"/>
        </w:rPr>
        <w:t>eiturgia</w:t>
      </w:r>
      <w:r w:rsidR="003371E5" w:rsidRPr="006D5B30">
        <w:rPr>
          <w:rFonts w:ascii="Times New Roman" w:hAnsi="Times New Roman" w:cs="Times New Roman"/>
          <w:sz w:val="24"/>
          <w:szCs w:val="24"/>
          <w:lang w:val="sv-SE"/>
        </w:rPr>
        <w:t>), mewujudkan pelayanan (</w:t>
      </w:r>
      <w:r w:rsidR="00380285" w:rsidRPr="006D5B30">
        <w:rPr>
          <w:rFonts w:ascii="Times New Roman" w:hAnsi="Times New Roman" w:cs="Times New Roman"/>
          <w:i/>
          <w:iCs/>
          <w:sz w:val="24"/>
          <w:szCs w:val="24"/>
          <w:lang w:val="sv-SE"/>
        </w:rPr>
        <w:t>d</w:t>
      </w:r>
      <w:r w:rsidR="003371E5" w:rsidRPr="006D5B30">
        <w:rPr>
          <w:rFonts w:ascii="Times New Roman" w:hAnsi="Times New Roman" w:cs="Times New Roman"/>
          <w:i/>
          <w:iCs/>
          <w:sz w:val="24"/>
          <w:szCs w:val="24"/>
          <w:lang w:val="sv-SE"/>
        </w:rPr>
        <w:t>iakonia</w:t>
      </w:r>
      <w:r w:rsidR="003371E5" w:rsidRPr="006D5B30">
        <w:rPr>
          <w:rFonts w:ascii="Times New Roman" w:hAnsi="Times New Roman" w:cs="Times New Roman"/>
          <w:sz w:val="24"/>
          <w:szCs w:val="24"/>
          <w:lang w:val="sv-SE"/>
        </w:rPr>
        <w:t>) melalui perkerjaan, dan memberi kesaksian (</w:t>
      </w:r>
      <w:r w:rsidR="00380285" w:rsidRPr="006D5B30">
        <w:rPr>
          <w:rFonts w:ascii="Times New Roman" w:hAnsi="Times New Roman" w:cs="Times New Roman"/>
          <w:i/>
          <w:iCs/>
          <w:sz w:val="24"/>
          <w:szCs w:val="24"/>
          <w:lang w:val="sv-SE"/>
        </w:rPr>
        <w:t>m</w:t>
      </w:r>
      <w:r w:rsidR="003371E5" w:rsidRPr="006D5B30">
        <w:rPr>
          <w:rFonts w:ascii="Times New Roman" w:hAnsi="Times New Roman" w:cs="Times New Roman"/>
          <w:i/>
          <w:iCs/>
          <w:sz w:val="24"/>
          <w:szCs w:val="24"/>
          <w:lang w:val="sv-SE"/>
        </w:rPr>
        <w:t>artyria</w:t>
      </w:r>
      <w:r w:rsidR="003371E5" w:rsidRPr="006D5B30">
        <w:rPr>
          <w:rFonts w:ascii="Times New Roman" w:hAnsi="Times New Roman" w:cs="Times New Roman"/>
          <w:sz w:val="24"/>
          <w:szCs w:val="24"/>
          <w:lang w:val="sv-SE"/>
        </w:rPr>
        <w:t>) dalam pergaulan; semuanya itu menjadi sarana penginjilan (</w:t>
      </w:r>
      <w:r w:rsidR="00380285" w:rsidRPr="006D5B30">
        <w:rPr>
          <w:rFonts w:ascii="Times New Roman" w:hAnsi="Times New Roman" w:cs="Times New Roman"/>
          <w:i/>
          <w:iCs/>
          <w:sz w:val="24"/>
          <w:szCs w:val="24"/>
          <w:lang w:val="sv-SE"/>
        </w:rPr>
        <w:t>k</w:t>
      </w:r>
      <w:r w:rsidR="003371E5" w:rsidRPr="006D5B30">
        <w:rPr>
          <w:rFonts w:ascii="Times New Roman" w:hAnsi="Times New Roman" w:cs="Times New Roman"/>
          <w:i/>
          <w:iCs/>
          <w:sz w:val="24"/>
          <w:szCs w:val="24"/>
          <w:lang w:val="sv-SE"/>
        </w:rPr>
        <w:t>erygma</w:t>
      </w:r>
      <w:r w:rsidR="003371E5" w:rsidRPr="006D5B30">
        <w:rPr>
          <w:rFonts w:ascii="Times New Roman" w:hAnsi="Times New Roman" w:cs="Times New Roman"/>
          <w:sz w:val="24"/>
          <w:szCs w:val="24"/>
          <w:lang w:val="sv-SE"/>
        </w:rPr>
        <w:t xml:space="preserve">) yang baru (PPK </w:t>
      </w:r>
      <w:r w:rsidR="00217813" w:rsidRPr="006D5B30">
        <w:rPr>
          <w:rFonts w:ascii="Times New Roman" w:hAnsi="Times New Roman" w:cs="Times New Roman"/>
          <w:sz w:val="24"/>
          <w:szCs w:val="24"/>
          <w:lang w:val="sv-SE"/>
        </w:rPr>
        <w:t xml:space="preserve">art. </w:t>
      </w:r>
      <w:r w:rsidR="003371E5" w:rsidRPr="006D5B30">
        <w:rPr>
          <w:rFonts w:ascii="Times New Roman" w:hAnsi="Times New Roman" w:cs="Times New Roman"/>
          <w:sz w:val="24"/>
          <w:szCs w:val="24"/>
          <w:lang w:val="sv-SE"/>
        </w:rPr>
        <w:t>17).</w:t>
      </w:r>
      <w:r w:rsidR="003371E5" w:rsidRPr="006D5B30">
        <w:rPr>
          <w:rFonts w:ascii="Times New Roman" w:hAnsi="Times New Roman" w:cs="Times New Roman"/>
          <w:lang w:val="sv-SE"/>
        </w:rPr>
        <w:t xml:space="preserve"> </w:t>
      </w:r>
    </w:p>
    <w:p w14:paraId="18B62F5B" w14:textId="6F3D1D37" w:rsidR="00FF7485" w:rsidRPr="006D5B30" w:rsidRDefault="00967B53"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r w:rsidR="00C372E1" w:rsidRPr="006D5B30">
        <w:rPr>
          <w:rFonts w:ascii="Times New Roman" w:hAnsi="Times New Roman" w:cs="Times New Roman"/>
          <w:sz w:val="24"/>
          <w:szCs w:val="24"/>
          <w:lang w:val="sv-SE"/>
        </w:rPr>
        <w:t xml:space="preserve">Peranan keluarga dalam </w:t>
      </w:r>
      <w:r w:rsidR="00380285" w:rsidRPr="006D5B30">
        <w:rPr>
          <w:rFonts w:ascii="Times New Roman" w:hAnsi="Times New Roman" w:cs="Times New Roman"/>
          <w:i/>
          <w:iCs/>
          <w:sz w:val="24"/>
          <w:szCs w:val="24"/>
          <w:lang w:val="sv-SE"/>
        </w:rPr>
        <w:t>k</w:t>
      </w:r>
      <w:r w:rsidR="00C372E1" w:rsidRPr="006D5B30">
        <w:rPr>
          <w:rFonts w:ascii="Times New Roman" w:hAnsi="Times New Roman" w:cs="Times New Roman"/>
          <w:i/>
          <w:iCs/>
          <w:sz w:val="24"/>
          <w:szCs w:val="24"/>
          <w:lang w:val="sv-SE"/>
        </w:rPr>
        <w:t>oinonia</w:t>
      </w:r>
      <w:r w:rsidR="00380285" w:rsidRPr="006D5B30">
        <w:rPr>
          <w:rFonts w:ascii="Times New Roman" w:hAnsi="Times New Roman" w:cs="Times New Roman"/>
          <w:sz w:val="24"/>
          <w:szCs w:val="24"/>
          <w:lang w:val="sv-SE"/>
        </w:rPr>
        <w:t xml:space="preserve"> </w:t>
      </w:r>
      <w:r w:rsidR="00C372E1" w:rsidRPr="006D5B30">
        <w:rPr>
          <w:rFonts w:ascii="Times New Roman" w:hAnsi="Times New Roman" w:cs="Times New Roman"/>
          <w:sz w:val="24"/>
          <w:szCs w:val="24"/>
          <w:lang w:val="sv-SE"/>
        </w:rPr>
        <w:t>yaitu K</w:t>
      </w:r>
      <w:r w:rsidR="00E85369" w:rsidRPr="006D5B30">
        <w:rPr>
          <w:rFonts w:ascii="Times New Roman" w:hAnsi="Times New Roman" w:cs="Times New Roman"/>
          <w:sz w:val="24"/>
          <w:szCs w:val="24"/>
          <w:lang w:val="sv-SE"/>
        </w:rPr>
        <w:t xml:space="preserve">eluarga </w:t>
      </w:r>
      <w:r w:rsidR="00380285" w:rsidRPr="006D5B30">
        <w:rPr>
          <w:rFonts w:ascii="Times New Roman" w:hAnsi="Times New Roman" w:cs="Times New Roman"/>
          <w:sz w:val="24"/>
          <w:szCs w:val="24"/>
          <w:lang w:val="sv-SE"/>
        </w:rPr>
        <w:t>menjadi</w:t>
      </w:r>
      <w:r w:rsidR="00E85369" w:rsidRPr="006D5B30">
        <w:rPr>
          <w:rFonts w:ascii="Times New Roman" w:hAnsi="Times New Roman" w:cs="Times New Roman"/>
          <w:sz w:val="24"/>
          <w:szCs w:val="24"/>
          <w:lang w:val="sv-SE"/>
        </w:rPr>
        <w:t xml:space="preserve"> persekutuan hidup yang terbentuk atas landasan janji perkawinan antara seorang laki-laki dan seorang perempuan. Persekutuan tersebut diperluas dengan adanya anak-anak dan keluarga besar. Tindakan yang dapat dilakukan oleh keluarga untuk ikut ambil bagian menjadi persekutuan dalam lima perintah Gereja dapat diwujudkan dengan kumpul bersama-sama, doa bersama, kesetiaan dalam suka dan duka untung dan malang, serta ketika sehat maupun sakit.</w:t>
      </w:r>
    </w:p>
    <w:p w14:paraId="48F24A81" w14:textId="0A5F7FF3" w:rsidR="00E85369" w:rsidRPr="006D5B30" w:rsidRDefault="00E85369"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r w:rsidR="00746866" w:rsidRPr="006D5B30">
        <w:rPr>
          <w:rFonts w:ascii="Times New Roman" w:hAnsi="Times New Roman" w:cs="Times New Roman"/>
          <w:sz w:val="24"/>
          <w:szCs w:val="24"/>
          <w:lang w:val="sv-SE"/>
        </w:rPr>
        <w:t xml:space="preserve">Tugas </w:t>
      </w:r>
      <w:r w:rsidR="00380285" w:rsidRPr="006D5B30">
        <w:rPr>
          <w:rFonts w:ascii="Times New Roman" w:hAnsi="Times New Roman" w:cs="Times New Roman"/>
          <w:i/>
          <w:iCs/>
          <w:sz w:val="24"/>
          <w:szCs w:val="24"/>
          <w:lang w:val="sv-SE"/>
        </w:rPr>
        <w:t>l</w:t>
      </w:r>
      <w:r w:rsidR="00746866" w:rsidRPr="006D5B30">
        <w:rPr>
          <w:rFonts w:ascii="Times New Roman" w:hAnsi="Times New Roman" w:cs="Times New Roman"/>
          <w:i/>
          <w:iCs/>
          <w:sz w:val="24"/>
          <w:szCs w:val="24"/>
          <w:lang w:val="sv-SE"/>
        </w:rPr>
        <w:t xml:space="preserve">eiturgia </w:t>
      </w:r>
      <w:r w:rsidR="00746866" w:rsidRPr="006D5B30">
        <w:rPr>
          <w:rFonts w:ascii="Times New Roman" w:hAnsi="Times New Roman" w:cs="Times New Roman"/>
          <w:sz w:val="24"/>
          <w:szCs w:val="24"/>
          <w:lang w:val="sv-SE"/>
        </w:rPr>
        <w:t>yang harus dilakukan oleh setiap keluarga Katolik</w:t>
      </w:r>
      <w:r w:rsidR="00380285" w:rsidRPr="006D5B30">
        <w:rPr>
          <w:rFonts w:ascii="Times New Roman" w:hAnsi="Times New Roman" w:cs="Times New Roman"/>
          <w:sz w:val="24"/>
          <w:szCs w:val="24"/>
          <w:lang w:val="sv-SE"/>
        </w:rPr>
        <w:t xml:space="preserve"> </w:t>
      </w:r>
      <w:r w:rsidR="00746866" w:rsidRPr="006D5B30">
        <w:rPr>
          <w:rFonts w:ascii="Times New Roman" w:hAnsi="Times New Roman" w:cs="Times New Roman"/>
          <w:sz w:val="24"/>
          <w:szCs w:val="24"/>
          <w:lang w:val="sv-SE"/>
        </w:rPr>
        <w:t>yaitu mewujudkan kepenuhan hidup sebagai seorang Katolik</w:t>
      </w:r>
      <w:r w:rsidR="00CF326C" w:rsidRPr="006D5B30">
        <w:rPr>
          <w:rFonts w:ascii="Times New Roman" w:hAnsi="Times New Roman" w:cs="Times New Roman"/>
          <w:sz w:val="24"/>
          <w:szCs w:val="24"/>
          <w:lang w:val="sv-SE"/>
        </w:rPr>
        <w:t xml:space="preserve"> </w:t>
      </w:r>
      <w:r w:rsidR="0026536D" w:rsidRPr="006D5B30">
        <w:rPr>
          <w:rFonts w:ascii="Times New Roman" w:hAnsi="Times New Roman" w:cs="Times New Roman"/>
          <w:sz w:val="24"/>
          <w:szCs w:val="24"/>
          <w:lang w:val="sv-SE"/>
        </w:rPr>
        <w:t>melalui sakramen-sakramen dan hidup doa</w:t>
      </w:r>
      <w:r w:rsidR="00397ED3" w:rsidRPr="006D5B30">
        <w:rPr>
          <w:rFonts w:ascii="Times New Roman" w:hAnsi="Times New Roman" w:cs="Times New Roman"/>
          <w:sz w:val="24"/>
          <w:szCs w:val="24"/>
          <w:lang w:val="sv-SE"/>
        </w:rPr>
        <w:t xml:space="preserve"> (FC </w:t>
      </w:r>
      <w:r w:rsidR="00217813" w:rsidRPr="006D5B30">
        <w:rPr>
          <w:rFonts w:ascii="Times New Roman" w:hAnsi="Times New Roman" w:cs="Times New Roman"/>
          <w:sz w:val="24"/>
          <w:szCs w:val="24"/>
          <w:lang w:val="sv-SE"/>
        </w:rPr>
        <w:t xml:space="preserve">art. </w:t>
      </w:r>
      <w:r w:rsidR="00397ED3" w:rsidRPr="006D5B30">
        <w:rPr>
          <w:rFonts w:ascii="Times New Roman" w:hAnsi="Times New Roman" w:cs="Times New Roman"/>
          <w:sz w:val="24"/>
          <w:szCs w:val="24"/>
          <w:lang w:val="sv-SE"/>
        </w:rPr>
        <w:t>55)</w:t>
      </w:r>
      <w:r w:rsidR="0026536D" w:rsidRPr="006D5B30">
        <w:rPr>
          <w:rFonts w:ascii="Times New Roman" w:hAnsi="Times New Roman" w:cs="Times New Roman"/>
          <w:sz w:val="24"/>
          <w:szCs w:val="24"/>
          <w:lang w:val="sv-SE"/>
        </w:rPr>
        <w:t xml:space="preserve">. Kehidupan doa dalam keluarga menjadi tanggung jawab dari orang tua. Keluarga yang menerapkan kehidupan doa dengan konsisten dan setia akan mendapatkan kekuatan iman dalam menjalani hidup, terutama saat menghadapi dan mengalami persoalan-persoalan yang </w:t>
      </w:r>
      <w:r w:rsidR="00397ED3" w:rsidRPr="006D5B30">
        <w:rPr>
          <w:rFonts w:ascii="Times New Roman" w:hAnsi="Times New Roman" w:cs="Times New Roman"/>
          <w:sz w:val="24"/>
          <w:szCs w:val="24"/>
          <w:lang w:val="sv-SE"/>
        </w:rPr>
        <w:t xml:space="preserve">sulit dan berat. Keluarga dapat mewujudkan kehidupan doa dengan doa malam, doa rosario, doa novena, dan ibadat sabda. </w:t>
      </w:r>
    </w:p>
    <w:p w14:paraId="66B89B10" w14:textId="211DADCD" w:rsidR="00397ED3" w:rsidRPr="006D5B30" w:rsidRDefault="00397ED3"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Peran keluarga dalam bidang </w:t>
      </w:r>
      <w:r w:rsidRPr="006D5B30">
        <w:rPr>
          <w:rFonts w:ascii="Times New Roman" w:hAnsi="Times New Roman" w:cs="Times New Roman"/>
          <w:i/>
          <w:iCs/>
          <w:sz w:val="24"/>
          <w:szCs w:val="24"/>
          <w:lang w:val="sv-SE"/>
        </w:rPr>
        <w:t xml:space="preserve">kerygma </w:t>
      </w:r>
      <w:r w:rsidRPr="006D5B30">
        <w:rPr>
          <w:rFonts w:ascii="Times New Roman" w:hAnsi="Times New Roman" w:cs="Times New Roman"/>
          <w:sz w:val="24"/>
          <w:szCs w:val="24"/>
          <w:lang w:val="sv-SE"/>
        </w:rPr>
        <w:t>dilaksanakan de</w:t>
      </w:r>
      <w:r w:rsidR="00380285" w:rsidRPr="006D5B30">
        <w:rPr>
          <w:rFonts w:ascii="Times New Roman" w:hAnsi="Times New Roman" w:cs="Times New Roman"/>
          <w:sz w:val="24"/>
          <w:szCs w:val="24"/>
          <w:lang w:val="sv-SE"/>
        </w:rPr>
        <w:t>n</w:t>
      </w:r>
      <w:r w:rsidRPr="006D5B30">
        <w:rPr>
          <w:rFonts w:ascii="Times New Roman" w:hAnsi="Times New Roman" w:cs="Times New Roman"/>
          <w:sz w:val="24"/>
          <w:szCs w:val="24"/>
          <w:lang w:val="sv-SE"/>
        </w:rPr>
        <w:t xml:space="preserve">gan mendengarkan, menghayati, melaksanakan, dan mewartakan Sabda Allah (DV </w:t>
      </w:r>
      <w:r w:rsidR="00217813" w:rsidRPr="006D5B30">
        <w:rPr>
          <w:rFonts w:ascii="Times New Roman" w:hAnsi="Times New Roman" w:cs="Times New Roman"/>
          <w:sz w:val="24"/>
          <w:szCs w:val="24"/>
          <w:lang w:val="sv-SE"/>
        </w:rPr>
        <w:t xml:space="preserve">art. </w:t>
      </w:r>
      <w:r w:rsidRPr="006D5B30">
        <w:rPr>
          <w:rFonts w:ascii="Times New Roman" w:hAnsi="Times New Roman" w:cs="Times New Roman"/>
          <w:sz w:val="24"/>
          <w:szCs w:val="24"/>
          <w:lang w:val="sv-SE"/>
        </w:rPr>
        <w:t xml:space="preserve">1). </w:t>
      </w:r>
      <w:r w:rsidR="00366195" w:rsidRPr="006D5B30">
        <w:rPr>
          <w:rFonts w:ascii="Times New Roman" w:hAnsi="Times New Roman" w:cs="Times New Roman"/>
          <w:sz w:val="24"/>
          <w:szCs w:val="24"/>
          <w:lang w:val="sv-SE"/>
        </w:rPr>
        <w:t xml:space="preserve">Paus Paulus VI dalam </w:t>
      </w:r>
      <w:r w:rsidR="00366195" w:rsidRPr="006D5B30">
        <w:rPr>
          <w:rFonts w:ascii="Times New Roman" w:hAnsi="Times New Roman" w:cs="Times New Roman"/>
          <w:i/>
          <w:iCs/>
          <w:sz w:val="24"/>
          <w:szCs w:val="24"/>
          <w:lang w:val="sv-SE"/>
        </w:rPr>
        <w:t>Evangelii Nuntiandi</w:t>
      </w:r>
      <w:r w:rsidR="00366195" w:rsidRPr="006D5B30">
        <w:rPr>
          <w:rFonts w:ascii="Times New Roman" w:hAnsi="Times New Roman" w:cs="Times New Roman"/>
          <w:sz w:val="24"/>
          <w:szCs w:val="24"/>
          <w:lang w:val="sv-SE"/>
        </w:rPr>
        <w:t xml:space="preserve"> </w:t>
      </w:r>
      <w:r w:rsidR="00217813" w:rsidRPr="006D5B30">
        <w:rPr>
          <w:rFonts w:ascii="Times New Roman" w:hAnsi="Times New Roman" w:cs="Times New Roman"/>
          <w:sz w:val="24"/>
          <w:szCs w:val="24"/>
          <w:lang w:val="sv-SE"/>
        </w:rPr>
        <w:t xml:space="preserve">art. </w:t>
      </w:r>
      <w:r w:rsidR="00366195" w:rsidRPr="006D5B30">
        <w:rPr>
          <w:rFonts w:ascii="Times New Roman" w:hAnsi="Times New Roman" w:cs="Times New Roman"/>
          <w:sz w:val="24"/>
          <w:szCs w:val="24"/>
          <w:lang w:val="sv-SE"/>
        </w:rPr>
        <w:t>71 mengatakan:</w:t>
      </w:r>
    </w:p>
    <w:p w14:paraId="2DF76296" w14:textId="5A461F49" w:rsidR="00366195" w:rsidRPr="006D5B30" w:rsidRDefault="00366195" w:rsidP="006C73C4">
      <w:pPr>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Keluarga seperti Gereja, harus menjadi tempat Injil disalurkan dan memancarkan sinar-Nya. Dalam keluarga, yang menyadari tugas perutusan itu semua anggota mewartakan dan menerima pewartaan Injil. Orang tua tidak sekadar menyampaikan Injil kepada anak-anak mereka, melainkan dari anak-anak mereka sendiri, mereka dapat menerima Injil itu juga, dalam bentuk penghayatan mereka yang mendalam. Dan keluarga seperti itu menjadi pewarta Injil bagi banyak keluarga lain dan bagi lingkungan di sekitarnya</w:t>
      </w:r>
    </w:p>
    <w:p w14:paraId="194B9969" w14:textId="77777777" w:rsidR="00366195" w:rsidRPr="006D5B30" w:rsidRDefault="00366195" w:rsidP="006C73C4">
      <w:pPr>
        <w:spacing w:after="0" w:line="240" w:lineRule="auto"/>
        <w:ind w:left="1134" w:right="566"/>
        <w:jc w:val="both"/>
        <w:rPr>
          <w:rFonts w:ascii="Times New Roman" w:hAnsi="Times New Roman" w:cs="Times New Roman"/>
          <w:lang w:val="sv-SE"/>
        </w:rPr>
      </w:pPr>
    </w:p>
    <w:p w14:paraId="012ECED5" w14:textId="172F10FB" w:rsidR="00366195" w:rsidRPr="006D5B30" w:rsidRDefault="00366195" w:rsidP="006C73C4">
      <w:pPr>
        <w:spacing w:after="0" w:line="480" w:lineRule="auto"/>
        <w:ind w:right="-1"/>
        <w:jc w:val="both"/>
        <w:rPr>
          <w:rFonts w:ascii="Times New Roman" w:hAnsi="Times New Roman" w:cs="Times New Roman"/>
          <w:sz w:val="24"/>
          <w:szCs w:val="24"/>
          <w:lang w:val="sv-SE"/>
        </w:rPr>
      </w:pPr>
      <w:r w:rsidRPr="006D5B30">
        <w:rPr>
          <w:rFonts w:ascii="Times New Roman" w:hAnsi="Times New Roman" w:cs="Times New Roman"/>
          <w:lang w:val="sv-SE"/>
        </w:rPr>
        <w:tab/>
      </w:r>
      <w:r w:rsidR="005662CB" w:rsidRPr="006D5B30">
        <w:rPr>
          <w:rFonts w:ascii="Times New Roman" w:hAnsi="Times New Roman" w:cs="Times New Roman"/>
          <w:sz w:val="24"/>
          <w:szCs w:val="24"/>
          <w:lang w:val="sv-SE"/>
        </w:rPr>
        <w:t>Menjadi pewarta Injil bukan tugas orang tua saja</w:t>
      </w:r>
      <w:r w:rsidR="00537343" w:rsidRPr="006D5B30">
        <w:rPr>
          <w:rFonts w:ascii="Times New Roman" w:hAnsi="Times New Roman" w:cs="Times New Roman"/>
          <w:sz w:val="24"/>
          <w:szCs w:val="24"/>
          <w:lang w:val="sv-SE"/>
        </w:rPr>
        <w:t>, melainkan</w:t>
      </w:r>
      <w:r w:rsidR="005662CB" w:rsidRPr="006D5B30">
        <w:rPr>
          <w:rFonts w:ascii="Times New Roman" w:hAnsi="Times New Roman" w:cs="Times New Roman"/>
          <w:sz w:val="24"/>
          <w:szCs w:val="24"/>
          <w:lang w:val="sv-SE"/>
        </w:rPr>
        <w:t xml:space="preserve"> setiap anggota keluarga memiliki tugas dan peran untuk turut serta </w:t>
      </w:r>
      <w:r w:rsidR="00537343" w:rsidRPr="006D5B30">
        <w:rPr>
          <w:rFonts w:ascii="Times New Roman" w:hAnsi="Times New Roman" w:cs="Times New Roman"/>
          <w:sz w:val="24"/>
          <w:szCs w:val="24"/>
          <w:lang w:val="sv-SE"/>
        </w:rPr>
        <w:t>untuk menjadi pewarta</w:t>
      </w:r>
      <w:r w:rsidR="005662CB" w:rsidRPr="006D5B30">
        <w:rPr>
          <w:rFonts w:ascii="Times New Roman" w:hAnsi="Times New Roman" w:cs="Times New Roman"/>
          <w:sz w:val="24"/>
          <w:szCs w:val="24"/>
          <w:lang w:val="sv-SE"/>
        </w:rPr>
        <w:t xml:space="preserve"> Injil. </w:t>
      </w:r>
      <w:r w:rsidRPr="006D5B30">
        <w:rPr>
          <w:rFonts w:ascii="Times New Roman" w:hAnsi="Times New Roman" w:cs="Times New Roman"/>
          <w:sz w:val="24"/>
          <w:szCs w:val="24"/>
          <w:lang w:val="sv-SE"/>
        </w:rPr>
        <w:t>Keluarga dapat melaksan</w:t>
      </w:r>
      <w:r w:rsidR="005662CB"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kan bidan</w:t>
      </w:r>
      <w:r w:rsidR="005662CB" w:rsidRPr="006D5B30">
        <w:rPr>
          <w:rFonts w:ascii="Times New Roman" w:hAnsi="Times New Roman" w:cs="Times New Roman"/>
          <w:sz w:val="24"/>
          <w:szCs w:val="24"/>
          <w:lang w:val="sv-SE"/>
        </w:rPr>
        <w:t>g</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 xml:space="preserve">kerygma </w:t>
      </w:r>
      <w:r w:rsidRPr="006D5B30">
        <w:rPr>
          <w:rFonts w:ascii="Times New Roman" w:hAnsi="Times New Roman" w:cs="Times New Roman"/>
          <w:sz w:val="24"/>
          <w:szCs w:val="24"/>
          <w:lang w:val="sv-SE"/>
        </w:rPr>
        <w:t>dalam keluarga dengan cara membaca Kitab Suci bersama, orang tua memberikan pengejaran agama bagi anaknya, pendalaman Kitab Suci, d</w:t>
      </w:r>
      <w:r w:rsidR="00087BF1" w:rsidRPr="006D5B30">
        <w:rPr>
          <w:rFonts w:ascii="Times New Roman" w:hAnsi="Times New Roman" w:cs="Times New Roman"/>
          <w:sz w:val="24"/>
          <w:szCs w:val="24"/>
          <w:lang w:val="sv-SE"/>
        </w:rPr>
        <w:t xml:space="preserve">an </w:t>
      </w:r>
      <w:r w:rsidR="001E1AEF" w:rsidRPr="006D5B30">
        <w:rPr>
          <w:rFonts w:ascii="Times New Roman" w:hAnsi="Times New Roman" w:cs="Times New Roman"/>
          <w:sz w:val="24"/>
          <w:szCs w:val="24"/>
          <w:lang w:val="sv-SE"/>
        </w:rPr>
        <w:t>mengaitkan ajaran-ajaran iman dengan kehidupan sehari-hari anak</w:t>
      </w:r>
      <w:r w:rsidRPr="006D5B30">
        <w:rPr>
          <w:rFonts w:ascii="Times New Roman" w:hAnsi="Times New Roman" w:cs="Times New Roman"/>
          <w:sz w:val="24"/>
          <w:szCs w:val="24"/>
          <w:lang w:val="sv-SE"/>
        </w:rPr>
        <w:t>.</w:t>
      </w:r>
    </w:p>
    <w:p w14:paraId="7268F9FC" w14:textId="5E3C476A" w:rsidR="00537343" w:rsidRPr="006D5B30" w:rsidRDefault="00537343" w:rsidP="006C73C4">
      <w:pPr>
        <w:spacing w:after="0" w:line="480" w:lineRule="auto"/>
        <w:ind w:right="-1"/>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Peran keluarga dalam </w:t>
      </w:r>
      <w:r w:rsidR="00380285" w:rsidRPr="006D5B30">
        <w:rPr>
          <w:rFonts w:ascii="Times New Roman" w:hAnsi="Times New Roman" w:cs="Times New Roman"/>
          <w:i/>
          <w:iCs/>
          <w:sz w:val="24"/>
          <w:szCs w:val="24"/>
          <w:lang w:val="sv-SE"/>
        </w:rPr>
        <w:t>d</w:t>
      </w:r>
      <w:r w:rsidRPr="006D5B30">
        <w:rPr>
          <w:rFonts w:ascii="Times New Roman" w:hAnsi="Times New Roman" w:cs="Times New Roman"/>
          <w:i/>
          <w:iCs/>
          <w:sz w:val="24"/>
          <w:szCs w:val="24"/>
          <w:lang w:val="sv-SE"/>
        </w:rPr>
        <w:t>iakonia</w:t>
      </w:r>
      <w:r w:rsidRPr="006D5B30">
        <w:rPr>
          <w:rFonts w:ascii="Times New Roman" w:hAnsi="Times New Roman" w:cs="Times New Roman"/>
          <w:sz w:val="24"/>
          <w:szCs w:val="24"/>
          <w:lang w:val="sv-SE"/>
        </w:rPr>
        <w:t xml:space="preserve"> dibangun di atas kesadaran bahwa keluarga merupakan persekutuan cinta kasih yang dipanggil untuk mengamalkan cinta kasih melalui pengabdiannya kepada sesama, terutama kepada mereka yang berkekuranga</w:t>
      </w:r>
      <w:r w:rsidR="00087BF1" w:rsidRPr="006D5B30">
        <w:rPr>
          <w:rFonts w:ascii="Times New Roman" w:hAnsi="Times New Roman" w:cs="Times New Roman"/>
          <w:sz w:val="24"/>
          <w:szCs w:val="24"/>
          <w:lang w:val="sv-SE"/>
        </w:rPr>
        <w:t>n</w:t>
      </w:r>
      <w:r w:rsidR="00047342" w:rsidRPr="006D5B30">
        <w:rPr>
          <w:rFonts w:ascii="Times New Roman" w:hAnsi="Times New Roman" w:cs="Times New Roman"/>
          <w:sz w:val="24"/>
          <w:szCs w:val="24"/>
          <w:lang w:val="sv-SE"/>
        </w:rPr>
        <w:t xml:space="preserve"> (PPK </w:t>
      </w:r>
      <w:r w:rsidR="00217813" w:rsidRPr="006D5B30">
        <w:rPr>
          <w:rFonts w:ascii="Times New Roman" w:hAnsi="Times New Roman" w:cs="Times New Roman"/>
          <w:sz w:val="24"/>
          <w:szCs w:val="24"/>
          <w:lang w:val="sv-SE"/>
        </w:rPr>
        <w:t xml:space="preserve">art. </w:t>
      </w:r>
      <w:r w:rsidR="00047342" w:rsidRPr="006D5B30">
        <w:rPr>
          <w:rFonts w:ascii="Times New Roman" w:hAnsi="Times New Roman" w:cs="Times New Roman"/>
          <w:sz w:val="24"/>
          <w:szCs w:val="24"/>
          <w:lang w:val="sv-SE"/>
        </w:rPr>
        <w:t>17)</w:t>
      </w:r>
      <w:r w:rsidRPr="006D5B30">
        <w:rPr>
          <w:rFonts w:ascii="Times New Roman" w:hAnsi="Times New Roman" w:cs="Times New Roman"/>
          <w:sz w:val="24"/>
          <w:szCs w:val="24"/>
          <w:lang w:val="sv-SE"/>
        </w:rPr>
        <w:t>.</w:t>
      </w:r>
      <w:r w:rsidR="00047342" w:rsidRPr="006D5B30">
        <w:rPr>
          <w:rFonts w:ascii="Times New Roman" w:hAnsi="Times New Roman" w:cs="Times New Roman"/>
          <w:sz w:val="24"/>
          <w:szCs w:val="24"/>
          <w:lang w:val="sv-SE"/>
        </w:rPr>
        <w:t xml:space="preserve"> Setiap keluarga didorong untuk memiliki sikap cinta kasih dan semangat pelayanan kepada Allah dan sesama. Bentuk pelayanan kepada Allah dan sesama dapat diwujudkan oleh keluarga melalui ikut pelayanan di Gereja, mengikuti doa lingkungan, dan membantu mereka yang berkekurangan. </w:t>
      </w:r>
      <w:r w:rsidR="00D42D7B" w:rsidRPr="006D5B30">
        <w:rPr>
          <w:rFonts w:ascii="Times New Roman" w:hAnsi="Times New Roman" w:cs="Times New Roman"/>
          <w:sz w:val="24"/>
          <w:szCs w:val="24"/>
          <w:lang w:val="sv-SE"/>
        </w:rPr>
        <w:t xml:space="preserve">Pelayanan kepada sesama dapat mendorong rasa persaudaraan sehingga dapat menciptakan masyarakat yang damai dan tentram. </w:t>
      </w:r>
    </w:p>
    <w:p w14:paraId="4B226788" w14:textId="34F2C92B" w:rsidR="00707036" w:rsidRPr="006D5B30" w:rsidRDefault="00707036" w:rsidP="006C73C4">
      <w:pPr>
        <w:spacing w:after="0" w:line="480" w:lineRule="auto"/>
        <w:ind w:right="-1"/>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Tugas </w:t>
      </w:r>
      <w:r w:rsidR="00380285" w:rsidRPr="006D5B30">
        <w:rPr>
          <w:rFonts w:ascii="Times New Roman" w:hAnsi="Times New Roman" w:cs="Times New Roman"/>
          <w:i/>
          <w:iCs/>
          <w:sz w:val="24"/>
          <w:szCs w:val="24"/>
          <w:lang w:val="sv-SE"/>
        </w:rPr>
        <w:t>m</w:t>
      </w:r>
      <w:r w:rsidRPr="006D5B30">
        <w:rPr>
          <w:rFonts w:ascii="Times New Roman" w:hAnsi="Times New Roman" w:cs="Times New Roman"/>
          <w:i/>
          <w:iCs/>
          <w:sz w:val="24"/>
          <w:szCs w:val="24"/>
          <w:lang w:val="sv-SE"/>
        </w:rPr>
        <w:t xml:space="preserve">artyria </w:t>
      </w:r>
      <w:r w:rsidRPr="006D5B30">
        <w:rPr>
          <w:rFonts w:ascii="Times New Roman" w:hAnsi="Times New Roman" w:cs="Times New Roman"/>
          <w:sz w:val="24"/>
          <w:szCs w:val="24"/>
          <w:lang w:val="sv-SE"/>
        </w:rPr>
        <w:t xml:space="preserve">dilaksanakan oleh setiap keluarga Katolik melalui keberaniannya memberi kesaksian imannya dengan perkataan maupun tindakan serta siap menanggung risiko sebagai konsekwensi dari keteguhan iman </w:t>
      </w:r>
      <w:r w:rsidRPr="006D5B30">
        <w:rPr>
          <w:rFonts w:ascii="Times New Roman" w:hAnsi="Times New Roman" w:cs="Times New Roman"/>
          <w:sz w:val="24"/>
          <w:szCs w:val="24"/>
        </w:rPr>
        <w:fldChar w:fldCharType="begin"/>
      </w:r>
      <w:r w:rsidR="00B7488A" w:rsidRPr="006D5B30">
        <w:rPr>
          <w:rFonts w:ascii="Times New Roman" w:hAnsi="Times New Roman" w:cs="Times New Roman"/>
          <w:sz w:val="24"/>
          <w:szCs w:val="24"/>
          <w:lang w:val="sv-SE"/>
        </w:rPr>
        <w:instrText xml:space="preserve"> ADDIN ZOTERO_ITEM CSL_CITATION {"citationID":"qZjISXJN","properties":{"formattedCitation":"(Wea, 2020)","plainCitation":"(Wea, 2020)","dontUpdate":true,"noteIndex":0},"citationItems":[{"id":24,"uris":["http://zotero.org/users/local/UiSBHLCM/items/LMLIUDVM"],"itemData":{"id":24,"type":"article-journal","abstract":"Artikel ini membahas tentang pemahaman para pasangan perihal hakikat dan tujuan perkawinan Katolik dan dampaknya terhadap panca tugas Gereja dalam kehidupan keluarga. Penelitian ini menggunakan data primer yang diperoleh melalui wawancara mendalam kepada 51 orang (pasangan suami-isteri dan tokoh Gereja). Tiga rumusan masalah dianalisis secara deskriptif dan induktif. Hasilnya adalah pemahaman pasangan tentang hakikat dan tujuan perkawinan Katolik cukup baik, komprehensif dan sejalan dengan apa yang ditetapkan oleh Gereja Katolik. Temuan ini membuktikan bahwa pemahaman pasangan bermanfaat dan menjadi acuan untuk mewujudkan panca tugas Gereja dalam hidup berkeluarga (koinonia, leiturgia, diakonia, martyria dan kerygma). Ada juga faktor lain yang mempengaruhi kesanggupan pasangan untuk menjalankan panca tugas Gereja, yakni kesadaran bahwa keluarga adalah sebuah institusi yang suci. Kesadaran ini justru bertumbuh di tengah arus modern di mana keluarga lebih dilihat sebagai sebuah isntitusi yang bersifat manusiawi semata. Selain itu, daya juang pasangan untuk terus mempertahankan jatidirinya sebagai keluarga Katolik juga menjadi salah satu faktor pendukung. Realitas ini menjadi contoh bagi para pasangan muda dan juga mereka yang hendak mempersiapkan diri untuk memasuki jenjang kehidupan berkeluarga.","container-title":"Jurnal Masalah Pastoral","DOI":"10.60011/jumpa.v8i1.102","ISSN":"2615-0751","issue":"1","language":"id","license":"Hak Cipta (c) 2020 Donatus Wea","note":"number: 1","page":"81-106","source":"ojs.stkyakobus.ac.id","title":"Studi Tentang Pemahaman Terhadap Hakikat Dan Tujuan Perkawinan Katolik Oleh Para Pasangan Dan Dampaknya Terhadap Perwujudan Panca Tugas Gereja Dalam Keluarga","volume":"8","author":[{"family":"Wea","given":"Donatus"}],"issued":{"date-parts":[["2020",4,1]]}}}],"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lang w:val="sv-SE"/>
        </w:rPr>
        <w:t>(Wea, 2020:91)</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lang w:val="sv-SE"/>
        </w:rPr>
        <w:t xml:space="preserve">. </w:t>
      </w:r>
      <w:r w:rsidR="00D42D7B" w:rsidRPr="006D5B30">
        <w:rPr>
          <w:rFonts w:ascii="Times New Roman" w:hAnsi="Times New Roman" w:cs="Times New Roman"/>
          <w:sz w:val="24"/>
          <w:szCs w:val="24"/>
          <w:lang w:val="sv-SE"/>
        </w:rPr>
        <w:t>Keberanian anak untuk menjadi saksi iman perlu ditumbuhkan oleh orang tua sedini mungkin</w:t>
      </w:r>
      <w:r w:rsidRPr="006D5B30">
        <w:rPr>
          <w:rFonts w:ascii="Times New Roman" w:hAnsi="Times New Roman" w:cs="Times New Roman"/>
          <w:sz w:val="24"/>
          <w:szCs w:val="24"/>
          <w:lang w:val="sv-SE"/>
        </w:rPr>
        <w:t>.</w:t>
      </w:r>
      <w:r w:rsidR="00D42D7B" w:rsidRPr="006D5B30">
        <w:rPr>
          <w:rFonts w:ascii="Times New Roman" w:hAnsi="Times New Roman" w:cs="Times New Roman"/>
          <w:sz w:val="24"/>
          <w:szCs w:val="24"/>
          <w:lang w:val="sv-SE"/>
        </w:rPr>
        <w:t xml:space="preserve"> Anak dapat berani menjadi saksi iman apabila dalam dirinya memiliki iman yang kuat. Tindakan yang dapat dilakukan oleh keluarga terutama orang tua guna menumbuhkan iman dalam diri anak yaitu mengajarkan dan membiasakan anak untuk berdoa, menanamkan nilai-nilai kehidupan yang baik dalam diri anak, membangun komunikasi yang terbuka dengan anak, membaca Kitab Suci bersama</w:t>
      </w:r>
      <w:r w:rsidR="00E52D86" w:rsidRPr="006D5B30">
        <w:rPr>
          <w:rFonts w:ascii="Times New Roman" w:hAnsi="Times New Roman" w:cs="Times New Roman"/>
          <w:sz w:val="24"/>
          <w:szCs w:val="24"/>
          <w:lang w:val="sv-SE"/>
        </w:rPr>
        <w:t xml:space="preserve">, dan melibatkan anak dalam kegiatan-kegiatan iman di lingkungan Gereja. </w:t>
      </w:r>
    </w:p>
    <w:p w14:paraId="5D28AF48" w14:textId="38E69F6B" w:rsidR="004A15C3" w:rsidRPr="006D5B30" w:rsidRDefault="00967B5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luarga Katolik terbentuk diawali dengan saling menerimakan Sakramen Perkawinan</w:t>
      </w:r>
      <w:r w:rsidR="00BE2099" w:rsidRPr="006D5B30">
        <w:rPr>
          <w:rFonts w:ascii="Times New Roman" w:hAnsi="Times New Roman" w:cs="Times New Roman"/>
          <w:sz w:val="24"/>
          <w:szCs w:val="24"/>
          <w:lang w:val="sv-SE"/>
        </w:rPr>
        <w:t xml:space="preserve"> antara seorang laki-laki dan seorang perempuan</w:t>
      </w:r>
      <w:r w:rsidRPr="006D5B30">
        <w:rPr>
          <w:rFonts w:ascii="Times New Roman" w:hAnsi="Times New Roman" w:cs="Times New Roman"/>
          <w:sz w:val="24"/>
          <w:szCs w:val="24"/>
          <w:lang w:val="sv-SE"/>
        </w:rPr>
        <w:t>. Persatuan yang terbentuk dari Sakramen Perkawinan dalam ajaran Gereja Katolik memiliki tujuan untuk terbuka atas kehidupan baru (prokreasi)</w:t>
      </w:r>
      <w:r w:rsidR="00380285" w:rsidRPr="006D5B30">
        <w:rPr>
          <w:rFonts w:ascii="Times New Roman" w:hAnsi="Times New Roman" w:cs="Times New Roman"/>
          <w:sz w:val="24"/>
          <w:szCs w:val="24"/>
          <w:lang w:val="sv-SE"/>
        </w:rPr>
        <w:t>.</w:t>
      </w:r>
      <w:r w:rsidR="00BE2099"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S</w:t>
      </w:r>
      <w:r w:rsidR="00BE2099" w:rsidRPr="006D5B30">
        <w:rPr>
          <w:rFonts w:ascii="Times New Roman" w:hAnsi="Times New Roman" w:cs="Times New Roman"/>
          <w:sz w:val="24"/>
          <w:szCs w:val="24"/>
          <w:lang w:val="sv-SE"/>
        </w:rPr>
        <w:t>ecara istimewa</w:t>
      </w:r>
      <w:r w:rsidR="00380285" w:rsidRPr="006D5B30">
        <w:rPr>
          <w:rFonts w:ascii="Times New Roman" w:hAnsi="Times New Roman" w:cs="Times New Roman"/>
          <w:sz w:val="24"/>
          <w:szCs w:val="24"/>
          <w:lang w:val="sv-SE"/>
        </w:rPr>
        <w:t>,</w:t>
      </w:r>
      <w:r w:rsidR="00BE2099" w:rsidRPr="006D5B30">
        <w:rPr>
          <w:rFonts w:ascii="Times New Roman" w:hAnsi="Times New Roman" w:cs="Times New Roman"/>
          <w:sz w:val="24"/>
          <w:szCs w:val="24"/>
          <w:lang w:val="sv-SE"/>
        </w:rPr>
        <w:t xml:space="preserve"> </w:t>
      </w:r>
      <w:r w:rsidR="005A494D" w:rsidRPr="006D5B30">
        <w:rPr>
          <w:rFonts w:ascii="Times New Roman" w:hAnsi="Times New Roman" w:cs="Times New Roman"/>
          <w:sz w:val="24"/>
          <w:szCs w:val="24"/>
          <w:lang w:val="sv-SE"/>
        </w:rPr>
        <w:t>orang tua</w:t>
      </w:r>
      <w:r w:rsidR="00BE2099" w:rsidRPr="006D5B30">
        <w:rPr>
          <w:rFonts w:ascii="Times New Roman" w:hAnsi="Times New Roman" w:cs="Times New Roman"/>
          <w:sz w:val="24"/>
          <w:szCs w:val="24"/>
          <w:lang w:val="sv-SE"/>
        </w:rPr>
        <w:t xml:space="preserve"> dituntut untuk mengambil bagian dalam karya penciptaan Allah (PPK </w:t>
      </w:r>
      <w:r w:rsidR="00217813" w:rsidRPr="006D5B30">
        <w:rPr>
          <w:rFonts w:ascii="Times New Roman" w:hAnsi="Times New Roman" w:cs="Times New Roman"/>
          <w:sz w:val="24"/>
          <w:szCs w:val="24"/>
          <w:lang w:val="sv-SE"/>
        </w:rPr>
        <w:t>art.</w:t>
      </w:r>
      <w:r w:rsidR="00BE2099" w:rsidRPr="006D5B30">
        <w:rPr>
          <w:rFonts w:ascii="Times New Roman" w:hAnsi="Times New Roman" w:cs="Times New Roman"/>
          <w:sz w:val="24"/>
          <w:szCs w:val="24"/>
          <w:lang w:val="sv-SE"/>
        </w:rPr>
        <w:t>13</w:t>
      </w:r>
      <w:r w:rsidR="004A15C3" w:rsidRPr="006D5B30">
        <w:rPr>
          <w:rFonts w:ascii="Times New Roman" w:hAnsi="Times New Roman" w:cs="Times New Roman"/>
          <w:sz w:val="24"/>
          <w:szCs w:val="24"/>
          <w:lang w:val="sv-SE"/>
        </w:rPr>
        <w:t>)</w:t>
      </w:r>
      <w:r w:rsidR="006D2004" w:rsidRPr="006D5B30">
        <w:rPr>
          <w:rFonts w:ascii="Times New Roman" w:hAnsi="Times New Roman" w:cs="Times New Roman"/>
          <w:sz w:val="24"/>
          <w:szCs w:val="24"/>
          <w:lang w:val="sv-SE"/>
        </w:rPr>
        <w:t>.</w:t>
      </w:r>
      <w:r w:rsidR="004A15C3" w:rsidRPr="006D5B30">
        <w:rPr>
          <w:rFonts w:ascii="Times New Roman" w:hAnsi="Times New Roman" w:cs="Times New Roman"/>
          <w:sz w:val="24"/>
          <w:szCs w:val="24"/>
          <w:lang w:val="sv-SE"/>
        </w:rPr>
        <w:t xml:space="preserve"> Terkait dengan tugas orang tua untuk ambil bagian dalam karya penciptaan Allah, dokumen Gereja mengatakan sebagai berikut: </w:t>
      </w:r>
    </w:p>
    <w:p w14:paraId="64B6EF4C" w14:textId="52C76535" w:rsidR="003619E0" w:rsidRPr="006D5B30" w:rsidRDefault="004A15C3" w:rsidP="006C73C4">
      <w:pPr>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 xml:space="preserve">Maka dari itu hendaknya mereka menunaikan tugas mereka dengan penuh tanggung jawab manusiawi serta </w:t>
      </w:r>
      <w:r w:rsidR="00087BF1" w:rsidRPr="006D5B30">
        <w:rPr>
          <w:rFonts w:ascii="Times New Roman" w:hAnsi="Times New Roman" w:cs="Times New Roman"/>
          <w:lang w:val="sv-SE"/>
        </w:rPr>
        <w:t>K</w:t>
      </w:r>
      <w:r w:rsidRPr="006D5B30">
        <w:rPr>
          <w:rFonts w:ascii="Times New Roman" w:hAnsi="Times New Roman" w:cs="Times New Roman"/>
          <w:lang w:val="sv-SE"/>
        </w:rPr>
        <w:t>ristiani. Hendaknya mereka penuh hor</w:t>
      </w:r>
      <w:r w:rsidR="00087BF1" w:rsidRPr="006D5B30">
        <w:rPr>
          <w:rFonts w:ascii="Times New Roman" w:hAnsi="Times New Roman" w:cs="Times New Roman"/>
          <w:lang w:val="sv-SE"/>
        </w:rPr>
        <w:t>m</w:t>
      </w:r>
      <w:r w:rsidRPr="006D5B30">
        <w:rPr>
          <w:rFonts w:ascii="Times New Roman" w:hAnsi="Times New Roman" w:cs="Times New Roman"/>
          <w:lang w:val="sv-SE"/>
        </w:rPr>
        <w:t>at dan patuh taat kepada Allah, sehati sejiwa dan dalam kerja sama, membentuk pendirian yang sehat, sambil mengindahkan baik kesejahteraan mereka sendiri maupun kesejahteraan anak-anak, baik yang sudah lahir maupun yang mereka perkirakan masih akan ad</w:t>
      </w:r>
      <w:r w:rsidR="00217813" w:rsidRPr="006D5B30">
        <w:rPr>
          <w:rFonts w:ascii="Times New Roman" w:hAnsi="Times New Roman" w:cs="Times New Roman"/>
          <w:lang w:val="sv-SE"/>
        </w:rPr>
        <w:t>a.</w:t>
      </w:r>
    </w:p>
    <w:p w14:paraId="03878B89" w14:textId="77777777" w:rsidR="0074246A" w:rsidRPr="006D5B30" w:rsidRDefault="0074246A" w:rsidP="006C73C4">
      <w:pPr>
        <w:spacing w:after="0" w:line="480" w:lineRule="auto"/>
        <w:ind w:firstLine="720"/>
        <w:jc w:val="both"/>
        <w:rPr>
          <w:rFonts w:ascii="Times New Roman" w:hAnsi="Times New Roman" w:cs="Times New Roman"/>
          <w:sz w:val="24"/>
          <w:szCs w:val="24"/>
          <w:lang w:val="sv-SE"/>
        </w:rPr>
      </w:pPr>
    </w:p>
    <w:p w14:paraId="72F47DE1" w14:textId="35F0075F" w:rsidR="00E60607" w:rsidRPr="006D5B30" w:rsidRDefault="00E60607" w:rsidP="006C73C4">
      <w:pPr>
        <w:pStyle w:val="BAB2"/>
      </w:pPr>
      <w:bookmarkStart w:id="36" w:name="_Toc203804996"/>
      <w:r w:rsidRPr="006D5B30">
        <w:t xml:space="preserve">Pendidikan Iman </w:t>
      </w:r>
      <w:r w:rsidR="00746866" w:rsidRPr="006D5B30">
        <w:t>Anak</w:t>
      </w:r>
      <w:r w:rsidRPr="006D5B30">
        <w:t xml:space="preserve"> Keluarga</w:t>
      </w:r>
      <w:r w:rsidR="00746866" w:rsidRPr="006D5B30">
        <w:t xml:space="preserve"> Katolik</w:t>
      </w:r>
      <w:bookmarkEnd w:id="36"/>
    </w:p>
    <w:p w14:paraId="5070D062" w14:textId="2C87CDE7" w:rsidR="00D922CB" w:rsidRPr="006D5B30" w:rsidRDefault="00D922CB" w:rsidP="006C73C4">
      <w:pPr>
        <w:pStyle w:val="Subbab22"/>
        <w:spacing w:before="0"/>
        <w:ind w:left="426" w:hanging="426"/>
      </w:pPr>
      <w:bookmarkStart w:id="37" w:name="_Toc203804997"/>
      <w:r w:rsidRPr="006D5B30">
        <w:t>Iman</w:t>
      </w:r>
      <w:bookmarkEnd w:id="37"/>
    </w:p>
    <w:p w14:paraId="72107D88" w14:textId="47A80D41" w:rsidR="006D7D15" w:rsidRPr="006D5B30" w:rsidRDefault="004D5816"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Iman dalam Gereja Katolik dinyatakan dalam Doa Aku Percaya</w:t>
      </w:r>
      <w:r w:rsidR="006D7D15" w:rsidRPr="006D5B30">
        <w:rPr>
          <w:rFonts w:ascii="Times New Roman" w:hAnsi="Times New Roman" w:cs="Times New Roman"/>
          <w:sz w:val="24"/>
          <w:szCs w:val="24"/>
          <w:lang w:val="sv-SE"/>
        </w:rPr>
        <w:t>. Meskipun demikian</w:t>
      </w:r>
      <w:r w:rsidRPr="006D5B30">
        <w:rPr>
          <w:rFonts w:ascii="Times New Roman" w:hAnsi="Times New Roman" w:cs="Times New Roman"/>
          <w:sz w:val="24"/>
          <w:szCs w:val="24"/>
          <w:lang w:val="sv-SE"/>
        </w:rPr>
        <w:t xml:space="preserve"> </w:t>
      </w:r>
      <w:r w:rsidR="006D7D15" w:rsidRPr="006D5B30">
        <w:rPr>
          <w:rFonts w:ascii="Times New Roman" w:hAnsi="Times New Roman" w:cs="Times New Roman"/>
          <w:sz w:val="24"/>
          <w:szCs w:val="24"/>
          <w:lang w:val="sv-SE"/>
        </w:rPr>
        <w:t>iman seseorang</w:t>
      </w:r>
      <w:r w:rsidRPr="006D5B30">
        <w:rPr>
          <w:rFonts w:ascii="Times New Roman" w:hAnsi="Times New Roman" w:cs="Times New Roman"/>
          <w:sz w:val="24"/>
          <w:szCs w:val="24"/>
          <w:lang w:val="sv-SE"/>
        </w:rPr>
        <w:t xml:space="preserve"> tidak cukup jika hanya </w:t>
      </w:r>
      <w:r w:rsidR="006D7D15" w:rsidRPr="006D5B30">
        <w:rPr>
          <w:rFonts w:ascii="Times New Roman" w:hAnsi="Times New Roman" w:cs="Times New Roman"/>
          <w:sz w:val="24"/>
          <w:szCs w:val="24"/>
          <w:lang w:val="sv-SE"/>
        </w:rPr>
        <w:t xml:space="preserve">dinyatakan </w:t>
      </w:r>
      <w:r w:rsidRPr="006D5B30">
        <w:rPr>
          <w:rFonts w:ascii="Times New Roman" w:hAnsi="Times New Roman" w:cs="Times New Roman"/>
          <w:sz w:val="24"/>
          <w:szCs w:val="24"/>
          <w:lang w:val="sv-SE"/>
        </w:rPr>
        <w:t>melalui perkataan saja</w:t>
      </w:r>
      <w:r w:rsidR="006D7D15" w:rsidRPr="006D5B30">
        <w:rPr>
          <w:rFonts w:ascii="Times New Roman" w:hAnsi="Times New Roman" w:cs="Times New Roman"/>
          <w:sz w:val="24"/>
          <w:szCs w:val="24"/>
          <w:lang w:val="sv-SE"/>
        </w:rPr>
        <w:t xml:space="preserve">, melainkan harus diungkapkan pula melalui perbuatan </w:t>
      </w:r>
      <w:r w:rsidR="00543169" w:rsidRPr="006D5B30">
        <w:rPr>
          <w:rFonts w:ascii="Times New Roman" w:hAnsi="Times New Roman" w:cs="Times New Roman"/>
          <w:sz w:val="24"/>
          <w:szCs w:val="24"/>
          <w:lang w:val="sv-SE"/>
        </w:rPr>
        <w:t>konkret</w:t>
      </w:r>
      <w:r w:rsidR="006D7D15" w:rsidRPr="006D5B30">
        <w:rPr>
          <w:rFonts w:ascii="Times New Roman" w:hAnsi="Times New Roman" w:cs="Times New Roman"/>
          <w:sz w:val="24"/>
          <w:szCs w:val="24"/>
          <w:lang w:val="sv-SE"/>
        </w:rPr>
        <w:t xml:space="preserve">. Terkait hal ini, </w:t>
      </w:r>
      <w:r w:rsidRPr="006D5B30">
        <w:rPr>
          <w:rFonts w:ascii="Times New Roman" w:hAnsi="Times New Roman" w:cs="Times New Roman"/>
          <w:sz w:val="24"/>
          <w:szCs w:val="24"/>
          <w:lang w:val="sv-SE"/>
        </w:rPr>
        <w:t>Santo Yakobus menegaskan</w:t>
      </w:r>
      <w:r w:rsidR="006D7D15"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Jika iman itu tidak disertai perbuatan, maka iman itu pada hakekatnya adalah mati” (Yak 2:17). Lalu apa</w:t>
      </w:r>
      <w:r w:rsidR="006D7D15" w:rsidRPr="006D5B30">
        <w:rPr>
          <w:rFonts w:ascii="Times New Roman" w:hAnsi="Times New Roman" w:cs="Times New Roman"/>
          <w:sz w:val="24"/>
          <w:szCs w:val="24"/>
          <w:lang w:val="sv-SE"/>
        </w:rPr>
        <w:t xml:space="preserve"> yang dimaksud dengan</w:t>
      </w:r>
      <w:r w:rsidRPr="006D5B30">
        <w:rPr>
          <w:rFonts w:ascii="Times New Roman" w:hAnsi="Times New Roman" w:cs="Times New Roman"/>
          <w:sz w:val="24"/>
          <w:szCs w:val="24"/>
          <w:lang w:val="sv-SE"/>
        </w:rPr>
        <w:t xml:space="preserve"> iman it</w:t>
      </w:r>
      <w:r w:rsidR="006D7D15" w:rsidRPr="006D5B30">
        <w:rPr>
          <w:rFonts w:ascii="Times New Roman" w:hAnsi="Times New Roman" w:cs="Times New Roman"/>
          <w:sz w:val="24"/>
          <w:szCs w:val="24"/>
          <w:lang w:val="sv-SE"/>
        </w:rPr>
        <w:t>u</w:t>
      </w:r>
      <w:r w:rsidRPr="006D5B30">
        <w:rPr>
          <w:rFonts w:ascii="Times New Roman" w:hAnsi="Times New Roman" w:cs="Times New Roman"/>
          <w:sz w:val="24"/>
          <w:szCs w:val="24"/>
          <w:lang w:val="sv-SE"/>
        </w:rPr>
        <w:t xml:space="preserve">? </w:t>
      </w:r>
    </w:p>
    <w:p w14:paraId="727D3B7F" w14:textId="6A0AF496" w:rsidR="008A2DCB" w:rsidRPr="006D5B30" w:rsidRDefault="00CD1AFE" w:rsidP="006C73C4">
      <w:pPr>
        <w:pStyle w:val="ListParagraph"/>
        <w:spacing w:after="0" w:line="480" w:lineRule="auto"/>
        <w:ind w:left="0" w:firstLine="720"/>
        <w:jc w:val="both"/>
        <w:rPr>
          <w:rFonts w:ascii="Times New Roman" w:hAnsi="Times New Roman" w:cs="Times New Roman"/>
          <w:sz w:val="24"/>
          <w:szCs w:val="24"/>
          <w:lang w:val="sv-SE"/>
        </w:rPr>
      </w:pPr>
      <w:bookmarkStart w:id="38" w:name="_Hlk201409940"/>
      <w:r w:rsidRPr="006D5B30">
        <w:rPr>
          <w:rFonts w:ascii="Times New Roman" w:hAnsi="Times New Roman" w:cs="Times New Roman"/>
          <w:sz w:val="24"/>
          <w:szCs w:val="24"/>
          <w:lang w:val="sv-SE"/>
        </w:rPr>
        <w:t>Katekismu</w:t>
      </w:r>
      <w:r w:rsidR="00903E95" w:rsidRPr="006D5B30">
        <w:rPr>
          <w:rFonts w:ascii="Times New Roman" w:hAnsi="Times New Roman" w:cs="Times New Roman"/>
          <w:sz w:val="24"/>
          <w:szCs w:val="24"/>
          <w:lang w:val="sv-SE"/>
        </w:rPr>
        <w:t>s</w:t>
      </w:r>
      <w:r w:rsidRPr="006D5B30">
        <w:rPr>
          <w:rFonts w:ascii="Times New Roman" w:hAnsi="Times New Roman" w:cs="Times New Roman"/>
          <w:sz w:val="24"/>
          <w:szCs w:val="24"/>
          <w:lang w:val="sv-SE"/>
        </w:rPr>
        <w:t xml:space="preserve"> Gereja Katolik </w:t>
      </w:r>
      <w:r w:rsidR="006D7D15" w:rsidRPr="006D5B30">
        <w:rPr>
          <w:rFonts w:ascii="Times New Roman" w:hAnsi="Times New Roman" w:cs="Times New Roman"/>
          <w:sz w:val="24"/>
          <w:szCs w:val="24"/>
          <w:lang w:val="sv-SE"/>
        </w:rPr>
        <w:t xml:space="preserve">mengartikan iman sebagai </w:t>
      </w:r>
      <w:r w:rsidRPr="006D5B30">
        <w:rPr>
          <w:rFonts w:ascii="Times New Roman" w:hAnsi="Times New Roman" w:cs="Times New Roman"/>
          <w:sz w:val="24"/>
          <w:szCs w:val="24"/>
          <w:lang w:val="sv-SE"/>
        </w:rPr>
        <w:t xml:space="preserve">ikatan pribadi </w:t>
      </w:r>
      <w:r w:rsidR="006D7D15" w:rsidRPr="006D5B30">
        <w:rPr>
          <w:rFonts w:ascii="Times New Roman" w:hAnsi="Times New Roman" w:cs="Times New Roman"/>
          <w:sz w:val="24"/>
          <w:szCs w:val="24"/>
          <w:lang w:val="sv-SE"/>
        </w:rPr>
        <w:t xml:space="preserve">antara </w:t>
      </w:r>
      <w:r w:rsidRPr="006D5B30">
        <w:rPr>
          <w:rFonts w:ascii="Times New Roman" w:hAnsi="Times New Roman" w:cs="Times New Roman"/>
          <w:sz w:val="24"/>
          <w:szCs w:val="24"/>
          <w:lang w:val="sv-SE"/>
        </w:rPr>
        <w:t>manusia dengan Allah</w:t>
      </w:r>
      <w:r w:rsidR="006D7D15"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6D7D15" w:rsidRPr="006D5B30">
        <w:rPr>
          <w:rFonts w:ascii="Times New Roman" w:hAnsi="Times New Roman" w:cs="Times New Roman"/>
          <w:sz w:val="24"/>
          <w:szCs w:val="24"/>
          <w:lang w:val="sv-SE"/>
        </w:rPr>
        <w:t>Iman juga dapat diartikan sebagai p</w:t>
      </w:r>
      <w:r w:rsidRPr="006D5B30">
        <w:rPr>
          <w:rFonts w:ascii="Times New Roman" w:hAnsi="Times New Roman" w:cs="Times New Roman"/>
          <w:sz w:val="24"/>
          <w:szCs w:val="24"/>
          <w:lang w:val="sv-SE"/>
        </w:rPr>
        <w:t xml:space="preserve">ersetujuan </w:t>
      </w:r>
      <w:r w:rsidR="006D7D15" w:rsidRPr="006D5B30">
        <w:rPr>
          <w:rFonts w:ascii="Times New Roman" w:hAnsi="Times New Roman" w:cs="Times New Roman"/>
          <w:sz w:val="24"/>
          <w:szCs w:val="24"/>
          <w:lang w:val="sv-SE"/>
        </w:rPr>
        <w:t xml:space="preserve">manusia </w:t>
      </w:r>
      <w:r w:rsidRPr="006D5B30">
        <w:rPr>
          <w:rFonts w:ascii="Times New Roman" w:hAnsi="Times New Roman" w:cs="Times New Roman"/>
          <w:sz w:val="24"/>
          <w:szCs w:val="24"/>
          <w:lang w:val="sv-SE"/>
        </w:rPr>
        <w:t xml:space="preserve">secara bebas terhadap segala kebenaran yang diwahyukan Allah. </w:t>
      </w:r>
      <w:r w:rsidR="006D7D15" w:rsidRPr="006D5B30">
        <w:rPr>
          <w:rFonts w:ascii="Times New Roman" w:hAnsi="Times New Roman" w:cs="Times New Roman"/>
          <w:sz w:val="24"/>
          <w:szCs w:val="24"/>
          <w:lang w:val="sv-SE"/>
        </w:rPr>
        <w:t>I</w:t>
      </w:r>
      <w:r w:rsidR="00903E95" w:rsidRPr="006D5B30">
        <w:rPr>
          <w:rFonts w:ascii="Times New Roman" w:hAnsi="Times New Roman" w:cs="Times New Roman"/>
          <w:sz w:val="24"/>
          <w:szCs w:val="24"/>
          <w:lang w:val="sv-SE"/>
        </w:rPr>
        <w:t xml:space="preserve">man </w:t>
      </w:r>
      <w:r w:rsidR="006D7D15" w:rsidRPr="006D5B30">
        <w:rPr>
          <w:rFonts w:ascii="Times New Roman" w:hAnsi="Times New Roman" w:cs="Times New Roman"/>
          <w:sz w:val="24"/>
          <w:szCs w:val="24"/>
          <w:lang w:val="sv-SE"/>
        </w:rPr>
        <w:t xml:space="preserve">ini dipandang sebagai </w:t>
      </w:r>
      <w:r w:rsidR="00903E95" w:rsidRPr="006D5B30">
        <w:rPr>
          <w:rFonts w:ascii="Times New Roman" w:hAnsi="Times New Roman" w:cs="Times New Roman"/>
          <w:sz w:val="24"/>
          <w:szCs w:val="24"/>
          <w:lang w:val="sv-SE"/>
        </w:rPr>
        <w:t>s</w:t>
      </w:r>
      <w:r w:rsidR="00B02020" w:rsidRPr="006D5B30">
        <w:rPr>
          <w:rFonts w:ascii="Times New Roman" w:hAnsi="Times New Roman" w:cs="Times New Roman"/>
          <w:sz w:val="24"/>
          <w:szCs w:val="24"/>
          <w:lang w:val="sv-SE"/>
        </w:rPr>
        <w:t>u</w:t>
      </w:r>
      <w:r w:rsidR="00903E95" w:rsidRPr="006D5B30">
        <w:rPr>
          <w:rFonts w:ascii="Times New Roman" w:hAnsi="Times New Roman" w:cs="Times New Roman"/>
          <w:sz w:val="24"/>
          <w:szCs w:val="24"/>
          <w:lang w:val="sv-SE"/>
        </w:rPr>
        <w:t>atu anugerah Allah</w:t>
      </w:r>
      <w:r w:rsidR="006D7D15" w:rsidRPr="006D5B30">
        <w:rPr>
          <w:rFonts w:ascii="Times New Roman" w:hAnsi="Times New Roman" w:cs="Times New Roman"/>
          <w:sz w:val="24"/>
          <w:szCs w:val="24"/>
          <w:lang w:val="sv-SE"/>
        </w:rPr>
        <w:t xml:space="preserve"> yang diberikan kepada manusia dengan cuma-</w:t>
      </w:r>
      <w:r w:rsidR="00B02020" w:rsidRPr="006D5B30">
        <w:rPr>
          <w:rFonts w:ascii="Times New Roman" w:hAnsi="Times New Roman" w:cs="Times New Roman"/>
          <w:sz w:val="24"/>
          <w:szCs w:val="24"/>
          <w:lang w:val="sv-SE"/>
        </w:rPr>
        <w:t>c</w:t>
      </w:r>
      <w:r w:rsidR="006D7D15" w:rsidRPr="006D5B30">
        <w:rPr>
          <w:rFonts w:ascii="Times New Roman" w:hAnsi="Times New Roman" w:cs="Times New Roman"/>
          <w:sz w:val="24"/>
          <w:szCs w:val="24"/>
          <w:lang w:val="sv-SE"/>
        </w:rPr>
        <w:t>uma agar manusia dapat memperoleh keselamatan dari Allah sendiri</w:t>
      </w:r>
      <w:r w:rsidR="00903E95" w:rsidRPr="006D5B30">
        <w:rPr>
          <w:rFonts w:ascii="Times New Roman" w:hAnsi="Times New Roman" w:cs="Times New Roman"/>
          <w:sz w:val="24"/>
          <w:szCs w:val="24"/>
          <w:lang w:val="sv-SE"/>
        </w:rPr>
        <w:t xml:space="preserve"> </w:t>
      </w:r>
      <w:r w:rsidR="006D7D15" w:rsidRPr="006D5B30">
        <w:rPr>
          <w:rFonts w:ascii="Times New Roman" w:hAnsi="Times New Roman" w:cs="Times New Roman"/>
          <w:sz w:val="24"/>
          <w:szCs w:val="24"/>
          <w:lang w:val="sv-SE"/>
        </w:rPr>
        <w:t xml:space="preserve">(KGK </w:t>
      </w:r>
      <w:r w:rsidR="00217813" w:rsidRPr="006D5B30">
        <w:rPr>
          <w:rFonts w:ascii="Times New Roman" w:hAnsi="Times New Roman" w:cs="Times New Roman"/>
          <w:sz w:val="24"/>
          <w:szCs w:val="24"/>
          <w:lang w:val="sv-SE"/>
        </w:rPr>
        <w:t xml:space="preserve">art. </w:t>
      </w:r>
      <w:r w:rsidR="006D7D15" w:rsidRPr="006D5B30">
        <w:rPr>
          <w:rFonts w:ascii="Times New Roman" w:hAnsi="Times New Roman" w:cs="Times New Roman"/>
          <w:sz w:val="24"/>
          <w:szCs w:val="24"/>
          <w:lang w:val="sv-SE"/>
        </w:rPr>
        <w:t>150,153,162)</w:t>
      </w:r>
      <w:r w:rsidR="00B02020" w:rsidRPr="006D5B30">
        <w:rPr>
          <w:rFonts w:ascii="Times New Roman" w:hAnsi="Times New Roman" w:cs="Times New Roman"/>
          <w:sz w:val="24"/>
          <w:szCs w:val="24"/>
          <w:lang w:val="sv-SE"/>
        </w:rPr>
        <w:t>.</w:t>
      </w:r>
      <w:bookmarkEnd w:id="38"/>
    </w:p>
    <w:p w14:paraId="1E178390" w14:textId="18DC3F81" w:rsidR="004D5816" w:rsidRPr="006D5B30" w:rsidRDefault="00B4751D"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itab Suci juga menegaskan bahwa manusia memperoleh keselamatan berkat imannya kepada Allah</w:t>
      </w:r>
      <w:r w:rsidR="00380285"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380285" w:rsidRPr="006D5B30">
        <w:rPr>
          <w:rFonts w:ascii="Times New Roman" w:hAnsi="Times New Roman" w:cs="Times New Roman"/>
          <w:sz w:val="24"/>
          <w:szCs w:val="24"/>
          <w:lang w:val="sv-SE"/>
        </w:rPr>
        <w:t>I</w:t>
      </w:r>
      <w:r w:rsidR="003173C8" w:rsidRPr="006D5B30">
        <w:rPr>
          <w:rFonts w:ascii="Times New Roman" w:hAnsi="Times New Roman" w:cs="Times New Roman"/>
          <w:sz w:val="24"/>
          <w:szCs w:val="24"/>
          <w:lang w:val="sv-SE"/>
        </w:rPr>
        <w:t xml:space="preserve">man menjadi alasan bagi manusia untuk mendapat keselamatan Allah. Sabda Tuhan: </w:t>
      </w:r>
      <w:r w:rsidRPr="006D5B30">
        <w:rPr>
          <w:rFonts w:ascii="Times New Roman" w:hAnsi="Times New Roman" w:cs="Times New Roman"/>
          <w:sz w:val="24"/>
          <w:szCs w:val="24"/>
          <w:lang w:val="sv-SE"/>
        </w:rPr>
        <w:t xml:space="preserve">“Siapa yang percaya dan dibaptis akan diselamatkan, tetapi siapa yang tidak percaya akan dihukum” (Mark 16:16). </w:t>
      </w:r>
      <w:r w:rsidR="003173C8" w:rsidRPr="006D5B30">
        <w:rPr>
          <w:rFonts w:ascii="Times New Roman" w:hAnsi="Times New Roman" w:cs="Times New Roman"/>
          <w:sz w:val="24"/>
          <w:szCs w:val="24"/>
          <w:lang w:val="sv-SE"/>
        </w:rPr>
        <w:t>Tanda bahwa s</w:t>
      </w:r>
      <w:r w:rsidRPr="006D5B30">
        <w:rPr>
          <w:rFonts w:ascii="Times New Roman" w:hAnsi="Times New Roman" w:cs="Times New Roman"/>
          <w:sz w:val="24"/>
          <w:szCs w:val="24"/>
          <w:lang w:val="sv-SE"/>
        </w:rPr>
        <w:t xml:space="preserve">eseorang </w:t>
      </w:r>
      <w:r w:rsidR="003173C8" w:rsidRPr="006D5B30">
        <w:rPr>
          <w:rFonts w:ascii="Times New Roman" w:hAnsi="Times New Roman" w:cs="Times New Roman"/>
          <w:sz w:val="24"/>
          <w:szCs w:val="24"/>
          <w:lang w:val="sv-SE"/>
        </w:rPr>
        <w:t>memiliki iman kepada Allah ialah menerima dan menghayati kebenaran iman yang diwahyukan Allah kepadanya terutama melalui Injil Yesus Kristus</w:t>
      </w:r>
      <w:r w:rsidRPr="006D5B30">
        <w:rPr>
          <w:rFonts w:ascii="Times New Roman" w:hAnsi="Times New Roman" w:cs="Times New Roman"/>
          <w:sz w:val="24"/>
          <w:szCs w:val="24"/>
          <w:lang w:val="sv-SE"/>
        </w:rPr>
        <w:t xml:space="preserve"> </w:t>
      </w:r>
      <w:r w:rsidR="00454258"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KGK </w:t>
      </w:r>
      <w:r w:rsidR="00217813" w:rsidRPr="006D5B30">
        <w:rPr>
          <w:rFonts w:ascii="Times New Roman" w:hAnsi="Times New Roman" w:cs="Times New Roman"/>
          <w:sz w:val="24"/>
          <w:szCs w:val="24"/>
          <w:lang w:val="sv-SE"/>
        </w:rPr>
        <w:t xml:space="preserve">art. </w:t>
      </w:r>
      <w:r w:rsidRPr="006D5B30">
        <w:rPr>
          <w:rFonts w:ascii="Times New Roman" w:hAnsi="Times New Roman" w:cs="Times New Roman"/>
          <w:sz w:val="24"/>
          <w:szCs w:val="24"/>
          <w:lang w:val="sv-SE"/>
        </w:rPr>
        <w:t xml:space="preserve">176). </w:t>
      </w:r>
      <w:r w:rsidR="00FF7485" w:rsidRPr="006D5B30">
        <w:rPr>
          <w:rFonts w:ascii="Times New Roman" w:hAnsi="Times New Roman" w:cs="Times New Roman"/>
          <w:sz w:val="24"/>
          <w:szCs w:val="24"/>
          <w:lang w:val="sv-SE"/>
        </w:rPr>
        <w:t xml:space="preserve">Berdasarkan </w:t>
      </w:r>
      <w:r w:rsidR="003173C8" w:rsidRPr="006D5B30">
        <w:rPr>
          <w:rFonts w:ascii="Times New Roman" w:hAnsi="Times New Roman" w:cs="Times New Roman"/>
          <w:sz w:val="24"/>
          <w:szCs w:val="24"/>
          <w:lang w:val="sv-SE"/>
        </w:rPr>
        <w:t>uraian tentang iman di</w:t>
      </w:r>
      <w:r w:rsidR="002D0DE9" w:rsidRPr="006D5B30">
        <w:rPr>
          <w:rFonts w:ascii="Times New Roman" w:hAnsi="Times New Roman" w:cs="Times New Roman"/>
          <w:sz w:val="24"/>
          <w:szCs w:val="24"/>
          <w:lang w:val="sv-SE"/>
        </w:rPr>
        <w:t xml:space="preserve"> atas</w:t>
      </w:r>
      <w:r w:rsidR="00380285" w:rsidRPr="006D5B30">
        <w:rPr>
          <w:rFonts w:ascii="Times New Roman" w:hAnsi="Times New Roman" w:cs="Times New Roman"/>
          <w:sz w:val="24"/>
          <w:szCs w:val="24"/>
          <w:lang w:val="sv-SE"/>
        </w:rPr>
        <w:t>,</w:t>
      </w:r>
      <w:r w:rsidR="002D0DE9" w:rsidRPr="006D5B30">
        <w:rPr>
          <w:rFonts w:ascii="Times New Roman" w:hAnsi="Times New Roman" w:cs="Times New Roman"/>
          <w:sz w:val="24"/>
          <w:szCs w:val="24"/>
          <w:lang w:val="sv-SE"/>
        </w:rPr>
        <w:t xml:space="preserve"> peneliti men</w:t>
      </w:r>
      <w:r w:rsidR="00087BF1" w:rsidRPr="006D5B30">
        <w:rPr>
          <w:rFonts w:ascii="Times New Roman" w:hAnsi="Times New Roman" w:cs="Times New Roman"/>
          <w:sz w:val="24"/>
          <w:szCs w:val="24"/>
          <w:lang w:val="sv-SE"/>
        </w:rPr>
        <w:t>egaskan</w:t>
      </w:r>
      <w:r w:rsidR="002D0DE9" w:rsidRPr="006D5B30">
        <w:rPr>
          <w:rFonts w:ascii="Times New Roman" w:hAnsi="Times New Roman" w:cs="Times New Roman"/>
          <w:sz w:val="24"/>
          <w:szCs w:val="24"/>
          <w:lang w:val="sv-SE"/>
        </w:rPr>
        <w:t xml:space="preserve"> bahwa iman adalah anugerah yang diberikan Allah kepada manusia </w:t>
      </w:r>
      <w:r w:rsidR="00B02020" w:rsidRPr="006D5B30">
        <w:rPr>
          <w:rFonts w:ascii="Times New Roman" w:hAnsi="Times New Roman" w:cs="Times New Roman"/>
          <w:sz w:val="24"/>
          <w:szCs w:val="24"/>
          <w:lang w:val="sv-SE"/>
        </w:rPr>
        <w:t xml:space="preserve">secara cuma-cuma </w:t>
      </w:r>
      <w:r w:rsidR="002D0DE9" w:rsidRPr="006D5B30">
        <w:rPr>
          <w:rFonts w:ascii="Times New Roman" w:hAnsi="Times New Roman" w:cs="Times New Roman"/>
          <w:sz w:val="24"/>
          <w:szCs w:val="24"/>
          <w:lang w:val="sv-SE"/>
        </w:rPr>
        <w:t xml:space="preserve">supaya oleh iman manusia diselamatkan. </w:t>
      </w:r>
    </w:p>
    <w:p w14:paraId="072A8A03" w14:textId="23A6528B" w:rsidR="00903E95" w:rsidRPr="006D5B30" w:rsidRDefault="00AF1F9D" w:rsidP="006C73C4">
      <w:pPr>
        <w:pStyle w:val="ListParagraph"/>
        <w:spacing w:after="0" w:line="480" w:lineRule="auto"/>
        <w:ind w:left="0" w:firstLine="720"/>
        <w:jc w:val="both"/>
        <w:rPr>
          <w:rFonts w:ascii="Times New Roman" w:hAnsi="Times New Roman" w:cs="Times New Roman"/>
          <w:sz w:val="24"/>
          <w:szCs w:val="24"/>
          <w:lang w:val="sv-SE"/>
        </w:rPr>
      </w:pPr>
      <w:bookmarkStart w:id="39" w:name="_Hlk201409970"/>
      <w:r w:rsidRPr="006D5B30">
        <w:rPr>
          <w:rFonts w:ascii="Times New Roman" w:hAnsi="Times New Roman" w:cs="Times New Roman"/>
          <w:sz w:val="24"/>
          <w:szCs w:val="24"/>
          <w:lang w:val="sv-SE"/>
        </w:rPr>
        <w:t xml:space="preserve">Iman memiliki peran penting dalam kehidupan manusia </w:t>
      </w:r>
      <w:r w:rsidR="003173C8" w:rsidRPr="006D5B30">
        <w:rPr>
          <w:rFonts w:ascii="Times New Roman" w:hAnsi="Times New Roman" w:cs="Times New Roman"/>
          <w:sz w:val="24"/>
          <w:szCs w:val="24"/>
          <w:lang w:val="sv-SE"/>
        </w:rPr>
        <w:t xml:space="preserve">karena iman </w:t>
      </w:r>
      <w:r w:rsidRPr="006D5B30">
        <w:rPr>
          <w:rFonts w:ascii="Times New Roman" w:hAnsi="Times New Roman" w:cs="Times New Roman"/>
          <w:sz w:val="24"/>
          <w:szCs w:val="24"/>
          <w:lang w:val="sv-SE"/>
        </w:rPr>
        <w:t xml:space="preserve">menjadi pegangan </w:t>
      </w:r>
      <w:r w:rsidR="003173C8" w:rsidRPr="006D5B30">
        <w:rPr>
          <w:rFonts w:ascii="Times New Roman" w:hAnsi="Times New Roman" w:cs="Times New Roman"/>
          <w:sz w:val="24"/>
          <w:szCs w:val="24"/>
          <w:lang w:val="sv-SE"/>
        </w:rPr>
        <w:t xml:space="preserve">bagi setiap orang beriman </w:t>
      </w:r>
      <w:r w:rsidRPr="006D5B30">
        <w:rPr>
          <w:rFonts w:ascii="Times New Roman" w:hAnsi="Times New Roman" w:cs="Times New Roman"/>
          <w:sz w:val="24"/>
          <w:szCs w:val="24"/>
          <w:lang w:val="sv-SE"/>
        </w:rPr>
        <w:t>dalam hidup</w:t>
      </w:r>
      <w:r w:rsidR="003173C8"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3173C8" w:rsidRPr="006D5B30">
        <w:rPr>
          <w:rFonts w:ascii="Times New Roman" w:hAnsi="Times New Roman" w:cs="Times New Roman"/>
          <w:sz w:val="24"/>
          <w:szCs w:val="24"/>
          <w:lang w:val="sv-SE"/>
        </w:rPr>
        <w:t>T</w:t>
      </w:r>
      <w:r w:rsidRPr="006D5B30">
        <w:rPr>
          <w:rFonts w:ascii="Times New Roman" w:hAnsi="Times New Roman" w:cs="Times New Roman"/>
          <w:sz w:val="24"/>
          <w:szCs w:val="24"/>
          <w:lang w:val="sv-SE"/>
        </w:rPr>
        <w:t>anpa iman</w:t>
      </w:r>
      <w:r w:rsidR="003173C8"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manusia akan mudah goyah dalam menjalani hidup</w:t>
      </w:r>
      <w:r w:rsidR="003173C8" w:rsidRPr="006D5B30">
        <w:rPr>
          <w:rFonts w:ascii="Times New Roman" w:hAnsi="Times New Roman" w:cs="Times New Roman"/>
          <w:sz w:val="24"/>
          <w:szCs w:val="24"/>
          <w:lang w:val="sv-SE"/>
        </w:rPr>
        <w:t xml:space="preserve"> dan tidak berdaya ketika menghadapi berbagai tantangan dan kesulitan hidup</w:t>
      </w:r>
      <w:r w:rsidRPr="006D5B30">
        <w:rPr>
          <w:rFonts w:ascii="Times New Roman" w:hAnsi="Times New Roman" w:cs="Times New Roman"/>
          <w:sz w:val="24"/>
          <w:szCs w:val="24"/>
          <w:lang w:val="sv-SE"/>
        </w:rPr>
        <w:t xml:space="preserve">. Maka dari itu, </w:t>
      </w:r>
      <w:r w:rsidR="003173C8" w:rsidRPr="006D5B30">
        <w:rPr>
          <w:rFonts w:ascii="Times New Roman" w:hAnsi="Times New Roman" w:cs="Times New Roman"/>
          <w:sz w:val="24"/>
          <w:szCs w:val="24"/>
          <w:lang w:val="sv-SE"/>
        </w:rPr>
        <w:t>iman perlu diajarkan kepada anak-anak se</w:t>
      </w:r>
      <w:r w:rsidR="00D62086" w:rsidRPr="006D5B30">
        <w:rPr>
          <w:rFonts w:ascii="Times New Roman" w:hAnsi="Times New Roman" w:cs="Times New Roman"/>
          <w:sz w:val="24"/>
          <w:szCs w:val="24"/>
          <w:lang w:val="sv-SE"/>
        </w:rPr>
        <w:t xml:space="preserve">dini mungkin </w:t>
      </w:r>
      <w:r w:rsidR="00CE31CB" w:rsidRPr="006D5B30">
        <w:rPr>
          <w:rFonts w:ascii="Times New Roman" w:hAnsi="Times New Roman" w:cs="Times New Roman"/>
          <w:sz w:val="24"/>
          <w:szCs w:val="24"/>
          <w:lang w:val="sv-SE"/>
        </w:rPr>
        <w:t xml:space="preserve">agar </w:t>
      </w:r>
      <w:r w:rsidR="00D62086" w:rsidRPr="006D5B30">
        <w:rPr>
          <w:rFonts w:ascii="Times New Roman" w:hAnsi="Times New Roman" w:cs="Times New Roman"/>
          <w:sz w:val="24"/>
          <w:szCs w:val="24"/>
          <w:lang w:val="sv-SE"/>
        </w:rPr>
        <w:t xml:space="preserve">anak memiliki pengetahuan dan penghayatan yang benar tentang </w:t>
      </w:r>
      <w:r w:rsidR="00CE31CB" w:rsidRPr="006D5B30">
        <w:rPr>
          <w:rFonts w:ascii="Times New Roman" w:hAnsi="Times New Roman" w:cs="Times New Roman"/>
          <w:sz w:val="24"/>
          <w:szCs w:val="24"/>
          <w:lang w:val="sv-SE"/>
        </w:rPr>
        <w:t xml:space="preserve">iman </w:t>
      </w:r>
      <w:r w:rsidR="00D62086" w:rsidRPr="006D5B30">
        <w:rPr>
          <w:rFonts w:ascii="Times New Roman" w:hAnsi="Times New Roman" w:cs="Times New Roman"/>
          <w:sz w:val="24"/>
          <w:szCs w:val="24"/>
          <w:lang w:val="sv-SE"/>
        </w:rPr>
        <w:t>seiring pertumbuhan dan perkembangan anak</w:t>
      </w:r>
      <w:r w:rsidR="00CE31CB" w:rsidRPr="006D5B30">
        <w:rPr>
          <w:rFonts w:ascii="Times New Roman" w:hAnsi="Times New Roman" w:cs="Times New Roman"/>
          <w:sz w:val="24"/>
          <w:szCs w:val="24"/>
          <w:lang w:val="sv-SE"/>
        </w:rPr>
        <w:t xml:space="preserve">. </w:t>
      </w:r>
      <w:r w:rsidR="00D62086" w:rsidRPr="006D5B30">
        <w:rPr>
          <w:rFonts w:ascii="Times New Roman" w:hAnsi="Times New Roman" w:cs="Times New Roman"/>
          <w:sz w:val="24"/>
          <w:szCs w:val="24"/>
          <w:lang w:val="sv-SE"/>
        </w:rPr>
        <w:t>Iman yang diajarkan kepada a</w:t>
      </w:r>
      <w:r w:rsidR="001F5B5A" w:rsidRPr="006D5B30">
        <w:rPr>
          <w:rFonts w:ascii="Times New Roman" w:hAnsi="Times New Roman" w:cs="Times New Roman"/>
          <w:sz w:val="24"/>
          <w:szCs w:val="24"/>
          <w:lang w:val="sv-SE"/>
        </w:rPr>
        <w:t xml:space="preserve">nak sejak </w:t>
      </w:r>
      <w:r w:rsidR="00D62086" w:rsidRPr="006D5B30">
        <w:rPr>
          <w:rFonts w:ascii="Times New Roman" w:hAnsi="Times New Roman" w:cs="Times New Roman"/>
          <w:sz w:val="24"/>
          <w:szCs w:val="24"/>
          <w:lang w:val="sv-SE"/>
        </w:rPr>
        <w:t>dini</w:t>
      </w:r>
      <w:r w:rsidR="001F5B5A" w:rsidRPr="006D5B30">
        <w:rPr>
          <w:rFonts w:ascii="Times New Roman" w:hAnsi="Times New Roman" w:cs="Times New Roman"/>
          <w:sz w:val="24"/>
          <w:szCs w:val="24"/>
          <w:lang w:val="sv-SE"/>
        </w:rPr>
        <w:t xml:space="preserve"> akan </w:t>
      </w:r>
      <w:r w:rsidR="00D62086" w:rsidRPr="006D5B30">
        <w:rPr>
          <w:rFonts w:ascii="Times New Roman" w:hAnsi="Times New Roman" w:cs="Times New Roman"/>
          <w:sz w:val="24"/>
          <w:szCs w:val="24"/>
          <w:lang w:val="sv-SE"/>
        </w:rPr>
        <w:t xml:space="preserve">membantu anak menumbuhkan sikap kasih sayang dalam dirinya kepada Allah dan sesama. </w:t>
      </w:r>
      <w:bookmarkEnd w:id="39"/>
    </w:p>
    <w:p w14:paraId="002C3D98" w14:textId="77777777" w:rsidR="00380285" w:rsidRPr="006D5B30" w:rsidRDefault="00380285" w:rsidP="006C73C4">
      <w:pPr>
        <w:pStyle w:val="ListParagraph"/>
        <w:spacing w:after="0" w:line="480" w:lineRule="auto"/>
        <w:ind w:left="0" w:firstLine="720"/>
        <w:jc w:val="both"/>
        <w:rPr>
          <w:rFonts w:ascii="Times New Roman" w:hAnsi="Times New Roman" w:cs="Times New Roman"/>
          <w:sz w:val="24"/>
          <w:szCs w:val="24"/>
          <w:lang w:val="sv-SE"/>
        </w:rPr>
      </w:pPr>
    </w:p>
    <w:p w14:paraId="30FE42DD" w14:textId="025CFE4C" w:rsidR="00673E3C" w:rsidRPr="006D5B30" w:rsidRDefault="00D922CB">
      <w:pPr>
        <w:pStyle w:val="Subbab22"/>
        <w:numPr>
          <w:ilvl w:val="0"/>
          <w:numId w:val="40"/>
        </w:numPr>
        <w:spacing w:before="0"/>
        <w:ind w:left="426" w:hanging="426"/>
        <w:rPr>
          <w:lang w:val="sv-SE"/>
        </w:rPr>
      </w:pPr>
      <w:bookmarkStart w:id="40" w:name="_Toc203804998"/>
      <w:r w:rsidRPr="006D5B30">
        <w:rPr>
          <w:lang w:val="sv-SE"/>
        </w:rPr>
        <w:t xml:space="preserve">Pendidikan Iman </w:t>
      </w:r>
      <w:r w:rsidR="003173C8" w:rsidRPr="006D5B30">
        <w:rPr>
          <w:lang w:val="sv-SE"/>
        </w:rPr>
        <w:t xml:space="preserve">Anak </w:t>
      </w:r>
      <w:r w:rsidRPr="006D5B30">
        <w:rPr>
          <w:lang w:val="sv-SE"/>
        </w:rPr>
        <w:t>dalam Keluarga Katolik</w:t>
      </w:r>
      <w:bookmarkEnd w:id="40"/>
    </w:p>
    <w:p w14:paraId="4D73864C" w14:textId="3C05314C" w:rsidR="00594FA0" w:rsidRPr="006D5B30" w:rsidRDefault="003D10BA" w:rsidP="006C73C4">
      <w:pPr>
        <w:pStyle w:val="ListParagraph"/>
        <w:spacing w:after="0" w:line="480" w:lineRule="auto"/>
        <w:ind w:left="66" w:firstLine="654"/>
        <w:jc w:val="both"/>
        <w:rPr>
          <w:rFonts w:ascii="Times New Roman" w:hAnsi="Times New Roman" w:cs="Times New Roman"/>
          <w:sz w:val="24"/>
          <w:szCs w:val="24"/>
          <w:lang w:val="sv-SE"/>
        </w:rPr>
      </w:pPr>
      <w:bookmarkStart w:id="41" w:name="_Hlk201410027"/>
      <w:r w:rsidRPr="006D5B30">
        <w:rPr>
          <w:rFonts w:ascii="Times New Roman" w:hAnsi="Times New Roman" w:cs="Times New Roman"/>
          <w:sz w:val="24"/>
          <w:szCs w:val="24"/>
          <w:lang w:val="sv-SE"/>
        </w:rPr>
        <w:t xml:space="preserve">Pendidikan </w:t>
      </w:r>
      <w:r w:rsidR="00F514AE" w:rsidRPr="006D5B30">
        <w:rPr>
          <w:rFonts w:ascii="Times New Roman" w:hAnsi="Times New Roman" w:cs="Times New Roman"/>
          <w:sz w:val="24"/>
          <w:szCs w:val="24"/>
          <w:lang w:val="sv-SE"/>
        </w:rPr>
        <w:t xml:space="preserve">iman merupakan suatu proses menumbuhkan sikap beriman </w:t>
      </w:r>
      <w:r w:rsidR="00A565E7" w:rsidRPr="006D5B30">
        <w:rPr>
          <w:rFonts w:ascii="Times New Roman" w:hAnsi="Times New Roman" w:cs="Times New Roman"/>
          <w:sz w:val="24"/>
          <w:szCs w:val="24"/>
          <w:lang w:val="sv-SE"/>
        </w:rPr>
        <w:t>dalam diri anak</w:t>
      </w:r>
      <w:r w:rsidR="00F514AE" w:rsidRPr="006D5B30">
        <w:rPr>
          <w:rFonts w:ascii="Times New Roman" w:hAnsi="Times New Roman" w:cs="Times New Roman"/>
          <w:sz w:val="24"/>
          <w:szCs w:val="24"/>
          <w:lang w:val="sv-SE"/>
        </w:rPr>
        <w:t xml:space="preserve"> agar anak dapat tumbuh menjadi pribadi yang </w:t>
      </w:r>
      <w:r w:rsidR="00F96C63" w:rsidRPr="006D5B30">
        <w:rPr>
          <w:rFonts w:ascii="Times New Roman" w:hAnsi="Times New Roman" w:cs="Times New Roman"/>
          <w:sz w:val="24"/>
          <w:szCs w:val="24"/>
          <w:lang w:val="sv-SE"/>
        </w:rPr>
        <w:t xml:space="preserve">beriman, </w:t>
      </w:r>
      <w:r w:rsidR="00F514AE" w:rsidRPr="006D5B30">
        <w:rPr>
          <w:rFonts w:ascii="Times New Roman" w:hAnsi="Times New Roman" w:cs="Times New Roman"/>
          <w:sz w:val="24"/>
          <w:szCs w:val="24"/>
          <w:lang w:val="sv-SE"/>
        </w:rPr>
        <w:t>berakhlak mulia serta memiliki sikap kasih sayang kepada Allah</w:t>
      </w:r>
      <w:r w:rsidR="00746866" w:rsidRPr="006D5B30">
        <w:rPr>
          <w:rFonts w:ascii="Times New Roman" w:hAnsi="Times New Roman" w:cs="Times New Roman"/>
          <w:sz w:val="24"/>
          <w:szCs w:val="24"/>
          <w:lang w:val="sv-SE"/>
        </w:rPr>
        <w:t xml:space="preserve"> dan</w:t>
      </w:r>
      <w:r w:rsidR="00A565E7" w:rsidRPr="006D5B30">
        <w:rPr>
          <w:rFonts w:ascii="Times New Roman" w:hAnsi="Times New Roman" w:cs="Times New Roman"/>
          <w:sz w:val="24"/>
          <w:szCs w:val="24"/>
          <w:lang w:val="sv-SE"/>
        </w:rPr>
        <w:t xml:space="preserve"> </w:t>
      </w:r>
      <w:r w:rsidR="00F514AE" w:rsidRPr="006D5B30">
        <w:rPr>
          <w:rFonts w:ascii="Times New Roman" w:hAnsi="Times New Roman" w:cs="Times New Roman"/>
          <w:sz w:val="24"/>
          <w:szCs w:val="24"/>
          <w:lang w:val="sv-SE"/>
        </w:rPr>
        <w:t>sesama.</w:t>
      </w:r>
      <w:r w:rsidR="001E3053" w:rsidRPr="006D5B30">
        <w:rPr>
          <w:rFonts w:ascii="Times New Roman" w:hAnsi="Times New Roman" w:cs="Times New Roman"/>
          <w:sz w:val="24"/>
          <w:szCs w:val="24"/>
          <w:lang w:val="sv-SE"/>
        </w:rPr>
        <w:t xml:space="preserve"> </w:t>
      </w:r>
      <w:r w:rsidR="004244C1" w:rsidRPr="006D5B30">
        <w:rPr>
          <w:rFonts w:ascii="Times New Roman" w:hAnsi="Times New Roman" w:cs="Times New Roman"/>
          <w:sz w:val="24"/>
          <w:szCs w:val="24"/>
          <w:lang w:val="sv-SE"/>
        </w:rPr>
        <w:t xml:space="preserve">Pendidikan iman dalam kehidupan seorang anak selalu dimulai dari dalam keluarga terutama dari orang tua. </w:t>
      </w:r>
      <w:r w:rsidR="00EC1BA4" w:rsidRPr="006D5B30">
        <w:rPr>
          <w:rFonts w:ascii="Times New Roman" w:hAnsi="Times New Roman" w:cs="Times New Roman"/>
          <w:sz w:val="24"/>
          <w:szCs w:val="24"/>
          <w:lang w:val="sv-SE"/>
        </w:rPr>
        <w:t xml:space="preserve">Dokumen </w:t>
      </w:r>
      <w:r w:rsidR="00136B9B" w:rsidRPr="006D5B30">
        <w:rPr>
          <w:rFonts w:ascii="Times New Roman" w:hAnsi="Times New Roman" w:cs="Times New Roman"/>
          <w:sz w:val="24"/>
          <w:szCs w:val="24"/>
          <w:lang w:val="sv-SE"/>
        </w:rPr>
        <w:t xml:space="preserve">Konsili Vatikan II khususnya </w:t>
      </w:r>
      <w:r w:rsidR="00EC1BA4" w:rsidRPr="006D5B30">
        <w:rPr>
          <w:rFonts w:ascii="Times New Roman" w:hAnsi="Times New Roman" w:cs="Times New Roman"/>
          <w:i/>
          <w:iCs/>
          <w:sz w:val="24"/>
          <w:szCs w:val="24"/>
          <w:lang w:val="sv-SE"/>
        </w:rPr>
        <w:t>Gravissimum Educationis</w:t>
      </w:r>
      <w:r w:rsidR="00EC1BA4" w:rsidRPr="006D5B30">
        <w:rPr>
          <w:rFonts w:ascii="Times New Roman" w:hAnsi="Times New Roman" w:cs="Times New Roman"/>
          <w:sz w:val="24"/>
          <w:szCs w:val="24"/>
          <w:lang w:val="sv-SE"/>
        </w:rPr>
        <w:t xml:space="preserve"> </w:t>
      </w:r>
      <w:r w:rsidR="00136B9B" w:rsidRPr="006D5B30">
        <w:rPr>
          <w:rFonts w:ascii="Times New Roman" w:hAnsi="Times New Roman" w:cs="Times New Roman"/>
          <w:sz w:val="24"/>
          <w:szCs w:val="24"/>
          <w:lang w:val="sv-SE"/>
        </w:rPr>
        <w:t>artikel 3</w:t>
      </w:r>
      <w:r w:rsidR="00EC1BA4" w:rsidRPr="006D5B30">
        <w:rPr>
          <w:rFonts w:ascii="Times New Roman" w:hAnsi="Times New Roman" w:cs="Times New Roman"/>
          <w:sz w:val="24"/>
          <w:szCs w:val="24"/>
          <w:lang w:val="sv-SE"/>
        </w:rPr>
        <w:t xml:space="preserve"> menegaskan bahwa orang tua memiliki peran sebagai pendidik yang pertama dan utama</w:t>
      </w:r>
      <w:r w:rsidR="00380285" w:rsidRPr="006D5B30">
        <w:rPr>
          <w:rFonts w:ascii="Times New Roman" w:hAnsi="Times New Roman" w:cs="Times New Roman"/>
          <w:sz w:val="24"/>
          <w:szCs w:val="24"/>
          <w:lang w:val="sv-SE"/>
        </w:rPr>
        <w:t>. P</w:t>
      </w:r>
      <w:r w:rsidR="00EC1BA4" w:rsidRPr="006D5B30">
        <w:rPr>
          <w:rFonts w:ascii="Times New Roman" w:hAnsi="Times New Roman" w:cs="Times New Roman"/>
          <w:sz w:val="24"/>
          <w:szCs w:val="24"/>
          <w:lang w:val="sv-SE"/>
        </w:rPr>
        <w:t xml:space="preserve">eran aktif dan perhatian serius </w:t>
      </w:r>
      <w:r w:rsidR="00D1373B" w:rsidRPr="006D5B30">
        <w:rPr>
          <w:rFonts w:ascii="Times New Roman" w:hAnsi="Times New Roman" w:cs="Times New Roman"/>
          <w:sz w:val="24"/>
          <w:szCs w:val="24"/>
          <w:lang w:val="sv-SE"/>
        </w:rPr>
        <w:t xml:space="preserve">dari orang tua </w:t>
      </w:r>
      <w:r w:rsidR="00EC1BA4" w:rsidRPr="006D5B30">
        <w:rPr>
          <w:rFonts w:ascii="Times New Roman" w:hAnsi="Times New Roman" w:cs="Times New Roman"/>
          <w:sz w:val="24"/>
          <w:szCs w:val="24"/>
          <w:lang w:val="sv-SE"/>
        </w:rPr>
        <w:t>terhadap pendidikan iman anak</w:t>
      </w:r>
      <w:r w:rsidR="00D1373B" w:rsidRPr="006D5B30">
        <w:rPr>
          <w:rFonts w:ascii="Times New Roman" w:hAnsi="Times New Roman" w:cs="Times New Roman"/>
          <w:sz w:val="24"/>
          <w:szCs w:val="24"/>
          <w:lang w:val="sv-SE"/>
        </w:rPr>
        <w:t xml:space="preserve"> sangat diperlukan</w:t>
      </w:r>
      <w:r w:rsidR="00136B9B" w:rsidRPr="006D5B30">
        <w:rPr>
          <w:rFonts w:ascii="Times New Roman" w:hAnsi="Times New Roman" w:cs="Times New Roman"/>
          <w:sz w:val="24"/>
          <w:szCs w:val="24"/>
          <w:lang w:val="sv-SE"/>
        </w:rPr>
        <w:t>.</w:t>
      </w:r>
      <w:bookmarkEnd w:id="41"/>
      <w:r w:rsidR="00136B9B" w:rsidRPr="006D5B30">
        <w:rPr>
          <w:rFonts w:ascii="Times New Roman" w:hAnsi="Times New Roman" w:cs="Times New Roman"/>
          <w:sz w:val="24"/>
          <w:szCs w:val="24"/>
          <w:lang w:val="sv-SE"/>
        </w:rPr>
        <w:t xml:space="preserve"> </w:t>
      </w:r>
    </w:p>
    <w:p w14:paraId="78A51B12" w14:textId="751F84FE" w:rsidR="00136B9B" w:rsidRPr="006D5B30" w:rsidRDefault="00136B9B" w:rsidP="006C73C4">
      <w:pPr>
        <w:pStyle w:val="ListParagraph"/>
        <w:spacing w:after="0" w:line="480" w:lineRule="auto"/>
        <w:ind w:left="66" w:firstLine="654"/>
        <w:jc w:val="both"/>
        <w:rPr>
          <w:rFonts w:ascii="Times New Roman" w:hAnsi="Times New Roman" w:cs="Times New Roman"/>
          <w:sz w:val="24"/>
          <w:szCs w:val="24"/>
          <w:lang w:val="sv-SE"/>
        </w:rPr>
      </w:pPr>
      <w:bookmarkStart w:id="42" w:name="_Hlk201410048"/>
      <w:r w:rsidRPr="006D5B30">
        <w:rPr>
          <w:rFonts w:ascii="Times New Roman" w:hAnsi="Times New Roman" w:cs="Times New Roman"/>
          <w:sz w:val="24"/>
          <w:szCs w:val="24"/>
          <w:lang w:val="sv-SE"/>
        </w:rPr>
        <w:t xml:space="preserve">Pendidikan iman dapat dilakukan antara lain melalui </w:t>
      </w:r>
      <w:r w:rsidR="00C8642A" w:rsidRPr="006D5B30">
        <w:rPr>
          <w:rFonts w:ascii="Times New Roman" w:hAnsi="Times New Roman" w:cs="Times New Roman"/>
          <w:sz w:val="24"/>
          <w:szCs w:val="24"/>
          <w:lang w:val="sv-SE"/>
        </w:rPr>
        <w:t xml:space="preserve">doa pribadi dan </w:t>
      </w:r>
      <w:r w:rsidRPr="006D5B30">
        <w:rPr>
          <w:rFonts w:ascii="Times New Roman" w:hAnsi="Times New Roman" w:cs="Times New Roman"/>
          <w:sz w:val="24"/>
          <w:szCs w:val="24"/>
          <w:lang w:val="sv-SE"/>
        </w:rPr>
        <w:t xml:space="preserve">doa bersama dalam keluarga, membaca </w:t>
      </w:r>
      <w:r w:rsidR="00963DF1" w:rsidRPr="006D5B30">
        <w:rPr>
          <w:rFonts w:ascii="Times New Roman" w:hAnsi="Times New Roman" w:cs="Times New Roman"/>
          <w:sz w:val="24"/>
          <w:szCs w:val="24"/>
          <w:lang w:val="sv-SE"/>
        </w:rPr>
        <w:t>dan merenungkan Kitab Suci</w:t>
      </w:r>
      <w:r w:rsidRPr="006D5B30">
        <w:rPr>
          <w:rFonts w:ascii="Times New Roman" w:hAnsi="Times New Roman" w:cs="Times New Roman"/>
          <w:sz w:val="24"/>
          <w:szCs w:val="24"/>
          <w:lang w:val="sv-SE"/>
        </w:rPr>
        <w:t xml:space="preserve"> bersama dalam keluarga, menghadiri perayaan Ekaristi secara bersama-sama dengan seluruh anggota keluarga,</w:t>
      </w:r>
      <w:r w:rsidR="00380285" w:rsidRPr="006D5B30">
        <w:rPr>
          <w:rFonts w:ascii="Times New Roman" w:hAnsi="Times New Roman" w:cs="Times New Roman"/>
          <w:sz w:val="24"/>
          <w:szCs w:val="24"/>
          <w:lang w:val="sv-SE"/>
        </w:rPr>
        <w:t xml:space="preserve"> dan</w:t>
      </w:r>
      <w:r w:rsidRPr="006D5B30">
        <w:rPr>
          <w:rFonts w:ascii="Times New Roman" w:hAnsi="Times New Roman" w:cs="Times New Roman"/>
          <w:sz w:val="24"/>
          <w:szCs w:val="24"/>
          <w:lang w:val="sv-SE"/>
        </w:rPr>
        <w:t xml:space="preserve"> melakukan ziarah </w:t>
      </w:r>
      <w:r w:rsidR="00A565E7" w:rsidRPr="006D5B30">
        <w:rPr>
          <w:rFonts w:ascii="Times New Roman" w:hAnsi="Times New Roman" w:cs="Times New Roman"/>
          <w:sz w:val="24"/>
          <w:szCs w:val="24"/>
          <w:lang w:val="sv-SE"/>
        </w:rPr>
        <w:t>r</w:t>
      </w:r>
      <w:r w:rsidRPr="006D5B30">
        <w:rPr>
          <w:rFonts w:ascii="Times New Roman" w:hAnsi="Times New Roman" w:cs="Times New Roman"/>
          <w:sz w:val="24"/>
          <w:szCs w:val="24"/>
          <w:lang w:val="sv-SE"/>
        </w:rPr>
        <w:t xml:space="preserve">ohani keluarga. </w:t>
      </w:r>
    </w:p>
    <w:p w14:paraId="45908A88" w14:textId="5737DBF5" w:rsidR="00136B9B" w:rsidRPr="006D5B30" w:rsidRDefault="00594FA0" w:rsidP="006C73C4">
      <w:pPr>
        <w:pStyle w:val="ListParagraph"/>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Orang tua</w:t>
      </w:r>
      <w:r w:rsidR="00136B9B" w:rsidRPr="006D5B30">
        <w:rPr>
          <w:rFonts w:ascii="Times New Roman" w:hAnsi="Times New Roman" w:cs="Times New Roman"/>
          <w:lang w:val="sv-SE"/>
        </w:rPr>
        <w:t>, melalui kesaksian hidup mereka, menjadi duta Injil yang pertama bagi anak</w:t>
      </w:r>
      <w:r w:rsidR="00F96C63" w:rsidRPr="006D5B30">
        <w:rPr>
          <w:rFonts w:ascii="Times New Roman" w:hAnsi="Times New Roman" w:cs="Times New Roman"/>
          <w:lang w:val="sv-SE"/>
        </w:rPr>
        <w:t>-</w:t>
      </w:r>
      <w:r w:rsidR="00136B9B" w:rsidRPr="006D5B30">
        <w:rPr>
          <w:rFonts w:ascii="Times New Roman" w:hAnsi="Times New Roman" w:cs="Times New Roman"/>
          <w:lang w:val="sv-SE"/>
        </w:rPr>
        <w:t>anak mereka. Selain itu, dengan berdoa bersama anak-anak, dengan membaca Sabda Allah bersama mereka, dan dengan mengantar mereka melalui inisiasi Kristen, untuk secara mendalam menyatu dengan Tubuh Kristus – baik Tubuh Ekaristi maupun Tubuh Gereja (FC art. 39).</w:t>
      </w:r>
    </w:p>
    <w:p w14:paraId="245F3A58" w14:textId="77777777" w:rsidR="004F2451" w:rsidRPr="006D5B30" w:rsidRDefault="004F2451" w:rsidP="006C73C4">
      <w:pPr>
        <w:pStyle w:val="ListParagraph"/>
        <w:spacing w:after="0" w:line="240" w:lineRule="auto"/>
        <w:ind w:left="993" w:right="849"/>
        <w:jc w:val="both"/>
        <w:rPr>
          <w:rFonts w:ascii="Times New Roman" w:hAnsi="Times New Roman" w:cs="Times New Roman"/>
          <w:lang w:val="sv-SE"/>
        </w:rPr>
      </w:pPr>
    </w:p>
    <w:p w14:paraId="4C078050" w14:textId="4CCA93F7" w:rsidR="00963DF1" w:rsidRPr="006D5B30" w:rsidRDefault="004C76DE"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oa</w:t>
      </w:r>
      <w:r w:rsidR="005A7C8F" w:rsidRPr="006D5B30">
        <w:rPr>
          <w:rFonts w:ascii="Times New Roman" w:hAnsi="Times New Roman" w:cs="Times New Roman"/>
          <w:sz w:val="24"/>
          <w:szCs w:val="24"/>
          <w:lang w:val="sv-SE"/>
        </w:rPr>
        <w:t xml:space="preserve"> me</w:t>
      </w:r>
      <w:r w:rsidRPr="006D5B30">
        <w:rPr>
          <w:rFonts w:ascii="Times New Roman" w:hAnsi="Times New Roman" w:cs="Times New Roman"/>
          <w:sz w:val="24"/>
          <w:szCs w:val="24"/>
          <w:lang w:val="sv-SE"/>
        </w:rPr>
        <w:t>njadi</w:t>
      </w:r>
      <w:r w:rsidR="005A7C8F" w:rsidRPr="006D5B30">
        <w:rPr>
          <w:rFonts w:ascii="Times New Roman" w:hAnsi="Times New Roman" w:cs="Times New Roman"/>
          <w:sz w:val="24"/>
          <w:szCs w:val="24"/>
          <w:lang w:val="sv-SE"/>
        </w:rPr>
        <w:t xml:space="preserve"> salah satu </w:t>
      </w:r>
      <w:r w:rsidRPr="006D5B30">
        <w:rPr>
          <w:rFonts w:ascii="Times New Roman" w:hAnsi="Times New Roman" w:cs="Times New Roman"/>
          <w:sz w:val="24"/>
          <w:szCs w:val="24"/>
          <w:lang w:val="sv-SE"/>
        </w:rPr>
        <w:t xml:space="preserve">bagian dari </w:t>
      </w:r>
      <w:r w:rsidR="005A7C8F" w:rsidRPr="006D5B30">
        <w:rPr>
          <w:rFonts w:ascii="Times New Roman" w:hAnsi="Times New Roman" w:cs="Times New Roman"/>
          <w:sz w:val="24"/>
          <w:szCs w:val="24"/>
          <w:lang w:val="sv-SE"/>
        </w:rPr>
        <w:t xml:space="preserve">pendidikan iman yang paling penting dan mendasar untuk </w:t>
      </w:r>
      <w:r w:rsidR="00B7488A" w:rsidRPr="006D5B30">
        <w:rPr>
          <w:rFonts w:ascii="Times New Roman" w:hAnsi="Times New Roman" w:cs="Times New Roman"/>
          <w:sz w:val="24"/>
          <w:szCs w:val="24"/>
          <w:lang w:val="sv-SE"/>
        </w:rPr>
        <w:t>di</w:t>
      </w:r>
      <w:r w:rsidR="005A7C8F" w:rsidRPr="006D5B30">
        <w:rPr>
          <w:rFonts w:ascii="Times New Roman" w:hAnsi="Times New Roman" w:cs="Times New Roman"/>
          <w:sz w:val="24"/>
          <w:szCs w:val="24"/>
          <w:lang w:val="sv-SE"/>
        </w:rPr>
        <w:t>ajarkan kepada anak</w:t>
      </w:r>
      <w:r w:rsidR="005349F3" w:rsidRPr="006D5B30">
        <w:rPr>
          <w:rFonts w:ascii="Times New Roman" w:hAnsi="Times New Roman" w:cs="Times New Roman"/>
          <w:sz w:val="24"/>
          <w:szCs w:val="24"/>
          <w:lang w:val="sv-SE"/>
        </w:rPr>
        <w:t xml:space="preserve">. </w:t>
      </w:r>
      <w:r w:rsidR="00B7488A" w:rsidRPr="006D5B30">
        <w:rPr>
          <w:rFonts w:ascii="Times New Roman" w:hAnsi="Times New Roman" w:cs="Times New Roman"/>
          <w:sz w:val="24"/>
          <w:szCs w:val="24"/>
          <w:lang w:val="sv-SE"/>
        </w:rPr>
        <w:t xml:space="preserve">Didikan berdoa oleh orang tua kepada anak bertujuan agar anak memiliki relasi dan keyakinan yang erat dengan keberadaan Allah </w:t>
      </w:r>
      <w:r w:rsidR="00B7488A" w:rsidRPr="006D5B30">
        <w:rPr>
          <w:rFonts w:ascii="Times New Roman" w:hAnsi="Times New Roman" w:cs="Times New Roman"/>
          <w:sz w:val="24"/>
          <w:szCs w:val="24"/>
        </w:rPr>
        <w:fldChar w:fldCharType="begin"/>
      </w:r>
      <w:r w:rsidR="00714D55" w:rsidRPr="006D5B30">
        <w:rPr>
          <w:rFonts w:ascii="Times New Roman" w:hAnsi="Times New Roman" w:cs="Times New Roman"/>
          <w:sz w:val="24"/>
          <w:szCs w:val="24"/>
          <w:lang w:val="sv-SE"/>
        </w:rPr>
        <w:instrText xml:space="preserve"> ADDIN ZOTERO_ITEM CSL_CITATION {"citationID":"yJZ1UWLD","properties":{"formattedCitation":"(Kurniadi et al., 2022)","plainCitation":"(Kurniadi et al., 2022)","dontUpdate":true,"noteIndex":0},"citationItems":[{"id":1,"uris":["http://zotero.org/users/local/UiSBHLCM/items/NUZA8MSZ"],"itemData":{"id":1,"type":"article-journal","abstract":"The objective of this study is to describe the implementation of children's faith education by parents in Paroki Santo Yosef Delitua. This study applies the descriptive qualitative method by  using interview, observation and documentation. Thus parents become role models in developing children's faith. Although the implementation is recognized by the parents, it has not been carried out optimally and has not covered all the activities of family members. Lacking time of parents and chilhdren to sit together from morning to evening as the most factor that make the implementation of the children's faith education does not run well.  However, it can be concluded that parents have understood the purpose of Catholic marriage where husband and wife are being together in the sacrament of marriage for the purpose of birth and education of children. Children who are believed as the crown of God must be guided and educated according to the Catholic faith. The family is the first and foremost educator of children. Thus, parents carry out their duties and responsibilities as a Catholic family.\nPenelitian ini bertujuan menggambarkan pelaksanaan pendidikan iman anak oleh orangtua di Paroki Santo Yosef Delitua. Metode penelitian yang digunakan ialah pendekatan kualitatif deskriptif dengan menggunakan teknik wawancara, pengamatan dan dokumentasi di tujuh wilayah Paroki Santo Yosef Delitua. Orangtua menjadi teladan dalam pengembangan iman anak. Pelaksanaan pendidikan iman anak tersebut terwujud dalam bentuk kegiatan berdoa bersama yang ditandai dengan tanda salib sebagai orang katolik, mendengarkan nyayian rohani dan membaca buku rohani serta kitab suci, memfasilitasi bakat anak serta berperan aktif dalam kegiatan rohani di gereja, sosial gereja dan retret (pedalaman iman) orang muda katolik. Meskipun pada pelaksanaanya diakui oleh orangtua belum terlaksana secara maksimal dan belum mencakup pada keseluruhan aktifitas anggota keluarga. Faktor penyebabnya adalh kurangnya waktu bersama misalnya untuk berdoa bersama. Orangtua telah memahami tujuan perkawinan katolik dimana suami dan istri dipersatukan dalam sakramen perkawinan untuk tujuan kelahiran dan pendidikan anak. Anak yang merupakan mahkota dari Tuhan wajib dibimbing dan dididik sesuai dengan iman katolik. Keluarga merupakan pendidik pertama dan utama anak. Dengan demikian, orangtua menjalankan tugas dan tanggungjawabnya sebagai keluarga katolik.","container-title":"Jurnal Ilmiah Religiosity Entity Humanity (JIREH)","DOI":"10.37364/jireh.v4i2.119","ISSN":"2685-1466","issue":"2","language":"en","license":"Copyright (c) 2022 Benediktus Benteng Kurniadi, Tri Chandra Fajariyanto, Yova Andriani Br Ginting","note":"number: 2","page":"415-433","source":"ojs-jireh.org","title":"Pelaksanaan Pendidikan Iman Anak oleh Orangtua di Paroki Santo Yosef Delitua","volume":"4","author":[{"family":"Kurniadi","given":"Benediktus Benteng"},{"family":"Fajariyanto","given":"Tri Chandra"},{"family":"Ginting","given":"Yova Andriani Br"}],"issued":{"date-parts":[["2022",12,31]]}}}],"schema":"https://github.com/citation-style-language/schema/raw/master/csl-citation.json"} </w:instrText>
      </w:r>
      <w:r w:rsidR="00B7488A" w:rsidRPr="006D5B30">
        <w:rPr>
          <w:rFonts w:ascii="Times New Roman" w:hAnsi="Times New Roman" w:cs="Times New Roman"/>
          <w:sz w:val="24"/>
          <w:szCs w:val="24"/>
        </w:rPr>
        <w:fldChar w:fldCharType="separate"/>
      </w:r>
      <w:r w:rsidR="00B7488A" w:rsidRPr="006D5B30">
        <w:rPr>
          <w:rFonts w:ascii="Times New Roman" w:hAnsi="Times New Roman" w:cs="Times New Roman"/>
          <w:sz w:val="24"/>
          <w:lang w:val="sv-SE"/>
        </w:rPr>
        <w:t xml:space="preserve">(Kurniadi </w:t>
      </w:r>
      <w:r w:rsidR="00963DF1" w:rsidRPr="006D5B30">
        <w:rPr>
          <w:rFonts w:ascii="Times New Roman" w:hAnsi="Times New Roman" w:cs="Times New Roman"/>
          <w:sz w:val="24"/>
          <w:lang w:val="sv-SE"/>
        </w:rPr>
        <w:t>dkk</w:t>
      </w:r>
      <w:r w:rsidR="00B7488A" w:rsidRPr="006D5B30">
        <w:rPr>
          <w:rFonts w:ascii="Times New Roman" w:hAnsi="Times New Roman" w:cs="Times New Roman"/>
          <w:sz w:val="24"/>
          <w:lang w:val="sv-SE"/>
        </w:rPr>
        <w:t>, 2022:424)</w:t>
      </w:r>
      <w:r w:rsidR="00B7488A" w:rsidRPr="006D5B30">
        <w:rPr>
          <w:rFonts w:ascii="Times New Roman" w:hAnsi="Times New Roman" w:cs="Times New Roman"/>
          <w:sz w:val="24"/>
          <w:szCs w:val="24"/>
        </w:rPr>
        <w:fldChar w:fldCharType="end"/>
      </w:r>
      <w:r w:rsidR="00B7488A" w:rsidRPr="006D5B30">
        <w:rPr>
          <w:rFonts w:ascii="Times New Roman" w:hAnsi="Times New Roman" w:cs="Times New Roman"/>
          <w:sz w:val="24"/>
          <w:szCs w:val="24"/>
          <w:lang w:val="sv-SE"/>
        </w:rPr>
        <w:t xml:space="preserve">. </w:t>
      </w:r>
      <w:bookmarkEnd w:id="42"/>
      <w:r w:rsidR="005349F3" w:rsidRPr="006D5B30">
        <w:rPr>
          <w:rFonts w:ascii="Times New Roman" w:hAnsi="Times New Roman" w:cs="Times New Roman"/>
          <w:sz w:val="24"/>
          <w:szCs w:val="24"/>
          <w:lang w:val="sv-SE"/>
        </w:rPr>
        <w:t xml:space="preserve">Orang tua perlu membiasakan anak untuk berdoa, baik berdoa secara bersama maupun berdoa secara pribadi. Doa secara pribadi dapat dilakukan seperti yang dianjurkan oleh Yesus yaitu “Tetapi jika engkau berdoa, masuklah ke dalam kamarmu, tutuplah pintu dan berdoalah kepada Bapamu yang ada di tempat tersembunyi. Maka Bapamu yang melihat yang tersembunyi akan membalas kepadamu” (Mat 6:6). </w:t>
      </w:r>
      <w:r w:rsidR="00B7488A" w:rsidRPr="006D5B30">
        <w:rPr>
          <w:rFonts w:ascii="Times New Roman" w:hAnsi="Times New Roman" w:cs="Times New Roman"/>
          <w:sz w:val="24"/>
          <w:szCs w:val="24"/>
          <w:lang w:val="sv-SE"/>
        </w:rPr>
        <w:t>Sedangkan berdoa bersama dapat dilakukan dalam keluarga misalnya, doa sebelum dan sesudah makan, doa pagi atau malam, doa rosario, doa novena, doa syukur ulang tahun, dan lain sebagainya.</w:t>
      </w:r>
    </w:p>
    <w:p w14:paraId="54D5ECDE" w14:textId="4367B17A" w:rsidR="00963DF1" w:rsidRPr="006D5B30" w:rsidRDefault="00963DF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bookmarkStart w:id="43" w:name="_Hlk201410078"/>
      <w:r w:rsidR="00CC7A2C" w:rsidRPr="006D5B30">
        <w:rPr>
          <w:rFonts w:ascii="Times New Roman" w:hAnsi="Times New Roman" w:cs="Times New Roman"/>
          <w:sz w:val="24"/>
          <w:szCs w:val="24"/>
          <w:lang w:val="sv-SE"/>
        </w:rPr>
        <w:t>Selain berdoa, pendidikan iman yang dapat dilakukan oleh orang tua kepada anak yaitu m</w:t>
      </w:r>
      <w:r w:rsidRPr="006D5B30">
        <w:rPr>
          <w:rFonts w:ascii="Times New Roman" w:hAnsi="Times New Roman" w:cs="Times New Roman"/>
          <w:sz w:val="24"/>
          <w:szCs w:val="24"/>
          <w:lang w:val="sv-SE"/>
        </w:rPr>
        <w:t>embaca dan merenungkan Kitab Suci</w:t>
      </w:r>
      <w:r w:rsidR="00CC7A2C" w:rsidRPr="006D5B30">
        <w:rPr>
          <w:rFonts w:ascii="Times New Roman" w:hAnsi="Times New Roman" w:cs="Times New Roman"/>
          <w:sz w:val="24"/>
          <w:szCs w:val="24"/>
          <w:lang w:val="sv-SE"/>
        </w:rPr>
        <w:t xml:space="preserve">. Kitab Suci sebagai sumber iman Katolik, sangat baik dan efektif untuk mengembangkan iman anak. </w:t>
      </w:r>
      <w:r w:rsidR="007D08CD" w:rsidRPr="006D5B30">
        <w:rPr>
          <w:rFonts w:ascii="Times New Roman" w:hAnsi="Times New Roman" w:cs="Times New Roman"/>
          <w:sz w:val="24"/>
          <w:szCs w:val="24"/>
          <w:lang w:val="sv-SE"/>
        </w:rPr>
        <w:t>Sabda Tuhan mengatakan “Iman timbul dari pendengaran, dan pendengaran oleh Firman Kristus” (Rm 10:17)</w:t>
      </w:r>
      <w:r w:rsidR="00380285" w:rsidRPr="006D5B30">
        <w:rPr>
          <w:rFonts w:ascii="Times New Roman" w:hAnsi="Times New Roman" w:cs="Times New Roman"/>
          <w:sz w:val="24"/>
          <w:szCs w:val="24"/>
          <w:lang w:val="sv-SE"/>
        </w:rPr>
        <w:t>. M</w:t>
      </w:r>
      <w:r w:rsidR="007D08CD" w:rsidRPr="006D5B30">
        <w:rPr>
          <w:rFonts w:ascii="Times New Roman" w:hAnsi="Times New Roman" w:cs="Times New Roman"/>
          <w:sz w:val="24"/>
          <w:szCs w:val="24"/>
          <w:lang w:val="sv-SE"/>
        </w:rPr>
        <w:t>ewartakan Kristus kepada anak-anak menjadi tugas orang tua</w:t>
      </w:r>
      <w:r w:rsidR="00F40638" w:rsidRPr="006D5B30">
        <w:rPr>
          <w:rFonts w:ascii="Times New Roman" w:hAnsi="Times New Roman" w:cs="Times New Roman"/>
          <w:sz w:val="24"/>
          <w:szCs w:val="24"/>
          <w:lang w:val="sv-SE"/>
        </w:rPr>
        <w:t xml:space="preserve"> (KGK </w:t>
      </w:r>
      <w:r w:rsidR="00217813" w:rsidRPr="006D5B30">
        <w:rPr>
          <w:rFonts w:ascii="Times New Roman" w:hAnsi="Times New Roman" w:cs="Times New Roman"/>
          <w:sz w:val="24"/>
          <w:szCs w:val="24"/>
          <w:lang w:val="sv-SE"/>
        </w:rPr>
        <w:t xml:space="preserve">art. </w:t>
      </w:r>
      <w:r w:rsidR="00F40638" w:rsidRPr="006D5B30">
        <w:rPr>
          <w:rFonts w:ascii="Times New Roman" w:hAnsi="Times New Roman" w:cs="Times New Roman"/>
          <w:sz w:val="24"/>
          <w:szCs w:val="24"/>
          <w:lang w:val="sv-SE"/>
        </w:rPr>
        <w:t xml:space="preserve">2225). </w:t>
      </w:r>
      <w:bookmarkEnd w:id="43"/>
      <w:r w:rsidR="007D08CD" w:rsidRPr="006D5B30">
        <w:rPr>
          <w:rFonts w:ascii="Times New Roman" w:hAnsi="Times New Roman" w:cs="Times New Roman"/>
          <w:sz w:val="24"/>
          <w:szCs w:val="24"/>
          <w:lang w:val="sv-SE"/>
        </w:rPr>
        <w:t>Tugas mewartakan ini dapat dilakukan dengan cara orang tua mengajak anak untuk membaca Kitab Suci bersama</w:t>
      </w:r>
      <w:r w:rsidR="00035BCF" w:rsidRPr="006D5B30">
        <w:rPr>
          <w:rFonts w:ascii="Times New Roman" w:hAnsi="Times New Roman" w:cs="Times New Roman"/>
          <w:sz w:val="24"/>
          <w:szCs w:val="24"/>
          <w:lang w:val="sv-SE"/>
        </w:rPr>
        <w:t xml:space="preserve"> </w:t>
      </w:r>
      <w:r w:rsidR="007D08CD" w:rsidRPr="006D5B30">
        <w:rPr>
          <w:rFonts w:ascii="Times New Roman" w:hAnsi="Times New Roman" w:cs="Times New Roman"/>
          <w:sz w:val="24"/>
          <w:szCs w:val="24"/>
          <w:lang w:val="sv-SE"/>
        </w:rPr>
        <w:t>j</w:t>
      </w:r>
      <w:r w:rsidR="00BE2555" w:rsidRPr="006D5B30">
        <w:rPr>
          <w:rFonts w:ascii="Times New Roman" w:hAnsi="Times New Roman" w:cs="Times New Roman"/>
          <w:sz w:val="24"/>
          <w:szCs w:val="24"/>
          <w:lang w:val="sv-SE"/>
        </w:rPr>
        <w:t>ika anak sudah bisa membaca</w:t>
      </w:r>
      <w:r w:rsidR="00380285" w:rsidRPr="006D5B30">
        <w:rPr>
          <w:rFonts w:ascii="Times New Roman" w:hAnsi="Times New Roman" w:cs="Times New Roman"/>
          <w:sz w:val="24"/>
          <w:szCs w:val="24"/>
          <w:lang w:val="sv-SE"/>
        </w:rPr>
        <w:t>. J</w:t>
      </w:r>
      <w:r w:rsidR="00BE2555" w:rsidRPr="006D5B30">
        <w:rPr>
          <w:rFonts w:ascii="Times New Roman" w:hAnsi="Times New Roman" w:cs="Times New Roman"/>
          <w:sz w:val="24"/>
          <w:szCs w:val="24"/>
          <w:lang w:val="sv-SE"/>
        </w:rPr>
        <w:t>ika anak belum bisa membaca</w:t>
      </w:r>
      <w:r w:rsidR="00380285" w:rsidRPr="006D5B30">
        <w:rPr>
          <w:rFonts w:ascii="Times New Roman" w:hAnsi="Times New Roman" w:cs="Times New Roman"/>
          <w:sz w:val="24"/>
          <w:szCs w:val="24"/>
          <w:lang w:val="sv-SE"/>
        </w:rPr>
        <w:t>,</w:t>
      </w:r>
      <w:r w:rsidR="00BE2555" w:rsidRPr="006D5B30">
        <w:rPr>
          <w:rFonts w:ascii="Times New Roman" w:hAnsi="Times New Roman" w:cs="Times New Roman"/>
          <w:sz w:val="24"/>
          <w:szCs w:val="24"/>
          <w:lang w:val="sv-SE"/>
        </w:rPr>
        <w:t xml:space="preserve"> orang tua perlu membantu anak untuk membacakan Kitab Suci dengan menggunakan bahasa anak-anak.</w:t>
      </w:r>
      <w:r w:rsidR="006F5845" w:rsidRPr="006D5B30">
        <w:rPr>
          <w:rFonts w:ascii="Times New Roman" w:hAnsi="Times New Roman" w:cs="Times New Roman"/>
          <w:sz w:val="24"/>
          <w:szCs w:val="24"/>
          <w:lang w:val="sv-SE"/>
        </w:rPr>
        <w:t xml:space="preserve"> </w:t>
      </w:r>
      <w:r w:rsidR="00BE2555" w:rsidRPr="006D5B30">
        <w:rPr>
          <w:rFonts w:ascii="Times New Roman" w:hAnsi="Times New Roman" w:cs="Times New Roman"/>
          <w:sz w:val="24"/>
          <w:szCs w:val="24"/>
          <w:lang w:val="sv-SE"/>
        </w:rPr>
        <w:t>Melalui membaca dan merenungkan Kitab Suci</w:t>
      </w:r>
      <w:r w:rsidR="00380285" w:rsidRPr="006D5B30">
        <w:rPr>
          <w:rFonts w:ascii="Times New Roman" w:hAnsi="Times New Roman" w:cs="Times New Roman"/>
          <w:sz w:val="24"/>
          <w:szCs w:val="24"/>
          <w:lang w:val="sv-SE"/>
        </w:rPr>
        <w:t>,</w:t>
      </w:r>
      <w:r w:rsidR="00BE2555" w:rsidRPr="006D5B30">
        <w:rPr>
          <w:rFonts w:ascii="Times New Roman" w:hAnsi="Times New Roman" w:cs="Times New Roman"/>
          <w:sz w:val="24"/>
          <w:szCs w:val="24"/>
          <w:lang w:val="sv-SE"/>
        </w:rPr>
        <w:t xml:space="preserve"> anak dapat belajar tentang imannya dan dapat semakin mengenal Allah yang menyelamatkan manusia dalam diri Yesus Kristus. </w:t>
      </w:r>
    </w:p>
    <w:p w14:paraId="64DE5DC1" w14:textId="5004B270" w:rsidR="007D08CD" w:rsidRPr="006D5B30" w:rsidRDefault="006F5845" w:rsidP="006C73C4">
      <w:pPr>
        <w:spacing w:after="0" w:line="480" w:lineRule="auto"/>
        <w:ind w:firstLine="720"/>
        <w:jc w:val="both"/>
        <w:rPr>
          <w:rFonts w:ascii="Times New Roman" w:hAnsi="Times New Roman" w:cs="Times New Roman"/>
          <w:sz w:val="24"/>
          <w:szCs w:val="24"/>
          <w:lang w:val="sv-SE"/>
        </w:rPr>
      </w:pPr>
      <w:bookmarkStart w:id="44" w:name="_Hlk201410148"/>
      <w:r w:rsidRPr="006D5B30">
        <w:rPr>
          <w:rFonts w:ascii="Times New Roman" w:hAnsi="Times New Roman" w:cs="Times New Roman"/>
          <w:sz w:val="24"/>
          <w:szCs w:val="24"/>
          <w:lang w:val="sv-SE"/>
        </w:rPr>
        <w:t>Pelaksanaan pendidikan iman juga dapat dilakukan dengan cara mengajak atau melibatkan anak sejak dini untuk ikut ambil bagian dalam perayaan Ekaristi agar anak-anak semakin mengenal dan mencintai Tuhan.</w:t>
      </w:r>
      <w:bookmarkEnd w:id="44"/>
      <w:r w:rsidRPr="006D5B30">
        <w:rPr>
          <w:rFonts w:ascii="Times New Roman" w:hAnsi="Times New Roman" w:cs="Times New Roman"/>
          <w:sz w:val="24"/>
          <w:szCs w:val="24"/>
          <w:lang w:val="sv-SE"/>
        </w:rPr>
        <w:t xml:space="preserve"> Meskipun </w:t>
      </w:r>
      <w:r w:rsidR="00EC7F7F" w:rsidRPr="006D5B30">
        <w:rPr>
          <w:rFonts w:ascii="Times New Roman" w:hAnsi="Times New Roman" w:cs="Times New Roman"/>
          <w:sz w:val="24"/>
          <w:szCs w:val="24"/>
          <w:lang w:val="sv-SE"/>
        </w:rPr>
        <w:t xml:space="preserve">dalam mengikuti perayaan Ekaristi anak-anak belum bisa menghayati maknanya, akan tetapi pembiasaan untuk mengikuti perayaan Ekaristi dapat membuat anak terlibat aktif dalam kehidupan menggereja di kemudian hari. Tugas orang tua tidak hanya sebatas mengajak anak untuk mengikuti perayaan Ekaristi saja, akan tetapi orang tua juga perlu untuk mengajarkan anak mengenai tata cara yang benar dalam mengikuti perayaan Ekaristi. </w:t>
      </w:r>
    </w:p>
    <w:p w14:paraId="2BDD551E" w14:textId="31817140" w:rsidR="00136B9B" w:rsidRPr="006D5B30" w:rsidRDefault="00136B9B" w:rsidP="006C73C4">
      <w:pPr>
        <w:spacing w:after="0" w:line="480" w:lineRule="auto"/>
        <w:ind w:firstLine="720"/>
        <w:jc w:val="both"/>
        <w:rPr>
          <w:rFonts w:ascii="Times New Roman" w:hAnsi="Times New Roman" w:cs="Times New Roman"/>
          <w:sz w:val="24"/>
          <w:szCs w:val="24"/>
          <w:lang w:val="sv-SE"/>
        </w:rPr>
      </w:pPr>
      <w:bookmarkStart w:id="45" w:name="_Hlk201410171"/>
      <w:r w:rsidRPr="006D5B30">
        <w:rPr>
          <w:rFonts w:ascii="Times New Roman" w:hAnsi="Times New Roman" w:cs="Times New Roman"/>
          <w:sz w:val="24"/>
          <w:szCs w:val="24"/>
          <w:lang w:val="sv-SE"/>
        </w:rPr>
        <w:t>Pendidikan iman dalam keluarga dapat pula dilakukan melalui perilaku hidup dan tutur kata yang baik dari orang tua yang dijiwai oleh nilai-nilai Injil sebab anak-anak dapat belajar tentang iman dari orang tua dengan melihat</w:t>
      </w:r>
      <w:r w:rsidR="00F96C63" w:rsidRPr="006D5B30">
        <w:rPr>
          <w:rFonts w:ascii="Times New Roman" w:hAnsi="Times New Roman" w:cs="Times New Roman"/>
          <w:sz w:val="24"/>
          <w:szCs w:val="24"/>
          <w:lang w:val="sv-SE"/>
        </w:rPr>
        <w:t xml:space="preserve"> apa yang dilakukan</w:t>
      </w:r>
      <w:r w:rsidRPr="006D5B30">
        <w:rPr>
          <w:rFonts w:ascii="Times New Roman" w:hAnsi="Times New Roman" w:cs="Times New Roman"/>
          <w:sz w:val="24"/>
          <w:szCs w:val="24"/>
          <w:lang w:val="sv-SE"/>
        </w:rPr>
        <w:t>, mendengar apa yang di</w:t>
      </w:r>
      <w:r w:rsidR="00F96C63" w:rsidRPr="006D5B30">
        <w:rPr>
          <w:rFonts w:ascii="Times New Roman" w:hAnsi="Times New Roman" w:cs="Times New Roman"/>
          <w:sz w:val="24"/>
          <w:szCs w:val="24"/>
          <w:lang w:val="sv-SE"/>
        </w:rPr>
        <w:t>ucapkan</w:t>
      </w:r>
      <w:r w:rsidRPr="006D5B30">
        <w:rPr>
          <w:rFonts w:ascii="Times New Roman" w:hAnsi="Times New Roman" w:cs="Times New Roman"/>
          <w:sz w:val="24"/>
          <w:szCs w:val="24"/>
          <w:lang w:val="sv-SE"/>
        </w:rPr>
        <w:t>, serta mencontoh apa yang dilakukan atau dikerjakan oleh orang tua.</w:t>
      </w:r>
      <w:bookmarkEnd w:id="45"/>
      <w:r w:rsidRPr="006D5B30">
        <w:rPr>
          <w:rFonts w:ascii="Times New Roman" w:hAnsi="Times New Roman" w:cs="Times New Roman"/>
          <w:sz w:val="24"/>
          <w:szCs w:val="24"/>
          <w:lang w:val="sv-SE"/>
        </w:rPr>
        <w:t xml:space="preserve"> Keteladanan iman yang diberikan oleh </w:t>
      </w:r>
      <w:r w:rsidR="00594FA0"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epada anaknya dalam lingkungan keluarga akan memberikan pengaruh positif terhadap perkembangan iman dan pertumbuhan anak menjadi manusia yang beriman </w:t>
      </w:r>
      <w:r w:rsidR="00746866" w:rsidRPr="006D5B30">
        <w:rPr>
          <w:rFonts w:ascii="Times New Roman" w:hAnsi="Times New Roman" w:cs="Times New Roman"/>
          <w:sz w:val="24"/>
          <w:szCs w:val="24"/>
          <w:lang w:val="sv-SE"/>
        </w:rPr>
        <w:t xml:space="preserve">serta </w:t>
      </w:r>
      <w:r w:rsidRPr="006D5B30">
        <w:rPr>
          <w:rFonts w:ascii="Times New Roman" w:hAnsi="Times New Roman" w:cs="Times New Roman"/>
          <w:sz w:val="24"/>
          <w:szCs w:val="24"/>
          <w:lang w:val="sv-SE"/>
        </w:rPr>
        <w:t>mampu mencintai Allah</w:t>
      </w:r>
      <w:r w:rsidR="00746866" w:rsidRPr="006D5B30">
        <w:rPr>
          <w:rFonts w:ascii="Times New Roman" w:hAnsi="Times New Roman" w:cs="Times New Roman"/>
          <w:sz w:val="24"/>
          <w:szCs w:val="24"/>
          <w:lang w:val="sv-SE"/>
        </w:rPr>
        <w:t xml:space="preserve"> dan </w:t>
      </w:r>
      <w:r w:rsidRPr="006D5B30">
        <w:rPr>
          <w:rFonts w:ascii="Times New Roman" w:hAnsi="Times New Roman" w:cs="Times New Roman"/>
          <w:sz w:val="24"/>
          <w:szCs w:val="24"/>
          <w:lang w:val="sv-SE"/>
        </w:rPr>
        <w:t>sesama.</w:t>
      </w:r>
      <w:r w:rsidR="00594FA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Terkait keteladanan </w:t>
      </w:r>
      <w:r w:rsidR="00594FA0"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dalam pendidikan iman anak, Surat Yakobus 2:26 mengatakan bahwa iman bukan hanya untuk diajarkan tetapi untuk dilakukan dalam kehidupan sehari-hari. Keteladanan iman yang diberikan </w:t>
      </w:r>
      <w:r w:rsidR="00594FA0"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epada anak-anak dalam setiap keluarga tentu berbeda dari segi cara dan metodenya sehingga kualitas iman </w:t>
      </w:r>
      <w:r w:rsidR="00A565E7" w:rsidRPr="006D5B30">
        <w:rPr>
          <w:rFonts w:ascii="Times New Roman" w:hAnsi="Times New Roman" w:cs="Times New Roman"/>
          <w:sz w:val="24"/>
          <w:szCs w:val="24"/>
          <w:lang w:val="sv-SE"/>
        </w:rPr>
        <w:t xml:space="preserve">dan kasih sayang </w:t>
      </w:r>
      <w:r w:rsidRPr="006D5B30">
        <w:rPr>
          <w:rFonts w:ascii="Times New Roman" w:hAnsi="Times New Roman" w:cs="Times New Roman"/>
          <w:sz w:val="24"/>
          <w:szCs w:val="24"/>
          <w:lang w:val="sv-SE"/>
        </w:rPr>
        <w:t>yang dimiliki oleh anak dari masing-masing keluarga juga tentu berbeda.</w:t>
      </w:r>
    </w:p>
    <w:p w14:paraId="5B4D58C8" w14:textId="6267D2A7" w:rsidR="008A35DB" w:rsidRPr="006D5B30" w:rsidRDefault="00F06F89"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ndidikan iman dalam keluarga yang diberikan melalui orang tua hendaknya berlandaskan kasih karena tanda iman dan harapan adalah kasih. Pendidikan yang berlandaskan kasih diharapkan dapat menumbuhkan sikap kasih sayang yang sejati </w:t>
      </w:r>
      <w:r w:rsidR="00462616" w:rsidRPr="006D5B30">
        <w:rPr>
          <w:rFonts w:ascii="Times New Roman" w:hAnsi="Times New Roman" w:cs="Times New Roman"/>
          <w:sz w:val="24"/>
          <w:szCs w:val="24"/>
          <w:lang w:val="sv-SE"/>
        </w:rPr>
        <w:t xml:space="preserve">dalam diri </w:t>
      </w:r>
      <w:r w:rsidRPr="006D5B30">
        <w:rPr>
          <w:rFonts w:ascii="Times New Roman" w:hAnsi="Times New Roman" w:cs="Times New Roman"/>
          <w:sz w:val="24"/>
          <w:szCs w:val="24"/>
          <w:lang w:val="sv-SE"/>
        </w:rPr>
        <w:t>anak kepada Allah</w:t>
      </w:r>
      <w:r w:rsidR="00746866" w:rsidRPr="006D5B30">
        <w:rPr>
          <w:rFonts w:ascii="Times New Roman" w:hAnsi="Times New Roman" w:cs="Times New Roman"/>
          <w:sz w:val="24"/>
          <w:szCs w:val="24"/>
          <w:lang w:val="sv-SE"/>
        </w:rPr>
        <w:t xml:space="preserve"> dan </w:t>
      </w:r>
      <w:r w:rsidRPr="006D5B30">
        <w:rPr>
          <w:rFonts w:ascii="Times New Roman" w:hAnsi="Times New Roman" w:cs="Times New Roman"/>
          <w:sz w:val="24"/>
          <w:szCs w:val="24"/>
          <w:lang w:val="sv-SE"/>
        </w:rPr>
        <w:t xml:space="preserve">sesama. Anak-anak sejak dini harus diajarkan </w:t>
      </w:r>
      <w:r w:rsidR="00372185" w:rsidRPr="006D5B30">
        <w:rPr>
          <w:rFonts w:ascii="Times New Roman" w:hAnsi="Times New Roman" w:cs="Times New Roman"/>
          <w:sz w:val="24"/>
          <w:szCs w:val="24"/>
          <w:lang w:val="sv-SE"/>
        </w:rPr>
        <w:t>untuk m</w:t>
      </w:r>
      <w:r w:rsidRPr="006D5B30">
        <w:rPr>
          <w:rFonts w:ascii="Times New Roman" w:hAnsi="Times New Roman" w:cs="Times New Roman"/>
          <w:sz w:val="24"/>
          <w:szCs w:val="24"/>
          <w:lang w:val="sv-SE"/>
        </w:rPr>
        <w:t>engenal Allah serta berbakti kepada-Nya dan mengasihi sesama</w:t>
      </w:r>
      <w:r w:rsidR="00372185"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GE art</w:t>
      </w:r>
      <w:r w:rsidR="00260B0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3)</w:t>
      </w:r>
      <w:r w:rsidR="00372185" w:rsidRPr="006D5B30">
        <w:rPr>
          <w:rFonts w:ascii="Times New Roman" w:hAnsi="Times New Roman" w:cs="Times New Roman"/>
          <w:sz w:val="24"/>
          <w:szCs w:val="24"/>
          <w:lang w:val="sv-SE"/>
        </w:rPr>
        <w:t xml:space="preserve"> sebab </w:t>
      </w:r>
      <w:r w:rsidR="00930689" w:rsidRPr="006D5B30">
        <w:rPr>
          <w:rFonts w:ascii="Times New Roman" w:hAnsi="Times New Roman" w:cs="Times New Roman"/>
          <w:sz w:val="24"/>
          <w:szCs w:val="24"/>
          <w:lang w:val="sv-SE"/>
        </w:rPr>
        <w:t>kasih kepada sesama adalah wujud nyata dari kasih kepada Allah</w:t>
      </w:r>
      <w:r w:rsidR="00B1017B" w:rsidRPr="006D5B30">
        <w:rPr>
          <w:rFonts w:ascii="Times New Roman" w:hAnsi="Times New Roman" w:cs="Times New Roman"/>
          <w:sz w:val="24"/>
          <w:szCs w:val="24"/>
          <w:lang w:val="sv-SE"/>
        </w:rPr>
        <w:t xml:space="preserve">. Oleh karena itu, anak yang </w:t>
      </w:r>
      <w:r w:rsidR="00372185" w:rsidRPr="006D5B30">
        <w:rPr>
          <w:rFonts w:ascii="Times New Roman" w:hAnsi="Times New Roman" w:cs="Times New Roman"/>
          <w:sz w:val="24"/>
          <w:szCs w:val="24"/>
          <w:lang w:val="sv-SE"/>
        </w:rPr>
        <w:t>mengalami per</w:t>
      </w:r>
      <w:r w:rsidR="00B1017B" w:rsidRPr="006D5B30">
        <w:rPr>
          <w:rFonts w:ascii="Times New Roman" w:hAnsi="Times New Roman" w:cs="Times New Roman"/>
          <w:sz w:val="24"/>
          <w:szCs w:val="24"/>
          <w:lang w:val="sv-SE"/>
        </w:rPr>
        <w:t>tumbuh</w:t>
      </w:r>
      <w:r w:rsidR="00372185" w:rsidRPr="006D5B30">
        <w:rPr>
          <w:rFonts w:ascii="Times New Roman" w:hAnsi="Times New Roman" w:cs="Times New Roman"/>
          <w:sz w:val="24"/>
          <w:szCs w:val="24"/>
          <w:lang w:val="sv-SE"/>
        </w:rPr>
        <w:t>an dan perkembangan iman yang baik kepada Allah dalam keluarga akan memiliki semangat kasih dan sayang kepada sesama</w:t>
      </w:r>
      <w:r w:rsidR="00B1017B" w:rsidRPr="006D5B30">
        <w:rPr>
          <w:rFonts w:ascii="Times New Roman" w:hAnsi="Times New Roman" w:cs="Times New Roman"/>
          <w:sz w:val="24"/>
          <w:szCs w:val="24"/>
          <w:lang w:val="sv-SE"/>
        </w:rPr>
        <w:t xml:space="preserve"> </w:t>
      </w:r>
      <w:r w:rsidR="00372185" w:rsidRPr="006D5B30">
        <w:rPr>
          <w:rFonts w:ascii="Times New Roman" w:hAnsi="Times New Roman" w:cs="Times New Roman"/>
          <w:sz w:val="24"/>
          <w:szCs w:val="24"/>
          <w:lang w:val="sv-SE"/>
        </w:rPr>
        <w:t xml:space="preserve">yang dimulai dari dalam keluarga. </w:t>
      </w:r>
      <w:r w:rsidR="00B1017B" w:rsidRPr="006D5B30">
        <w:rPr>
          <w:rFonts w:ascii="Times New Roman" w:hAnsi="Times New Roman" w:cs="Times New Roman"/>
          <w:sz w:val="24"/>
          <w:szCs w:val="24"/>
          <w:lang w:val="sv-SE"/>
        </w:rPr>
        <w:t>Jika</w:t>
      </w:r>
      <w:r w:rsidR="006A151E" w:rsidRPr="006D5B30">
        <w:rPr>
          <w:rFonts w:ascii="Times New Roman" w:hAnsi="Times New Roman" w:cs="Times New Roman"/>
          <w:sz w:val="24"/>
          <w:szCs w:val="24"/>
          <w:lang w:val="sv-SE"/>
        </w:rPr>
        <w:t xml:space="preserve"> </w:t>
      </w:r>
      <w:r w:rsidR="00B1017B" w:rsidRPr="006D5B30">
        <w:rPr>
          <w:rFonts w:ascii="Times New Roman" w:hAnsi="Times New Roman" w:cs="Times New Roman"/>
          <w:sz w:val="24"/>
          <w:szCs w:val="24"/>
          <w:lang w:val="sv-SE"/>
        </w:rPr>
        <w:t>anak dapat menunjukkan sikap kasih sayang kepada sesama, secara tidak langsung anak juga menunjukkan</w:t>
      </w:r>
      <w:r w:rsidR="006A151E" w:rsidRPr="006D5B30">
        <w:rPr>
          <w:rFonts w:ascii="Times New Roman" w:hAnsi="Times New Roman" w:cs="Times New Roman"/>
          <w:sz w:val="24"/>
          <w:szCs w:val="24"/>
          <w:lang w:val="sv-SE"/>
        </w:rPr>
        <w:t xml:space="preserve"> sikap kasih sayangnya</w:t>
      </w:r>
      <w:r w:rsidR="00B1017B" w:rsidRPr="006D5B30">
        <w:rPr>
          <w:rFonts w:ascii="Times New Roman" w:hAnsi="Times New Roman" w:cs="Times New Roman"/>
          <w:sz w:val="24"/>
          <w:szCs w:val="24"/>
          <w:lang w:val="sv-SE"/>
        </w:rPr>
        <w:t xml:space="preserve"> </w:t>
      </w:r>
      <w:r w:rsidR="006A151E" w:rsidRPr="006D5B30">
        <w:rPr>
          <w:rFonts w:ascii="Times New Roman" w:hAnsi="Times New Roman" w:cs="Times New Roman"/>
          <w:sz w:val="24"/>
          <w:szCs w:val="24"/>
          <w:lang w:val="sv-SE"/>
        </w:rPr>
        <w:t xml:space="preserve">kepada </w:t>
      </w:r>
      <w:r w:rsidR="00B1017B" w:rsidRPr="006D5B30">
        <w:rPr>
          <w:rFonts w:ascii="Times New Roman" w:hAnsi="Times New Roman" w:cs="Times New Roman"/>
          <w:sz w:val="24"/>
          <w:szCs w:val="24"/>
          <w:lang w:val="sv-SE"/>
        </w:rPr>
        <w:t xml:space="preserve">Allah. </w:t>
      </w:r>
    </w:p>
    <w:p w14:paraId="2F46082D" w14:textId="77777777" w:rsidR="00380285" w:rsidRPr="006D5B30" w:rsidRDefault="00380285" w:rsidP="006C73C4">
      <w:pPr>
        <w:spacing w:after="0" w:line="480" w:lineRule="auto"/>
        <w:ind w:firstLine="720"/>
        <w:jc w:val="both"/>
        <w:rPr>
          <w:rFonts w:ascii="Times New Roman" w:hAnsi="Times New Roman" w:cs="Times New Roman"/>
          <w:sz w:val="24"/>
          <w:szCs w:val="24"/>
          <w:lang w:val="sv-SE"/>
        </w:rPr>
      </w:pPr>
    </w:p>
    <w:p w14:paraId="62E0C578" w14:textId="2036EAAF" w:rsidR="00B1017B" w:rsidRPr="006D5B30" w:rsidRDefault="00D922CB">
      <w:pPr>
        <w:pStyle w:val="Subbab22"/>
        <w:numPr>
          <w:ilvl w:val="0"/>
          <w:numId w:val="39"/>
        </w:numPr>
        <w:spacing w:before="0"/>
        <w:ind w:left="426" w:hanging="426"/>
        <w:rPr>
          <w:lang w:val="sv-SE"/>
        </w:rPr>
      </w:pPr>
      <w:bookmarkStart w:id="46" w:name="_Toc203804999"/>
      <w:r w:rsidRPr="006D5B30">
        <w:rPr>
          <w:lang w:val="sv-SE"/>
        </w:rPr>
        <w:t xml:space="preserve">Orang Tua </w:t>
      </w:r>
      <w:r w:rsidR="00380285" w:rsidRPr="006D5B30">
        <w:rPr>
          <w:lang w:val="sv-SE"/>
        </w:rPr>
        <w:t>s</w:t>
      </w:r>
      <w:r w:rsidRPr="006D5B30">
        <w:rPr>
          <w:lang w:val="sv-SE"/>
        </w:rPr>
        <w:t>ebagai Pendidik Pertama dan Utama</w:t>
      </w:r>
      <w:r w:rsidR="00035BCF" w:rsidRPr="006D5B30">
        <w:rPr>
          <w:lang w:val="sv-SE"/>
        </w:rPr>
        <w:t xml:space="preserve"> Iman Katolik</w:t>
      </w:r>
      <w:bookmarkEnd w:id="46"/>
    </w:p>
    <w:p w14:paraId="1BEE3CC7" w14:textId="59160945" w:rsidR="006A151E" w:rsidRPr="006D5B30" w:rsidRDefault="00B1017B"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Gereja melalui dokumen-dokumennya </w:t>
      </w:r>
      <w:r w:rsidR="006A151E" w:rsidRPr="006D5B30">
        <w:rPr>
          <w:rFonts w:ascii="Times New Roman" w:hAnsi="Times New Roman" w:cs="Times New Roman"/>
          <w:sz w:val="24"/>
          <w:szCs w:val="24"/>
          <w:lang w:val="sv-SE"/>
        </w:rPr>
        <w:t>sangat</w:t>
      </w:r>
      <w:r w:rsidRPr="006D5B30">
        <w:rPr>
          <w:rFonts w:ascii="Times New Roman" w:hAnsi="Times New Roman" w:cs="Times New Roman"/>
          <w:sz w:val="24"/>
          <w:szCs w:val="24"/>
          <w:lang w:val="sv-SE"/>
        </w:rPr>
        <w:t xml:space="preserve"> sering</w:t>
      </w:r>
      <w:r w:rsidR="006A151E"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gingatkan orang tua akan tugas dan tanggung jawabnya untuk mendidik anak-anak mereka secara Katolik</w:t>
      </w:r>
      <w:r w:rsidR="001712A3" w:rsidRPr="006D5B30">
        <w:rPr>
          <w:rFonts w:ascii="Times New Roman" w:hAnsi="Times New Roman" w:cs="Times New Roman"/>
          <w:sz w:val="24"/>
          <w:szCs w:val="24"/>
          <w:lang w:val="sv-SE"/>
        </w:rPr>
        <w:t>, terutama dalam hubungan dengan iman Katolik</w:t>
      </w:r>
      <w:r w:rsidRPr="006D5B30">
        <w:rPr>
          <w:rFonts w:ascii="Times New Roman" w:hAnsi="Times New Roman" w:cs="Times New Roman"/>
          <w:sz w:val="24"/>
          <w:szCs w:val="24"/>
          <w:lang w:val="sv-SE"/>
        </w:rPr>
        <w:t xml:space="preserve">. </w:t>
      </w:r>
      <w:r w:rsidR="00FA4AA2" w:rsidRPr="006D5B30">
        <w:rPr>
          <w:rFonts w:ascii="Times New Roman" w:hAnsi="Times New Roman" w:cs="Times New Roman"/>
          <w:sz w:val="24"/>
          <w:szCs w:val="24"/>
          <w:lang w:val="sv-SE"/>
        </w:rPr>
        <w:t xml:space="preserve">Tugas dan tanggung jawab </w:t>
      </w:r>
      <w:r w:rsidR="006A151E" w:rsidRPr="006D5B30">
        <w:rPr>
          <w:rFonts w:ascii="Times New Roman" w:hAnsi="Times New Roman" w:cs="Times New Roman"/>
          <w:sz w:val="24"/>
          <w:szCs w:val="24"/>
          <w:lang w:val="sv-SE"/>
        </w:rPr>
        <w:t xml:space="preserve">ini </w:t>
      </w:r>
      <w:r w:rsidR="00FA4AA2" w:rsidRPr="006D5B30">
        <w:rPr>
          <w:rFonts w:ascii="Times New Roman" w:hAnsi="Times New Roman" w:cs="Times New Roman"/>
          <w:sz w:val="24"/>
          <w:szCs w:val="24"/>
          <w:lang w:val="sv-SE"/>
        </w:rPr>
        <w:t xml:space="preserve">merupakan salah satu tujuan dari perkawinan </w:t>
      </w:r>
      <w:r w:rsidR="006A151E" w:rsidRPr="006D5B30">
        <w:rPr>
          <w:rFonts w:ascii="Times New Roman" w:hAnsi="Times New Roman" w:cs="Times New Roman"/>
          <w:sz w:val="24"/>
          <w:szCs w:val="24"/>
          <w:lang w:val="sv-SE"/>
        </w:rPr>
        <w:t xml:space="preserve">Katolik </w:t>
      </w:r>
      <w:r w:rsidR="00FA4AA2" w:rsidRPr="006D5B30">
        <w:rPr>
          <w:rFonts w:ascii="Times New Roman" w:hAnsi="Times New Roman" w:cs="Times New Roman"/>
          <w:sz w:val="24"/>
          <w:szCs w:val="24"/>
          <w:lang w:val="sv-SE"/>
        </w:rPr>
        <w:t xml:space="preserve">yang terarah pada kelahiran dan pendidikan </w:t>
      </w:r>
      <w:r w:rsidR="001712A3" w:rsidRPr="006D5B30">
        <w:rPr>
          <w:rFonts w:ascii="Times New Roman" w:hAnsi="Times New Roman" w:cs="Times New Roman"/>
          <w:sz w:val="24"/>
          <w:szCs w:val="24"/>
          <w:lang w:val="sv-SE"/>
        </w:rPr>
        <w:t xml:space="preserve">iman </w:t>
      </w:r>
      <w:r w:rsidR="00FA4AA2" w:rsidRPr="006D5B30">
        <w:rPr>
          <w:rFonts w:ascii="Times New Roman" w:hAnsi="Times New Roman" w:cs="Times New Roman"/>
          <w:sz w:val="24"/>
          <w:szCs w:val="24"/>
          <w:lang w:val="sv-SE"/>
        </w:rPr>
        <w:t xml:space="preserve">anak sebagaimana dinyatakan dalam Kitab Hukum Kanonik: </w:t>
      </w:r>
    </w:p>
    <w:p w14:paraId="0784030D" w14:textId="37B1FB1C" w:rsidR="00B1017B" w:rsidRPr="006D5B30" w:rsidRDefault="00FA4AA2" w:rsidP="006C73C4">
      <w:pPr>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Perjanjian perkawinan, dengannya seorang laki-laki dan seorang perempuan membentuk antara mereka persekutuan seluruh hidup, yang menurut ciri kondratinya terarah pada kesejahteraan suami-istri serta kelahiran dan pendidikan ana</w:t>
      </w:r>
      <w:r w:rsidR="00217813" w:rsidRPr="006D5B30">
        <w:rPr>
          <w:rFonts w:ascii="Times New Roman" w:hAnsi="Times New Roman" w:cs="Times New Roman"/>
          <w:lang w:val="sv-SE"/>
        </w:rPr>
        <w:t>k</w:t>
      </w:r>
      <w:r w:rsidRPr="006D5B30">
        <w:rPr>
          <w:rFonts w:ascii="Times New Roman" w:hAnsi="Times New Roman" w:cs="Times New Roman"/>
          <w:lang w:val="sv-SE"/>
        </w:rPr>
        <w:t xml:space="preserve"> (KHK, kan. 1055 § 1)</w:t>
      </w:r>
    </w:p>
    <w:p w14:paraId="67A3A4E2" w14:textId="767007E2" w:rsidR="006A151E" w:rsidRPr="006D5B30" w:rsidRDefault="006A151E" w:rsidP="006C73C4">
      <w:pPr>
        <w:spacing w:after="0" w:line="240" w:lineRule="auto"/>
        <w:ind w:left="851" w:right="566"/>
        <w:jc w:val="both"/>
        <w:rPr>
          <w:rFonts w:ascii="Times New Roman" w:hAnsi="Times New Roman" w:cs="Times New Roman"/>
          <w:lang w:val="sv-SE"/>
        </w:rPr>
      </w:pPr>
    </w:p>
    <w:p w14:paraId="5A9E5964" w14:textId="757ECEBC" w:rsidR="006A151E" w:rsidRPr="006D5B30" w:rsidRDefault="006A151E"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Hal</w:t>
      </w:r>
      <w:r w:rsidR="005541C2" w:rsidRPr="006D5B30">
        <w:rPr>
          <w:rFonts w:ascii="Times New Roman" w:hAnsi="Times New Roman" w:cs="Times New Roman"/>
          <w:sz w:val="24"/>
          <w:szCs w:val="24"/>
          <w:lang w:val="sv-SE"/>
        </w:rPr>
        <w:t xml:space="preserve"> yang sama juga </w:t>
      </w:r>
      <w:r w:rsidRPr="006D5B30">
        <w:rPr>
          <w:rFonts w:ascii="Times New Roman" w:hAnsi="Times New Roman" w:cs="Times New Roman"/>
          <w:sz w:val="24"/>
          <w:szCs w:val="24"/>
          <w:lang w:val="sv-SE"/>
        </w:rPr>
        <w:t>ditegaskan</w:t>
      </w:r>
      <w:r w:rsidR="005541C2" w:rsidRPr="006D5B30">
        <w:rPr>
          <w:rFonts w:ascii="Times New Roman" w:hAnsi="Times New Roman" w:cs="Times New Roman"/>
          <w:sz w:val="24"/>
          <w:szCs w:val="24"/>
          <w:lang w:val="sv-SE"/>
        </w:rPr>
        <w:t xml:space="preserve"> dalam Konstitusi Pastoral Konsili Vatikan II tentang Gereja dalam Dunia Dewasa ini: </w:t>
      </w:r>
    </w:p>
    <w:p w14:paraId="0DD9E151" w14:textId="5DFF94AA" w:rsidR="006A151E" w:rsidRPr="006D5B30" w:rsidRDefault="00C4482C" w:rsidP="006C73C4">
      <w:pPr>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M</w:t>
      </w:r>
      <w:r w:rsidR="005541C2" w:rsidRPr="006D5B30">
        <w:rPr>
          <w:rFonts w:ascii="Times New Roman" w:hAnsi="Times New Roman" w:cs="Times New Roman"/>
          <w:lang w:val="sv-SE"/>
        </w:rPr>
        <w:t>enurut hakikatnya perkawinan dan cinta kasih suami-istri tertujukan kepada adanya keturunan serta pendidikannya.</w:t>
      </w:r>
      <w:r w:rsidR="006A151E" w:rsidRPr="006D5B30">
        <w:rPr>
          <w:rFonts w:ascii="Times New Roman" w:hAnsi="Times New Roman" w:cs="Times New Roman"/>
          <w:lang w:val="sv-SE"/>
        </w:rPr>
        <w:t xml:space="preserve"> A</w:t>
      </w:r>
      <w:r w:rsidR="005541C2" w:rsidRPr="006D5B30">
        <w:rPr>
          <w:rFonts w:ascii="Times New Roman" w:hAnsi="Times New Roman" w:cs="Times New Roman"/>
          <w:lang w:val="sv-SE"/>
        </w:rPr>
        <w:t xml:space="preserve">nak-anak merupakan karunia perkawinan yang paling luhur, dan besar sekali artinya bagi kesejahteraan orang tua sendiri (GS art. 50). </w:t>
      </w:r>
    </w:p>
    <w:p w14:paraId="64EBEEF7" w14:textId="77777777" w:rsidR="006A151E" w:rsidRPr="006D5B30" w:rsidRDefault="006A151E" w:rsidP="006C73C4">
      <w:pPr>
        <w:spacing w:after="0" w:line="240" w:lineRule="auto"/>
        <w:ind w:left="851" w:right="566"/>
        <w:jc w:val="both"/>
        <w:rPr>
          <w:rFonts w:ascii="Times New Roman" w:hAnsi="Times New Roman" w:cs="Times New Roman"/>
          <w:lang w:val="sv-SE"/>
        </w:rPr>
      </w:pPr>
    </w:p>
    <w:p w14:paraId="3C4EC642" w14:textId="59D1FFF3" w:rsidR="006A151E" w:rsidRPr="006D5B30" w:rsidRDefault="00C4482C"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l ini juga ditegaskan oleh Paus Yohanes Paulus II dalam anjuran apostolik tentang peranan keluarga </w:t>
      </w:r>
      <w:r w:rsidR="00560CBF"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ristiani dalam dunia modern:</w:t>
      </w:r>
    </w:p>
    <w:p w14:paraId="78F53594" w14:textId="64BD9339" w:rsidR="006A151E" w:rsidRPr="006D5B30" w:rsidRDefault="00C4482C" w:rsidP="006C73C4">
      <w:pPr>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Menurut rencana Allah</w:t>
      </w:r>
      <w:r w:rsidR="00560CBF" w:rsidRPr="006D5B30">
        <w:rPr>
          <w:rFonts w:ascii="Times New Roman" w:hAnsi="Times New Roman" w:cs="Times New Roman"/>
          <w:lang w:val="sv-SE"/>
        </w:rPr>
        <w:t>,</w:t>
      </w:r>
      <w:r w:rsidRPr="006D5B30">
        <w:rPr>
          <w:rFonts w:ascii="Times New Roman" w:hAnsi="Times New Roman" w:cs="Times New Roman"/>
          <w:lang w:val="sv-SE"/>
        </w:rPr>
        <w:t xml:space="preserve"> pernikahan mendasari rukun hidup keluarga yang lebih luas, sebab lembaga-lembaga pernikahan sendiri dan cinta kasih suami-istri tertujukan kepada timbulnya keturunan dan pendidikan anak-anak yang merupakan mahkota mereka (FC art. 14).</w:t>
      </w:r>
    </w:p>
    <w:p w14:paraId="474A486D" w14:textId="77777777" w:rsidR="006A151E" w:rsidRPr="006D5B30" w:rsidRDefault="006A151E" w:rsidP="006C73C4">
      <w:pPr>
        <w:spacing w:after="0" w:line="240" w:lineRule="auto"/>
        <w:ind w:left="851" w:right="566"/>
        <w:jc w:val="both"/>
        <w:rPr>
          <w:rFonts w:ascii="Times New Roman" w:hAnsi="Times New Roman" w:cs="Times New Roman"/>
          <w:lang w:val="sv-SE"/>
        </w:rPr>
      </w:pPr>
    </w:p>
    <w:p w14:paraId="029042AE" w14:textId="1CE439B2" w:rsidR="00FA4AA2" w:rsidRPr="006D5B30" w:rsidRDefault="00C4482C"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00560CBF" w:rsidRPr="006D5B30">
        <w:rPr>
          <w:rFonts w:ascii="Times New Roman" w:hAnsi="Times New Roman" w:cs="Times New Roman"/>
          <w:sz w:val="24"/>
          <w:szCs w:val="24"/>
          <w:lang w:val="sv-SE"/>
        </w:rPr>
        <w:t>D</w:t>
      </w:r>
      <w:r w:rsidRPr="006D5B30">
        <w:rPr>
          <w:rFonts w:ascii="Times New Roman" w:hAnsi="Times New Roman" w:cs="Times New Roman"/>
          <w:sz w:val="24"/>
          <w:szCs w:val="24"/>
          <w:lang w:val="sv-SE"/>
        </w:rPr>
        <w:t>okumen-dokumen Gereja di</w:t>
      </w:r>
      <w:r w:rsidR="002B3F17"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atas </w:t>
      </w:r>
      <w:r w:rsidR="00560CBF" w:rsidRPr="006D5B30">
        <w:rPr>
          <w:rFonts w:ascii="Times New Roman" w:hAnsi="Times New Roman" w:cs="Times New Roman"/>
          <w:sz w:val="24"/>
          <w:szCs w:val="24"/>
          <w:lang w:val="sv-SE"/>
        </w:rPr>
        <w:t>pada dasarnya memberi penegasan</w:t>
      </w:r>
      <w:r w:rsidRPr="006D5B30">
        <w:rPr>
          <w:rFonts w:ascii="Times New Roman" w:hAnsi="Times New Roman" w:cs="Times New Roman"/>
          <w:sz w:val="24"/>
          <w:szCs w:val="24"/>
          <w:lang w:val="sv-SE"/>
        </w:rPr>
        <w:t xml:space="preserve"> bahwa Gereja memberikan tugas dan tanggung jawab penuh </w:t>
      </w:r>
      <w:r w:rsidR="00560CBF" w:rsidRPr="006D5B30">
        <w:rPr>
          <w:rFonts w:ascii="Times New Roman" w:hAnsi="Times New Roman" w:cs="Times New Roman"/>
          <w:sz w:val="24"/>
          <w:szCs w:val="24"/>
          <w:lang w:val="sv-SE"/>
        </w:rPr>
        <w:t xml:space="preserve">terkait </w:t>
      </w:r>
      <w:r w:rsidRPr="006D5B30">
        <w:rPr>
          <w:rFonts w:ascii="Times New Roman" w:hAnsi="Times New Roman" w:cs="Times New Roman"/>
          <w:sz w:val="24"/>
          <w:szCs w:val="24"/>
          <w:lang w:val="sv-SE"/>
        </w:rPr>
        <w:t xml:space="preserve">pendidikan </w:t>
      </w:r>
      <w:r w:rsidR="001712A3" w:rsidRPr="006D5B30">
        <w:rPr>
          <w:rFonts w:ascii="Times New Roman" w:hAnsi="Times New Roman" w:cs="Times New Roman"/>
          <w:sz w:val="24"/>
          <w:szCs w:val="24"/>
          <w:lang w:val="sv-SE"/>
        </w:rPr>
        <w:t xml:space="preserve">khususnya pendidikan </w:t>
      </w:r>
      <w:r w:rsidR="00560CBF" w:rsidRPr="006D5B30">
        <w:rPr>
          <w:rFonts w:ascii="Times New Roman" w:hAnsi="Times New Roman" w:cs="Times New Roman"/>
          <w:sz w:val="24"/>
          <w:szCs w:val="24"/>
          <w:lang w:val="sv-SE"/>
        </w:rPr>
        <w:t xml:space="preserve">iman anak </w:t>
      </w:r>
      <w:r w:rsidRPr="006D5B30">
        <w:rPr>
          <w:rFonts w:ascii="Times New Roman" w:hAnsi="Times New Roman" w:cs="Times New Roman"/>
          <w:sz w:val="24"/>
          <w:szCs w:val="24"/>
          <w:lang w:val="sv-SE"/>
        </w:rPr>
        <w:t xml:space="preserve">kepada orang tua. </w:t>
      </w:r>
      <w:r w:rsidR="008B570C" w:rsidRPr="006D5B30">
        <w:rPr>
          <w:rFonts w:ascii="Times New Roman" w:hAnsi="Times New Roman" w:cs="Times New Roman"/>
          <w:sz w:val="24"/>
          <w:szCs w:val="24"/>
          <w:lang w:val="sv-SE"/>
        </w:rPr>
        <w:t xml:space="preserve">Oleh karena itu, orang tua tidak boleh mengabaikan tugas dan tanggung jawabnya untuk mendidik anak-anak mereka </w:t>
      </w:r>
      <w:r w:rsidR="00560CBF" w:rsidRPr="006D5B30">
        <w:rPr>
          <w:rFonts w:ascii="Times New Roman" w:hAnsi="Times New Roman" w:cs="Times New Roman"/>
          <w:sz w:val="24"/>
          <w:szCs w:val="24"/>
          <w:lang w:val="sv-SE"/>
        </w:rPr>
        <w:t xml:space="preserve">dalam </w:t>
      </w:r>
      <w:r w:rsidR="008B570C" w:rsidRPr="006D5B30">
        <w:rPr>
          <w:rFonts w:ascii="Times New Roman" w:hAnsi="Times New Roman" w:cs="Times New Roman"/>
          <w:sz w:val="24"/>
          <w:szCs w:val="24"/>
          <w:lang w:val="sv-SE"/>
        </w:rPr>
        <w:t xml:space="preserve">segala </w:t>
      </w:r>
      <w:r w:rsidR="00560CBF" w:rsidRPr="006D5B30">
        <w:rPr>
          <w:rFonts w:ascii="Times New Roman" w:hAnsi="Times New Roman" w:cs="Times New Roman"/>
          <w:sz w:val="24"/>
          <w:szCs w:val="24"/>
          <w:lang w:val="sv-SE"/>
        </w:rPr>
        <w:t>hal</w:t>
      </w:r>
      <w:r w:rsidR="008B570C" w:rsidRPr="006D5B30">
        <w:rPr>
          <w:rFonts w:ascii="Times New Roman" w:hAnsi="Times New Roman" w:cs="Times New Roman"/>
          <w:sz w:val="24"/>
          <w:szCs w:val="24"/>
          <w:lang w:val="sv-SE"/>
        </w:rPr>
        <w:t xml:space="preserve"> terutama </w:t>
      </w:r>
      <w:r w:rsidR="00560CBF" w:rsidRPr="006D5B30">
        <w:rPr>
          <w:rFonts w:ascii="Times New Roman" w:hAnsi="Times New Roman" w:cs="Times New Roman"/>
          <w:sz w:val="24"/>
          <w:szCs w:val="24"/>
          <w:lang w:val="sv-SE"/>
        </w:rPr>
        <w:t>dalam kaitannya dengan</w:t>
      </w:r>
      <w:r w:rsidR="008B570C" w:rsidRPr="006D5B30">
        <w:rPr>
          <w:rFonts w:ascii="Times New Roman" w:hAnsi="Times New Roman" w:cs="Times New Roman"/>
          <w:sz w:val="24"/>
          <w:szCs w:val="24"/>
          <w:lang w:val="sv-SE"/>
        </w:rPr>
        <w:t xml:space="preserve"> pendidikan iman</w:t>
      </w:r>
      <w:r w:rsidR="00560CBF" w:rsidRPr="006D5B30">
        <w:rPr>
          <w:rFonts w:ascii="Times New Roman" w:hAnsi="Times New Roman" w:cs="Times New Roman"/>
          <w:sz w:val="24"/>
          <w:szCs w:val="24"/>
          <w:lang w:val="sv-SE"/>
        </w:rPr>
        <w:t xml:space="preserve"> Katolik</w:t>
      </w:r>
      <w:r w:rsidR="008B570C" w:rsidRPr="006D5B30">
        <w:rPr>
          <w:rFonts w:ascii="Times New Roman" w:hAnsi="Times New Roman" w:cs="Times New Roman"/>
          <w:sz w:val="24"/>
          <w:szCs w:val="24"/>
          <w:lang w:val="sv-SE"/>
        </w:rPr>
        <w:t xml:space="preserve">. </w:t>
      </w:r>
    </w:p>
    <w:p w14:paraId="4A2E8B3A" w14:textId="7CB9A3EA" w:rsidR="008B570C" w:rsidRPr="006D5B30" w:rsidRDefault="00062A46"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ndidikan iman </w:t>
      </w:r>
      <w:r w:rsidR="00560CBF" w:rsidRPr="006D5B30">
        <w:rPr>
          <w:rFonts w:ascii="Times New Roman" w:hAnsi="Times New Roman" w:cs="Times New Roman"/>
          <w:sz w:val="24"/>
          <w:szCs w:val="24"/>
          <w:lang w:val="sv-SE"/>
        </w:rPr>
        <w:t>pada tempat pertama</w:t>
      </w:r>
      <w:r w:rsidRPr="006D5B30">
        <w:rPr>
          <w:rFonts w:ascii="Times New Roman" w:hAnsi="Times New Roman" w:cs="Times New Roman"/>
          <w:sz w:val="24"/>
          <w:szCs w:val="24"/>
          <w:lang w:val="sv-SE"/>
        </w:rPr>
        <w:t xml:space="preserve"> menjadi tanggung jawab orang tua</w:t>
      </w:r>
      <w:r w:rsidR="00560CBF" w:rsidRPr="006D5B30">
        <w:rPr>
          <w:rFonts w:ascii="Times New Roman" w:hAnsi="Times New Roman" w:cs="Times New Roman"/>
          <w:sz w:val="24"/>
          <w:szCs w:val="24"/>
          <w:lang w:val="sv-SE"/>
        </w:rPr>
        <w:t>, dan dibantu oleh sekolah (guru agama), katekis (Gereja), dan masyarakat</w:t>
      </w:r>
      <w:r w:rsidRPr="006D5B30">
        <w:rPr>
          <w:rFonts w:ascii="Times New Roman" w:hAnsi="Times New Roman" w:cs="Times New Roman"/>
          <w:sz w:val="24"/>
          <w:szCs w:val="24"/>
          <w:lang w:val="sv-SE"/>
        </w:rPr>
        <w:t>. Anjuran Apostolik Familiaris Consortio juga berbicara mengenai hak dan kewajiban orang tua</w:t>
      </w:r>
      <w:r w:rsidR="00AB3E3B" w:rsidRPr="006D5B30">
        <w:rPr>
          <w:rFonts w:ascii="Times New Roman" w:hAnsi="Times New Roman" w:cs="Times New Roman"/>
          <w:sz w:val="24"/>
          <w:szCs w:val="24"/>
          <w:lang w:val="sv-SE"/>
        </w:rPr>
        <w:t xml:space="preserve"> terkait pendidikan </w:t>
      </w:r>
      <w:r w:rsidR="001712A3" w:rsidRPr="006D5B30">
        <w:rPr>
          <w:rFonts w:ascii="Times New Roman" w:hAnsi="Times New Roman" w:cs="Times New Roman"/>
          <w:sz w:val="24"/>
          <w:szCs w:val="24"/>
          <w:lang w:val="sv-SE"/>
        </w:rPr>
        <w:t xml:space="preserve">iman </w:t>
      </w:r>
      <w:r w:rsidR="00AB3E3B" w:rsidRPr="006D5B30">
        <w:rPr>
          <w:rFonts w:ascii="Times New Roman" w:hAnsi="Times New Roman" w:cs="Times New Roman"/>
          <w:sz w:val="24"/>
          <w:szCs w:val="24"/>
          <w:lang w:val="sv-SE"/>
        </w:rPr>
        <w:t>anak</w:t>
      </w:r>
      <w:r w:rsidRPr="006D5B30">
        <w:rPr>
          <w:rFonts w:ascii="Times New Roman" w:hAnsi="Times New Roman" w:cs="Times New Roman"/>
          <w:sz w:val="24"/>
          <w:szCs w:val="24"/>
          <w:lang w:val="sv-SE"/>
        </w:rPr>
        <w:t>:</w:t>
      </w:r>
    </w:p>
    <w:p w14:paraId="43BD8E4B" w14:textId="5685F670" w:rsidR="00062A46" w:rsidRPr="006D5B30" w:rsidRDefault="00062A46" w:rsidP="006C73C4">
      <w:pPr>
        <w:pStyle w:val="ListParagraph"/>
        <w:spacing w:after="0" w:line="240" w:lineRule="auto"/>
        <w:ind w:left="1134" w:right="566"/>
        <w:jc w:val="both"/>
        <w:rPr>
          <w:rFonts w:ascii="Times New Roman" w:hAnsi="Times New Roman" w:cs="Times New Roman"/>
          <w:lang w:val="sv-SE"/>
        </w:rPr>
      </w:pPr>
      <w:r w:rsidRPr="006D5B30">
        <w:rPr>
          <w:rFonts w:ascii="Times New Roman" w:hAnsi="Times New Roman" w:cs="Times New Roman"/>
          <w:lang w:val="sv-SE"/>
        </w:rPr>
        <w:t xml:space="preserve">Hak maupun kewajiban orang tua untuk mendidik bersifat hakiki, karena berkaitan dengan penyaluran hidup manusiawi. Selain itu bersifat asali dan utama terhadap peran serta orang-orang lain dalam pendidikan, karena keistimewaan hubungan cinta kasih antara orang tua dan anak-anak. </w:t>
      </w:r>
      <w:r w:rsidR="00AB3E3B" w:rsidRPr="006D5B30">
        <w:rPr>
          <w:rFonts w:ascii="Times New Roman" w:hAnsi="Times New Roman" w:cs="Times New Roman"/>
          <w:lang w:val="sv-SE"/>
        </w:rPr>
        <w:t>L</w:t>
      </w:r>
      <w:r w:rsidRPr="006D5B30">
        <w:rPr>
          <w:rFonts w:ascii="Times New Roman" w:hAnsi="Times New Roman" w:cs="Times New Roman"/>
          <w:lang w:val="sv-SE"/>
        </w:rPr>
        <w:t xml:space="preserve">agi pula tidak tergantikan dan tidak dapat diambil-alih, dan karena itu tidak dapat diserahkan sepenuhnya kepada orang-orang lain atau direbut oleh mereka. </w:t>
      </w:r>
    </w:p>
    <w:p w14:paraId="18245F6C" w14:textId="65B3C2D9" w:rsidR="00062A46" w:rsidRPr="006D5B30" w:rsidRDefault="00062A46" w:rsidP="006C73C4">
      <w:pPr>
        <w:pStyle w:val="ListParagraph"/>
        <w:spacing w:after="0" w:line="480" w:lineRule="auto"/>
        <w:ind w:left="0" w:right="849" w:firstLine="720"/>
        <w:jc w:val="both"/>
        <w:rPr>
          <w:rFonts w:ascii="Times New Roman" w:hAnsi="Times New Roman" w:cs="Times New Roman"/>
          <w:sz w:val="24"/>
          <w:szCs w:val="24"/>
          <w:lang w:val="sv-SE"/>
        </w:rPr>
      </w:pPr>
    </w:p>
    <w:p w14:paraId="7B1AB006" w14:textId="249E42EB" w:rsidR="00D12C8B" w:rsidRPr="006D5B30" w:rsidRDefault="00D12C8B" w:rsidP="006C73C4">
      <w:pPr>
        <w:pStyle w:val="ListParagraph"/>
        <w:spacing w:after="0" w:line="480" w:lineRule="auto"/>
        <w:ind w:left="0" w:right="-1"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ran orang tua dalam pendidikan </w:t>
      </w:r>
      <w:r w:rsidR="001712A3" w:rsidRPr="006D5B30">
        <w:rPr>
          <w:rFonts w:ascii="Times New Roman" w:hAnsi="Times New Roman" w:cs="Times New Roman"/>
          <w:sz w:val="24"/>
          <w:szCs w:val="24"/>
          <w:lang w:val="sv-SE"/>
        </w:rPr>
        <w:t xml:space="preserve">iman </w:t>
      </w:r>
      <w:r w:rsidRPr="006D5B30">
        <w:rPr>
          <w:rFonts w:ascii="Times New Roman" w:hAnsi="Times New Roman" w:cs="Times New Roman"/>
          <w:sz w:val="24"/>
          <w:szCs w:val="24"/>
          <w:lang w:val="sv-SE"/>
        </w:rPr>
        <w:t>anak sangat penting sehingga perannya tidak dapat diganti oleh siapapun. Orang tua tidak bisa menyerahkan tugas dan tanggung jawab ini kepada orang lain, sekalipun oleh guru agama atau katekis. Terkait peranan orang tua dalam pendidikan</w:t>
      </w:r>
      <w:r w:rsidR="001712A3" w:rsidRPr="006D5B30">
        <w:rPr>
          <w:rFonts w:ascii="Times New Roman" w:hAnsi="Times New Roman" w:cs="Times New Roman"/>
          <w:sz w:val="24"/>
          <w:szCs w:val="24"/>
          <w:lang w:val="sv-SE"/>
        </w:rPr>
        <w:t xml:space="preserve"> iman</w:t>
      </w:r>
      <w:r w:rsidRPr="006D5B30">
        <w:rPr>
          <w:rFonts w:ascii="Times New Roman" w:hAnsi="Times New Roman" w:cs="Times New Roman"/>
          <w:sz w:val="24"/>
          <w:szCs w:val="24"/>
          <w:lang w:val="sv-SE"/>
        </w:rPr>
        <w:t xml:space="preserve"> anak dalam keluarga, Gereja Katolik dalam Konsili Vatikan II menegaskan sebagai berikut: </w:t>
      </w:r>
    </w:p>
    <w:p w14:paraId="0260673A" w14:textId="5474DFCA" w:rsidR="00D12C8B" w:rsidRPr="006D5B30" w:rsidRDefault="00D12C8B" w:rsidP="006C73C4">
      <w:pPr>
        <w:pStyle w:val="ListParagraph"/>
        <w:spacing w:after="0" w:line="240" w:lineRule="auto"/>
        <w:ind w:left="1134" w:right="566"/>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aren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telah menyalurkan kehidupan kepada anak-anak, terkait kewajiban amat berat untuk mendidik anak mereka. Mak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lah yang harus diakui sebagai pendidik mereka yang pertama dan utama. Begitu pentinglah tugas mendidik itu sehingga bila diabaikan, sangat sukar pula dapat dilengkapi. Sebab merupakan kewajiban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menciptakan lingkungan keluarga, yang diliputi semangat bakti kepada Allah dan kasih sayang terhadap sesama sedemikian rupa sehingga menunjang keutuhan pendidikan pribadi dan sosial anak-anak mereka. Maka, keluarga itulah lingkungan pendidikan pertama </w:t>
      </w:r>
      <w:r w:rsidR="005A251B" w:rsidRPr="006D5B30">
        <w:rPr>
          <w:rFonts w:ascii="Times New Roman" w:hAnsi="Times New Roman" w:cs="Times New Roman"/>
          <w:sz w:val="24"/>
          <w:szCs w:val="24"/>
          <w:lang w:val="sv-SE"/>
        </w:rPr>
        <w:t xml:space="preserve">mengenai </w:t>
      </w:r>
      <w:r w:rsidRPr="006D5B30">
        <w:rPr>
          <w:rFonts w:ascii="Times New Roman" w:hAnsi="Times New Roman" w:cs="Times New Roman"/>
          <w:sz w:val="24"/>
          <w:szCs w:val="24"/>
          <w:lang w:val="sv-SE"/>
        </w:rPr>
        <w:t xml:space="preserve">keutamaan-keutamaan sosial yang dibutuhkan oleh setiap masyarakat (GE </w:t>
      </w:r>
      <w:r w:rsidR="00217813" w:rsidRPr="006D5B30">
        <w:rPr>
          <w:rFonts w:ascii="Times New Roman" w:hAnsi="Times New Roman" w:cs="Times New Roman"/>
          <w:sz w:val="24"/>
          <w:szCs w:val="24"/>
          <w:lang w:val="sv-SE"/>
        </w:rPr>
        <w:t xml:space="preserve">art. </w:t>
      </w:r>
      <w:r w:rsidRPr="006D5B30">
        <w:rPr>
          <w:rFonts w:ascii="Times New Roman" w:hAnsi="Times New Roman" w:cs="Times New Roman"/>
          <w:sz w:val="24"/>
          <w:szCs w:val="24"/>
          <w:lang w:val="sv-SE"/>
        </w:rPr>
        <w:t>3)</w:t>
      </w:r>
    </w:p>
    <w:p w14:paraId="65F59870" w14:textId="77777777" w:rsidR="00D12C8B" w:rsidRPr="006D5B30" w:rsidRDefault="00D12C8B" w:rsidP="006C73C4">
      <w:pPr>
        <w:pStyle w:val="ListParagraph"/>
        <w:spacing w:after="0" w:line="240" w:lineRule="auto"/>
        <w:ind w:left="993" w:right="849"/>
        <w:jc w:val="both"/>
        <w:rPr>
          <w:rFonts w:ascii="Times New Roman" w:hAnsi="Times New Roman" w:cs="Times New Roman"/>
          <w:sz w:val="24"/>
          <w:szCs w:val="24"/>
          <w:lang w:val="sv-SE"/>
        </w:rPr>
      </w:pPr>
    </w:p>
    <w:p w14:paraId="2DC88CB7" w14:textId="77777777" w:rsidR="00062A46" w:rsidRPr="006D5B30" w:rsidRDefault="00062A46" w:rsidP="006C73C4">
      <w:pPr>
        <w:pStyle w:val="ListParagraph"/>
        <w:spacing w:after="0" w:line="240" w:lineRule="auto"/>
        <w:ind w:left="851" w:right="849" w:firstLine="720"/>
        <w:jc w:val="both"/>
        <w:rPr>
          <w:rFonts w:ascii="Times New Roman" w:hAnsi="Times New Roman" w:cs="Times New Roman"/>
          <w:sz w:val="24"/>
          <w:szCs w:val="24"/>
          <w:lang w:val="sv-SE"/>
        </w:rPr>
      </w:pPr>
    </w:p>
    <w:p w14:paraId="34F79B98" w14:textId="23C65AED" w:rsidR="00CD6B5B" w:rsidRPr="006D5B30" w:rsidRDefault="00E60607" w:rsidP="006C73C4">
      <w:pPr>
        <w:pStyle w:val="BAB2"/>
        <w:ind w:left="709" w:hanging="709"/>
        <w:rPr>
          <w:lang w:val="sv-SE"/>
        </w:rPr>
      </w:pPr>
      <w:bookmarkStart w:id="47" w:name="_Toc203805000"/>
      <w:r w:rsidRPr="006D5B30">
        <w:rPr>
          <w:lang w:val="sv-SE"/>
        </w:rPr>
        <w:t xml:space="preserve">Pembentukan </w:t>
      </w:r>
      <w:r w:rsidR="0016109A" w:rsidRPr="006D5B30">
        <w:rPr>
          <w:lang w:val="sv-SE"/>
        </w:rPr>
        <w:t>S</w:t>
      </w:r>
      <w:r w:rsidRPr="006D5B30">
        <w:rPr>
          <w:lang w:val="sv-SE"/>
        </w:rPr>
        <w:t xml:space="preserve">ikap </w:t>
      </w:r>
      <w:r w:rsidR="0016109A" w:rsidRPr="006D5B30">
        <w:rPr>
          <w:lang w:val="sv-SE"/>
        </w:rPr>
        <w:t>K</w:t>
      </w:r>
      <w:r w:rsidRPr="006D5B30">
        <w:rPr>
          <w:lang w:val="sv-SE"/>
        </w:rPr>
        <w:t xml:space="preserve">asih </w:t>
      </w:r>
      <w:r w:rsidR="0016109A" w:rsidRPr="006D5B30">
        <w:rPr>
          <w:lang w:val="sv-SE"/>
        </w:rPr>
        <w:t>S</w:t>
      </w:r>
      <w:r w:rsidRPr="006D5B30">
        <w:rPr>
          <w:lang w:val="sv-SE"/>
        </w:rPr>
        <w:t xml:space="preserve">ayang dalam </w:t>
      </w:r>
      <w:r w:rsidR="0016109A" w:rsidRPr="006D5B30">
        <w:rPr>
          <w:lang w:val="sv-SE"/>
        </w:rPr>
        <w:t>D</w:t>
      </w:r>
      <w:r w:rsidRPr="006D5B30">
        <w:rPr>
          <w:lang w:val="sv-SE"/>
        </w:rPr>
        <w:t xml:space="preserve">iri </w:t>
      </w:r>
      <w:r w:rsidR="0016109A" w:rsidRPr="006D5B30">
        <w:rPr>
          <w:lang w:val="sv-SE"/>
        </w:rPr>
        <w:t>A</w:t>
      </w:r>
      <w:r w:rsidRPr="006D5B30">
        <w:rPr>
          <w:lang w:val="sv-SE"/>
        </w:rPr>
        <w:t xml:space="preserve">nak </w:t>
      </w:r>
      <w:r w:rsidR="0016109A" w:rsidRPr="006D5B30">
        <w:rPr>
          <w:lang w:val="sv-SE"/>
        </w:rPr>
        <w:t>M</w:t>
      </w:r>
      <w:r w:rsidRPr="006D5B30">
        <w:rPr>
          <w:lang w:val="sv-SE"/>
        </w:rPr>
        <w:t>elalui</w:t>
      </w:r>
      <w:r w:rsidR="00093326" w:rsidRPr="006D5B30">
        <w:rPr>
          <w:lang w:val="sv-SE"/>
        </w:rPr>
        <w:t xml:space="preserve"> </w:t>
      </w:r>
      <w:r w:rsidR="0016109A" w:rsidRPr="006D5B30">
        <w:rPr>
          <w:lang w:val="sv-SE"/>
        </w:rPr>
        <w:t>P</w:t>
      </w:r>
      <w:r w:rsidRPr="006D5B30">
        <w:rPr>
          <w:lang w:val="sv-SE"/>
        </w:rPr>
        <w:t>endidikan</w:t>
      </w:r>
      <w:r w:rsidR="00093326" w:rsidRPr="006D5B30">
        <w:rPr>
          <w:lang w:val="sv-SE"/>
        </w:rPr>
        <w:t xml:space="preserve"> </w:t>
      </w:r>
      <w:r w:rsidR="0016109A" w:rsidRPr="006D5B30">
        <w:rPr>
          <w:lang w:val="sv-SE"/>
        </w:rPr>
        <w:t>I</w:t>
      </w:r>
      <w:r w:rsidRPr="006D5B30">
        <w:rPr>
          <w:lang w:val="sv-SE"/>
        </w:rPr>
        <w:t>man</w:t>
      </w:r>
      <w:bookmarkEnd w:id="47"/>
    </w:p>
    <w:p w14:paraId="211AEA07" w14:textId="089A6D13" w:rsidR="00D54353" w:rsidRPr="006D5B30" w:rsidRDefault="00D922CB" w:rsidP="006C73C4">
      <w:pPr>
        <w:pStyle w:val="Subbab23"/>
        <w:spacing w:before="0"/>
      </w:pPr>
      <w:bookmarkStart w:id="48" w:name="_Toc203805001"/>
      <w:r w:rsidRPr="006D5B30">
        <w:t xml:space="preserve">Kasih Sayang </w:t>
      </w:r>
      <w:r w:rsidR="002B3F17" w:rsidRPr="006D5B30">
        <w:t>k</w:t>
      </w:r>
      <w:r w:rsidRPr="006D5B30">
        <w:t>epada Allah</w:t>
      </w:r>
      <w:bookmarkEnd w:id="48"/>
    </w:p>
    <w:p w14:paraId="28C1174A" w14:textId="4CD31B0C" w:rsidR="001B0148" w:rsidRPr="006D5B30" w:rsidRDefault="00CD5FC9"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Hukum yang terutama dan pertama adalah “Kasihilah Tuhan, Allahmu, dengan segenap hatimu dan dengan segenap jiwamu dan dengan segenap akal budimu”</w:t>
      </w:r>
      <w:r w:rsidR="00A54A42" w:rsidRPr="006D5B30">
        <w:rPr>
          <w:rFonts w:ascii="Times New Roman" w:hAnsi="Times New Roman" w:cs="Times New Roman"/>
          <w:sz w:val="24"/>
          <w:szCs w:val="24"/>
          <w:lang w:val="sv-SE"/>
        </w:rPr>
        <w:t xml:space="preserve"> (Mat 22:37).</w:t>
      </w:r>
      <w:r w:rsidRPr="006D5B30">
        <w:rPr>
          <w:rFonts w:ascii="Times New Roman" w:hAnsi="Times New Roman" w:cs="Times New Roman"/>
          <w:sz w:val="24"/>
          <w:szCs w:val="24"/>
          <w:lang w:val="sv-SE"/>
        </w:rPr>
        <w:t xml:space="preserve"> </w:t>
      </w:r>
      <w:r w:rsidR="0037486F" w:rsidRPr="006D5B30">
        <w:rPr>
          <w:rFonts w:ascii="Times New Roman" w:hAnsi="Times New Roman" w:cs="Times New Roman"/>
          <w:sz w:val="24"/>
          <w:szCs w:val="24"/>
          <w:lang w:val="sv-SE"/>
        </w:rPr>
        <w:t>Hukum ini dapat menjadi pegangan bagi orang tua dalam mendidik iman anak</w:t>
      </w:r>
      <w:r w:rsidR="006C5FBA" w:rsidRPr="006D5B30">
        <w:rPr>
          <w:rFonts w:ascii="Times New Roman" w:hAnsi="Times New Roman" w:cs="Times New Roman"/>
          <w:sz w:val="24"/>
          <w:szCs w:val="24"/>
          <w:lang w:val="sv-SE"/>
        </w:rPr>
        <w:t xml:space="preserve"> sebab anak-anak sejak dini harus diajarkan mengenal Allah serta berbakti kepada-Nya (GE art</w:t>
      </w:r>
      <w:r w:rsidR="00217813" w:rsidRPr="006D5B30">
        <w:rPr>
          <w:rFonts w:ascii="Times New Roman" w:hAnsi="Times New Roman" w:cs="Times New Roman"/>
          <w:sz w:val="24"/>
          <w:szCs w:val="24"/>
          <w:lang w:val="sv-SE"/>
        </w:rPr>
        <w:t>.</w:t>
      </w:r>
      <w:r w:rsidR="006C5FBA" w:rsidRPr="006D5B30">
        <w:rPr>
          <w:rFonts w:ascii="Times New Roman" w:hAnsi="Times New Roman" w:cs="Times New Roman"/>
          <w:sz w:val="24"/>
          <w:szCs w:val="24"/>
          <w:lang w:val="sv-SE"/>
        </w:rPr>
        <w:t xml:space="preserve"> 3).</w:t>
      </w:r>
      <w:r w:rsidR="0037486F" w:rsidRPr="006D5B30">
        <w:rPr>
          <w:rFonts w:ascii="Times New Roman" w:hAnsi="Times New Roman" w:cs="Times New Roman"/>
          <w:sz w:val="24"/>
          <w:szCs w:val="24"/>
          <w:lang w:val="sv-SE"/>
        </w:rPr>
        <w:t xml:space="preserve"> Pendidikan yang didasarkan atas kasih kepada Allah diharapkan dapat menumbuhkan sikap kasih yang sejati </w:t>
      </w:r>
      <w:r w:rsidR="00396270" w:rsidRPr="006D5B30">
        <w:rPr>
          <w:rFonts w:ascii="Times New Roman" w:hAnsi="Times New Roman" w:cs="Times New Roman"/>
          <w:sz w:val="24"/>
          <w:szCs w:val="24"/>
          <w:lang w:val="sv-SE"/>
        </w:rPr>
        <w:t xml:space="preserve">kepada Allah </w:t>
      </w:r>
      <w:r w:rsidR="0037486F" w:rsidRPr="006D5B30">
        <w:rPr>
          <w:rFonts w:ascii="Times New Roman" w:hAnsi="Times New Roman" w:cs="Times New Roman"/>
          <w:sz w:val="24"/>
          <w:szCs w:val="24"/>
          <w:lang w:val="sv-SE"/>
        </w:rPr>
        <w:t>dalam diri anak</w:t>
      </w:r>
      <w:r w:rsidR="00FD60CB" w:rsidRPr="006D5B30">
        <w:rPr>
          <w:rFonts w:ascii="Times New Roman" w:hAnsi="Times New Roman" w:cs="Times New Roman"/>
          <w:sz w:val="24"/>
          <w:szCs w:val="24"/>
          <w:lang w:val="sv-SE"/>
        </w:rPr>
        <w:t>,</w:t>
      </w:r>
      <w:r w:rsidR="00714D55" w:rsidRPr="006D5B30">
        <w:rPr>
          <w:rFonts w:ascii="Times New Roman" w:hAnsi="Times New Roman" w:cs="Times New Roman"/>
          <w:sz w:val="24"/>
          <w:szCs w:val="24"/>
          <w:lang w:val="sv-SE"/>
        </w:rPr>
        <w:t xml:space="preserve"> </w:t>
      </w:r>
      <w:r w:rsidR="00396270" w:rsidRPr="006D5B30">
        <w:rPr>
          <w:rFonts w:ascii="Times New Roman" w:hAnsi="Times New Roman" w:cs="Times New Roman"/>
          <w:sz w:val="24"/>
          <w:szCs w:val="24"/>
          <w:lang w:val="sv-SE"/>
        </w:rPr>
        <w:t xml:space="preserve">membantu </w:t>
      </w:r>
      <w:r w:rsidR="001B0148" w:rsidRPr="006D5B30">
        <w:rPr>
          <w:rFonts w:ascii="Times New Roman" w:hAnsi="Times New Roman" w:cs="Times New Roman"/>
          <w:sz w:val="24"/>
          <w:szCs w:val="24"/>
          <w:lang w:val="sv-SE"/>
        </w:rPr>
        <w:t>anak belajar menghargai semua ciptaan Tuhan</w:t>
      </w:r>
      <w:r w:rsidR="00396270" w:rsidRPr="006D5B30">
        <w:rPr>
          <w:rFonts w:ascii="Times New Roman" w:hAnsi="Times New Roman" w:cs="Times New Roman"/>
          <w:sz w:val="24"/>
          <w:szCs w:val="24"/>
          <w:lang w:val="sv-SE"/>
        </w:rPr>
        <w:t>,</w:t>
      </w:r>
      <w:r w:rsidR="001B0148" w:rsidRPr="006D5B30">
        <w:rPr>
          <w:rFonts w:ascii="Times New Roman" w:hAnsi="Times New Roman" w:cs="Times New Roman"/>
          <w:sz w:val="24"/>
          <w:szCs w:val="24"/>
          <w:lang w:val="sv-SE"/>
        </w:rPr>
        <w:t xml:space="preserve"> dan berusaha menjalani hidup sesuai dengan nilai-nilai moral</w:t>
      </w:r>
      <w:r w:rsidR="00396270" w:rsidRPr="006D5B30">
        <w:rPr>
          <w:rFonts w:ascii="Times New Roman" w:hAnsi="Times New Roman" w:cs="Times New Roman"/>
          <w:sz w:val="24"/>
          <w:szCs w:val="24"/>
          <w:lang w:val="sv-SE"/>
        </w:rPr>
        <w:t xml:space="preserve"> </w:t>
      </w:r>
      <w:r w:rsidR="001712A3" w:rsidRPr="006D5B30">
        <w:rPr>
          <w:rFonts w:ascii="Times New Roman" w:hAnsi="Times New Roman" w:cs="Times New Roman"/>
          <w:sz w:val="24"/>
          <w:szCs w:val="24"/>
          <w:lang w:val="sv-SE"/>
        </w:rPr>
        <w:t>K</w:t>
      </w:r>
      <w:r w:rsidR="00396270" w:rsidRPr="006D5B30">
        <w:rPr>
          <w:rFonts w:ascii="Times New Roman" w:hAnsi="Times New Roman" w:cs="Times New Roman"/>
          <w:sz w:val="24"/>
          <w:szCs w:val="24"/>
          <w:lang w:val="sv-SE"/>
        </w:rPr>
        <w:t xml:space="preserve">ristiani seperti kasih, damai, pengampunan, pertobatan, </w:t>
      </w:r>
      <w:r w:rsidR="002B3F17" w:rsidRPr="006D5B30">
        <w:rPr>
          <w:rFonts w:ascii="Times New Roman" w:hAnsi="Times New Roman" w:cs="Times New Roman"/>
          <w:sz w:val="24"/>
          <w:szCs w:val="24"/>
          <w:lang w:val="sv-SE"/>
        </w:rPr>
        <w:t xml:space="preserve">dan </w:t>
      </w:r>
      <w:r w:rsidR="00396270" w:rsidRPr="006D5B30">
        <w:rPr>
          <w:rFonts w:ascii="Times New Roman" w:hAnsi="Times New Roman" w:cs="Times New Roman"/>
          <w:sz w:val="24"/>
          <w:szCs w:val="24"/>
          <w:lang w:val="sv-SE"/>
        </w:rPr>
        <w:t>keadilan</w:t>
      </w:r>
      <w:r w:rsidR="002B3F17" w:rsidRPr="006D5B30">
        <w:rPr>
          <w:rFonts w:ascii="Times New Roman" w:hAnsi="Times New Roman" w:cs="Times New Roman"/>
          <w:sz w:val="24"/>
          <w:szCs w:val="24"/>
          <w:lang w:val="sv-SE"/>
        </w:rPr>
        <w:t>.</w:t>
      </w:r>
      <w:r w:rsidR="001B0148" w:rsidRPr="006D5B30">
        <w:rPr>
          <w:rFonts w:ascii="Times New Roman" w:hAnsi="Times New Roman" w:cs="Times New Roman"/>
          <w:sz w:val="24"/>
          <w:szCs w:val="24"/>
          <w:lang w:val="sv-SE"/>
        </w:rPr>
        <w:t xml:space="preserve"> </w:t>
      </w:r>
      <w:r w:rsidR="00FD60CB"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oDRXJJ6d","properties":{"formattedCitation":"(Paska et al., 2016)","plainCitation":"(Paska et al., 2016)","dontUpdate":true,"noteIndex":0},"citationItems":[{"id":3,"uris":["http://zotero.org/users/local/UiSBHLCM/items/IRDENLKK"],"itemData":{"id":3,"type":"article-journal","abstract":"Bobroknya sebuah masyarakat kemungkinan besar terjadi terutama karena bobroknya keluarga. Sebab, keluarga adalah unit terkecil dalam sebuah masyarakat, namun memiliki posisi yang sangat vital dan sentral. Keadaan keluarga sangat berpengaruh pada keadaan masyarakat. Keluarga merupakan“sel pertama dan sangat penting bagi masyarakat” (AA,11). Sebagai salah satu sel penting, keluarga mempunyai tanggung jawab yang besar terhadap keadaan masyarakat yang ada sekarang ini. Keluarga adalah inti kehidupan sosial manusia dan disitulah penanaman nilai dan karakter individu dimulai dan dikembangkan.\nPermasalahannya adalah:\n\nApakah orangtua Katolik memahami dan menyadari tugasnya sebagai pendidik yang pertama dan utama bagi anak-anak mereka.\nApa saja yang dilakukan orangtua dalam memberikan pendidikan iman\n\nkepada anak-anaknya? Tujuan yang ingin dicapai adalah:\n\nMemperoleh gambaran tentang kesadaran dan pemahaman orangtua tentang pendidikan iman anak dalam keluarga.\n\n\nMengetahui apa saja yang dilakukan orangtua dalam memberikan pendidikan iman kepada anak-anaknya.\n\nMetode yang digunakan dalam penelitian ini adalah kombinasi antara metode penelitian kuantitatif dan metode penelitian kualitatif.\nPenelitian ini menunjukkan orangtua menyadari peran penting dan kewajibannya sebagai pendidik. Mereka sadar akan tanggungjawabnya itu, namun dalam kenyataannya mereka kurang mampu mewujudnyatakannya, entah karena keterbatasan waktu, ataupun karena mereka sendiri tidak tahu bagaimana caranya menyampaikan pendidikan iman.","container-title":"Sapa: Jurnal Kateketik dan Pastoral","DOI":"10.53544/sapa.v1i1.8","ISSN":"2654-3214","issue":"1","language":"en","license":"Copyright (c) 2016 SAPA","note":"number: 1","page":"43-71","source":"e-journal.stp-ipi.ac.id","title":"Pendidikan Iman Dalam Keluarga Katolik Di Dekenat Kota Malang","volume":"1","author":[{"family":"Paska","given":"Paskalis Edwin Nyoman"},{"family":"Kawi","given":"Kasymirus"},{"family":"Tarihoran","given":"Emmeria"},{"family":"Jumilah","given":"Bernadeta Sri"},{"family":"Batlyol","given":"Sr Antonela"},{"family":"Darianto","given":"Darianto"}],"issued":{"date-parts":[["2016",5,1]]}}}],"schema":"https://github.com/citation-style-language/schema/raw/master/csl-citation.json"} </w:instrText>
      </w:r>
      <w:r w:rsidR="00FD60CB" w:rsidRPr="006D5B30">
        <w:rPr>
          <w:rFonts w:ascii="Times New Roman" w:hAnsi="Times New Roman" w:cs="Times New Roman"/>
          <w:sz w:val="24"/>
          <w:szCs w:val="24"/>
        </w:rPr>
        <w:fldChar w:fldCharType="separate"/>
      </w:r>
      <w:r w:rsidR="00FD60CB" w:rsidRPr="006D5B30">
        <w:rPr>
          <w:rFonts w:ascii="Times New Roman" w:hAnsi="Times New Roman" w:cs="Times New Roman"/>
          <w:sz w:val="24"/>
          <w:lang w:val="sv-SE"/>
        </w:rPr>
        <w:t>(Paska dkk, 2016:53)</w:t>
      </w:r>
      <w:r w:rsidR="00FD60CB" w:rsidRPr="006D5B30">
        <w:rPr>
          <w:rFonts w:ascii="Times New Roman" w:hAnsi="Times New Roman" w:cs="Times New Roman"/>
          <w:sz w:val="24"/>
          <w:szCs w:val="24"/>
        </w:rPr>
        <w:fldChar w:fldCharType="end"/>
      </w:r>
      <w:r w:rsidR="00FD60CB" w:rsidRPr="006D5B30">
        <w:rPr>
          <w:rFonts w:ascii="Times New Roman" w:hAnsi="Times New Roman" w:cs="Times New Roman"/>
          <w:sz w:val="24"/>
          <w:szCs w:val="24"/>
          <w:lang w:val="sv-SE"/>
        </w:rPr>
        <w:t>.</w:t>
      </w:r>
    </w:p>
    <w:p w14:paraId="70892476" w14:textId="52E6B3B8" w:rsidR="00396270" w:rsidRPr="006D5B30" w:rsidRDefault="002D5D05"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kap kasih sayang kepada Allah dapat menjadi tanda </w:t>
      </w:r>
      <w:r w:rsidR="00280AEB" w:rsidRPr="006D5B30">
        <w:rPr>
          <w:rFonts w:ascii="Times New Roman" w:hAnsi="Times New Roman" w:cs="Times New Roman"/>
          <w:sz w:val="24"/>
          <w:szCs w:val="24"/>
          <w:lang w:val="sv-SE"/>
        </w:rPr>
        <w:t xml:space="preserve">bahwa anak telah memiliki </w:t>
      </w:r>
      <w:r w:rsidRPr="006D5B30">
        <w:rPr>
          <w:rFonts w:ascii="Times New Roman" w:hAnsi="Times New Roman" w:cs="Times New Roman"/>
          <w:sz w:val="24"/>
          <w:szCs w:val="24"/>
          <w:lang w:val="sv-SE"/>
        </w:rPr>
        <w:t xml:space="preserve">iman </w:t>
      </w:r>
      <w:r w:rsidR="00280AEB" w:rsidRPr="006D5B30">
        <w:rPr>
          <w:rFonts w:ascii="Times New Roman" w:hAnsi="Times New Roman" w:cs="Times New Roman"/>
          <w:sz w:val="24"/>
          <w:szCs w:val="24"/>
          <w:lang w:val="sv-SE"/>
        </w:rPr>
        <w:t>dalam dirinya</w:t>
      </w:r>
      <w:r w:rsidRPr="006D5B30">
        <w:rPr>
          <w:rFonts w:ascii="Times New Roman" w:hAnsi="Times New Roman" w:cs="Times New Roman"/>
          <w:sz w:val="24"/>
          <w:szCs w:val="24"/>
          <w:lang w:val="sv-SE"/>
        </w:rPr>
        <w:t xml:space="preserve">. </w:t>
      </w:r>
      <w:r w:rsidR="00540534" w:rsidRPr="006D5B30">
        <w:rPr>
          <w:rFonts w:ascii="Times New Roman" w:hAnsi="Times New Roman" w:cs="Times New Roman"/>
          <w:sz w:val="24"/>
          <w:szCs w:val="24"/>
          <w:lang w:val="sv-SE"/>
        </w:rPr>
        <w:t xml:space="preserve">Bukti </w:t>
      </w:r>
      <w:r w:rsidR="00543169" w:rsidRPr="006D5B30">
        <w:rPr>
          <w:rFonts w:ascii="Times New Roman" w:hAnsi="Times New Roman" w:cs="Times New Roman"/>
          <w:sz w:val="24"/>
          <w:szCs w:val="24"/>
          <w:lang w:val="sv-SE"/>
        </w:rPr>
        <w:t>konkret</w:t>
      </w:r>
      <w:r w:rsidR="00540534" w:rsidRPr="006D5B30">
        <w:rPr>
          <w:rFonts w:ascii="Times New Roman" w:hAnsi="Times New Roman" w:cs="Times New Roman"/>
          <w:sz w:val="24"/>
          <w:szCs w:val="24"/>
          <w:lang w:val="sv-SE"/>
        </w:rPr>
        <w:t xml:space="preserve"> anak memiliki sikap kasih sayang kepada Allah dapat dilihat dari kebiasaan anak yang rajin berdoa, mengikuti perayaan Ekaristi, membaca Kitab Suci, aktif dalam kegiatan Gereja</w:t>
      </w:r>
      <w:r w:rsidR="00280AEB" w:rsidRPr="006D5B30">
        <w:rPr>
          <w:rFonts w:ascii="Times New Roman" w:hAnsi="Times New Roman" w:cs="Times New Roman"/>
          <w:sz w:val="24"/>
          <w:szCs w:val="24"/>
          <w:lang w:val="sv-SE"/>
        </w:rPr>
        <w:t xml:space="preserve">, mengasihi orang </w:t>
      </w:r>
      <w:bookmarkStart w:id="49" w:name="_Hlk201410214"/>
      <w:r w:rsidR="00280AEB" w:rsidRPr="006D5B30">
        <w:rPr>
          <w:rFonts w:ascii="Times New Roman" w:hAnsi="Times New Roman" w:cs="Times New Roman"/>
          <w:sz w:val="24"/>
          <w:szCs w:val="24"/>
          <w:lang w:val="sv-SE"/>
        </w:rPr>
        <w:t>tua, berbagi dengan teman, jujur dalam kata dan perbuatan</w:t>
      </w:r>
      <w:r w:rsidR="00540534" w:rsidRPr="006D5B30">
        <w:rPr>
          <w:rFonts w:ascii="Times New Roman" w:hAnsi="Times New Roman" w:cs="Times New Roman"/>
          <w:sz w:val="24"/>
          <w:szCs w:val="24"/>
          <w:lang w:val="sv-SE"/>
        </w:rPr>
        <w:t xml:space="preserve">. </w:t>
      </w:r>
    </w:p>
    <w:p w14:paraId="18B1F2E3" w14:textId="64101C62" w:rsidR="00396270" w:rsidRPr="006D5B30" w:rsidRDefault="00D54353"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ikap</w:t>
      </w:r>
      <w:r w:rsidR="00280AEB" w:rsidRPr="006D5B30">
        <w:rPr>
          <w:rFonts w:ascii="Times New Roman" w:hAnsi="Times New Roman" w:cs="Times New Roman"/>
          <w:sz w:val="24"/>
          <w:szCs w:val="24"/>
          <w:lang w:val="sv-SE"/>
        </w:rPr>
        <w:t xml:space="preserve"> kasih </w:t>
      </w:r>
      <w:r w:rsidR="00350F1F" w:rsidRPr="006D5B30">
        <w:rPr>
          <w:rFonts w:ascii="Times New Roman" w:hAnsi="Times New Roman" w:cs="Times New Roman"/>
          <w:sz w:val="24"/>
          <w:szCs w:val="24"/>
          <w:lang w:val="sv-SE"/>
        </w:rPr>
        <w:t xml:space="preserve">sayang </w:t>
      </w:r>
      <w:r w:rsidR="00280AEB" w:rsidRPr="006D5B30">
        <w:rPr>
          <w:rFonts w:ascii="Times New Roman" w:hAnsi="Times New Roman" w:cs="Times New Roman"/>
          <w:sz w:val="24"/>
          <w:szCs w:val="24"/>
          <w:lang w:val="sv-SE"/>
        </w:rPr>
        <w:t xml:space="preserve">kepada Allah dalam diri anak pada tempat pertama </w:t>
      </w:r>
      <w:r w:rsidR="00540534" w:rsidRPr="006D5B30">
        <w:rPr>
          <w:rFonts w:ascii="Times New Roman" w:hAnsi="Times New Roman" w:cs="Times New Roman"/>
          <w:sz w:val="24"/>
          <w:szCs w:val="24"/>
          <w:lang w:val="sv-SE"/>
        </w:rPr>
        <w:t>di</w:t>
      </w:r>
      <w:r w:rsidRPr="006D5B30">
        <w:rPr>
          <w:rFonts w:ascii="Times New Roman" w:hAnsi="Times New Roman" w:cs="Times New Roman"/>
          <w:sz w:val="24"/>
          <w:szCs w:val="24"/>
          <w:lang w:val="sv-SE"/>
        </w:rPr>
        <w:t xml:space="preserve">bentuk </w:t>
      </w:r>
      <w:r w:rsidR="00280AEB" w:rsidRPr="006D5B30">
        <w:rPr>
          <w:rFonts w:ascii="Times New Roman" w:hAnsi="Times New Roman" w:cs="Times New Roman"/>
          <w:sz w:val="24"/>
          <w:szCs w:val="24"/>
          <w:lang w:val="sv-SE"/>
        </w:rPr>
        <w:t xml:space="preserve">oleh orang tua </w:t>
      </w:r>
      <w:r w:rsidRPr="006D5B30">
        <w:rPr>
          <w:rFonts w:ascii="Times New Roman" w:hAnsi="Times New Roman" w:cs="Times New Roman"/>
          <w:sz w:val="24"/>
          <w:szCs w:val="24"/>
          <w:lang w:val="sv-SE"/>
        </w:rPr>
        <w:t xml:space="preserve">melalui pendidikan iman </w:t>
      </w:r>
      <w:r w:rsidR="00280AEB" w:rsidRPr="006D5B30">
        <w:rPr>
          <w:rFonts w:ascii="Times New Roman" w:hAnsi="Times New Roman" w:cs="Times New Roman"/>
          <w:sz w:val="24"/>
          <w:szCs w:val="24"/>
          <w:lang w:val="sv-SE"/>
        </w:rPr>
        <w:t xml:space="preserve">dan keteladanan iman </w:t>
      </w:r>
      <w:r w:rsidRPr="006D5B30">
        <w:rPr>
          <w:rFonts w:ascii="Times New Roman" w:hAnsi="Times New Roman" w:cs="Times New Roman"/>
          <w:sz w:val="24"/>
          <w:szCs w:val="24"/>
          <w:lang w:val="sv-SE"/>
        </w:rPr>
        <w:t>dalam keluarga</w:t>
      </w:r>
      <w:r w:rsidR="00280AEB" w:rsidRPr="006D5B30">
        <w:rPr>
          <w:rFonts w:ascii="Times New Roman" w:hAnsi="Times New Roman" w:cs="Times New Roman"/>
          <w:sz w:val="24"/>
          <w:szCs w:val="24"/>
          <w:lang w:val="sv-SE"/>
        </w:rPr>
        <w:t xml:space="preserve">. </w:t>
      </w:r>
      <w:r w:rsidR="00A87AF0" w:rsidRPr="006D5B30">
        <w:rPr>
          <w:rFonts w:ascii="Times New Roman" w:hAnsi="Times New Roman" w:cs="Times New Roman"/>
          <w:sz w:val="24"/>
          <w:szCs w:val="24"/>
          <w:lang w:val="sv-SE"/>
        </w:rPr>
        <w:t>Pendidikan iman dalam keluarga dapat diberikan oleh o</w:t>
      </w:r>
      <w:r w:rsidR="00CD5FC9" w:rsidRPr="006D5B30">
        <w:rPr>
          <w:rFonts w:ascii="Times New Roman" w:hAnsi="Times New Roman" w:cs="Times New Roman"/>
          <w:sz w:val="24"/>
          <w:szCs w:val="24"/>
          <w:lang w:val="sv-SE"/>
        </w:rPr>
        <w:t xml:space="preserve">rang tua </w:t>
      </w:r>
      <w:r w:rsidR="00A87AF0" w:rsidRPr="006D5B30">
        <w:rPr>
          <w:rFonts w:ascii="Times New Roman" w:hAnsi="Times New Roman" w:cs="Times New Roman"/>
          <w:sz w:val="24"/>
          <w:szCs w:val="24"/>
          <w:lang w:val="sv-SE"/>
        </w:rPr>
        <w:t>melalui doa bersama dalam keluarga, membaca dan merenungkan Kitab Suci secara rutin, mengikuti perayaan Ekari</w:t>
      </w:r>
      <w:r w:rsidR="00350F1F" w:rsidRPr="006D5B30">
        <w:rPr>
          <w:rFonts w:ascii="Times New Roman" w:hAnsi="Times New Roman" w:cs="Times New Roman"/>
          <w:sz w:val="24"/>
          <w:szCs w:val="24"/>
          <w:lang w:val="sv-SE"/>
        </w:rPr>
        <w:t>s</w:t>
      </w:r>
      <w:r w:rsidR="00A87AF0" w:rsidRPr="006D5B30">
        <w:rPr>
          <w:rFonts w:ascii="Times New Roman" w:hAnsi="Times New Roman" w:cs="Times New Roman"/>
          <w:sz w:val="24"/>
          <w:szCs w:val="24"/>
          <w:lang w:val="sv-SE"/>
        </w:rPr>
        <w:t xml:space="preserve">ti secara rutin pada hari minggu atau hari raya, </w:t>
      </w:r>
      <w:r w:rsidR="002B3F17" w:rsidRPr="006D5B30">
        <w:rPr>
          <w:rFonts w:ascii="Times New Roman" w:hAnsi="Times New Roman" w:cs="Times New Roman"/>
          <w:sz w:val="24"/>
          <w:szCs w:val="24"/>
          <w:lang w:val="sv-SE"/>
        </w:rPr>
        <w:t xml:space="preserve">serta </w:t>
      </w:r>
      <w:r w:rsidR="00A87AF0" w:rsidRPr="006D5B30">
        <w:rPr>
          <w:rFonts w:ascii="Times New Roman" w:hAnsi="Times New Roman" w:cs="Times New Roman"/>
          <w:sz w:val="24"/>
          <w:szCs w:val="24"/>
          <w:lang w:val="sv-SE"/>
        </w:rPr>
        <w:t>mengajak anak mengikuti kegiatan doa dan pendalaman Kitab Suci di lingkungan</w:t>
      </w:r>
      <w:r w:rsidR="00FD60CB" w:rsidRPr="006D5B30">
        <w:rPr>
          <w:rFonts w:ascii="Times New Roman" w:hAnsi="Times New Roman" w:cs="Times New Roman"/>
          <w:sz w:val="24"/>
          <w:szCs w:val="24"/>
          <w:lang w:val="sv-SE"/>
        </w:rPr>
        <w:t>.</w:t>
      </w:r>
      <w:r w:rsidR="00A87AF0" w:rsidRPr="006D5B30">
        <w:rPr>
          <w:rFonts w:ascii="Times New Roman" w:hAnsi="Times New Roman" w:cs="Times New Roman"/>
          <w:sz w:val="24"/>
          <w:szCs w:val="24"/>
          <w:lang w:val="sv-SE"/>
        </w:rPr>
        <w:t xml:space="preserve"> Sementara itu, keteladanan iman orang tua dalam keluarga ditunjukkan melalui hidup penuh penyerahan diri kepada Allah, sikap kasih sayang orang tua terhadap anak yang dijiwai oleh imannya akan Allah sebagai Bapa yang penuh kasih, </w:t>
      </w:r>
      <w:r w:rsidR="00682109" w:rsidRPr="006D5B30">
        <w:rPr>
          <w:rFonts w:ascii="Times New Roman" w:hAnsi="Times New Roman" w:cs="Times New Roman"/>
          <w:sz w:val="24"/>
          <w:szCs w:val="24"/>
          <w:lang w:val="sv-SE"/>
        </w:rPr>
        <w:t>selalu bersyukur kepada Allah,</w:t>
      </w:r>
      <w:r w:rsidR="002B3F17" w:rsidRPr="006D5B30">
        <w:rPr>
          <w:rFonts w:ascii="Times New Roman" w:hAnsi="Times New Roman" w:cs="Times New Roman"/>
          <w:sz w:val="24"/>
          <w:szCs w:val="24"/>
          <w:lang w:val="sv-SE"/>
        </w:rPr>
        <w:t xml:space="preserve"> serta</w:t>
      </w:r>
      <w:r w:rsidR="00A87AF0" w:rsidRPr="006D5B30">
        <w:rPr>
          <w:rFonts w:ascii="Times New Roman" w:hAnsi="Times New Roman" w:cs="Times New Roman"/>
          <w:sz w:val="24"/>
          <w:szCs w:val="24"/>
          <w:lang w:val="sv-SE"/>
        </w:rPr>
        <w:t xml:space="preserve"> </w:t>
      </w:r>
      <w:r w:rsidR="00682109" w:rsidRPr="006D5B30">
        <w:rPr>
          <w:rFonts w:ascii="Times New Roman" w:hAnsi="Times New Roman" w:cs="Times New Roman"/>
          <w:sz w:val="24"/>
          <w:szCs w:val="24"/>
          <w:lang w:val="sv-SE"/>
        </w:rPr>
        <w:t>rajin berdoa dan beribadat</w:t>
      </w:r>
      <w:r w:rsidR="00A87AF0" w:rsidRPr="006D5B30">
        <w:rPr>
          <w:rFonts w:ascii="Times New Roman" w:hAnsi="Times New Roman" w:cs="Times New Roman"/>
          <w:sz w:val="24"/>
          <w:szCs w:val="24"/>
          <w:lang w:val="sv-SE"/>
        </w:rPr>
        <w:t>.</w:t>
      </w:r>
    </w:p>
    <w:p w14:paraId="456D2203" w14:textId="02F827FC" w:rsidR="00714D55" w:rsidRPr="006D5B30" w:rsidRDefault="00714D55"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bentukan sikap kasih sayang kepada Allah bermanfaat untuk pembentukan </w:t>
      </w:r>
      <w:r w:rsidR="00E27DCB" w:rsidRPr="006D5B30">
        <w:rPr>
          <w:rFonts w:ascii="Times New Roman" w:hAnsi="Times New Roman" w:cs="Times New Roman"/>
          <w:sz w:val="24"/>
          <w:szCs w:val="24"/>
          <w:lang w:val="sv-SE"/>
        </w:rPr>
        <w:t>sikap serta karakter</w:t>
      </w:r>
      <w:r w:rsidRPr="006D5B30">
        <w:rPr>
          <w:rFonts w:ascii="Times New Roman" w:hAnsi="Times New Roman" w:cs="Times New Roman"/>
          <w:sz w:val="24"/>
          <w:szCs w:val="24"/>
          <w:lang w:val="sv-SE"/>
        </w:rPr>
        <w:t xml:space="preserve"> anak</w:t>
      </w:r>
      <w:r w:rsidR="00A87AF0" w:rsidRPr="006D5B30">
        <w:rPr>
          <w:rFonts w:ascii="Times New Roman" w:hAnsi="Times New Roman" w:cs="Times New Roman"/>
          <w:sz w:val="24"/>
          <w:szCs w:val="24"/>
          <w:lang w:val="sv-SE"/>
        </w:rPr>
        <w:t xml:space="preserve"> </w:t>
      </w:r>
      <w:r w:rsidR="00E27DCB" w:rsidRPr="006D5B30">
        <w:rPr>
          <w:rFonts w:ascii="Times New Roman" w:hAnsi="Times New Roman" w:cs="Times New Roman"/>
          <w:sz w:val="24"/>
          <w:szCs w:val="24"/>
          <w:lang w:val="sv-SE"/>
        </w:rPr>
        <w:t xml:space="preserve">karena </w:t>
      </w:r>
      <w:r w:rsidR="00A87AF0" w:rsidRPr="006D5B30">
        <w:rPr>
          <w:rFonts w:ascii="Times New Roman" w:hAnsi="Times New Roman" w:cs="Times New Roman"/>
          <w:sz w:val="24"/>
          <w:szCs w:val="24"/>
          <w:lang w:val="sv-SE"/>
        </w:rPr>
        <w:t xml:space="preserve">sikap </w:t>
      </w:r>
      <w:r w:rsidR="00E27DCB" w:rsidRPr="006D5B30">
        <w:rPr>
          <w:rFonts w:ascii="Times New Roman" w:hAnsi="Times New Roman" w:cs="Times New Roman"/>
          <w:sz w:val="24"/>
          <w:szCs w:val="24"/>
          <w:lang w:val="sv-SE"/>
        </w:rPr>
        <w:t xml:space="preserve">kasih </w:t>
      </w:r>
      <w:r w:rsidR="00A87AF0" w:rsidRPr="006D5B30">
        <w:rPr>
          <w:rFonts w:ascii="Times New Roman" w:hAnsi="Times New Roman" w:cs="Times New Roman"/>
          <w:sz w:val="24"/>
          <w:szCs w:val="24"/>
          <w:lang w:val="sv-SE"/>
        </w:rPr>
        <w:t xml:space="preserve">sayang kepada Allah </w:t>
      </w:r>
      <w:r w:rsidR="00BB7AA3" w:rsidRPr="006D5B30">
        <w:rPr>
          <w:rFonts w:ascii="Times New Roman" w:hAnsi="Times New Roman" w:cs="Times New Roman"/>
          <w:sz w:val="24"/>
          <w:szCs w:val="24"/>
          <w:lang w:val="sv-SE"/>
        </w:rPr>
        <w:t xml:space="preserve">yang ditunjukkan melalui semangat membaca Kitab Suci, menghadiri perayaan Ekaristi, dan </w:t>
      </w:r>
      <w:r w:rsidR="002B3F17" w:rsidRPr="006D5B30">
        <w:rPr>
          <w:rFonts w:ascii="Times New Roman" w:hAnsi="Times New Roman" w:cs="Times New Roman"/>
          <w:sz w:val="24"/>
          <w:szCs w:val="24"/>
          <w:lang w:val="sv-SE"/>
        </w:rPr>
        <w:t>ber</w:t>
      </w:r>
      <w:r w:rsidR="00BB7AA3" w:rsidRPr="006D5B30">
        <w:rPr>
          <w:rFonts w:ascii="Times New Roman" w:hAnsi="Times New Roman" w:cs="Times New Roman"/>
          <w:sz w:val="24"/>
          <w:szCs w:val="24"/>
          <w:lang w:val="sv-SE"/>
        </w:rPr>
        <w:t xml:space="preserve">doa dalam keluarga dapat membentuk sikap </w:t>
      </w:r>
      <w:r w:rsidR="00E27DCB" w:rsidRPr="006D5B30">
        <w:rPr>
          <w:rFonts w:ascii="Times New Roman" w:hAnsi="Times New Roman" w:cs="Times New Roman"/>
          <w:sz w:val="24"/>
          <w:szCs w:val="24"/>
          <w:lang w:val="sv-SE"/>
        </w:rPr>
        <w:t>sabar, murah hati, tidak cemburu, tidak sombong, tidak pemarah, tidak menutupi segala sesuatu,</w:t>
      </w:r>
      <w:r w:rsidR="008A092A" w:rsidRPr="006D5B30">
        <w:rPr>
          <w:rFonts w:ascii="Times New Roman" w:hAnsi="Times New Roman" w:cs="Times New Roman"/>
          <w:sz w:val="24"/>
          <w:szCs w:val="24"/>
          <w:lang w:val="sv-SE"/>
        </w:rPr>
        <w:t xml:space="preserve"> dan lain sebagainya. </w:t>
      </w:r>
      <w:r w:rsidR="00540534" w:rsidRPr="006D5B30">
        <w:rPr>
          <w:rFonts w:ascii="Times New Roman" w:hAnsi="Times New Roman" w:cs="Times New Roman"/>
          <w:sz w:val="24"/>
          <w:szCs w:val="24"/>
          <w:lang w:val="sv-SE"/>
        </w:rPr>
        <w:t xml:space="preserve">Pembentukan sikap dan karakter </w:t>
      </w:r>
      <w:r w:rsidR="00FD60CB" w:rsidRPr="006D5B30">
        <w:rPr>
          <w:rFonts w:ascii="Times New Roman" w:hAnsi="Times New Roman" w:cs="Times New Roman"/>
          <w:sz w:val="24"/>
          <w:szCs w:val="24"/>
          <w:lang w:val="sv-SE"/>
        </w:rPr>
        <w:t xml:space="preserve">ini dapat membantu anak hidup damai, saling mencintai, belajar mengampuni, dan berbagi dalam keluarga, sekolah, dan di lingkungan masyarakat sekitarnya. </w:t>
      </w:r>
    </w:p>
    <w:p w14:paraId="1EBC9A31" w14:textId="77777777" w:rsidR="002B3F17" w:rsidRPr="006D5B30" w:rsidRDefault="002B3F17" w:rsidP="006C73C4">
      <w:pPr>
        <w:pStyle w:val="ListParagraph"/>
        <w:spacing w:after="0" w:line="480" w:lineRule="auto"/>
        <w:ind w:left="0" w:firstLine="720"/>
        <w:jc w:val="both"/>
        <w:rPr>
          <w:rFonts w:ascii="Times New Roman" w:hAnsi="Times New Roman" w:cs="Times New Roman"/>
          <w:b/>
          <w:bCs/>
          <w:sz w:val="24"/>
          <w:szCs w:val="24"/>
          <w:lang w:val="sv-SE"/>
        </w:rPr>
      </w:pPr>
    </w:p>
    <w:p w14:paraId="51DA8929" w14:textId="630BBCC3" w:rsidR="008A092A" w:rsidRPr="006D5B30" w:rsidRDefault="00D922CB">
      <w:pPr>
        <w:pStyle w:val="Subbab23"/>
        <w:numPr>
          <w:ilvl w:val="0"/>
          <w:numId w:val="41"/>
        </w:numPr>
        <w:spacing w:before="0"/>
        <w:ind w:left="426" w:hanging="426"/>
      </w:pPr>
      <w:bookmarkStart w:id="50" w:name="_Toc203805002"/>
      <w:bookmarkEnd w:id="49"/>
      <w:r w:rsidRPr="006D5B30">
        <w:t xml:space="preserve">Kasih Sayang </w:t>
      </w:r>
      <w:r w:rsidR="002B3F17" w:rsidRPr="006D5B30">
        <w:t>k</w:t>
      </w:r>
      <w:r w:rsidRPr="006D5B30">
        <w:t>epada Sesama</w:t>
      </w:r>
      <w:bookmarkEnd w:id="50"/>
    </w:p>
    <w:p w14:paraId="6D8F136C" w14:textId="1B81A737" w:rsidR="008A092A" w:rsidRPr="006D5B30" w:rsidRDefault="008A092A" w:rsidP="006C73C4">
      <w:pPr>
        <w:pStyle w:val="ListParagraph"/>
        <w:spacing w:after="0" w:line="480" w:lineRule="auto"/>
        <w:ind w:left="0" w:firstLine="720"/>
        <w:jc w:val="both"/>
        <w:rPr>
          <w:rFonts w:ascii="Times New Roman" w:hAnsi="Times New Roman" w:cs="Times New Roman"/>
          <w:sz w:val="24"/>
          <w:szCs w:val="24"/>
          <w:lang w:val="sv-SE"/>
        </w:rPr>
      </w:pPr>
      <w:bookmarkStart w:id="51" w:name="_Hlk201410266"/>
      <w:r w:rsidRPr="006D5B30">
        <w:rPr>
          <w:rFonts w:ascii="Times New Roman" w:hAnsi="Times New Roman" w:cs="Times New Roman"/>
          <w:sz w:val="24"/>
          <w:szCs w:val="24"/>
          <w:lang w:val="sv-SE"/>
        </w:rPr>
        <w:t xml:space="preserve">Kasih sayang kepada Allah </w:t>
      </w:r>
      <w:r w:rsidR="007D6964" w:rsidRPr="006D5B30">
        <w:rPr>
          <w:rFonts w:ascii="Times New Roman" w:hAnsi="Times New Roman" w:cs="Times New Roman"/>
          <w:sz w:val="24"/>
          <w:szCs w:val="24"/>
          <w:lang w:val="sv-SE"/>
        </w:rPr>
        <w:t xml:space="preserve">yang tidak kelihatan </w:t>
      </w:r>
      <w:r w:rsidRPr="006D5B30">
        <w:rPr>
          <w:rFonts w:ascii="Times New Roman" w:hAnsi="Times New Roman" w:cs="Times New Roman"/>
          <w:sz w:val="24"/>
          <w:szCs w:val="24"/>
          <w:lang w:val="sv-SE"/>
        </w:rPr>
        <w:t>dapat diwujudkan melalui kasih sayang kepada sesama</w:t>
      </w:r>
      <w:r w:rsidR="007D6964" w:rsidRPr="006D5B30">
        <w:rPr>
          <w:rFonts w:ascii="Times New Roman" w:hAnsi="Times New Roman" w:cs="Times New Roman"/>
          <w:sz w:val="24"/>
          <w:szCs w:val="24"/>
          <w:lang w:val="sv-SE"/>
        </w:rPr>
        <w:t xml:space="preserve"> yang kelihatan</w:t>
      </w:r>
      <w:r w:rsidRPr="006D5B30">
        <w:rPr>
          <w:rFonts w:ascii="Times New Roman" w:hAnsi="Times New Roman" w:cs="Times New Roman"/>
          <w:sz w:val="24"/>
          <w:szCs w:val="24"/>
          <w:lang w:val="sv-SE"/>
        </w:rPr>
        <w:t xml:space="preserve">. </w:t>
      </w:r>
      <w:r w:rsidR="006A56EF" w:rsidRPr="006D5B30">
        <w:rPr>
          <w:rFonts w:ascii="Times New Roman" w:hAnsi="Times New Roman" w:cs="Times New Roman"/>
          <w:sz w:val="24"/>
          <w:szCs w:val="24"/>
          <w:lang w:val="sv-SE"/>
        </w:rPr>
        <w:t xml:space="preserve">Surat </w:t>
      </w:r>
      <w:r w:rsidR="007D6964" w:rsidRPr="006D5B30">
        <w:rPr>
          <w:rFonts w:ascii="Times New Roman" w:hAnsi="Times New Roman" w:cs="Times New Roman"/>
          <w:sz w:val="24"/>
          <w:szCs w:val="24"/>
          <w:lang w:val="sv-SE"/>
        </w:rPr>
        <w:t xml:space="preserve">Yohanes </w:t>
      </w:r>
      <w:r w:rsidR="006A56EF" w:rsidRPr="006D5B30">
        <w:rPr>
          <w:rFonts w:ascii="Times New Roman" w:hAnsi="Times New Roman" w:cs="Times New Roman"/>
          <w:sz w:val="24"/>
          <w:szCs w:val="24"/>
          <w:lang w:val="sv-SE"/>
        </w:rPr>
        <w:t xml:space="preserve">(1 Yoh </w:t>
      </w:r>
      <w:r w:rsidR="007D6964" w:rsidRPr="006D5B30">
        <w:rPr>
          <w:rFonts w:ascii="Times New Roman" w:hAnsi="Times New Roman" w:cs="Times New Roman"/>
          <w:sz w:val="24"/>
          <w:szCs w:val="24"/>
          <w:lang w:val="sv-SE"/>
        </w:rPr>
        <w:t>4:20</w:t>
      </w:r>
      <w:r w:rsidR="006A56EF" w:rsidRPr="006D5B30">
        <w:rPr>
          <w:rFonts w:ascii="Times New Roman" w:hAnsi="Times New Roman" w:cs="Times New Roman"/>
          <w:sz w:val="24"/>
          <w:szCs w:val="24"/>
          <w:lang w:val="sv-SE"/>
        </w:rPr>
        <w:t xml:space="preserve">) </w:t>
      </w:r>
      <w:r w:rsidR="007D6964" w:rsidRPr="006D5B30">
        <w:rPr>
          <w:rFonts w:ascii="Times New Roman" w:hAnsi="Times New Roman" w:cs="Times New Roman"/>
          <w:sz w:val="24"/>
          <w:szCs w:val="24"/>
          <w:lang w:val="sv-SE"/>
        </w:rPr>
        <w:t xml:space="preserve">mengatakan, “jikalau seseorang berkata: “Aku mengasihi Allah,” dan ia membenci saudaranya, maka ia adalah pendusta, karena barangsiapa tidak mengasihi saudaranya yang dilihatnya, tidak mungkin mengasihi Allah, yang tidak dilihatnya.” Santo Yohanes </w:t>
      </w:r>
      <w:r w:rsidR="006A56EF" w:rsidRPr="006D5B30">
        <w:rPr>
          <w:rFonts w:ascii="Times New Roman" w:hAnsi="Times New Roman" w:cs="Times New Roman"/>
          <w:sz w:val="24"/>
          <w:szCs w:val="24"/>
          <w:lang w:val="sv-SE"/>
        </w:rPr>
        <w:t xml:space="preserve">menegaskan bahwa </w:t>
      </w:r>
      <w:r w:rsidR="007D6964" w:rsidRPr="006D5B30">
        <w:rPr>
          <w:rFonts w:ascii="Times New Roman" w:hAnsi="Times New Roman" w:cs="Times New Roman"/>
          <w:sz w:val="24"/>
          <w:szCs w:val="24"/>
          <w:lang w:val="sv-SE"/>
        </w:rPr>
        <w:t xml:space="preserve">bukti </w:t>
      </w:r>
      <w:r w:rsidR="00543169" w:rsidRPr="006D5B30">
        <w:rPr>
          <w:rFonts w:ascii="Times New Roman" w:hAnsi="Times New Roman" w:cs="Times New Roman"/>
          <w:sz w:val="24"/>
          <w:szCs w:val="24"/>
          <w:lang w:val="sv-SE"/>
        </w:rPr>
        <w:t>konkret</w:t>
      </w:r>
      <w:r w:rsidR="006A56EF" w:rsidRPr="006D5B30">
        <w:rPr>
          <w:rFonts w:ascii="Times New Roman" w:hAnsi="Times New Roman" w:cs="Times New Roman"/>
          <w:sz w:val="24"/>
          <w:szCs w:val="24"/>
          <w:lang w:val="sv-SE"/>
        </w:rPr>
        <w:t xml:space="preserve"> seseorang yang sungguh-sungguh me</w:t>
      </w:r>
      <w:r w:rsidR="007D6964" w:rsidRPr="006D5B30">
        <w:rPr>
          <w:rFonts w:ascii="Times New Roman" w:hAnsi="Times New Roman" w:cs="Times New Roman"/>
          <w:sz w:val="24"/>
          <w:szCs w:val="24"/>
          <w:lang w:val="sv-SE"/>
        </w:rPr>
        <w:t xml:space="preserve">ngasihi Allah ialah </w:t>
      </w:r>
      <w:r w:rsidR="006A56EF" w:rsidRPr="006D5B30">
        <w:rPr>
          <w:rFonts w:ascii="Times New Roman" w:hAnsi="Times New Roman" w:cs="Times New Roman"/>
          <w:sz w:val="24"/>
          <w:szCs w:val="24"/>
          <w:lang w:val="sv-SE"/>
        </w:rPr>
        <w:t>mengasihi sesamanya</w:t>
      </w:r>
      <w:r w:rsidR="007D6964" w:rsidRPr="006D5B30">
        <w:rPr>
          <w:rFonts w:ascii="Times New Roman" w:hAnsi="Times New Roman" w:cs="Times New Roman"/>
          <w:sz w:val="24"/>
          <w:szCs w:val="24"/>
          <w:lang w:val="sv-SE"/>
        </w:rPr>
        <w:t xml:space="preserve"> </w:t>
      </w:r>
      <w:r w:rsidR="007D6964" w:rsidRPr="006D5B30">
        <w:rPr>
          <w:rFonts w:ascii="Times New Roman" w:hAnsi="Times New Roman" w:cs="Times New Roman"/>
          <w:sz w:val="24"/>
          <w:szCs w:val="24"/>
        </w:rPr>
        <w:fldChar w:fldCharType="begin"/>
      </w:r>
      <w:r w:rsidR="00F72759" w:rsidRPr="006D5B30">
        <w:rPr>
          <w:rFonts w:ascii="Times New Roman" w:hAnsi="Times New Roman" w:cs="Times New Roman"/>
          <w:sz w:val="24"/>
          <w:szCs w:val="24"/>
          <w:lang w:val="sv-SE"/>
        </w:rPr>
        <w:instrText xml:space="preserve"> ADDIN ZOTERO_ITEM CSL_CITATION {"citationID":"C51gCMpM","properties":{"formattedCitation":"(Maia, 2019)","plainCitation":"(Maia, 2019)","dontUpdate":true,"noteIndex":0},"citationItems":[{"id":28,"uris":["http://zotero.org/users/local/UiSBHLCM/items/UII86Q3L"],"itemData":{"id":28,"type":"article-journal","container-title":"Jurnal Masalah Pastoral","DOI":"10.60011/jumpa.v7i0-1.75","ISSN":"2615-0751","issue":"0-1","language":"id","license":"Hak Cipta (c) 2019","note":"number: 0-1","page":"1-11","source":"ojs.stkyakobus.ac.id","title":"Iman, Harapan dan Kasih Merupakan Kabajikan Utama Hidup Kristiani","volume":"7","author":[{"family":"Maia","given":"Jose"}],"issued":{"date-parts":[["2019",1,7]]}}}],"schema":"https://github.com/citation-style-language/schema/raw/master/csl-citation.json"} </w:instrText>
      </w:r>
      <w:r w:rsidR="007D6964" w:rsidRPr="006D5B30">
        <w:rPr>
          <w:rFonts w:ascii="Times New Roman" w:hAnsi="Times New Roman" w:cs="Times New Roman"/>
          <w:sz w:val="24"/>
          <w:szCs w:val="24"/>
        </w:rPr>
        <w:fldChar w:fldCharType="separate"/>
      </w:r>
      <w:r w:rsidR="007D6964" w:rsidRPr="006D5B30">
        <w:rPr>
          <w:rFonts w:ascii="Times New Roman" w:hAnsi="Times New Roman" w:cs="Times New Roman"/>
          <w:sz w:val="24"/>
          <w:lang w:val="sv-SE"/>
        </w:rPr>
        <w:t>(Maia, 2019:8)</w:t>
      </w:r>
      <w:r w:rsidR="007D6964" w:rsidRPr="006D5B30">
        <w:rPr>
          <w:rFonts w:ascii="Times New Roman" w:hAnsi="Times New Roman" w:cs="Times New Roman"/>
          <w:sz w:val="24"/>
          <w:szCs w:val="24"/>
        </w:rPr>
        <w:fldChar w:fldCharType="end"/>
      </w:r>
      <w:r w:rsidR="007D6964" w:rsidRPr="006D5B30">
        <w:rPr>
          <w:rFonts w:ascii="Times New Roman" w:hAnsi="Times New Roman" w:cs="Times New Roman"/>
          <w:sz w:val="24"/>
          <w:szCs w:val="24"/>
          <w:lang w:val="sv-SE"/>
        </w:rPr>
        <w:t xml:space="preserve">. </w:t>
      </w:r>
      <w:r w:rsidR="009829EE" w:rsidRPr="006D5B30">
        <w:rPr>
          <w:rFonts w:ascii="Times New Roman" w:hAnsi="Times New Roman" w:cs="Times New Roman"/>
          <w:sz w:val="24"/>
          <w:szCs w:val="24"/>
          <w:lang w:val="sv-SE"/>
        </w:rPr>
        <w:t>Yesus</w:t>
      </w:r>
      <w:r w:rsidR="00703946" w:rsidRPr="006D5B30">
        <w:rPr>
          <w:rFonts w:ascii="Times New Roman" w:hAnsi="Times New Roman" w:cs="Times New Roman"/>
          <w:sz w:val="24"/>
          <w:szCs w:val="24"/>
          <w:lang w:val="sv-SE"/>
        </w:rPr>
        <w:t xml:space="preserve"> juga menghendaki</w:t>
      </w:r>
      <w:r w:rsidR="009829EE" w:rsidRPr="006D5B30">
        <w:rPr>
          <w:rFonts w:ascii="Times New Roman" w:hAnsi="Times New Roman" w:cs="Times New Roman"/>
          <w:sz w:val="24"/>
          <w:szCs w:val="24"/>
          <w:lang w:val="sv-SE"/>
        </w:rPr>
        <w:t xml:space="preserve"> agar </w:t>
      </w:r>
      <w:r w:rsidR="0096431E" w:rsidRPr="006D5B30">
        <w:rPr>
          <w:rFonts w:ascii="Times New Roman" w:hAnsi="Times New Roman" w:cs="Times New Roman"/>
          <w:sz w:val="24"/>
          <w:szCs w:val="24"/>
          <w:lang w:val="sv-SE"/>
        </w:rPr>
        <w:t xml:space="preserve">setiap orang mengasihi sesamanya. </w:t>
      </w:r>
      <w:r w:rsidR="009829EE" w:rsidRPr="006D5B30">
        <w:rPr>
          <w:rFonts w:ascii="Times New Roman" w:hAnsi="Times New Roman" w:cs="Times New Roman"/>
          <w:sz w:val="24"/>
          <w:szCs w:val="24"/>
          <w:lang w:val="sv-SE"/>
        </w:rPr>
        <w:t xml:space="preserve">“Inilah perintah-Ku: yaitu supaya kamu saling mengasihi, seperti Aku telah mengasihi kamu” (Yoh 15:12). </w:t>
      </w:r>
      <w:r w:rsidR="00703946" w:rsidRPr="006D5B30">
        <w:rPr>
          <w:rFonts w:ascii="Times New Roman" w:hAnsi="Times New Roman" w:cs="Times New Roman"/>
          <w:sz w:val="24"/>
          <w:szCs w:val="24"/>
          <w:lang w:val="sv-SE"/>
        </w:rPr>
        <w:t>Kasih yang dikehendaki Yesus yaitu kasih kepada semua orang tanpa terkecuali, termasuk mengasihi musuh-musuh, orang yang terasing</w:t>
      </w:r>
      <w:r w:rsidR="0096431E" w:rsidRPr="006D5B30">
        <w:rPr>
          <w:rFonts w:ascii="Times New Roman" w:hAnsi="Times New Roman" w:cs="Times New Roman"/>
          <w:sz w:val="24"/>
          <w:szCs w:val="24"/>
          <w:lang w:val="sv-SE"/>
        </w:rPr>
        <w:t>kan</w:t>
      </w:r>
      <w:r w:rsidR="00703946" w:rsidRPr="006D5B30">
        <w:rPr>
          <w:rFonts w:ascii="Times New Roman" w:hAnsi="Times New Roman" w:cs="Times New Roman"/>
          <w:sz w:val="24"/>
          <w:szCs w:val="24"/>
          <w:lang w:val="sv-SE"/>
        </w:rPr>
        <w:t xml:space="preserve">, anak-anak, dan kaum miskin. </w:t>
      </w:r>
    </w:p>
    <w:p w14:paraId="402D0578" w14:textId="3018E5FA" w:rsidR="007B0851" w:rsidRPr="006D5B30" w:rsidRDefault="00351848" w:rsidP="006C73C4">
      <w:pPr>
        <w:pStyle w:val="ListParagraph"/>
        <w:spacing w:after="0" w:line="480" w:lineRule="auto"/>
        <w:ind w:left="0" w:firstLine="720"/>
        <w:jc w:val="both"/>
        <w:rPr>
          <w:rFonts w:ascii="Times New Roman" w:hAnsi="Times New Roman" w:cs="Times New Roman"/>
          <w:sz w:val="24"/>
          <w:szCs w:val="24"/>
          <w:lang w:val="sv-SE"/>
        </w:rPr>
      </w:pPr>
      <w:bookmarkStart w:id="52" w:name="_Hlk201410302"/>
      <w:bookmarkEnd w:id="51"/>
      <w:r w:rsidRPr="006D5B30">
        <w:rPr>
          <w:rFonts w:ascii="Times New Roman" w:hAnsi="Times New Roman" w:cs="Times New Roman"/>
          <w:sz w:val="24"/>
          <w:szCs w:val="24"/>
          <w:lang w:val="sv-SE"/>
        </w:rPr>
        <w:t xml:space="preserve">Pendidikan iman yang dilakukan orang tua </w:t>
      </w:r>
      <w:r w:rsidR="0096431E" w:rsidRPr="006D5B30">
        <w:rPr>
          <w:rFonts w:ascii="Times New Roman" w:hAnsi="Times New Roman" w:cs="Times New Roman"/>
          <w:sz w:val="24"/>
          <w:szCs w:val="24"/>
          <w:lang w:val="sv-SE"/>
        </w:rPr>
        <w:t xml:space="preserve">dalam keluarga </w:t>
      </w:r>
      <w:r w:rsidRPr="006D5B30">
        <w:rPr>
          <w:rFonts w:ascii="Times New Roman" w:hAnsi="Times New Roman" w:cs="Times New Roman"/>
          <w:sz w:val="24"/>
          <w:szCs w:val="24"/>
          <w:lang w:val="sv-SE"/>
        </w:rPr>
        <w:t xml:space="preserve">memiliki peran penting dalam membentuk sikap kasih sayang kepada sesama dalam diri anak. Orang tua sebagai pendidik pertama dan utama </w:t>
      </w:r>
      <w:r w:rsidR="0096431E" w:rsidRPr="006D5B30">
        <w:rPr>
          <w:rFonts w:ascii="Times New Roman" w:hAnsi="Times New Roman" w:cs="Times New Roman"/>
          <w:sz w:val="24"/>
          <w:szCs w:val="24"/>
          <w:lang w:val="sv-SE"/>
        </w:rPr>
        <w:t xml:space="preserve">dalam keluarga </w:t>
      </w:r>
      <w:r w:rsidRPr="006D5B30">
        <w:rPr>
          <w:rFonts w:ascii="Times New Roman" w:hAnsi="Times New Roman" w:cs="Times New Roman"/>
          <w:sz w:val="24"/>
          <w:szCs w:val="24"/>
          <w:lang w:val="sv-SE"/>
        </w:rPr>
        <w:t xml:space="preserve">dapat memberikan </w:t>
      </w:r>
      <w:r w:rsidR="0096431E" w:rsidRPr="006D5B30">
        <w:rPr>
          <w:rFonts w:ascii="Times New Roman" w:hAnsi="Times New Roman" w:cs="Times New Roman"/>
          <w:sz w:val="24"/>
          <w:szCs w:val="24"/>
          <w:lang w:val="sv-SE"/>
        </w:rPr>
        <w:t xml:space="preserve">pendidikan iman kepada anak melalui </w:t>
      </w:r>
      <w:r w:rsidRPr="006D5B30">
        <w:rPr>
          <w:rFonts w:ascii="Times New Roman" w:hAnsi="Times New Roman" w:cs="Times New Roman"/>
          <w:sz w:val="24"/>
          <w:szCs w:val="24"/>
          <w:lang w:val="sv-SE"/>
        </w:rPr>
        <w:t>teladan</w:t>
      </w:r>
      <w:r w:rsidR="0096431E" w:rsidRPr="006D5B30">
        <w:rPr>
          <w:rFonts w:ascii="Times New Roman" w:hAnsi="Times New Roman" w:cs="Times New Roman"/>
          <w:sz w:val="24"/>
          <w:szCs w:val="24"/>
          <w:lang w:val="sv-SE"/>
        </w:rPr>
        <w:t xml:space="preserve"> hidup yang dijiwai oleh iman. Keteladanan hidup yang dijiwai oleh iman dapat dilihat dari</w:t>
      </w:r>
      <w:r w:rsidRPr="006D5B30">
        <w:rPr>
          <w:rFonts w:ascii="Times New Roman" w:hAnsi="Times New Roman" w:cs="Times New Roman"/>
          <w:sz w:val="24"/>
          <w:szCs w:val="24"/>
          <w:lang w:val="sv-SE"/>
        </w:rPr>
        <w:t xml:space="preserve"> sikap saling mengasihi </w:t>
      </w:r>
      <w:r w:rsidR="0096431E" w:rsidRPr="006D5B30">
        <w:rPr>
          <w:rFonts w:ascii="Times New Roman" w:hAnsi="Times New Roman" w:cs="Times New Roman"/>
          <w:sz w:val="24"/>
          <w:szCs w:val="24"/>
          <w:lang w:val="sv-SE"/>
        </w:rPr>
        <w:t xml:space="preserve">dalam keluarga terutama </w:t>
      </w:r>
      <w:r w:rsidR="007B0851" w:rsidRPr="006D5B30">
        <w:rPr>
          <w:rFonts w:ascii="Times New Roman" w:hAnsi="Times New Roman" w:cs="Times New Roman"/>
          <w:sz w:val="24"/>
          <w:szCs w:val="24"/>
          <w:lang w:val="sv-SE"/>
        </w:rPr>
        <w:t xml:space="preserve">kasih sayang </w:t>
      </w:r>
      <w:r w:rsidRPr="006D5B30">
        <w:rPr>
          <w:rFonts w:ascii="Times New Roman" w:hAnsi="Times New Roman" w:cs="Times New Roman"/>
          <w:sz w:val="24"/>
          <w:szCs w:val="24"/>
          <w:lang w:val="sv-SE"/>
        </w:rPr>
        <w:t xml:space="preserve">antara suami istri, ayah anak, </w:t>
      </w:r>
      <w:r w:rsidR="002B3F17" w:rsidRPr="006D5B30">
        <w:rPr>
          <w:rFonts w:ascii="Times New Roman" w:hAnsi="Times New Roman" w:cs="Times New Roman"/>
          <w:sz w:val="24"/>
          <w:szCs w:val="24"/>
          <w:lang w:val="sv-SE"/>
        </w:rPr>
        <w:t>serta</w:t>
      </w:r>
      <w:r w:rsidR="007B0851"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ibu anak. </w:t>
      </w:r>
      <w:r w:rsidR="007B0851" w:rsidRPr="006D5B30">
        <w:rPr>
          <w:rFonts w:ascii="Times New Roman" w:hAnsi="Times New Roman" w:cs="Times New Roman"/>
          <w:sz w:val="24"/>
          <w:szCs w:val="24"/>
          <w:lang w:val="sv-SE"/>
        </w:rPr>
        <w:t xml:space="preserve">Keteladanan terkait sikap kasih sayang </w:t>
      </w:r>
      <w:r w:rsidRPr="006D5B30">
        <w:rPr>
          <w:rFonts w:ascii="Times New Roman" w:hAnsi="Times New Roman" w:cs="Times New Roman"/>
          <w:sz w:val="24"/>
          <w:szCs w:val="24"/>
          <w:lang w:val="sv-SE"/>
        </w:rPr>
        <w:t xml:space="preserve">sehari-hari </w:t>
      </w:r>
      <w:r w:rsidR="007B0851" w:rsidRPr="006D5B30">
        <w:rPr>
          <w:rFonts w:ascii="Times New Roman" w:hAnsi="Times New Roman" w:cs="Times New Roman"/>
          <w:sz w:val="24"/>
          <w:szCs w:val="24"/>
          <w:lang w:val="sv-SE"/>
        </w:rPr>
        <w:t xml:space="preserve">dalam keluarga </w:t>
      </w:r>
      <w:r w:rsidRPr="006D5B30">
        <w:rPr>
          <w:rFonts w:ascii="Times New Roman" w:hAnsi="Times New Roman" w:cs="Times New Roman"/>
          <w:sz w:val="24"/>
          <w:szCs w:val="24"/>
          <w:lang w:val="sv-SE"/>
        </w:rPr>
        <w:t xml:space="preserve">diharapkan dapat menjadi contoh bagi anak-anak. </w:t>
      </w:r>
    </w:p>
    <w:p w14:paraId="0EC8D540" w14:textId="556F1F33" w:rsidR="009829EE" w:rsidRPr="006D5B30" w:rsidRDefault="00BC631A"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bentukan sikap kasih sayang kepada sesama </w:t>
      </w:r>
      <w:r w:rsidR="00F048E1" w:rsidRPr="006D5B30">
        <w:rPr>
          <w:rFonts w:ascii="Times New Roman" w:hAnsi="Times New Roman" w:cs="Times New Roman"/>
          <w:sz w:val="24"/>
          <w:szCs w:val="24"/>
          <w:lang w:val="sv-SE"/>
        </w:rPr>
        <w:t xml:space="preserve">dalam diri anak memberi dampak </w:t>
      </w:r>
      <w:r w:rsidRPr="006D5B30">
        <w:rPr>
          <w:rFonts w:ascii="Times New Roman" w:hAnsi="Times New Roman" w:cs="Times New Roman"/>
          <w:sz w:val="24"/>
          <w:szCs w:val="24"/>
          <w:lang w:val="sv-SE"/>
        </w:rPr>
        <w:t xml:space="preserve">positif bagi </w:t>
      </w:r>
      <w:r w:rsidR="00F048E1" w:rsidRPr="006D5B30">
        <w:rPr>
          <w:rFonts w:ascii="Times New Roman" w:hAnsi="Times New Roman" w:cs="Times New Roman"/>
          <w:sz w:val="24"/>
          <w:szCs w:val="24"/>
          <w:lang w:val="sv-SE"/>
        </w:rPr>
        <w:t>pembentukan karakter dan ke</w:t>
      </w:r>
      <w:r w:rsidRPr="006D5B30">
        <w:rPr>
          <w:rFonts w:ascii="Times New Roman" w:hAnsi="Times New Roman" w:cs="Times New Roman"/>
          <w:sz w:val="24"/>
          <w:szCs w:val="24"/>
          <w:lang w:val="sv-SE"/>
        </w:rPr>
        <w:t>hidup</w:t>
      </w:r>
      <w:r w:rsidR="00F048E1" w:rsidRPr="006D5B30">
        <w:rPr>
          <w:rFonts w:ascii="Times New Roman" w:hAnsi="Times New Roman" w:cs="Times New Roman"/>
          <w:sz w:val="24"/>
          <w:szCs w:val="24"/>
          <w:lang w:val="sv-SE"/>
        </w:rPr>
        <w:t>an</w:t>
      </w:r>
      <w:r w:rsidRPr="006D5B30">
        <w:rPr>
          <w:rFonts w:ascii="Times New Roman" w:hAnsi="Times New Roman" w:cs="Times New Roman"/>
          <w:sz w:val="24"/>
          <w:szCs w:val="24"/>
          <w:lang w:val="sv-SE"/>
        </w:rPr>
        <w:t xml:space="preserve"> sosial anak</w:t>
      </w:r>
      <w:r w:rsidR="00FD2D16" w:rsidRPr="006D5B30">
        <w:rPr>
          <w:rFonts w:ascii="Times New Roman" w:hAnsi="Times New Roman" w:cs="Times New Roman"/>
          <w:sz w:val="24"/>
          <w:szCs w:val="24"/>
          <w:lang w:val="sv-SE"/>
        </w:rPr>
        <w:t xml:space="preserve">. </w:t>
      </w:r>
      <w:r w:rsidR="00932BF8" w:rsidRPr="006D5B30">
        <w:rPr>
          <w:rFonts w:ascii="Times New Roman" w:hAnsi="Times New Roman" w:cs="Times New Roman"/>
          <w:sz w:val="24"/>
          <w:szCs w:val="24"/>
          <w:lang w:val="sv-SE"/>
        </w:rPr>
        <w:t xml:space="preserve">Bukti </w:t>
      </w:r>
      <w:r w:rsidR="00543169" w:rsidRPr="006D5B30">
        <w:rPr>
          <w:rFonts w:ascii="Times New Roman" w:hAnsi="Times New Roman" w:cs="Times New Roman"/>
          <w:sz w:val="24"/>
          <w:szCs w:val="24"/>
          <w:lang w:val="sv-SE"/>
        </w:rPr>
        <w:t>konkret</w:t>
      </w:r>
      <w:r w:rsidR="00932BF8" w:rsidRPr="006D5B30">
        <w:rPr>
          <w:rFonts w:ascii="Times New Roman" w:hAnsi="Times New Roman" w:cs="Times New Roman"/>
          <w:sz w:val="24"/>
          <w:szCs w:val="24"/>
          <w:lang w:val="sv-SE"/>
        </w:rPr>
        <w:t xml:space="preserve"> sikap kasih sayang anak kepada sesama dapat dilihat dari ketaatan dan penghargaan anak terhadap orang tua dan anggota keluarga, jujur dalam perkataan dan perbuatan, rajin membantu orang tua di rumah</w:t>
      </w:r>
      <w:r w:rsidR="002B3F17" w:rsidRPr="006D5B30">
        <w:rPr>
          <w:rFonts w:ascii="Times New Roman" w:hAnsi="Times New Roman" w:cs="Times New Roman"/>
          <w:sz w:val="24"/>
          <w:szCs w:val="24"/>
          <w:lang w:val="sv-SE"/>
        </w:rPr>
        <w:t>,  serta</w:t>
      </w:r>
      <w:r w:rsidR="00932BF8" w:rsidRPr="006D5B30">
        <w:rPr>
          <w:rFonts w:ascii="Times New Roman" w:hAnsi="Times New Roman" w:cs="Times New Roman"/>
          <w:sz w:val="24"/>
          <w:szCs w:val="24"/>
          <w:lang w:val="sv-SE"/>
        </w:rPr>
        <w:t xml:space="preserve"> rela berbagi dengan teman di sekolah.</w:t>
      </w:r>
      <w:bookmarkEnd w:id="52"/>
    </w:p>
    <w:p w14:paraId="1C8CF26E" w14:textId="77777777" w:rsidR="00A011EE" w:rsidRPr="006D5B30" w:rsidRDefault="00A011EE" w:rsidP="006C73C4">
      <w:pPr>
        <w:pStyle w:val="ListParagraph"/>
        <w:spacing w:after="0" w:line="480" w:lineRule="auto"/>
        <w:ind w:left="0" w:firstLine="720"/>
        <w:jc w:val="both"/>
        <w:rPr>
          <w:rFonts w:ascii="Times New Roman" w:hAnsi="Times New Roman" w:cs="Times New Roman"/>
          <w:sz w:val="24"/>
          <w:szCs w:val="24"/>
          <w:lang w:val="sv-SE"/>
        </w:rPr>
      </w:pPr>
    </w:p>
    <w:p w14:paraId="0DBAC44B" w14:textId="00823835" w:rsidR="002B3F17" w:rsidRPr="006D5B30" w:rsidRDefault="00E60607" w:rsidP="002B3F17">
      <w:pPr>
        <w:pStyle w:val="BAB2"/>
        <w:rPr>
          <w:lang w:val="sv-SE"/>
        </w:rPr>
      </w:pPr>
      <w:bookmarkStart w:id="53" w:name="_Toc203805003"/>
      <w:r w:rsidRPr="006D5B30">
        <w:rPr>
          <w:lang w:val="sv-SE"/>
        </w:rPr>
        <w:t xml:space="preserve">Tantangan </w:t>
      </w:r>
      <w:r w:rsidR="0016109A" w:rsidRPr="006D5B30">
        <w:rPr>
          <w:lang w:val="sv-SE"/>
        </w:rPr>
        <w:t>P</w:t>
      </w:r>
      <w:r w:rsidRPr="006D5B30">
        <w:rPr>
          <w:lang w:val="sv-SE"/>
        </w:rPr>
        <w:t xml:space="preserve">endidikan </w:t>
      </w:r>
      <w:r w:rsidR="0016109A" w:rsidRPr="006D5B30">
        <w:rPr>
          <w:lang w:val="sv-SE"/>
        </w:rPr>
        <w:t>I</w:t>
      </w:r>
      <w:r w:rsidRPr="006D5B30">
        <w:rPr>
          <w:lang w:val="sv-SE"/>
        </w:rPr>
        <w:t xml:space="preserve">man dalam </w:t>
      </w:r>
      <w:r w:rsidR="0016109A" w:rsidRPr="006D5B30">
        <w:rPr>
          <w:lang w:val="sv-SE"/>
        </w:rPr>
        <w:t>K</w:t>
      </w:r>
      <w:r w:rsidRPr="006D5B30">
        <w:rPr>
          <w:lang w:val="sv-SE"/>
        </w:rPr>
        <w:t>eluarga dan Solusi</w:t>
      </w:r>
      <w:r w:rsidR="002B3F17" w:rsidRPr="006D5B30">
        <w:rPr>
          <w:lang w:val="sv-SE"/>
        </w:rPr>
        <w:t>nya.</w:t>
      </w:r>
      <w:bookmarkEnd w:id="53"/>
      <w:r w:rsidR="002B3F17" w:rsidRPr="006D5B30">
        <w:rPr>
          <w:lang w:val="sv-SE"/>
        </w:rPr>
        <w:t xml:space="preserve"> </w:t>
      </w:r>
    </w:p>
    <w:p w14:paraId="3222C4E1" w14:textId="77777777" w:rsidR="008C2473" w:rsidRPr="006D5B30" w:rsidRDefault="00D922CB" w:rsidP="006C73C4">
      <w:pPr>
        <w:pStyle w:val="Subbab24"/>
        <w:spacing w:before="0"/>
        <w:rPr>
          <w:lang w:val="sv-SE"/>
        </w:rPr>
      </w:pPr>
      <w:bookmarkStart w:id="54" w:name="_Toc203805004"/>
      <w:r w:rsidRPr="006D5B30">
        <w:rPr>
          <w:lang w:val="sv-SE"/>
        </w:rPr>
        <w:t>Tantangan Pendidikan Iman Anak dalam Keluarga</w:t>
      </w:r>
      <w:bookmarkEnd w:id="54"/>
    </w:p>
    <w:p w14:paraId="146D5E74" w14:textId="7A5FB51A" w:rsidR="00CD6B5B" w:rsidRPr="006D5B30" w:rsidRDefault="003D2CF4"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berhasilan p</w:t>
      </w:r>
      <w:r w:rsidR="008C2473" w:rsidRPr="006D5B30">
        <w:rPr>
          <w:rFonts w:ascii="Times New Roman" w:hAnsi="Times New Roman" w:cs="Times New Roman"/>
          <w:sz w:val="24"/>
          <w:szCs w:val="24"/>
          <w:lang w:val="sv-SE"/>
        </w:rPr>
        <w:t>endidikan iman anak dalam keluarga tidak terlepas dari perhatian</w:t>
      </w:r>
      <w:r w:rsidRPr="006D5B30">
        <w:rPr>
          <w:rFonts w:ascii="Times New Roman" w:hAnsi="Times New Roman" w:cs="Times New Roman"/>
          <w:sz w:val="24"/>
          <w:szCs w:val="24"/>
          <w:lang w:val="sv-SE"/>
        </w:rPr>
        <w:t>, keseriusan,</w:t>
      </w:r>
      <w:r w:rsidR="008C2473" w:rsidRPr="006D5B30">
        <w:rPr>
          <w:rFonts w:ascii="Times New Roman" w:hAnsi="Times New Roman" w:cs="Times New Roman"/>
          <w:sz w:val="24"/>
          <w:szCs w:val="24"/>
          <w:lang w:val="sv-SE"/>
        </w:rPr>
        <w:t xml:space="preserve"> dan kemampuan orang tua dalam mendidik</w:t>
      </w:r>
      <w:r w:rsidRPr="006D5B30">
        <w:rPr>
          <w:rFonts w:ascii="Times New Roman" w:hAnsi="Times New Roman" w:cs="Times New Roman"/>
          <w:sz w:val="24"/>
          <w:szCs w:val="24"/>
          <w:lang w:val="sv-SE"/>
        </w:rPr>
        <w:t xml:space="preserve"> iman anaknya</w:t>
      </w:r>
      <w:r w:rsidR="008C2473"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Meskipun demikian, </w:t>
      </w:r>
      <w:r w:rsidR="00900873" w:rsidRPr="006D5B30">
        <w:rPr>
          <w:rFonts w:ascii="Times New Roman" w:hAnsi="Times New Roman" w:cs="Times New Roman"/>
          <w:sz w:val="24"/>
          <w:szCs w:val="24"/>
          <w:lang w:val="sv-SE"/>
        </w:rPr>
        <w:t>realitas yang terjadi saat ini</w:t>
      </w:r>
      <w:r w:rsidR="00F26DEE" w:rsidRPr="006D5B30">
        <w:rPr>
          <w:rFonts w:ascii="Times New Roman" w:hAnsi="Times New Roman" w:cs="Times New Roman"/>
          <w:sz w:val="24"/>
          <w:szCs w:val="24"/>
          <w:lang w:val="sv-SE"/>
        </w:rPr>
        <w:t xml:space="preserve"> menunjukkan bahwa tidak sedikit orang tua </w:t>
      </w:r>
      <w:r w:rsidR="002B3F17" w:rsidRPr="006D5B30">
        <w:rPr>
          <w:rFonts w:ascii="Times New Roman" w:hAnsi="Times New Roman" w:cs="Times New Roman"/>
          <w:sz w:val="24"/>
          <w:szCs w:val="24"/>
          <w:lang w:val="sv-SE"/>
        </w:rPr>
        <w:t xml:space="preserve">yang </w:t>
      </w:r>
      <w:r w:rsidR="00F26DEE" w:rsidRPr="006D5B30">
        <w:rPr>
          <w:rFonts w:ascii="Times New Roman" w:hAnsi="Times New Roman" w:cs="Times New Roman"/>
          <w:sz w:val="24"/>
          <w:szCs w:val="24"/>
          <w:lang w:val="sv-SE"/>
        </w:rPr>
        <w:t>gagal mendidik dan menumbuh kembangkan iman serta sikap kasih sayang anak kepada Allah dan sesama</w:t>
      </w:r>
      <w:r w:rsidR="00900873" w:rsidRPr="006D5B30">
        <w:rPr>
          <w:rFonts w:ascii="Times New Roman" w:hAnsi="Times New Roman" w:cs="Times New Roman"/>
          <w:sz w:val="24"/>
          <w:szCs w:val="24"/>
          <w:lang w:val="sv-SE"/>
        </w:rPr>
        <w:t xml:space="preserve">. </w:t>
      </w:r>
      <w:r w:rsidR="00F26DEE" w:rsidRPr="006D5B30">
        <w:rPr>
          <w:rFonts w:ascii="Times New Roman" w:hAnsi="Times New Roman" w:cs="Times New Roman"/>
          <w:sz w:val="24"/>
          <w:szCs w:val="24"/>
          <w:lang w:val="sv-SE"/>
        </w:rPr>
        <w:t xml:space="preserve">Hal ini disebabkan karena orang tua sering mengalami berbagai hambatan atau tantangan dalam proses pendidikan iman anak antara lain tantangan </w:t>
      </w:r>
      <w:r w:rsidR="00FC7FD1" w:rsidRPr="006D5B30">
        <w:rPr>
          <w:rFonts w:ascii="Times New Roman" w:hAnsi="Times New Roman" w:cs="Times New Roman"/>
          <w:sz w:val="24"/>
          <w:szCs w:val="24"/>
          <w:lang w:val="sv-SE"/>
        </w:rPr>
        <w:t xml:space="preserve">pada diri anak, </w:t>
      </w:r>
      <w:r w:rsidR="00F26DEE" w:rsidRPr="006D5B30">
        <w:rPr>
          <w:rFonts w:ascii="Times New Roman" w:hAnsi="Times New Roman" w:cs="Times New Roman"/>
          <w:sz w:val="24"/>
          <w:szCs w:val="24"/>
          <w:lang w:val="sv-SE"/>
        </w:rPr>
        <w:t>keluarga</w:t>
      </w:r>
      <w:r w:rsidR="00FC7FD1" w:rsidRPr="006D5B30">
        <w:rPr>
          <w:rFonts w:ascii="Times New Roman" w:hAnsi="Times New Roman" w:cs="Times New Roman"/>
          <w:sz w:val="24"/>
          <w:szCs w:val="24"/>
          <w:lang w:val="sv-SE"/>
        </w:rPr>
        <w:t xml:space="preserve">, dan </w:t>
      </w:r>
      <w:r w:rsidR="00F26DEE" w:rsidRPr="006D5B30">
        <w:rPr>
          <w:rFonts w:ascii="Times New Roman" w:hAnsi="Times New Roman" w:cs="Times New Roman"/>
          <w:sz w:val="24"/>
          <w:szCs w:val="24"/>
          <w:lang w:val="sv-SE"/>
        </w:rPr>
        <w:t>lingkungan</w:t>
      </w:r>
      <w:r w:rsidR="00FC7FD1" w:rsidRPr="006D5B30">
        <w:rPr>
          <w:rFonts w:ascii="Times New Roman" w:hAnsi="Times New Roman" w:cs="Times New Roman"/>
          <w:sz w:val="24"/>
          <w:szCs w:val="24"/>
          <w:lang w:val="sv-SE"/>
        </w:rPr>
        <w:t xml:space="preserve">. </w:t>
      </w:r>
    </w:p>
    <w:p w14:paraId="7C7A4593" w14:textId="60C0447E" w:rsidR="004B37E2" w:rsidRPr="006D5B30" w:rsidRDefault="00F72759"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antangan pertama</w:t>
      </w:r>
      <w:r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d</w:t>
      </w:r>
      <w:r w:rsidR="00F26DEE" w:rsidRPr="006D5B30">
        <w:rPr>
          <w:rFonts w:ascii="Times New Roman" w:hAnsi="Times New Roman" w:cs="Times New Roman"/>
          <w:sz w:val="24"/>
          <w:szCs w:val="24"/>
          <w:lang w:val="sv-SE"/>
        </w:rPr>
        <w:t>atang d</w:t>
      </w:r>
      <w:r w:rsidRPr="006D5B30">
        <w:rPr>
          <w:rFonts w:ascii="Times New Roman" w:hAnsi="Times New Roman" w:cs="Times New Roman"/>
          <w:sz w:val="24"/>
          <w:szCs w:val="24"/>
          <w:lang w:val="sv-SE"/>
        </w:rPr>
        <w:t xml:space="preserve">ari diri anak itu sendiri. Anak yang belum mampu mengendalikan dirinya akan memiliki kecenderungan serta keinginan </w:t>
      </w:r>
      <w:r w:rsidR="000C738E" w:rsidRPr="006D5B30">
        <w:rPr>
          <w:rFonts w:ascii="Times New Roman" w:hAnsi="Times New Roman" w:cs="Times New Roman"/>
          <w:sz w:val="24"/>
          <w:szCs w:val="24"/>
          <w:lang w:val="sv-SE"/>
        </w:rPr>
        <w:t xml:space="preserve">untuk </w:t>
      </w:r>
      <w:r w:rsidRPr="006D5B30">
        <w:rPr>
          <w:rFonts w:ascii="Times New Roman" w:hAnsi="Times New Roman" w:cs="Times New Roman"/>
          <w:sz w:val="24"/>
          <w:szCs w:val="24"/>
          <w:lang w:val="sv-SE"/>
        </w:rPr>
        <w:t>bertindak menurut keinginan sendiri</w:t>
      </w:r>
      <w:r w:rsidR="00051571" w:rsidRPr="006D5B30">
        <w:rPr>
          <w:rFonts w:ascii="Times New Roman" w:hAnsi="Times New Roman" w:cs="Times New Roman"/>
          <w:sz w:val="24"/>
          <w:szCs w:val="24"/>
          <w:lang w:val="sv-SE"/>
        </w:rPr>
        <w:t xml:space="preserve"> </w:t>
      </w:r>
      <w:r w:rsidR="00475EF2" w:rsidRPr="006D5B30">
        <w:rPr>
          <w:rFonts w:ascii="Times New Roman" w:hAnsi="Times New Roman" w:cs="Times New Roman"/>
          <w:sz w:val="24"/>
          <w:szCs w:val="24"/>
          <w:lang w:val="sv-SE"/>
        </w:rPr>
        <w:t>(</w:t>
      </w:r>
      <w:r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jqL9e0sO","properties":{"formattedCitation":"(Bolen et al., 2023)","plainCitation":"(Bolen et al., 2023)","dontUpdate":true,"noteIndex":0},"citationItems":[{"id":22,"uris":["http://zotero.org/users/local/UiSBHLCM/items/Q7BQJAEY"],"itemData":{"id":22,"type":"article-journal","abstract":"Pendidikan iman merupakan suatu proses menumbuhkan sikap beriman anak yang dilakukan oleh orang tua dalam mendewasakan iman anak. Realita yang terjadi di Stasi St. Paulus Pukaone, banyak orang tua yang belum sepenuhnya menjalankan tugas dan tanggung jawab mereka sebagai pendidik iman dalam keluarga. Tujuan dilakukan penelitian ini adalah untuk mengetahui peran orang tua Katolik sebagai pendidik iman anak di era digital di Stasi St. Paulus Pukaone. Pendekatan dalam penelitian adalah deskriptif kualitatif dan teknik purposive sampling dengan sumber data berasal dari informan. Untuk mengumpulkan data digunakan teknik wawancara. Lokasi dalam penelitian di Stasi St. Paulus Pukaone, waktu penelitian sejak bulan Februari- Mei 2023 dengan subjek penelitian 7 kepala keluarga. Teknik Analisis data melalui tiga tahap yaitu reduksi data, penyajian data, dan penarikan kesimpulan. Hasil penelitian mengatakan bahwa peran orang tua Katolik sebagai pendidik iman di era digital di stasi St. Paulus Pukaone sejauh ini memang ada pelaksanaan namun tidak secara maksimal dalam menjalankan tugas dan tanggung jawab mereka sebagai pendidik iman yang pertama dan utama. Untuk itu Gereja perlu memperhatikan kondisi yang memprihatinkan ini dengan mengaktifkan peran orang tua dalam pendidikan iman anak di era digital agar iman dapat menjadi akar yang kuat bagi anak dan menjadi pedoman dalam hidup setelah menjadi dewasa.","container-title":"JAPB: Jurnal Agama, Pendidikan dan Budaya","DOI":"10.56358/japb.v4i2.236","ISSN":"2775-8699","issue":"2","language":"en","license":"Copyright (c) 2023 JAPB: Jurnal Agama, Pendidikan dan Budaya","note":"number: 2","page":"91-97","source":"jurnal.stpreinha.ac.id","title":"Peran Orang Tua Katolik Sebagai Pendidik Iman Anak Di Stasi St. Paulus Pukaone","volume":"4","author":[{"family":"Bolen","given":"Neliana Bin"},{"family":"Tukan","given":"Petrus"},{"family":"Kwen","given":"Krisantus Minggu"}],"issued":{"date-parts":[["2023",11,11]]}}}],"schema":"https://github.com/citation-style-language/schema/raw/master/csl-citation.json"} </w:instrText>
      </w:r>
      <w:r w:rsidRPr="006D5B30">
        <w:rPr>
          <w:rFonts w:ascii="Times New Roman" w:hAnsi="Times New Roman" w:cs="Times New Roman"/>
          <w:sz w:val="24"/>
          <w:szCs w:val="24"/>
        </w:rPr>
        <w:fldChar w:fldCharType="separate"/>
      </w:r>
      <w:r w:rsidR="007A6E61" w:rsidRPr="006D5B30">
        <w:rPr>
          <w:rFonts w:ascii="Times New Roman" w:hAnsi="Times New Roman" w:cs="Times New Roman"/>
          <w:sz w:val="24"/>
          <w:lang w:val="sv-SE"/>
        </w:rPr>
        <w:t xml:space="preserve">Bolen </w:t>
      </w:r>
      <w:r w:rsidR="00475EF2" w:rsidRPr="006D5B30">
        <w:rPr>
          <w:rFonts w:ascii="Times New Roman" w:hAnsi="Times New Roman" w:cs="Times New Roman"/>
          <w:sz w:val="24"/>
          <w:lang w:val="sv-SE"/>
        </w:rPr>
        <w:t>dkk</w:t>
      </w:r>
      <w:r w:rsidR="007A6E61" w:rsidRPr="006D5B30">
        <w:rPr>
          <w:rFonts w:ascii="Times New Roman" w:hAnsi="Times New Roman" w:cs="Times New Roman"/>
          <w:sz w:val="24"/>
          <w:lang w:val="sv-SE"/>
        </w:rPr>
        <w:t>, 2023)</w:t>
      </w:r>
      <w:r w:rsidRPr="006D5B30">
        <w:rPr>
          <w:rFonts w:ascii="Times New Roman" w:hAnsi="Times New Roman" w:cs="Times New Roman"/>
          <w:sz w:val="24"/>
          <w:szCs w:val="24"/>
        </w:rPr>
        <w:fldChar w:fldCharType="end"/>
      </w:r>
      <w:r w:rsidR="001E5445" w:rsidRPr="006D5B30">
        <w:rPr>
          <w:rFonts w:ascii="Times New Roman" w:hAnsi="Times New Roman" w:cs="Times New Roman"/>
          <w:sz w:val="24"/>
          <w:szCs w:val="24"/>
          <w:lang w:val="sv-SE"/>
        </w:rPr>
        <w:t>. Anak zaman sekarang cenderung lebih tertarik pada teknologi</w:t>
      </w:r>
      <w:r w:rsidR="00051571" w:rsidRPr="006D5B30">
        <w:rPr>
          <w:rFonts w:ascii="Times New Roman" w:hAnsi="Times New Roman" w:cs="Times New Roman"/>
          <w:sz w:val="24"/>
          <w:szCs w:val="24"/>
          <w:lang w:val="sv-SE"/>
        </w:rPr>
        <w:t xml:space="preserve"> dan memanfaatkan teknologi untuk mendapat </w:t>
      </w:r>
      <w:r w:rsidR="001E5445" w:rsidRPr="006D5B30">
        <w:rPr>
          <w:rFonts w:ascii="Times New Roman" w:hAnsi="Times New Roman" w:cs="Times New Roman"/>
          <w:sz w:val="24"/>
          <w:szCs w:val="24"/>
          <w:lang w:val="sv-SE"/>
        </w:rPr>
        <w:t>hiburan</w:t>
      </w:r>
      <w:r w:rsidR="00051571" w:rsidRPr="006D5B30">
        <w:rPr>
          <w:rFonts w:ascii="Times New Roman" w:hAnsi="Times New Roman" w:cs="Times New Roman"/>
          <w:sz w:val="24"/>
          <w:szCs w:val="24"/>
          <w:lang w:val="sv-SE"/>
        </w:rPr>
        <w:t xml:space="preserve"> semata-mata</w:t>
      </w:r>
      <w:r w:rsidR="001E5445" w:rsidRPr="006D5B30">
        <w:rPr>
          <w:rFonts w:ascii="Times New Roman" w:hAnsi="Times New Roman" w:cs="Times New Roman"/>
          <w:sz w:val="24"/>
          <w:szCs w:val="24"/>
          <w:lang w:val="sv-SE"/>
        </w:rPr>
        <w:t xml:space="preserve"> daripada </w:t>
      </w:r>
      <w:r w:rsidR="00E72474" w:rsidRPr="006D5B30">
        <w:rPr>
          <w:rFonts w:ascii="Times New Roman" w:hAnsi="Times New Roman" w:cs="Times New Roman"/>
          <w:sz w:val="24"/>
          <w:szCs w:val="24"/>
          <w:lang w:val="sv-SE"/>
        </w:rPr>
        <w:t xml:space="preserve">untuk </w:t>
      </w:r>
      <w:r w:rsidR="001E5445" w:rsidRPr="006D5B30">
        <w:rPr>
          <w:rFonts w:ascii="Times New Roman" w:hAnsi="Times New Roman" w:cs="Times New Roman"/>
          <w:sz w:val="24"/>
          <w:szCs w:val="24"/>
          <w:lang w:val="sv-SE"/>
        </w:rPr>
        <w:t xml:space="preserve">mendalami </w:t>
      </w:r>
      <w:r w:rsidR="00E72474" w:rsidRPr="006D5B30">
        <w:rPr>
          <w:rFonts w:ascii="Times New Roman" w:hAnsi="Times New Roman" w:cs="Times New Roman"/>
          <w:sz w:val="24"/>
          <w:szCs w:val="24"/>
          <w:lang w:val="sv-SE"/>
        </w:rPr>
        <w:t xml:space="preserve">dan mendapatkan pendidikan iman serta </w:t>
      </w:r>
      <w:r w:rsidR="001E5445" w:rsidRPr="006D5B30">
        <w:rPr>
          <w:rFonts w:ascii="Times New Roman" w:hAnsi="Times New Roman" w:cs="Times New Roman"/>
          <w:sz w:val="24"/>
          <w:szCs w:val="24"/>
          <w:lang w:val="sv-SE"/>
        </w:rPr>
        <w:t>nilai-nilai spiritual.</w:t>
      </w:r>
      <w:r w:rsidR="00EB6492" w:rsidRPr="006D5B30">
        <w:rPr>
          <w:rFonts w:ascii="Times New Roman" w:hAnsi="Times New Roman" w:cs="Times New Roman"/>
          <w:sz w:val="24"/>
          <w:szCs w:val="24"/>
          <w:lang w:val="sv-SE"/>
        </w:rPr>
        <w:t xml:space="preserve"> P</w:t>
      </w:r>
      <w:r w:rsidR="001E5445" w:rsidRPr="006D5B30">
        <w:rPr>
          <w:rFonts w:ascii="Times New Roman" w:hAnsi="Times New Roman" w:cs="Times New Roman"/>
          <w:sz w:val="24"/>
          <w:szCs w:val="24"/>
          <w:lang w:val="sv-SE"/>
        </w:rPr>
        <w:t xml:space="preserve">erkembangan zaman membuat sifat dan perilaku anak menjadi lebih kritis </w:t>
      </w:r>
      <w:r w:rsidR="00E72474" w:rsidRPr="006D5B30">
        <w:rPr>
          <w:rFonts w:ascii="Times New Roman" w:hAnsi="Times New Roman" w:cs="Times New Roman"/>
          <w:sz w:val="24"/>
          <w:szCs w:val="24"/>
          <w:lang w:val="sv-SE"/>
        </w:rPr>
        <w:t>serta</w:t>
      </w:r>
      <w:r w:rsidR="001E5445" w:rsidRPr="006D5B30">
        <w:rPr>
          <w:rFonts w:ascii="Times New Roman" w:hAnsi="Times New Roman" w:cs="Times New Roman"/>
          <w:sz w:val="24"/>
          <w:szCs w:val="24"/>
          <w:lang w:val="sv-SE"/>
        </w:rPr>
        <w:t xml:space="preserve"> memiliki rasa ingin tahu yang tinggi</w:t>
      </w:r>
      <w:r w:rsidR="00E72474" w:rsidRPr="006D5B30">
        <w:rPr>
          <w:rFonts w:ascii="Times New Roman" w:hAnsi="Times New Roman" w:cs="Times New Roman"/>
          <w:sz w:val="24"/>
          <w:szCs w:val="24"/>
          <w:lang w:val="sv-SE"/>
        </w:rPr>
        <w:t xml:space="preserve">. </w:t>
      </w:r>
      <w:r w:rsidR="001E5445" w:rsidRPr="006D5B30">
        <w:rPr>
          <w:rFonts w:ascii="Times New Roman" w:hAnsi="Times New Roman" w:cs="Times New Roman"/>
          <w:sz w:val="24"/>
          <w:szCs w:val="24"/>
          <w:lang w:val="sv-SE"/>
        </w:rPr>
        <w:t xml:space="preserve"> </w:t>
      </w:r>
      <w:r w:rsidR="00333924" w:rsidRPr="006D5B30">
        <w:rPr>
          <w:rFonts w:ascii="Times New Roman" w:hAnsi="Times New Roman" w:cs="Times New Roman"/>
          <w:sz w:val="24"/>
          <w:szCs w:val="24"/>
          <w:lang w:val="sv-SE"/>
        </w:rPr>
        <w:t xml:space="preserve">Dalam situasi yang dihadapi anak ini, jikalau orang tua tidak memberikan perhatian serius terhadap pendidikan iman anak seperti melalui </w:t>
      </w:r>
      <w:r w:rsidR="001E5445" w:rsidRPr="006D5B30">
        <w:rPr>
          <w:rFonts w:ascii="Times New Roman" w:hAnsi="Times New Roman" w:cs="Times New Roman"/>
          <w:sz w:val="24"/>
          <w:szCs w:val="24"/>
          <w:lang w:val="sv-SE"/>
        </w:rPr>
        <w:t>doa bersama, membaca Kitab Suci, dan menghadiri misa,</w:t>
      </w:r>
      <w:r w:rsidR="00333924" w:rsidRPr="006D5B30">
        <w:rPr>
          <w:rFonts w:ascii="Times New Roman" w:hAnsi="Times New Roman" w:cs="Times New Roman"/>
          <w:sz w:val="24"/>
          <w:szCs w:val="24"/>
          <w:lang w:val="sv-SE"/>
        </w:rPr>
        <w:t xml:space="preserve"> anak akan sulit mengalami perkembangan iman dan kasih sayang kepada Allah dan sesama. </w:t>
      </w:r>
    </w:p>
    <w:p w14:paraId="299EE1DF" w14:textId="7B724AD7" w:rsidR="00EB6492" w:rsidRPr="006D5B30" w:rsidRDefault="00333924" w:rsidP="006C73C4">
      <w:pPr>
        <w:pStyle w:val="ListParagraph"/>
        <w:spacing w:after="0" w:line="480" w:lineRule="auto"/>
        <w:ind w:left="0" w:firstLine="709"/>
        <w:jc w:val="both"/>
        <w:rPr>
          <w:rFonts w:ascii="Times New Roman" w:hAnsi="Times New Roman" w:cs="Times New Roman"/>
          <w:color w:val="FF0000"/>
          <w:sz w:val="24"/>
          <w:szCs w:val="24"/>
          <w:lang w:val="sv-SE"/>
        </w:rPr>
      </w:pPr>
      <w:r w:rsidRPr="006D5B30">
        <w:rPr>
          <w:rFonts w:ascii="Times New Roman" w:hAnsi="Times New Roman" w:cs="Times New Roman"/>
          <w:sz w:val="24"/>
          <w:szCs w:val="24"/>
          <w:lang w:val="sv-SE"/>
        </w:rPr>
        <w:t>Tantangan k</w:t>
      </w:r>
      <w:r w:rsidR="00EB6492" w:rsidRPr="006D5B30">
        <w:rPr>
          <w:rFonts w:ascii="Times New Roman" w:hAnsi="Times New Roman" w:cs="Times New Roman"/>
          <w:sz w:val="24"/>
          <w:szCs w:val="24"/>
          <w:lang w:val="sv-SE"/>
        </w:rPr>
        <w:t>edua</w:t>
      </w:r>
      <w:r w:rsidR="00EB6492"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 xml:space="preserve">berasal dari </w:t>
      </w:r>
      <w:r w:rsidR="00EB6492" w:rsidRPr="006D5B30">
        <w:rPr>
          <w:rFonts w:ascii="Times New Roman" w:hAnsi="Times New Roman" w:cs="Times New Roman"/>
          <w:sz w:val="24"/>
          <w:szCs w:val="24"/>
          <w:lang w:val="sv-SE"/>
        </w:rPr>
        <w:t xml:space="preserve">keluarga. </w:t>
      </w:r>
      <w:r w:rsidR="000D3FD8" w:rsidRPr="006D5B30">
        <w:rPr>
          <w:rFonts w:ascii="Times New Roman" w:hAnsi="Times New Roman" w:cs="Times New Roman"/>
          <w:sz w:val="24"/>
          <w:szCs w:val="24"/>
          <w:lang w:val="sv-SE"/>
        </w:rPr>
        <w:t xml:space="preserve">Banyak orang tua acuh tak acuh atau kurang memberikan perhatian kepada </w:t>
      </w:r>
      <w:r w:rsidR="000C738E" w:rsidRPr="006D5B30">
        <w:rPr>
          <w:rFonts w:ascii="Times New Roman" w:hAnsi="Times New Roman" w:cs="Times New Roman"/>
          <w:sz w:val="24"/>
          <w:szCs w:val="24"/>
          <w:lang w:val="sv-SE"/>
        </w:rPr>
        <w:t xml:space="preserve">pendidikan iman </w:t>
      </w:r>
      <w:r w:rsidR="000D3FD8" w:rsidRPr="006D5B30">
        <w:rPr>
          <w:rFonts w:ascii="Times New Roman" w:hAnsi="Times New Roman" w:cs="Times New Roman"/>
          <w:sz w:val="24"/>
          <w:szCs w:val="24"/>
          <w:lang w:val="sv-SE"/>
        </w:rPr>
        <w:t>karena</w:t>
      </w:r>
      <w:r w:rsidR="00CF6909" w:rsidRPr="006D5B30">
        <w:rPr>
          <w:rFonts w:ascii="Times New Roman" w:hAnsi="Times New Roman" w:cs="Times New Roman"/>
          <w:sz w:val="24"/>
          <w:szCs w:val="24"/>
          <w:lang w:val="sv-SE"/>
        </w:rPr>
        <w:t xml:space="preserve"> terlalu sibuk dengan </w:t>
      </w:r>
      <w:r w:rsidR="000D3FD8" w:rsidRPr="006D5B30">
        <w:rPr>
          <w:rFonts w:ascii="Times New Roman" w:hAnsi="Times New Roman" w:cs="Times New Roman"/>
          <w:sz w:val="24"/>
          <w:szCs w:val="24"/>
          <w:lang w:val="sv-SE"/>
        </w:rPr>
        <w:t xml:space="preserve">banyak </w:t>
      </w:r>
      <w:r w:rsidR="00CF6909" w:rsidRPr="006D5B30">
        <w:rPr>
          <w:rFonts w:ascii="Times New Roman" w:hAnsi="Times New Roman" w:cs="Times New Roman"/>
          <w:sz w:val="24"/>
          <w:szCs w:val="24"/>
          <w:lang w:val="sv-SE"/>
        </w:rPr>
        <w:t xml:space="preserve">urusan </w:t>
      </w:r>
      <w:r w:rsidR="000D3FD8" w:rsidRPr="006D5B30">
        <w:rPr>
          <w:rFonts w:ascii="Times New Roman" w:hAnsi="Times New Roman" w:cs="Times New Roman"/>
          <w:sz w:val="24"/>
          <w:szCs w:val="24"/>
          <w:lang w:val="sv-SE"/>
        </w:rPr>
        <w:t xml:space="preserve">pekerjaan </w:t>
      </w:r>
      <w:r w:rsidR="00CF6909" w:rsidRPr="006D5B30">
        <w:rPr>
          <w:rFonts w:ascii="Times New Roman" w:hAnsi="Times New Roman" w:cs="Times New Roman"/>
          <w:sz w:val="24"/>
          <w:szCs w:val="24"/>
          <w:lang w:val="sv-SE"/>
        </w:rPr>
        <w:t>masing-masing</w:t>
      </w:r>
      <w:r w:rsidR="009B67C6" w:rsidRPr="006D5B30">
        <w:rPr>
          <w:rFonts w:ascii="Times New Roman" w:hAnsi="Times New Roman" w:cs="Times New Roman"/>
          <w:sz w:val="24"/>
          <w:szCs w:val="24"/>
          <w:lang w:val="sv-SE"/>
        </w:rPr>
        <w:t>.</w:t>
      </w:r>
      <w:r w:rsidR="00CF6909" w:rsidRPr="006D5B30">
        <w:rPr>
          <w:rFonts w:ascii="Times New Roman" w:hAnsi="Times New Roman" w:cs="Times New Roman"/>
          <w:color w:val="FF0000"/>
          <w:sz w:val="24"/>
          <w:szCs w:val="24"/>
          <w:lang w:val="sv-SE"/>
        </w:rPr>
        <w:t xml:space="preserve"> </w:t>
      </w:r>
      <w:r w:rsidR="002F0A1C" w:rsidRPr="006D5B30">
        <w:rPr>
          <w:rFonts w:ascii="Times New Roman" w:hAnsi="Times New Roman" w:cs="Times New Roman"/>
          <w:sz w:val="24"/>
          <w:szCs w:val="24"/>
          <w:lang w:val="sv-SE"/>
        </w:rPr>
        <w:t xml:space="preserve">Kesibukan orang tua </w:t>
      </w:r>
      <w:r w:rsidR="000D3FD8" w:rsidRPr="006D5B30">
        <w:rPr>
          <w:rFonts w:ascii="Times New Roman" w:hAnsi="Times New Roman" w:cs="Times New Roman"/>
          <w:sz w:val="24"/>
          <w:szCs w:val="24"/>
          <w:lang w:val="sv-SE"/>
        </w:rPr>
        <w:t xml:space="preserve">ini disebabkan oleh banyak faktor antara lain </w:t>
      </w:r>
      <w:r w:rsidR="002F0A1C" w:rsidRPr="006D5B30">
        <w:rPr>
          <w:rFonts w:ascii="Times New Roman" w:hAnsi="Times New Roman" w:cs="Times New Roman"/>
          <w:sz w:val="24"/>
          <w:szCs w:val="24"/>
          <w:lang w:val="sv-SE"/>
        </w:rPr>
        <w:t>permasalahan ekonomi</w:t>
      </w:r>
      <w:r w:rsidR="000D3FD8" w:rsidRPr="006D5B30">
        <w:rPr>
          <w:rFonts w:ascii="Times New Roman" w:hAnsi="Times New Roman" w:cs="Times New Roman"/>
          <w:sz w:val="24"/>
          <w:szCs w:val="24"/>
          <w:lang w:val="sv-SE"/>
        </w:rPr>
        <w:t xml:space="preserve"> keluarga</w:t>
      </w:r>
      <w:r w:rsidR="002F0A1C" w:rsidRPr="006D5B30">
        <w:rPr>
          <w:rFonts w:ascii="Times New Roman" w:hAnsi="Times New Roman" w:cs="Times New Roman"/>
          <w:sz w:val="24"/>
          <w:szCs w:val="24"/>
          <w:lang w:val="sv-SE"/>
        </w:rPr>
        <w:t xml:space="preserve">. Kebutuhan ekonomi </w:t>
      </w:r>
      <w:r w:rsidR="000D3FD8" w:rsidRPr="006D5B30">
        <w:rPr>
          <w:rFonts w:ascii="Times New Roman" w:hAnsi="Times New Roman" w:cs="Times New Roman"/>
          <w:sz w:val="24"/>
          <w:szCs w:val="24"/>
          <w:lang w:val="sv-SE"/>
        </w:rPr>
        <w:t xml:space="preserve">keluarga </w:t>
      </w:r>
      <w:r w:rsidR="002F0A1C" w:rsidRPr="006D5B30">
        <w:rPr>
          <w:rFonts w:ascii="Times New Roman" w:hAnsi="Times New Roman" w:cs="Times New Roman"/>
          <w:sz w:val="24"/>
          <w:szCs w:val="24"/>
          <w:lang w:val="sv-SE"/>
        </w:rPr>
        <w:t>yang tinggi me</w:t>
      </w:r>
      <w:r w:rsidR="000D3FD8" w:rsidRPr="006D5B30">
        <w:rPr>
          <w:rFonts w:ascii="Times New Roman" w:hAnsi="Times New Roman" w:cs="Times New Roman"/>
          <w:sz w:val="24"/>
          <w:szCs w:val="24"/>
          <w:lang w:val="sv-SE"/>
        </w:rPr>
        <w:t>ngakibatkan</w:t>
      </w:r>
      <w:r w:rsidR="002F0A1C" w:rsidRPr="006D5B30">
        <w:rPr>
          <w:rFonts w:ascii="Times New Roman" w:hAnsi="Times New Roman" w:cs="Times New Roman"/>
          <w:sz w:val="24"/>
          <w:szCs w:val="24"/>
          <w:lang w:val="sv-SE"/>
        </w:rPr>
        <w:t xml:space="preserve"> orang tua</w:t>
      </w:r>
      <w:r w:rsidR="000D3FD8" w:rsidRPr="006D5B30">
        <w:rPr>
          <w:rFonts w:ascii="Times New Roman" w:hAnsi="Times New Roman" w:cs="Times New Roman"/>
          <w:sz w:val="24"/>
          <w:szCs w:val="24"/>
          <w:lang w:val="sv-SE"/>
        </w:rPr>
        <w:t xml:space="preserve"> begitu</w:t>
      </w:r>
      <w:r w:rsidR="002F0A1C" w:rsidRPr="006D5B30">
        <w:rPr>
          <w:rFonts w:ascii="Times New Roman" w:hAnsi="Times New Roman" w:cs="Times New Roman"/>
          <w:sz w:val="24"/>
          <w:szCs w:val="24"/>
          <w:lang w:val="sv-SE"/>
        </w:rPr>
        <w:t xml:space="preserve"> sibuk bekerja</w:t>
      </w:r>
      <w:r w:rsidR="000D3FD8" w:rsidRPr="006D5B30">
        <w:rPr>
          <w:rFonts w:ascii="Times New Roman" w:hAnsi="Times New Roman" w:cs="Times New Roman"/>
          <w:sz w:val="24"/>
          <w:szCs w:val="24"/>
          <w:lang w:val="sv-SE"/>
        </w:rPr>
        <w:t xml:space="preserve"> dan kelelahan </w:t>
      </w:r>
      <w:r w:rsidR="002A517D" w:rsidRPr="006D5B30">
        <w:rPr>
          <w:rFonts w:ascii="Times New Roman" w:hAnsi="Times New Roman" w:cs="Times New Roman"/>
          <w:sz w:val="24"/>
          <w:szCs w:val="24"/>
          <w:lang w:val="sv-SE"/>
        </w:rPr>
        <w:t xml:space="preserve">(AL </w:t>
      </w:r>
      <w:r w:rsidR="000456F8" w:rsidRPr="006D5B30">
        <w:rPr>
          <w:rFonts w:ascii="Times New Roman" w:hAnsi="Times New Roman" w:cs="Times New Roman"/>
          <w:sz w:val="24"/>
          <w:szCs w:val="24"/>
          <w:lang w:val="sv-SE"/>
        </w:rPr>
        <w:t xml:space="preserve">art. </w:t>
      </w:r>
      <w:r w:rsidR="002A517D" w:rsidRPr="006D5B30">
        <w:rPr>
          <w:rFonts w:ascii="Times New Roman" w:hAnsi="Times New Roman" w:cs="Times New Roman"/>
          <w:sz w:val="24"/>
          <w:szCs w:val="24"/>
          <w:lang w:val="sv-SE"/>
        </w:rPr>
        <w:t xml:space="preserve">50). </w:t>
      </w:r>
      <w:r w:rsidR="00671039" w:rsidRPr="006D5B30">
        <w:rPr>
          <w:rFonts w:ascii="Times New Roman" w:hAnsi="Times New Roman" w:cs="Times New Roman"/>
          <w:sz w:val="24"/>
          <w:szCs w:val="24"/>
          <w:lang w:val="sv-SE"/>
        </w:rPr>
        <w:t>Akibatnya</w:t>
      </w:r>
      <w:r w:rsidR="00B93E43" w:rsidRPr="006D5B30">
        <w:rPr>
          <w:rFonts w:ascii="Times New Roman" w:hAnsi="Times New Roman" w:cs="Times New Roman"/>
          <w:sz w:val="24"/>
          <w:szCs w:val="24"/>
          <w:lang w:val="sv-SE"/>
        </w:rPr>
        <w:t>, orang tua</w:t>
      </w:r>
      <w:r w:rsidR="002A517D" w:rsidRPr="006D5B30">
        <w:rPr>
          <w:rFonts w:ascii="Times New Roman" w:hAnsi="Times New Roman" w:cs="Times New Roman"/>
          <w:sz w:val="24"/>
          <w:szCs w:val="24"/>
          <w:lang w:val="sv-SE"/>
        </w:rPr>
        <w:t xml:space="preserve"> </w:t>
      </w:r>
      <w:r w:rsidR="002F0A1C" w:rsidRPr="006D5B30">
        <w:rPr>
          <w:rFonts w:ascii="Times New Roman" w:hAnsi="Times New Roman" w:cs="Times New Roman"/>
          <w:sz w:val="24"/>
          <w:szCs w:val="24"/>
          <w:lang w:val="sv-SE"/>
        </w:rPr>
        <w:t xml:space="preserve">tidak </w:t>
      </w:r>
      <w:r w:rsidR="00B93E43" w:rsidRPr="006D5B30">
        <w:rPr>
          <w:rFonts w:ascii="Times New Roman" w:hAnsi="Times New Roman" w:cs="Times New Roman"/>
          <w:sz w:val="24"/>
          <w:szCs w:val="24"/>
          <w:lang w:val="sv-SE"/>
        </w:rPr>
        <w:t>mempunyai</w:t>
      </w:r>
      <w:r w:rsidR="002F0A1C" w:rsidRPr="006D5B30">
        <w:rPr>
          <w:rFonts w:ascii="Times New Roman" w:hAnsi="Times New Roman" w:cs="Times New Roman"/>
          <w:sz w:val="24"/>
          <w:szCs w:val="24"/>
          <w:lang w:val="sv-SE"/>
        </w:rPr>
        <w:t xml:space="preserve"> waktu untuk memberikan pendidikan iman kepada anak mereka. </w:t>
      </w:r>
      <w:r w:rsidR="00B93E43" w:rsidRPr="006D5B30">
        <w:rPr>
          <w:rFonts w:ascii="Times New Roman" w:hAnsi="Times New Roman" w:cs="Times New Roman"/>
          <w:sz w:val="24"/>
          <w:szCs w:val="24"/>
          <w:lang w:val="sv-SE"/>
        </w:rPr>
        <w:t>Selain itu, orang tua yang memiliki latar belakang pendidikan dan pengetahuan yang kurang memadai tentang iman akan memiliki kesulitan tersendiri dalam hal pendidikan iman anak dalam keluarga.</w:t>
      </w:r>
    </w:p>
    <w:p w14:paraId="32D8A439" w14:textId="1ECA62B4" w:rsidR="00131A4A" w:rsidRPr="006D5B30" w:rsidRDefault="002A1B04"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antangan ketiga</w:t>
      </w:r>
      <w:r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yakni lingkungan</w:t>
      </w:r>
      <w:r w:rsidR="00B93E43" w:rsidRPr="006D5B30">
        <w:rPr>
          <w:rFonts w:ascii="Times New Roman" w:hAnsi="Times New Roman" w:cs="Times New Roman"/>
          <w:sz w:val="24"/>
          <w:szCs w:val="24"/>
          <w:lang w:val="sv-SE"/>
        </w:rPr>
        <w:t xml:space="preserve"> masyarakat</w:t>
      </w:r>
      <w:r w:rsidRPr="006D5B30">
        <w:rPr>
          <w:rFonts w:ascii="Times New Roman" w:hAnsi="Times New Roman" w:cs="Times New Roman"/>
          <w:sz w:val="24"/>
          <w:szCs w:val="24"/>
          <w:lang w:val="sv-SE"/>
        </w:rPr>
        <w:t xml:space="preserve">. </w:t>
      </w:r>
      <w:r w:rsidR="00B93E43" w:rsidRPr="006D5B30">
        <w:rPr>
          <w:rFonts w:ascii="Times New Roman" w:hAnsi="Times New Roman" w:cs="Times New Roman"/>
          <w:sz w:val="24"/>
          <w:szCs w:val="24"/>
          <w:lang w:val="sv-SE"/>
        </w:rPr>
        <w:t>L</w:t>
      </w:r>
      <w:r w:rsidRPr="006D5B30">
        <w:rPr>
          <w:rFonts w:ascii="Times New Roman" w:hAnsi="Times New Roman" w:cs="Times New Roman"/>
          <w:sz w:val="24"/>
          <w:szCs w:val="24"/>
          <w:lang w:val="sv-SE"/>
        </w:rPr>
        <w:t>ingkungan</w:t>
      </w:r>
      <w:r w:rsidR="00B93E43" w:rsidRPr="006D5B30">
        <w:rPr>
          <w:rFonts w:ascii="Times New Roman" w:hAnsi="Times New Roman" w:cs="Times New Roman"/>
          <w:sz w:val="24"/>
          <w:szCs w:val="24"/>
          <w:lang w:val="sv-SE"/>
        </w:rPr>
        <w:t xml:space="preserve"> masyarakat </w:t>
      </w:r>
      <w:r w:rsidRPr="006D5B30">
        <w:rPr>
          <w:rFonts w:ascii="Times New Roman" w:hAnsi="Times New Roman" w:cs="Times New Roman"/>
          <w:sz w:val="24"/>
          <w:szCs w:val="24"/>
          <w:lang w:val="sv-SE"/>
        </w:rPr>
        <w:t>yang acuh terhadap hal-hal religius dapat menghambat perkembangan iman pada anak dan menyulitkan orang tua dalam me</w:t>
      </w:r>
      <w:r w:rsidR="00EC5414" w:rsidRPr="006D5B30">
        <w:rPr>
          <w:rFonts w:ascii="Times New Roman" w:hAnsi="Times New Roman" w:cs="Times New Roman"/>
          <w:sz w:val="24"/>
          <w:szCs w:val="24"/>
          <w:lang w:val="sv-SE"/>
        </w:rPr>
        <w:t>ndidik</w:t>
      </w:r>
      <w:r w:rsidRPr="006D5B30">
        <w:rPr>
          <w:rFonts w:ascii="Times New Roman" w:hAnsi="Times New Roman" w:cs="Times New Roman"/>
          <w:sz w:val="24"/>
          <w:szCs w:val="24"/>
          <w:lang w:val="sv-SE"/>
        </w:rPr>
        <w:t xml:space="preserve"> iman anak</w:t>
      </w:r>
      <w:r w:rsidR="001C21C8" w:rsidRPr="006D5B30">
        <w:rPr>
          <w:rFonts w:ascii="Times New Roman" w:hAnsi="Times New Roman" w:cs="Times New Roman"/>
          <w:sz w:val="24"/>
          <w:szCs w:val="24"/>
          <w:lang w:val="sv-SE"/>
        </w:rPr>
        <w:t xml:space="preserve"> (Tse</w:t>
      </w:r>
      <w:r w:rsidR="00BA16B3" w:rsidRPr="006D5B30">
        <w:rPr>
          <w:rFonts w:ascii="Times New Roman" w:hAnsi="Times New Roman" w:cs="Times New Roman"/>
          <w:sz w:val="24"/>
          <w:szCs w:val="24"/>
          <w:lang w:val="sv-SE"/>
        </w:rPr>
        <w:t>,</w:t>
      </w:r>
      <w:r w:rsidR="00454258" w:rsidRPr="006D5B30">
        <w:rPr>
          <w:rFonts w:ascii="Times New Roman" w:hAnsi="Times New Roman" w:cs="Times New Roman"/>
          <w:sz w:val="24"/>
          <w:szCs w:val="24"/>
          <w:lang w:val="sv-SE"/>
        </w:rPr>
        <w:t xml:space="preserve"> </w:t>
      </w:r>
      <w:r w:rsidR="001C21C8" w:rsidRPr="006D5B30">
        <w:rPr>
          <w:rFonts w:ascii="Times New Roman" w:hAnsi="Times New Roman" w:cs="Times New Roman"/>
          <w:sz w:val="24"/>
          <w:szCs w:val="24"/>
          <w:lang w:val="sv-SE"/>
        </w:rPr>
        <w:t>2011:147). Selain itu, kebias</w:t>
      </w:r>
      <w:r w:rsidR="00131A4A" w:rsidRPr="006D5B30">
        <w:rPr>
          <w:rFonts w:ascii="Times New Roman" w:hAnsi="Times New Roman" w:cs="Times New Roman"/>
          <w:sz w:val="24"/>
          <w:szCs w:val="24"/>
          <w:lang w:val="sv-SE"/>
        </w:rPr>
        <w:t>a</w:t>
      </w:r>
      <w:r w:rsidR="001C21C8" w:rsidRPr="006D5B30">
        <w:rPr>
          <w:rFonts w:ascii="Times New Roman" w:hAnsi="Times New Roman" w:cs="Times New Roman"/>
          <w:sz w:val="24"/>
          <w:szCs w:val="24"/>
          <w:lang w:val="sv-SE"/>
        </w:rPr>
        <w:t xml:space="preserve">an-kebiasaan </w:t>
      </w:r>
      <w:r w:rsidR="00B93E43" w:rsidRPr="006D5B30">
        <w:rPr>
          <w:rFonts w:ascii="Times New Roman" w:hAnsi="Times New Roman" w:cs="Times New Roman"/>
          <w:sz w:val="24"/>
          <w:szCs w:val="24"/>
          <w:lang w:val="sv-SE"/>
        </w:rPr>
        <w:t xml:space="preserve">hidup dari </w:t>
      </w:r>
      <w:r w:rsidR="001C21C8" w:rsidRPr="006D5B30">
        <w:rPr>
          <w:rFonts w:ascii="Times New Roman" w:hAnsi="Times New Roman" w:cs="Times New Roman"/>
          <w:sz w:val="24"/>
          <w:szCs w:val="24"/>
          <w:lang w:val="sv-SE"/>
        </w:rPr>
        <w:t xml:space="preserve">lingkungan </w:t>
      </w:r>
      <w:r w:rsidR="00B93E43" w:rsidRPr="006D5B30">
        <w:rPr>
          <w:rFonts w:ascii="Times New Roman" w:hAnsi="Times New Roman" w:cs="Times New Roman"/>
          <w:sz w:val="24"/>
          <w:szCs w:val="24"/>
          <w:lang w:val="sv-SE"/>
        </w:rPr>
        <w:t>masyarakat</w:t>
      </w:r>
      <w:r w:rsidR="00131A4A" w:rsidRPr="006D5B30">
        <w:rPr>
          <w:rFonts w:ascii="Times New Roman" w:hAnsi="Times New Roman" w:cs="Times New Roman"/>
          <w:sz w:val="24"/>
          <w:szCs w:val="24"/>
          <w:lang w:val="sv-SE"/>
        </w:rPr>
        <w:t xml:space="preserve"> yang tidak sesuai dengan norma agama seperti</w:t>
      </w:r>
      <w:r w:rsidR="00B93E43" w:rsidRPr="006D5B30">
        <w:rPr>
          <w:rFonts w:ascii="Times New Roman" w:hAnsi="Times New Roman" w:cs="Times New Roman"/>
          <w:sz w:val="24"/>
          <w:szCs w:val="24"/>
          <w:lang w:val="sv-SE"/>
        </w:rPr>
        <w:t xml:space="preserve"> </w:t>
      </w:r>
      <w:r w:rsidR="00131A4A" w:rsidRPr="006D5B30">
        <w:rPr>
          <w:rFonts w:ascii="Times New Roman" w:hAnsi="Times New Roman" w:cs="Times New Roman"/>
          <w:sz w:val="24"/>
          <w:szCs w:val="24"/>
          <w:lang w:val="sv-SE"/>
        </w:rPr>
        <w:t>t</w:t>
      </w:r>
      <w:r w:rsidR="00EC5414" w:rsidRPr="006D5B30">
        <w:rPr>
          <w:rFonts w:ascii="Times New Roman" w:hAnsi="Times New Roman" w:cs="Times New Roman"/>
          <w:sz w:val="24"/>
          <w:szCs w:val="24"/>
          <w:lang w:val="sv-SE"/>
        </w:rPr>
        <w:t xml:space="preserve">idak </w:t>
      </w:r>
      <w:r w:rsidR="00131A4A" w:rsidRPr="006D5B30">
        <w:rPr>
          <w:rFonts w:ascii="Times New Roman" w:hAnsi="Times New Roman" w:cs="Times New Roman"/>
          <w:sz w:val="24"/>
          <w:szCs w:val="24"/>
          <w:lang w:val="sv-SE"/>
        </w:rPr>
        <w:t xml:space="preserve">peduli terhadap kegiatan ibadah, tidak menghayati imannya dalam hidup, </w:t>
      </w:r>
      <w:r w:rsidR="002B3F17" w:rsidRPr="006D5B30">
        <w:rPr>
          <w:rFonts w:ascii="Times New Roman" w:hAnsi="Times New Roman" w:cs="Times New Roman"/>
          <w:sz w:val="24"/>
          <w:szCs w:val="24"/>
          <w:lang w:val="sv-SE"/>
        </w:rPr>
        <w:t xml:space="preserve">serta </w:t>
      </w:r>
      <w:r w:rsidR="00131A4A" w:rsidRPr="006D5B30">
        <w:rPr>
          <w:rFonts w:ascii="Times New Roman" w:hAnsi="Times New Roman" w:cs="Times New Roman"/>
          <w:sz w:val="24"/>
          <w:szCs w:val="24"/>
          <w:lang w:val="sv-SE"/>
        </w:rPr>
        <w:t xml:space="preserve">berperilaku bertentangan dengan ajaran iman </w:t>
      </w:r>
      <w:r w:rsidR="00B93E43" w:rsidRPr="006D5B30">
        <w:rPr>
          <w:rFonts w:ascii="Times New Roman" w:hAnsi="Times New Roman" w:cs="Times New Roman"/>
          <w:sz w:val="24"/>
          <w:szCs w:val="24"/>
          <w:lang w:val="sv-SE"/>
        </w:rPr>
        <w:t>dapat</w:t>
      </w:r>
      <w:r w:rsidR="00EC5414" w:rsidRPr="006D5B30">
        <w:rPr>
          <w:rFonts w:ascii="Times New Roman" w:hAnsi="Times New Roman" w:cs="Times New Roman"/>
          <w:sz w:val="24"/>
          <w:szCs w:val="24"/>
          <w:lang w:val="sv-SE"/>
        </w:rPr>
        <w:t xml:space="preserve"> me</w:t>
      </w:r>
      <w:r w:rsidR="00131A4A" w:rsidRPr="006D5B30">
        <w:rPr>
          <w:rFonts w:ascii="Times New Roman" w:hAnsi="Times New Roman" w:cs="Times New Roman"/>
          <w:sz w:val="24"/>
          <w:szCs w:val="24"/>
          <w:lang w:val="sv-SE"/>
        </w:rPr>
        <w:t xml:space="preserve">nurunkan atau menghilangkan semangat dan motivasi orang tua </w:t>
      </w:r>
      <w:r w:rsidR="00EC5414" w:rsidRPr="006D5B30">
        <w:rPr>
          <w:rFonts w:ascii="Times New Roman" w:hAnsi="Times New Roman" w:cs="Times New Roman"/>
          <w:sz w:val="24"/>
          <w:szCs w:val="24"/>
          <w:lang w:val="sv-SE"/>
        </w:rPr>
        <w:t>dalam memberikan pendidikan iman kepada anak</w:t>
      </w:r>
      <w:r w:rsidR="00131A4A" w:rsidRPr="006D5B30">
        <w:rPr>
          <w:rFonts w:ascii="Times New Roman" w:hAnsi="Times New Roman" w:cs="Times New Roman"/>
          <w:sz w:val="24"/>
          <w:szCs w:val="24"/>
          <w:lang w:val="sv-SE"/>
        </w:rPr>
        <w:t xml:space="preserve">. </w:t>
      </w:r>
    </w:p>
    <w:p w14:paraId="4242E4A0" w14:textId="19172E29" w:rsidR="00BE4F7A" w:rsidRPr="006D5B30" w:rsidRDefault="00D04428" w:rsidP="006C73C4">
      <w:pPr>
        <w:pStyle w:val="ListParagraph"/>
        <w:spacing w:after="0" w:line="480" w:lineRule="auto"/>
        <w:ind w:left="0"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antangan kelima yaitu p</w:t>
      </w:r>
      <w:r w:rsidR="00131A4A" w:rsidRPr="006D5B30">
        <w:rPr>
          <w:rFonts w:ascii="Times New Roman" w:hAnsi="Times New Roman" w:cs="Times New Roman"/>
          <w:sz w:val="24"/>
          <w:szCs w:val="24"/>
          <w:lang w:val="sv-SE"/>
        </w:rPr>
        <w:t>erkembangan teknologi</w:t>
      </w:r>
      <w:r w:rsidRPr="006D5B30">
        <w:rPr>
          <w:rFonts w:ascii="Times New Roman" w:hAnsi="Times New Roman" w:cs="Times New Roman"/>
          <w:sz w:val="24"/>
          <w:szCs w:val="24"/>
          <w:lang w:val="sv-SE"/>
        </w:rPr>
        <w:t>.</w:t>
      </w:r>
      <w:r w:rsidR="00131A4A"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Perkembangan teknologi dalam </w:t>
      </w:r>
      <w:r w:rsidR="00131A4A" w:rsidRPr="006D5B30">
        <w:rPr>
          <w:rFonts w:ascii="Times New Roman" w:hAnsi="Times New Roman" w:cs="Times New Roman"/>
          <w:sz w:val="24"/>
          <w:szCs w:val="24"/>
          <w:lang w:val="sv-SE"/>
        </w:rPr>
        <w:t xml:space="preserve">masyarakat saat ini dapat menjauhkan anak dari kegiatan-kegiatan rohani yang dibutuhkan untuk perkembangan imannya. Sebagai contoh, perkembangan teknologi </w:t>
      </w:r>
      <w:r w:rsidR="002B3F17" w:rsidRPr="006D5B30">
        <w:rPr>
          <w:rFonts w:ascii="Times New Roman" w:hAnsi="Times New Roman" w:cs="Times New Roman"/>
          <w:i/>
          <w:iCs/>
          <w:sz w:val="24"/>
          <w:szCs w:val="24"/>
          <w:lang w:val="sv-SE"/>
        </w:rPr>
        <w:t>smartphone</w:t>
      </w:r>
      <w:r w:rsidR="00131A4A" w:rsidRPr="006D5B30">
        <w:rPr>
          <w:rFonts w:ascii="Times New Roman" w:hAnsi="Times New Roman" w:cs="Times New Roman"/>
          <w:i/>
          <w:iCs/>
          <w:sz w:val="24"/>
          <w:szCs w:val="24"/>
          <w:lang w:val="sv-SE"/>
        </w:rPr>
        <w:t xml:space="preserve"> </w:t>
      </w:r>
      <w:r w:rsidR="00131A4A" w:rsidRPr="006D5B30">
        <w:rPr>
          <w:rFonts w:ascii="Times New Roman" w:hAnsi="Times New Roman" w:cs="Times New Roman"/>
          <w:sz w:val="24"/>
          <w:szCs w:val="24"/>
          <w:lang w:val="sv-SE"/>
        </w:rPr>
        <w:t>membuat anak lebih tertarik dan menggunakan sekian banyak waktu</w:t>
      </w:r>
      <w:r w:rsidRPr="006D5B30">
        <w:rPr>
          <w:rFonts w:ascii="Times New Roman" w:hAnsi="Times New Roman" w:cs="Times New Roman"/>
          <w:sz w:val="24"/>
          <w:szCs w:val="24"/>
          <w:lang w:val="sv-SE"/>
        </w:rPr>
        <w:t xml:space="preserve"> untuk</w:t>
      </w:r>
      <w:r w:rsidR="00131A4A" w:rsidRPr="006D5B30">
        <w:rPr>
          <w:rFonts w:ascii="Times New Roman" w:hAnsi="Times New Roman" w:cs="Times New Roman"/>
          <w:sz w:val="24"/>
          <w:szCs w:val="24"/>
          <w:lang w:val="sv-SE"/>
        </w:rPr>
        <w:t xml:space="preserve"> bermain game online, nonton youtube, </w:t>
      </w:r>
      <w:r w:rsidR="00BE4F7A" w:rsidRPr="006D5B30">
        <w:rPr>
          <w:rFonts w:ascii="Times New Roman" w:hAnsi="Times New Roman" w:cs="Times New Roman"/>
          <w:sz w:val="24"/>
          <w:szCs w:val="24"/>
          <w:lang w:val="sv-SE"/>
        </w:rPr>
        <w:t xml:space="preserve">dan </w:t>
      </w:r>
      <w:r w:rsidR="00131A4A" w:rsidRPr="006D5B30">
        <w:rPr>
          <w:rFonts w:ascii="Times New Roman" w:hAnsi="Times New Roman" w:cs="Times New Roman"/>
          <w:sz w:val="24"/>
          <w:szCs w:val="24"/>
          <w:lang w:val="sv-SE"/>
        </w:rPr>
        <w:t>nonton tiktok untuk hiburan semata-mata</w:t>
      </w:r>
      <w:r w:rsidR="00BE4F7A" w:rsidRPr="006D5B30">
        <w:rPr>
          <w:rFonts w:ascii="Times New Roman" w:hAnsi="Times New Roman" w:cs="Times New Roman"/>
          <w:sz w:val="24"/>
          <w:szCs w:val="24"/>
          <w:lang w:val="sv-SE"/>
        </w:rPr>
        <w:t>, daripada berdoa, membaca Kitab Suci, mengikuti kegiatan BIAK, dan menghadiri perayaan Ekaristi untuk pendidikan dan pengembangan imannya sendiri</w:t>
      </w:r>
      <w:r w:rsidR="00131A4A" w:rsidRPr="006D5B30">
        <w:rPr>
          <w:rFonts w:ascii="Times New Roman" w:hAnsi="Times New Roman" w:cs="Times New Roman"/>
          <w:sz w:val="24"/>
          <w:szCs w:val="24"/>
          <w:lang w:val="sv-SE"/>
        </w:rPr>
        <w:t xml:space="preserve">. </w:t>
      </w:r>
    </w:p>
    <w:p w14:paraId="62967CDE" w14:textId="77777777" w:rsidR="002B3F17" w:rsidRPr="006D5B30" w:rsidRDefault="002B3F17" w:rsidP="006C73C4">
      <w:pPr>
        <w:pStyle w:val="ListParagraph"/>
        <w:spacing w:after="0" w:line="480" w:lineRule="auto"/>
        <w:ind w:left="0" w:firstLine="709"/>
        <w:jc w:val="both"/>
        <w:rPr>
          <w:rFonts w:ascii="Times New Roman" w:hAnsi="Times New Roman" w:cs="Times New Roman"/>
          <w:sz w:val="24"/>
          <w:szCs w:val="24"/>
          <w:lang w:val="sv-SE"/>
        </w:rPr>
      </w:pPr>
    </w:p>
    <w:p w14:paraId="7DCBB331" w14:textId="77777777" w:rsidR="007155C8" w:rsidRPr="006D5B30" w:rsidRDefault="00D922CB">
      <w:pPr>
        <w:pStyle w:val="Subbab24"/>
        <w:numPr>
          <w:ilvl w:val="0"/>
          <w:numId w:val="42"/>
        </w:numPr>
        <w:spacing w:before="0"/>
        <w:ind w:left="426" w:hanging="426"/>
        <w:rPr>
          <w:lang w:val="sv-SE"/>
        </w:rPr>
      </w:pPr>
      <w:bookmarkStart w:id="55" w:name="_Toc203805005"/>
      <w:r w:rsidRPr="006D5B30">
        <w:rPr>
          <w:lang w:val="sv-SE"/>
        </w:rPr>
        <w:t>Solusi dari Tantangan Mendidik Iman Anak dalam Keluarga</w:t>
      </w:r>
      <w:bookmarkEnd w:id="55"/>
    </w:p>
    <w:p w14:paraId="1191EB40" w14:textId="2B058EAC" w:rsidR="000A4780" w:rsidRPr="006D5B30" w:rsidRDefault="007155C8"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olusi untuk menghadapi tantangan dalam mendidik iman anak di dalam keluarga dapat dimulai dari kesadaran </w:t>
      </w:r>
      <w:r w:rsidR="000E010F" w:rsidRPr="006D5B30">
        <w:rPr>
          <w:rFonts w:ascii="Times New Roman" w:hAnsi="Times New Roman" w:cs="Times New Roman"/>
          <w:sz w:val="24"/>
          <w:szCs w:val="24"/>
          <w:lang w:val="sv-SE"/>
        </w:rPr>
        <w:t xml:space="preserve">dan kesiapan </w:t>
      </w:r>
      <w:r w:rsidRPr="006D5B30">
        <w:rPr>
          <w:rFonts w:ascii="Times New Roman" w:hAnsi="Times New Roman" w:cs="Times New Roman"/>
          <w:sz w:val="24"/>
          <w:szCs w:val="24"/>
          <w:lang w:val="sv-SE"/>
        </w:rPr>
        <w:t>orang tua akan tugas dan tanggung jawabnya untuk mendidik iman anak. Kesadaran orang tua akan tugas dan tanggung jawabnya dapat dilihat dari sejauh mana kepedulian orang tua te</w:t>
      </w:r>
      <w:r w:rsidR="000E010F" w:rsidRPr="006D5B30">
        <w:rPr>
          <w:rFonts w:ascii="Times New Roman" w:hAnsi="Times New Roman" w:cs="Times New Roman"/>
          <w:sz w:val="24"/>
          <w:szCs w:val="24"/>
          <w:lang w:val="sv-SE"/>
        </w:rPr>
        <w:t>rhadap</w:t>
      </w:r>
      <w:r w:rsidRPr="006D5B30">
        <w:rPr>
          <w:rFonts w:ascii="Times New Roman" w:hAnsi="Times New Roman" w:cs="Times New Roman"/>
          <w:sz w:val="24"/>
          <w:szCs w:val="24"/>
          <w:lang w:val="sv-SE"/>
        </w:rPr>
        <w:t xml:space="preserve"> </w:t>
      </w:r>
      <w:r w:rsidR="000E010F" w:rsidRPr="006D5B30">
        <w:rPr>
          <w:rFonts w:ascii="Times New Roman" w:hAnsi="Times New Roman" w:cs="Times New Roman"/>
          <w:sz w:val="24"/>
          <w:szCs w:val="24"/>
          <w:lang w:val="sv-SE"/>
        </w:rPr>
        <w:t xml:space="preserve">pendidikan </w:t>
      </w:r>
      <w:r w:rsidRPr="006D5B30">
        <w:rPr>
          <w:rFonts w:ascii="Times New Roman" w:hAnsi="Times New Roman" w:cs="Times New Roman"/>
          <w:sz w:val="24"/>
          <w:szCs w:val="24"/>
          <w:lang w:val="sv-SE"/>
        </w:rPr>
        <w:t xml:space="preserve">iman anaknya. </w:t>
      </w:r>
      <w:r w:rsidR="000E010F" w:rsidRPr="006D5B30">
        <w:rPr>
          <w:rFonts w:ascii="Times New Roman" w:hAnsi="Times New Roman" w:cs="Times New Roman"/>
          <w:sz w:val="24"/>
          <w:szCs w:val="24"/>
          <w:lang w:val="sv-SE"/>
        </w:rPr>
        <w:t xml:space="preserve">Sedangkan, kesiapan orang tua dapat dilihat dari usaha yang dilakukan dalam mendidik iman anak. Usaha awal yang dapat dilakukan oleh orang tua yaitu sebisa mungkin meluangkan waktu untuk mendidik iman anak. </w:t>
      </w:r>
      <w:r w:rsidR="000A4780" w:rsidRPr="006D5B30">
        <w:rPr>
          <w:rFonts w:ascii="Times New Roman" w:hAnsi="Times New Roman" w:cs="Times New Roman"/>
          <w:sz w:val="24"/>
          <w:szCs w:val="24"/>
          <w:lang w:val="sv-SE"/>
        </w:rPr>
        <w:t>O</w:t>
      </w:r>
      <w:r w:rsidR="00671039" w:rsidRPr="006D5B30">
        <w:rPr>
          <w:rFonts w:ascii="Times New Roman" w:hAnsi="Times New Roman" w:cs="Times New Roman"/>
          <w:sz w:val="24"/>
          <w:szCs w:val="24"/>
          <w:lang w:val="sv-SE"/>
        </w:rPr>
        <w:t xml:space="preserve">rang tua </w:t>
      </w:r>
      <w:r w:rsidR="00347B78" w:rsidRPr="006D5B30">
        <w:rPr>
          <w:rFonts w:ascii="Times New Roman" w:hAnsi="Times New Roman" w:cs="Times New Roman"/>
          <w:sz w:val="24"/>
          <w:szCs w:val="24"/>
          <w:lang w:val="sv-SE"/>
        </w:rPr>
        <w:t>perlu</w:t>
      </w:r>
      <w:r w:rsidR="000A4780" w:rsidRPr="006D5B30">
        <w:rPr>
          <w:rFonts w:ascii="Times New Roman" w:hAnsi="Times New Roman" w:cs="Times New Roman"/>
          <w:sz w:val="24"/>
          <w:szCs w:val="24"/>
          <w:lang w:val="sv-SE"/>
        </w:rPr>
        <w:t xml:space="preserve"> menanamkan kebiasaan-kebiasaan dalam </w:t>
      </w:r>
      <w:r w:rsidR="00FB0A12" w:rsidRPr="006D5B30">
        <w:rPr>
          <w:rFonts w:ascii="Times New Roman" w:hAnsi="Times New Roman" w:cs="Times New Roman"/>
          <w:sz w:val="24"/>
          <w:szCs w:val="24"/>
          <w:lang w:val="sv-SE"/>
        </w:rPr>
        <w:t>keluarga</w:t>
      </w:r>
      <w:r w:rsidR="000A4780" w:rsidRPr="006D5B30">
        <w:rPr>
          <w:rFonts w:ascii="Times New Roman" w:hAnsi="Times New Roman" w:cs="Times New Roman"/>
          <w:sz w:val="24"/>
          <w:szCs w:val="24"/>
          <w:lang w:val="sv-SE"/>
        </w:rPr>
        <w:t xml:space="preserve"> dengan berdoa bersama, membaca dan merenungkan Kitab Suci bersama, mengikuti perayaan Ekaristi bersama, </w:t>
      </w:r>
      <w:r w:rsidR="002B3F17" w:rsidRPr="006D5B30">
        <w:rPr>
          <w:rFonts w:ascii="Times New Roman" w:hAnsi="Times New Roman" w:cs="Times New Roman"/>
          <w:sz w:val="24"/>
          <w:szCs w:val="24"/>
          <w:lang w:val="sv-SE"/>
        </w:rPr>
        <w:t xml:space="preserve">dan </w:t>
      </w:r>
      <w:r w:rsidR="000A4780" w:rsidRPr="006D5B30">
        <w:rPr>
          <w:rFonts w:ascii="Times New Roman" w:hAnsi="Times New Roman" w:cs="Times New Roman"/>
          <w:sz w:val="24"/>
          <w:szCs w:val="24"/>
          <w:lang w:val="sv-SE"/>
        </w:rPr>
        <w:t xml:space="preserve">melakukan ziarah rohani keluarga. </w:t>
      </w:r>
    </w:p>
    <w:p w14:paraId="515F302F" w14:textId="7A0BF60F" w:rsidR="000A4780" w:rsidRPr="006D5B30" w:rsidRDefault="00250E9D"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njalin k</w:t>
      </w:r>
      <w:r w:rsidR="000A4780" w:rsidRPr="006D5B30">
        <w:rPr>
          <w:rFonts w:ascii="Times New Roman" w:hAnsi="Times New Roman" w:cs="Times New Roman"/>
          <w:sz w:val="24"/>
          <w:szCs w:val="24"/>
          <w:lang w:val="sv-SE"/>
        </w:rPr>
        <w:t xml:space="preserve">omunikasi </w:t>
      </w:r>
      <w:r w:rsidRPr="006D5B30">
        <w:rPr>
          <w:rFonts w:ascii="Times New Roman" w:hAnsi="Times New Roman" w:cs="Times New Roman"/>
          <w:sz w:val="24"/>
          <w:szCs w:val="24"/>
          <w:lang w:val="sv-SE"/>
        </w:rPr>
        <w:t xml:space="preserve">yang terbuka </w:t>
      </w:r>
      <w:r w:rsidR="000A4780" w:rsidRPr="006D5B30">
        <w:rPr>
          <w:rFonts w:ascii="Times New Roman" w:hAnsi="Times New Roman" w:cs="Times New Roman"/>
          <w:sz w:val="24"/>
          <w:szCs w:val="24"/>
          <w:lang w:val="sv-SE"/>
        </w:rPr>
        <w:t>antara orang tua</w:t>
      </w:r>
      <w:r w:rsidRPr="006D5B30">
        <w:rPr>
          <w:rFonts w:ascii="Times New Roman" w:hAnsi="Times New Roman" w:cs="Times New Roman"/>
          <w:sz w:val="24"/>
          <w:szCs w:val="24"/>
          <w:lang w:val="sv-SE"/>
        </w:rPr>
        <w:t xml:space="preserve"> dengan anak, seperti selalu bercerita, bermain bersama,</w:t>
      </w:r>
      <w:r w:rsidR="002B3F17" w:rsidRPr="006D5B30">
        <w:rPr>
          <w:rFonts w:ascii="Times New Roman" w:hAnsi="Times New Roman" w:cs="Times New Roman"/>
          <w:sz w:val="24"/>
          <w:szCs w:val="24"/>
          <w:lang w:val="sv-SE"/>
        </w:rPr>
        <w:t xml:space="preserve"> serta</w:t>
      </w:r>
      <w:r w:rsidRPr="006D5B30">
        <w:rPr>
          <w:rFonts w:ascii="Times New Roman" w:hAnsi="Times New Roman" w:cs="Times New Roman"/>
          <w:sz w:val="24"/>
          <w:szCs w:val="24"/>
          <w:lang w:val="sv-SE"/>
        </w:rPr>
        <w:t xml:space="preserve"> belajar bersama dapat membantu dalam proses mendidik iman anak. Komunikasi yang baik dan terbuka bisa membuat anak lebih kritis dan tidak </w:t>
      </w:r>
      <w:r w:rsidR="002E4D1C" w:rsidRPr="006D5B30">
        <w:rPr>
          <w:rFonts w:ascii="Times New Roman" w:hAnsi="Times New Roman" w:cs="Times New Roman"/>
          <w:sz w:val="24"/>
          <w:szCs w:val="24"/>
          <w:lang w:val="sv-SE"/>
        </w:rPr>
        <w:t xml:space="preserve">segan-segan </w:t>
      </w:r>
      <w:r w:rsidRPr="006D5B30">
        <w:rPr>
          <w:rFonts w:ascii="Times New Roman" w:hAnsi="Times New Roman" w:cs="Times New Roman"/>
          <w:sz w:val="24"/>
          <w:szCs w:val="24"/>
          <w:lang w:val="sv-SE"/>
        </w:rPr>
        <w:t xml:space="preserve">untuk bertanya. </w:t>
      </w:r>
      <w:r w:rsidR="00347B78" w:rsidRPr="006D5B30">
        <w:rPr>
          <w:rFonts w:ascii="Times New Roman" w:hAnsi="Times New Roman" w:cs="Times New Roman"/>
          <w:sz w:val="24"/>
          <w:szCs w:val="24"/>
          <w:lang w:val="sv-SE"/>
        </w:rPr>
        <w:t>Ketika anak bertanya mengenai keraguan iman, hendaknya o</w:t>
      </w:r>
      <w:r w:rsidR="002E4D1C" w:rsidRPr="006D5B30">
        <w:rPr>
          <w:rFonts w:ascii="Times New Roman" w:hAnsi="Times New Roman" w:cs="Times New Roman"/>
          <w:sz w:val="24"/>
          <w:szCs w:val="24"/>
          <w:lang w:val="sv-SE"/>
        </w:rPr>
        <w:t>rang tua dengan penuh kesabaran</w:t>
      </w:r>
      <w:r w:rsidR="00347B78" w:rsidRPr="006D5B30">
        <w:rPr>
          <w:rFonts w:ascii="Times New Roman" w:hAnsi="Times New Roman" w:cs="Times New Roman"/>
          <w:sz w:val="24"/>
          <w:szCs w:val="24"/>
          <w:lang w:val="sv-SE"/>
        </w:rPr>
        <w:t xml:space="preserve"> </w:t>
      </w:r>
      <w:r w:rsidR="002E4D1C" w:rsidRPr="006D5B30">
        <w:rPr>
          <w:rFonts w:ascii="Times New Roman" w:hAnsi="Times New Roman" w:cs="Times New Roman"/>
          <w:sz w:val="24"/>
          <w:szCs w:val="24"/>
          <w:lang w:val="sv-SE"/>
        </w:rPr>
        <w:t xml:space="preserve">memberikan jawaban maupun penjelasan yang sesuai dengan umur mereka. </w:t>
      </w:r>
      <w:r w:rsidR="00347B78" w:rsidRPr="006D5B30">
        <w:rPr>
          <w:rFonts w:ascii="Times New Roman" w:hAnsi="Times New Roman" w:cs="Times New Roman"/>
          <w:sz w:val="24"/>
          <w:szCs w:val="24"/>
          <w:lang w:val="sv-SE"/>
        </w:rPr>
        <w:t>Ketika anak bercerita tentang kehidupannya, o</w:t>
      </w:r>
      <w:r w:rsidR="002E4D1C" w:rsidRPr="006D5B30">
        <w:rPr>
          <w:rFonts w:ascii="Times New Roman" w:hAnsi="Times New Roman" w:cs="Times New Roman"/>
          <w:sz w:val="24"/>
          <w:szCs w:val="24"/>
          <w:lang w:val="sv-SE"/>
        </w:rPr>
        <w:t xml:space="preserve">rang tua bisa memberikan pendidikan iman </w:t>
      </w:r>
      <w:r w:rsidR="00347B78" w:rsidRPr="006D5B30">
        <w:rPr>
          <w:rFonts w:ascii="Times New Roman" w:hAnsi="Times New Roman" w:cs="Times New Roman"/>
          <w:sz w:val="24"/>
          <w:szCs w:val="24"/>
          <w:lang w:val="sv-SE"/>
        </w:rPr>
        <w:t xml:space="preserve">dengan memberi masukan yang mengaitkan nilai-nilai iman. </w:t>
      </w:r>
    </w:p>
    <w:p w14:paraId="1A213126" w14:textId="0788899D" w:rsidR="000A3735" w:rsidRPr="006D5B30" w:rsidRDefault="00FB0A12" w:rsidP="006C73C4">
      <w:pPr>
        <w:spacing w:after="0" w:line="480" w:lineRule="auto"/>
        <w:ind w:firstLine="709"/>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Peran aktif orang tua sebagai teladan sangat berpengaruh dalam proses pendidikan iman anak. Pendidikan iman perlu diterapkan pada anak dalam keluarga agar tidak melakukan hal yang berbeda dari harapan orang tuanya </w:t>
      </w:r>
      <w:r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lomR2ou9","properties":{"formattedCitation":"(Bolen et al., 2023)","plainCitation":"(Bolen et al., 2023)","dontUpdate":true,"noteIndex":0},"citationItems":[{"id":22,"uris":["http://zotero.org/users/local/UiSBHLCM/items/Q7BQJAEY"],"itemData":{"id":22,"type":"article-journal","abstract":"Pendidikan iman merupakan suatu proses menumbuhkan sikap beriman anak yang dilakukan oleh orang tua dalam mendewasakan iman anak. Realita yang terjadi di Stasi St. Paulus Pukaone, banyak orang tua yang belum sepenuhnya menjalankan tugas dan tanggung jawab mereka sebagai pendidik iman dalam keluarga. Tujuan dilakukan penelitian ini adalah untuk mengetahui peran orang tua Katolik sebagai pendidik iman anak di era digital di Stasi St. Paulus Pukaone. Pendekatan dalam penelitian adalah deskriptif kualitatif dan teknik purposive sampling dengan sumber data berasal dari informan. Untuk mengumpulkan data digunakan teknik wawancara. Lokasi dalam penelitian di Stasi St. Paulus Pukaone, waktu penelitian sejak bulan Februari- Mei 2023 dengan subjek penelitian 7 kepala keluarga. Teknik Analisis data melalui tiga tahap yaitu reduksi data, penyajian data, dan penarikan kesimpulan. Hasil penelitian mengatakan bahwa peran orang tua Katolik sebagai pendidik iman di era digital di stasi St. Paulus Pukaone sejauh ini memang ada pelaksanaan namun tidak secara maksimal dalam menjalankan tugas dan tanggung jawab mereka sebagai pendidik iman yang pertama dan utama. Untuk itu Gereja perlu memperhatikan kondisi yang memprihatinkan ini dengan mengaktifkan peran orang tua dalam pendidikan iman anak di era digital agar iman dapat menjadi akar yang kuat bagi anak dan menjadi pedoman dalam hidup setelah menjadi dewasa.","container-title":"JAPB: Jurnal Agama, Pendidikan dan Budaya","DOI":"10.56358/japb.v4i2.236","ISSN":"2775-8699","issue":"2","language":"en","license":"Copyright (c) 2023 JAPB: Jurnal Agama, Pendidikan dan Budaya","note":"number: 2","page":"91-97","source":"jurnal.stpreinha.ac.id","title":"Peran Orang Tua Katolik Sebagai Pendidik Iman Anak Di Stasi St. Paulus Pukaone","volume":"4","author":[{"family":"Bolen","given":"Neliana Bin"},{"family":"Tukan","given":"Petrus"},{"family":"Kwen","given":"Krisantus Minggu"}],"issued":{"date-parts":[["2023",11,11]]}}}],"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lang w:val="sv-SE"/>
        </w:rPr>
        <w:t>(Bolen dkk, 2023:96)</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lang w:val="sv-SE"/>
        </w:rPr>
        <w:t xml:space="preserve">. </w:t>
      </w:r>
      <w:r w:rsidR="00A3481B" w:rsidRPr="006D5B30">
        <w:rPr>
          <w:rFonts w:ascii="Times New Roman" w:hAnsi="Times New Roman" w:cs="Times New Roman"/>
          <w:sz w:val="24"/>
          <w:szCs w:val="24"/>
          <w:lang w:val="sv-SE"/>
        </w:rPr>
        <w:t>Pendidikan iman diajarkan tidak hanya dengan kata</w:t>
      </w:r>
      <w:r w:rsidR="000A3735" w:rsidRPr="006D5B30">
        <w:rPr>
          <w:rFonts w:ascii="Times New Roman" w:hAnsi="Times New Roman" w:cs="Times New Roman"/>
          <w:sz w:val="24"/>
          <w:szCs w:val="24"/>
          <w:lang w:val="sv-SE"/>
        </w:rPr>
        <w:t xml:space="preserve"> saja</w:t>
      </w:r>
      <w:r w:rsidR="00A3481B" w:rsidRPr="006D5B30">
        <w:rPr>
          <w:rFonts w:ascii="Times New Roman" w:hAnsi="Times New Roman" w:cs="Times New Roman"/>
          <w:sz w:val="24"/>
          <w:szCs w:val="24"/>
          <w:lang w:val="sv-SE"/>
        </w:rPr>
        <w:t xml:space="preserve"> namun</w:t>
      </w:r>
      <w:r w:rsidR="000A3735" w:rsidRPr="006D5B30">
        <w:rPr>
          <w:rFonts w:ascii="Times New Roman" w:hAnsi="Times New Roman" w:cs="Times New Roman"/>
          <w:sz w:val="24"/>
          <w:szCs w:val="24"/>
          <w:lang w:val="sv-SE"/>
        </w:rPr>
        <w:t xml:space="preserve"> harus disertai dengan</w:t>
      </w:r>
      <w:r w:rsidR="00A3481B" w:rsidRPr="006D5B30">
        <w:rPr>
          <w:rFonts w:ascii="Times New Roman" w:hAnsi="Times New Roman" w:cs="Times New Roman"/>
          <w:sz w:val="24"/>
          <w:szCs w:val="24"/>
          <w:lang w:val="sv-SE"/>
        </w:rPr>
        <w:t xml:space="preserve"> tindakan nyata </w:t>
      </w:r>
      <w:r w:rsidR="00A3481B" w:rsidRPr="006D5B30">
        <w:rPr>
          <w:rFonts w:ascii="Times New Roman" w:hAnsi="Times New Roman" w:cs="Times New Roman"/>
          <w:sz w:val="24"/>
          <w:szCs w:val="24"/>
        </w:rPr>
        <w:fldChar w:fldCharType="begin"/>
      </w:r>
      <w:r w:rsidR="007A6E61" w:rsidRPr="006D5B30">
        <w:rPr>
          <w:rFonts w:ascii="Times New Roman" w:hAnsi="Times New Roman" w:cs="Times New Roman"/>
          <w:sz w:val="24"/>
          <w:szCs w:val="24"/>
          <w:lang w:val="sv-SE"/>
        </w:rPr>
        <w:instrText xml:space="preserve"> ADDIN ZOTERO_ITEM CSL_CITATION {"citationID":"NAJ1w5a2","properties":{"formattedCitation":"(Kurniadi et al., 2022)","plainCitation":"(Kurniadi et al., 2022)","dontUpdate":true,"noteIndex":0},"citationItems":[{"id":1,"uris":["http://zotero.org/users/local/UiSBHLCM/items/NUZA8MSZ"],"itemData":{"id":1,"type":"article-journal","abstract":"The objective of this study is to describe the implementation of children's faith education by parents in Paroki Santo Yosef Delitua. This study applies the descriptive qualitative method by  using interview, observation and documentation. Thus parents become role models in developing children's faith. Although the implementation is recognized by the parents, it has not been carried out optimally and has not covered all the activities of family members. Lacking time of parents and chilhdren to sit together from morning to evening as the most factor that make the implementation of the children's faith education does not run well.  However, it can be concluded that parents have understood the purpose of Catholic marriage where husband and wife are being together in the sacrament of marriage for the purpose of birth and education of children. Children who are believed as the crown of God must be guided and educated according to the Catholic faith. The family is the first and foremost educator of children. Thus, parents carry out their duties and resp</w:instrText>
      </w:r>
      <w:r w:rsidR="007A6E61" w:rsidRPr="006D5B30">
        <w:rPr>
          <w:rFonts w:ascii="Times New Roman" w:hAnsi="Times New Roman" w:cs="Times New Roman"/>
          <w:sz w:val="24"/>
          <w:szCs w:val="24"/>
        </w:rPr>
        <w:instrText xml:space="preserve">onsibilities as a Catholic family.\nPenelitian ini bertujuan menggambarkan pelaksanaan pendidikan iman anak oleh orangtua di Paroki Santo Yosef Delitua. Metode penelitian yang digunakan ialah pendekatan kualitatif deskriptif dengan menggunakan teknik wawancara, pengamatan dan dokumentasi di tujuh wilayah Paroki Santo Yosef Delitua. Orangtua menjadi teladan dalam pengembangan iman anak. Pelaksanaan pendidikan iman anak tersebut terwujud dalam bentuk kegiatan berdoa bersama yang ditandai dengan tanda salib sebagai orang katolik, mendengarkan nyayian rohani dan membaca buku rohani serta kitab suci, memfasilitasi bakat anak serta berperan aktif dalam kegiatan rohani di gereja, sosial gereja dan retret (pedalaman iman) orang muda katolik. Meskipun pada pelaksanaanya diakui oleh orangtua belum terlaksana secara maksimal dan belum mencakup pada keseluruhan aktifitas anggota keluarga. Faktor penyebabnya adalh kurangnya waktu bersama misalnya untuk berdoa bersama. Orangtua telah memahami tujuan perkawinan katolik dimana suami dan istri dipersatukan dalam sakramen perkawinan untuk tujuan kelahiran dan pendidikan anak. Anak yang merupakan mahkota dari Tuhan wajib dibimbing dan dididik sesuai dengan iman katolik. Keluarga merupakan pendidik pertama dan utama anak. Dengan demikian, orangtua menjalankan tugas dan tanggungjawabnya sebagai keluarga katolik.","container-title":"Jurnal Ilmiah Religiosity Entity Humanity (JIREH)","DOI":"10.37364/jireh.v4i2.119","ISSN":"2685-1466","issue":"2","language":"en","license":"Copyright (c) 2022 Benediktus Benteng Kurniadi, Tri Chandra Fajariyanto, Yova Andriani Br Ginting","note":"number: 2","page":"415-433","source":"ojs-jireh.org","title":"Pelaksanaan Pendidikan Iman Anak oleh Orangtua di Paroki Santo Yosef Delitua","volume":"4","author":[{"family":"Kurniadi","given":"Benediktus Benteng"},{"family":"Fajariyanto","given":"Tri Chandra"},{"family":"Ginting","given":"Yova Andriani Br"}],"issued":{"date-parts":[["2022",12,31]]}}}],"schema":"https://github.com/citation-style-language/schema/raw/master/csl-citation.json"} </w:instrText>
      </w:r>
      <w:r w:rsidR="00A3481B" w:rsidRPr="006D5B30">
        <w:rPr>
          <w:rFonts w:ascii="Times New Roman" w:hAnsi="Times New Roman" w:cs="Times New Roman"/>
          <w:sz w:val="24"/>
          <w:szCs w:val="24"/>
        </w:rPr>
        <w:fldChar w:fldCharType="separate"/>
      </w:r>
      <w:r w:rsidR="00A3481B" w:rsidRPr="006D5B30">
        <w:rPr>
          <w:rFonts w:ascii="Times New Roman" w:hAnsi="Times New Roman" w:cs="Times New Roman"/>
          <w:sz w:val="24"/>
        </w:rPr>
        <w:t>(Kurniadi dkk, 2022</w:t>
      </w:r>
      <w:r w:rsidR="000A3735" w:rsidRPr="006D5B30">
        <w:rPr>
          <w:rFonts w:ascii="Times New Roman" w:hAnsi="Times New Roman" w:cs="Times New Roman"/>
          <w:sz w:val="24"/>
        </w:rPr>
        <w:t>:428</w:t>
      </w:r>
      <w:r w:rsidR="00A3481B" w:rsidRPr="006D5B30">
        <w:rPr>
          <w:rFonts w:ascii="Times New Roman" w:hAnsi="Times New Roman" w:cs="Times New Roman"/>
          <w:sz w:val="24"/>
        </w:rPr>
        <w:t>)</w:t>
      </w:r>
      <w:r w:rsidR="00A3481B" w:rsidRPr="006D5B30">
        <w:rPr>
          <w:rFonts w:ascii="Times New Roman" w:hAnsi="Times New Roman" w:cs="Times New Roman"/>
          <w:sz w:val="24"/>
          <w:szCs w:val="24"/>
        </w:rPr>
        <w:fldChar w:fldCharType="end"/>
      </w:r>
      <w:r w:rsidR="004C3519" w:rsidRPr="006D5B30">
        <w:rPr>
          <w:rFonts w:ascii="Times New Roman" w:hAnsi="Times New Roman" w:cs="Times New Roman"/>
          <w:sz w:val="24"/>
          <w:szCs w:val="24"/>
        </w:rPr>
        <w:t xml:space="preserve">. </w:t>
      </w:r>
      <w:r w:rsidR="002B3F17" w:rsidRPr="006D5B30">
        <w:rPr>
          <w:rFonts w:ascii="Times New Roman" w:hAnsi="Times New Roman" w:cs="Times New Roman"/>
          <w:sz w:val="24"/>
          <w:szCs w:val="24"/>
        </w:rPr>
        <w:t>K</w:t>
      </w:r>
      <w:r w:rsidR="004C3519" w:rsidRPr="006D5B30">
        <w:rPr>
          <w:rFonts w:ascii="Times New Roman" w:hAnsi="Times New Roman" w:cs="Times New Roman"/>
          <w:sz w:val="24"/>
          <w:szCs w:val="24"/>
        </w:rPr>
        <w:t>eteladanan nyata dari orang tua</w:t>
      </w:r>
      <w:r w:rsidR="00A3481B" w:rsidRPr="006D5B30">
        <w:rPr>
          <w:rFonts w:ascii="Times New Roman" w:hAnsi="Times New Roman" w:cs="Times New Roman"/>
          <w:sz w:val="24"/>
          <w:szCs w:val="24"/>
        </w:rPr>
        <w:t xml:space="preserve"> dapat membuat anak-anak </w:t>
      </w:r>
      <w:r w:rsidR="004C3519" w:rsidRPr="006D5B30">
        <w:rPr>
          <w:rFonts w:ascii="Times New Roman" w:hAnsi="Times New Roman" w:cs="Times New Roman"/>
          <w:sz w:val="24"/>
          <w:szCs w:val="24"/>
        </w:rPr>
        <w:t>lebih percaya pada kebenaran ajaran-ajaran iman dan pentingnya pendidikan beriman yang bernuansa positif dalam kehidupan bersama</w:t>
      </w:r>
      <w:r w:rsidR="00A3481B" w:rsidRPr="006D5B30">
        <w:rPr>
          <w:rFonts w:ascii="Times New Roman" w:hAnsi="Times New Roman" w:cs="Times New Roman"/>
          <w:sz w:val="24"/>
          <w:szCs w:val="24"/>
        </w:rPr>
        <w:t xml:space="preserve">, sehingga anak-anak terdorong untuk bertindak baik dan benar sesuai dengan ajaran iman. </w:t>
      </w:r>
    </w:p>
    <w:p w14:paraId="7F7799C9" w14:textId="54E4A0C6" w:rsidR="00DE2EB0" w:rsidRPr="006D5B30" w:rsidRDefault="00241371"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rkembangan teknologi </w:t>
      </w:r>
      <w:r w:rsidR="00085AA0" w:rsidRPr="006D5B30">
        <w:rPr>
          <w:rFonts w:ascii="Times New Roman" w:hAnsi="Times New Roman" w:cs="Times New Roman"/>
          <w:sz w:val="24"/>
          <w:szCs w:val="24"/>
          <w:lang w:val="sv-SE"/>
        </w:rPr>
        <w:t xml:space="preserve">bisa </w:t>
      </w:r>
      <w:r w:rsidRPr="006D5B30">
        <w:rPr>
          <w:rFonts w:ascii="Times New Roman" w:hAnsi="Times New Roman" w:cs="Times New Roman"/>
          <w:sz w:val="24"/>
          <w:szCs w:val="24"/>
          <w:lang w:val="sv-SE"/>
        </w:rPr>
        <w:t xml:space="preserve">dimanfaatkan secara positif. </w:t>
      </w:r>
      <w:r w:rsidR="000A3735" w:rsidRPr="006D5B30">
        <w:rPr>
          <w:rFonts w:ascii="Times New Roman" w:hAnsi="Times New Roman" w:cs="Times New Roman"/>
          <w:sz w:val="24"/>
          <w:szCs w:val="24"/>
          <w:lang w:val="sv-SE"/>
        </w:rPr>
        <w:t xml:space="preserve">Orang tua dapat memanfaatkan perkembangan teknologi </w:t>
      </w:r>
      <w:r w:rsidR="00085AA0" w:rsidRPr="006D5B30">
        <w:rPr>
          <w:rFonts w:ascii="Times New Roman" w:hAnsi="Times New Roman" w:cs="Times New Roman"/>
          <w:sz w:val="24"/>
          <w:szCs w:val="24"/>
          <w:lang w:val="sv-SE"/>
        </w:rPr>
        <w:t xml:space="preserve">tersebut </w:t>
      </w:r>
      <w:r w:rsidR="000A3735" w:rsidRPr="006D5B30">
        <w:rPr>
          <w:rFonts w:ascii="Times New Roman" w:hAnsi="Times New Roman" w:cs="Times New Roman"/>
          <w:sz w:val="24"/>
          <w:szCs w:val="24"/>
          <w:lang w:val="sv-SE"/>
        </w:rPr>
        <w:t xml:space="preserve">sebagai media </w:t>
      </w:r>
      <w:r w:rsidRPr="006D5B30">
        <w:rPr>
          <w:rFonts w:ascii="Times New Roman" w:hAnsi="Times New Roman" w:cs="Times New Roman"/>
          <w:sz w:val="24"/>
          <w:szCs w:val="24"/>
          <w:lang w:val="sv-SE"/>
        </w:rPr>
        <w:t>dalam</w:t>
      </w:r>
      <w:r w:rsidR="000A3735" w:rsidRPr="006D5B30">
        <w:rPr>
          <w:rFonts w:ascii="Times New Roman" w:hAnsi="Times New Roman" w:cs="Times New Roman"/>
          <w:sz w:val="24"/>
          <w:szCs w:val="24"/>
          <w:lang w:val="sv-SE"/>
        </w:rPr>
        <w:t xml:space="preserve"> mendidik iman anak. </w:t>
      </w:r>
      <w:r w:rsidR="00085AA0" w:rsidRPr="006D5B30">
        <w:rPr>
          <w:rFonts w:ascii="Times New Roman" w:hAnsi="Times New Roman" w:cs="Times New Roman"/>
          <w:sz w:val="24"/>
          <w:szCs w:val="24"/>
          <w:lang w:val="sv-SE"/>
        </w:rPr>
        <w:t>Pendidikan iman dapat dilakukan melalui aplikasi atau video edukatif yang berbasis nilai-nilai Katolik. Pendidikan iman yang diberikan melalui berbagai cara membuat proses p</w:t>
      </w:r>
      <w:r w:rsidRPr="006D5B30">
        <w:rPr>
          <w:rFonts w:ascii="Times New Roman" w:hAnsi="Times New Roman" w:cs="Times New Roman"/>
          <w:sz w:val="24"/>
          <w:szCs w:val="24"/>
          <w:lang w:val="sv-SE"/>
        </w:rPr>
        <w:t>endidikan iman dalam keluarga</w:t>
      </w:r>
      <w:r w:rsidR="00085AA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jadi lebih menarik</w:t>
      </w:r>
      <w:r w:rsidR="00085AA0" w:rsidRPr="006D5B30">
        <w:rPr>
          <w:rFonts w:ascii="Times New Roman" w:hAnsi="Times New Roman" w:cs="Times New Roman"/>
          <w:sz w:val="24"/>
          <w:szCs w:val="24"/>
          <w:lang w:val="sv-SE"/>
        </w:rPr>
        <w:t xml:space="preserve">. Hal ini memudahkan anak untuk menerima dan memahami ajaran-ajaran iman. </w:t>
      </w:r>
      <w:r w:rsidR="00DE2EB0" w:rsidRPr="006D5B30">
        <w:rPr>
          <w:rFonts w:ascii="Times New Roman" w:hAnsi="Times New Roman" w:cs="Times New Roman"/>
          <w:sz w:val="24"/>
          <w:szCs w:val="24"/>
          <w:lang w:val="sv-SE"/>
        </w:rPr>
        <w:br w:type="page"/>
      </w:r>
    </w:p>
    <w:p w14:paraId="75D5ED2C" w14:textId="77777777" w:rsidR="006B769F" w:rsidRPr="006D5B30" w:rsidRDefault="006B769F" w:rsidP="006C73C4">
      <w:pPr>
        <w:spacing w:after="0" w:line="480" w:lineRule="auto"/>
        <w:jc w:val="center"/>
        <w:rPr>
          <w:rFonts w:ascii="Times New Roman" w:hAnsi="Times New Roman" w:cs="Times New Roman"/>
          <w:b/>
          <w:bCs/>
          <w:sz w:val="24"/>
          <w:szCs w:val="24"/>
          <w:lang w:val="sv-SE"/>
        </w:rPr>
        <w:sectPr w:rsidR="006B769F" w:rsidRPr="006D5B30" w:rsidSect="00336ADF">
          <w:headerReference w:type="first" r:id="rId24"/>
          <w:footerReference w:type="first" r:id="rId25"/>
          <w:pgSz w:w="11906" w:h="16838" w:code="9"/>
          <w:pgMar w:top="2268" w:right="1701" w:bottom="1701" w:left="2268" w:header="720" w:footer="720" w:gutter="0"/>
          <w:cols w:space="720"/>
          <w:titlePg/>
          <w:docGrid w:linePitch="360"/>
        </w:sectPr>
      </w:pPr>
    </w:p>
    <w:p w14:paraId="21E6F5B1" w14:textId="317BF308" w:rsidR="0036681A" w:rsidRPr="006D5B30" w:rsidRDefault="00DE018F" w:rsidP="004674C4">
      <w:pPr>
        <w:pStyle w:val="Heading1"/>
        <w:rPr>
          <w:lang w:val="sv-SE"/>
        </w:rPr>
      </w:pPr>
      <w:bookmarkStart w:id="56" w:name="_Toc201316531"/>
      <w:bookmarkStart w:id="57" w:name="_Toc203805006"/>
      <w:r w:rsidRPr="006D5B30">
        <w:rPr>
          <w:lang w:val="sv-SE"/>
        </w:rPr>
        <w:t>BAB III</w:t>
      </w:r>
      <w:bookmarkStart w:id="58" w:name="_Toc201000261"/>
      <w:bookmarkEnd w:id="56"/>
      <w:r w:rsidR="004674C4" w:rsidRPr="006D5B30">
        <w:rPr>
          <w:lang w:val="sv-SE"/>
        </w:rPr>
        <w:t xml:space="preserve"> </w:t>
      </w:r>
      <w:r w:rsidR="004674C4" w:rsidRPr="006D5B30">
        <w:rPr>
          <w:lang w:val="sv-SE"/>
        </w:rPr>
        <w:br/>
      </w:r>
      <w:r w:rsidRPr="006D5B30">
        <w:rPr>
          <w:lang w:val="sv-SE"/>
        </w:rPr>
        <w:t>METODE PENELITIAN</w:t>
      </w:r>
      <w:bookmarkEnd w:id="57"/>
      <w:bookmarkEnd w:id="58"/>
    </w:p>
    <w:p w14:paraId="4171342F" w14:textId="77777777" w:rsidR="00665737" w:rsidRPr="006D5B30" w:rsidRDefault="00665737" w:rsidP="006C73C4">
      <w:pPr>
        <w:spacing w:after="0" w:line="480" w:lineRule="auto"/>
        <w:rPr>
          <w:rFonts w:ascii="Times New Roman" w:hAnsi="Times New Roman" w:cs="Times New Roman"/>
          <w:b/>
          <w:bCs/>
          <w:sz w:val="24"/>
          <w:szCs w:val="24"/>
          <w:lang w:val="sv-SE"/>
        </w:rPr>
      </w:pPr>
    </w:p>
    <w:p w14:paraId="32C1641A" w14:textId="2CFEE15A" w:rsidR="00DE018F" w:rsidRPr="006D5B30" w:rsidRDefault="0066573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b/>
          <w:bCs/>
          <w:sz w:val="24"/>
          <w:szCs w:val="24"/>
          <w:lang w:val="sv-SE"/>
        </w:rPr>
        <w:tab/>
      </w:r>
      <w:r w:rsidRPr="006D5B30">
        <w:rPr>
          <w:rFonts w:ascii="Times New Roman" w:hAnsi="Times New Roman" w:cs="Times New Roman"/>
          <w:sz w:val="24"/>
          <w:szCs w:val="24"/>
          <w:lang w:val="sv-SE"/>
        </w:rPr>
        <w:t>Bab tentang metode penelitian ini menguraikan beberapa ha</w:t>
      </w:r>
      <w:r w:rsidR="00294FCB" w:rsidRPr="006D5B30">
        <w:rPr>
          <w:rFonts w:ascii="Times New Roman" w:hAnsi="Times New Roman" w:cs="Times New Roman"/>
          <w:sz w:val="24"/>
          <w:szCs w:val="24"/>
          <w:lang w:val="sv-SE"/>
        </w:rPr>
        <w:t>l</w:t>
      </w:r>
      <w:r w:rsidRPr="006D5B30">
        <w:rPr>
          <w:rFonts w:ascii="Times New Roman" w:hAnsi="Times New Roman" w:cs="Times New Roman"/>
          <w:sz w:val="24"/>
          <w:szCs w:val="24"/>
          <w:lang w:val="sv-SE"/>
        </w:rPr>
        <w:t xml:space="preserve"> yang berkaitan dengan penelitian yang akan dilakukan. Hal-hal yang diuraikan dalam bab ini, yaitu: 1). </w:t>
      </w:r>
      <w:r w:rsidR="00087A9A" w:rsidRPr="006D5B30">
        <w:rPr>
          <w:rFonts w:ascii="Times New Roman" w:hAnsi="Times New Roman" w:cs="Times New Roman"/>
          <w:sz w:val="24"/>
          <w:szCs w:val="24"/>
          <w:lang w:val="sv-SE"/>
        </w:rPr>
        <w:t>Jenis atau Desain Penelitian</w:t>
      </w:r>
      <w:r w:rsidRPr="006D5B30">
        <w:rPr>
          <w:rFonts w:ascii="Times New Roman" w:hAnsi="Times New Roman" w:cs="Times New Roman"/>
          <w:sz w:val="24"/>
          <w:szCs w:val="24"/>
          <w:lang w:val="sv-SE"/>
        </w:rPr>
        <w:t xml:space="preserve">, 2). Tempat dan Waktu Penelitian, </w:t>
      </w:r>
      <w:r w:rsidR="008A32B1" w:rsidRPr="006D5B30">
        <w:rPr>
          <w:rFonts w:ascii="Times New Roman" w:hAnsi="Times New Roman" w:cs="Times New Roman"/>
          <w:sz w:val="24"/>
          <w:szCs w:val="24"/>
          <w:lang w:val="sv-SE"/>
        </w:rPr>
        <w:t>3</w:t>
      </w:r>
      <w:r w:rsidRPr="006D5B30">
        <w:rPr>
          <w:rFonts w:ascii="Times New Roman" w:hAnsi="Times New Roman" w:cs="Times New Roman"/>
          <w:sz w:val="24"/>
          <w:szCs w:val="24"/>
          <w:lang w:val="sv-SE"/>
        </w:rPr>
        <w:t xml:space="preserve">). </w:t>
      </w:r>
      <w:r w:rsidR="00087A9A" w:rsidRPr="006D5B30">
        <w:rPr>
          <w:rFonts w:ascii="Times New Roman" w:hAnsi="Times New Roman" w:cs="Times New Roman"/>
          <w:sz w:val="24"/>
          <w:szCs w:val="24"/>
          <w:lang w:val="sv-SE"/>
        </w:rPr>
        <w:t>Teknik dan Instrumen Pengumpulan Data</w:t>
      </w:r>
      <w:r w:rsidRPr="006D5B30">
        <w:rPr>
          <w:rFonts w:ascii="Times New Roman" w:hAnsi="Times New Roman" w:cs="Times New Roman"/>
          <w:sz w:val="24"/>
          <w:szCs w:val="24"/>
          <w:lang w:val="sv-SE"/>
        </w:rPr>
        <w:t xml:space="preserve">, </w:t>
      </w:r>
      <w:r w:rsidR="007102DE"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xml:space="preserve">). </w:t>
      </w:r>
      <w:r w:rsidR="00087A9A" w:rsidRPr="006D5B30">
        <w:rPr>
          <w:rFonts w:ascii="Times New Roman" w:hAnsi="Times New Roman" w:cs="Times New Roman"/>
          <w:sz w:val="24"/>
          <w:szCs w:val="24"/>
          <w:lang w:val="sv-SE"/>
        </w:rPr>
        <w:t xml:space="preserve">Teknik </w:t>
      </w:r>
      <w:r w:rsidR="007820A7" w:rsidRPr="006D5B30">
        <w:rPr>
          <w:rFonts w:ascii="Times New Roman" w:hAnsi="Times New Roman" w:cs="Times New Roman"/>
          <w:sz w:val="24"/>
          <w:szCs w:val="24"/>
          <w:lang w:val="sv-SE"/>
        </w:rPr>
        <w:t>Analisa</w:t>
      </w:r>
      <w:r w:rsidR="00AB3356" w:rsidRPr="006D5B30">
        <w:rPr>
          <w:rFonts w:ascii="Times New Roman" w:hAnsi="Times New Roman" w:cs="Times New Roman"/>
          <w:sz w:val="24"/>
          <w:szCs w:val="24"/>
          <w:lang w:val="sv-SE"/>
        </w:rPr>
        <w:t xml:space="preserve"> dan Interpretasi</w:t>
      </w:r>
      <w:r w:rsidR="00087A9A" w:rsidRPr="006D5B30">
        <w:rPr>
          <w:rFonts w:ascii="Times New Roman" w:hAnsi="Times New Roman" w:cs="Times New Roman"/>
          <w:sz w:val="24"/>
          <w:szCs w:val="24"/>
          <w:lang w:val="sv-SE"/>
        </w:rPr>
        <w:t xml:space="preserve"> Data</w:t>
      </w:r>
      <w:r w:rsidRPr="006D5B30">
        <w:rPr>
          <w:rFonts w:ascii="Times New Roman" w:hAnsi="Times New Roman" w:cs="Times New Roman"/>
          <w:sz w:val="24"/>
          <w:szCs w:val="24"/>
          <w:lang w:val="sv-SE"/>
        </w:rPr>
        <w:t>.</w:t>
      </w:r>
    </w:p>
    <w:p w14:paraId="4D03E86F" w14:textId="77777777" w:rsidR="00DE018F" w:rsidRPr="006D5B30" w:rsidRDefault="00DE018F" w:rsidP="006C73C4">
      <w:pPr>
        <w:spacing w:after="0" w:line="480" w:lineRule="auto"/>
        <w:jc w:val="center"/>
        <w:rPr>
          <w:rFonts w:ascii="Times New Roman" w:hAnsi="Times New Roman" w:cs="Times New Roman"/>
          <w:b/>
          <w:bCs/>
          <w:sz w:val="24"/>
          <w:szCs w:val="24"/>
          <w:lang w:val="sv-SE"/>
        </w:rPr>
      </w:pPr>
    </w:p>
    <w:p w14:paraId="073F4B6F" w14:textId="16E7E3D7" w:rsidR="00665737" w:rsidRPr="006D5B30" w:rsidRDefault="00686A7F" w:rsidP="00E343A5">
      <w:pPr>
        <w:pStyle w:val="BAB3"/>
        <w:numPr>
          <w:ilvl w:val="1"/>
          <w:numId w:val="24"/>
        </w:numPr>
        <w:ind w:left="709" w:hanging="709"/>
      </w:pPr>
      <w:bookmarkStart w:id="59" w:name="_Toc203805007"/>
      <w:r w:rsidRPr="006D5B30">
        <w:t>Jenis atau Desain Penelitian</w:t>
      </w:r>
      <w:bookmarkEnd w:id="59"/>
    </w:p>
    <w:p w14:paraId="22B0771F" w14:textId="01B25A92" w:rsidR="00294FCB" w:rsidRPr="006D5B30" w:rsidRDefault="00665737" w:rsidP="006C73C4">
      <w:pPr>
        <w:spacing w:after="0" w:line="480" w:lineRule="auto"/>
        <w:ind w:firstLine="720"/>
        <w:jc w:val="both"/>
        <w:rPr>
          <w:rFonts w:ascii="Times New Roman" w:hAnsi="Times New Roman" w:cs="Times New Roman"/>
          <w:b/>
          <w:bCs/>
          <w:sz w:val="28"/>
          <w:szCs w:val="28"/>
          <w:lang w:val="sv-SE"/>
        </w:rPr>
      </w:pPr>
      <w:r w:rsidRPr="006D5B30">
        <w:rPr>
          <w:rFonts w:ascii="Times New Roman" w:hAnsi="Times New Roman" w:cs="Times New Roman"/>
          <w:sz w:val="24"/>
          <w:szCs w:val="24"/>
          <w:lang w:val="sv-SE"/>
        </w:rPr>
        <w:t xml:space="preserve">Dalam penelitian ini, peneliti menggunakan metode penelitian kualitatif. </w:t>
      </w:r>
      <w:bookmarkStart w:id="60" w:name="_Hlk201402168"/>
      <w:r w:rsidRPr="006D5B30">
        <w:rPr>
          <w:rFonts w:ascii="Times New Roman" w:hAnsi="Times New Roman" w:cs="Times New Roman"/>
          <w:sz w:val="24"/>
          <w:szCs w:val="24"/>
          <w:lang w:val="sv-SE"/>
        </w:rPr>
        <w:t xml:space="preserve">Penelitian kualitatif adalah </w:t>
      </w:r>
      <w:r w:rsidR="00B21254" w:rsidRPr="006D5B30">
        <w:rPr>
          <w:rFonts w:ascii="Times New Roman" w:hAnsi="Times New Roman" w:cs="Times New Roman"/>
          <w:sz w:val="24"/>
          <w:szCs w:val="24"/>
          <w:lang w:val="sv-SE"/>
        </w:rPr>
        <w:t xml:space="preserve">metode (langkah-langkah) penelitian yang dilakukan dalam kondisi </w:t>
      </w:r>
      <w:r w:rsidR="006A5F76" w:rsidRPr="006D5B30">
        <w:rPr>
          <w:rFonts w:ascii="Times New Roman" w:hAnsi="Times New Roman" w:cs="Times New Roman"/>
          <w:sz w:val="24"/>
          <w:szCs w:val="24"/>
          <w:lang w:val="sv-SE"/>
        </w:rPr>
        <w:t xml:space="preserve">obyek yang </w:t>
      </w:r>
      <w:r w:rsidR="00B21254" w:rsidRPr="006D5B30">
        <w:rPr>
          <w:rFonts w:ascii="Times New Roman" w:hAnsi="Times New Roman" w:cs="Times New Roman"/>
          <w:sz w:val="24"/>
          <w:szCs w:val="24"/>
          <w:lang w:val="sv-SE"/>
        </w:rPr>
        <w:t xml:space="preserve">alamiah, peneliti berperan sebagai instrumen kunci, data yang diperoleh merupakan data kualitatif, </w:t>
      </w:r>
      <w:r w:rsidR="007820A7" w:rsidRPr="006D5B30">
        <w:rPr>
          <w:rFonts w:ascii="Times New Roman" w:hAnsi="Times New Roman" w:cs="Times New Roman"/>
          <w:sz w:val="24"/>
          <w:szCs w:val="24"/>
          <w:lang w:val="sv-SE"/>
        </w:rPr>
        <w:t>analisa</w:t>
      </w:r>
      <w:r w:rsidR="00B21254" w:rsidRPr="006D5B30">
        <w:rPr>
          <w:rFonts w:ascii="Times New Roman" w:hAnsi="Times New Roman" w:cs="Times New Roman"/>
          <w:sz w:val="24"/>
          <w:szCs w:val="24"/>
          <w:lang w:val="sv-SE"/>
        </w:rPr>
        <w:t xml:space="preserve"> data bersifat induktif, dan hasil penelitian terarah untuk memahami makna, memahami keunikan, mengonstruksi fenomena</w:t>
      </w:r>
      <w:r w:rsidR="00AB3356" w:rsidRPr="006D5B30">
        <w:rPr>
          <w:rFonts w:ascii="Times New Roman" w:hAnsi="Times New Roman" w:cs="Times New Roman"/>
          <w:sz w:val="24"/>
          <w:szCs w:val="24"/>
          <w:lang w:val="sv-SE"/>
        </w:rPr>
        <w:t xml:space="preserve"> penelitian yaitu Pendidikan Iman Katolik </w:t>
      </w:r>
      <w:r w:rsidR="002B3F17" w:rsidRPr="006D5B30">
        <w:rPr>
          <w:rFonts w:ascii="Times New Roman" w:hAnsi="Times New Roman" w:cs="Times New Roman"/>
          <w:sz w:val="24"/>
          <w:szCs w:val="24"/>
          <w:lang w:val="sv-SE"/>
        </w:rPr>
        <w:t>d</w:t>
      </w:r>
      <w:r w:rsidR="00AB3356" w:rsidRPr="006D5B30">
        <w:rPr>
          <w:rFonts w:ascii="Times New Roman" w:hAnsi="Times New Roman" w:cs="Times New Roman"/>
          <w:sz w:val="24"/>
          <w:szCs w:val="24"/>
          <w:lang w:val="sv-SE"/>
        </w:rPr>
        <w:t xml:space="preserve">alam Keluarga </w:t>
      </w:r>
      <w:r w:rsidR="002B3F17" w:rsidRPr="006D5B30">
        <w:rPr>
          <w:rFonts w:ascii="Times New Roman" w:hAnsi="Times New Roman" w:cs="Times New Roman"/>
          <w:sz w:val="24"/>
          <w:szCs w:val="24"/>
          <w:lang w:val="sv-SE"/>
        </w:rPr>
        <w:t>s</w:t>
      </w:r>
      <w:r w:rsidR="00AB3356" w:rsidRPr="006D5B30">
        <w:rPr>
          <w:rFonts w:ascii="Times New Roman" w:hAnsi="Times New Roman" w:cs="Times New Roman"/>
          <w:sz w:val="24"/>
          <w:szCs w:val="24"/>
          <w:lang w:val="sv-SE"/>
        </w:rPr>
        <w:t xml:space="preserve">erta Pembentukan Sikap Kasih Sayang Kepada Allah </w:t>
      </w:r>
      <w:r w:rsidR="002B3F17" w:rsidRPr="006D5B30">
        <w:rPr>
          <w:rFonts w:ascii="Times New Roman" w:hAnsi="Times New Roman" w:cs="Times New Roman"/>
          <w:sz w:val="24"/>
          <w:szCs w:val="24"/>
          <w:lang w:val="sv-SE"/>
        </w:rPr>
        <w:t>d</w:t>
      </w:r>
      <w:r w:rsidR="00AB3356" w:rsidRPr="006D5B30">
        <w:rPr>
          <w:rFonts w:ascii="Times New Roman" w:hAnsi="Times New Roman" w:cs="Times New Roman"/>
          <w:sz w:val="24"/>
          <w:szCs w:val="24"/>
          <w:lang w:val="sv-SE"/>
        </w:rPr>
        <w:t xml:space="preserve">an Sesama </w:t>
      </w:r>
      <w:r w:rsidR="002B3F17" w:rsidRPr="006D5B30">
        <w:rPr>
          <w:rFonts w:ascii="Times New Roman" w:hAnsi="Times New Roman" w:cs="Times New Roman"/>
          <w:sz w:val="24"/>
          <w:szCs w:val="24"/>
          <w:lang w:val="sv-SE"/>
        </w:rPr>
        <w:t>d</w:t>
      </w:r>
      <w:r w:rsidR="00AB3356" w:rsidRPr="006D5B30">
        <w:rPr>
          <w:rFonts w:ascii="Times New Roman" w:hAnsi="Times New Roman" w:cs="Times New Roman"/>
          <w:sz w:val="24"/>
          <w:szCs w:val="24"/>
          <w:lang w:val="sv-SE"/>
        </w:rPr>
        <w:t>alam Diri Anak</w:t>
      </w:r>
      <w:r w:rsidR="00AB3356" w:rsidRPr="006D5B30">
        <w:rPr>
          <w:rFonts w:ascii="Times New Roman" w:hAnsi="Times New Roman" w:cs="Times New Roman"/>
          <w:b/>
          <w:bCs/>
          <w:sz w:val="28"/>
          <w:szCs w:val="28"/>
          <w:lang w:val="sv-SE"/>
        </w:rPr>
        <w:t xml:space="preserve"> </w:t>
      </w:r>
      <w:r w:rsidR="00B21254" w:rsidRPr="006D5B30">
        <w:rPr>
          <w:rFonts w:ascii="Times New Roman" w:hAnsi="Times New Roman" w:cs="Times New Roman"/>
          <w:sz w:val="24"/>
          <w:szCs w:val="24"/>
          <w:lang w:val="sv-SE"/>
        </w:rPr>
        <w:t>(</w:t>
      </w:r>
      <w:r w:rsidR="00AB3356" w:rsidRPr="006D5B30">
        <w:rPr>
          <w:rFonts w:ascii="Times New Roman" w:hAnsi="Times New Roman" w:cs="Times New Roman"/>
          <w:sz w:val="24"/>
          <w:szCs w:val="24"/>
          <w:lang w:val="sv-SE"/>
        </w:rPr>
        <w:t xml:space="preserve">bdk. </w:t>
      </w:r>
      <w:r w:rsidR="00B21254" w:rsidRPr="006D5B30">
        <w:rPr>
          <w:rFonts w:ascii="Times New Roman" w:hAnsi="Times New Roman" w:cs="Times New Roman"/>
          <w:sz w:val="24"/>
          <w:szCs w:val="24"/>
          <w:lang w:val="sv-SE"/>
        </w:rPr>
        <w:t>Sugiyono, 20</w:t>
      </w:r>
      <w:r w:rsidR="00054DCF" w:rsidRPr="006D5B30">
        <w:rPr>
          <w:rFonts w:ascii="Times New Roman" w:hAnsi="Times New Roman" w:cs="Times New Roman"/>
          <w:sz w:val="24"/>
          <w:szCs w:val="24"/>
          <w:lang w:val="sv-SE"/>
        </w:rPr>
        <w:t>06</w:t>
      </w:r>
      <w:r w:rsidR="00B21254" w:rsidRPr="006D5B30">
        <w:rPr>
          <w:rFonts w:ascii="Times New Roman" w:hAnsi="Times New Roman" w:cs="Times New Roman"/>
          <w:sz w:val="24"/>
          <w:szCs w:val="24"/>
          <w:lang w:val="sv-SE"/>
        </w:rPr>
        <w:t>:</w:t>
      </w:r>
      <w:r w:rsidR="00054DCF" w:rsidRPr="006D5B30">
        <w:rPr>
          <w:rFonts w:ascii="Times New Roman" w:hAnsi="Times New Roman" w:cs="Times New Roman"/>
          <w:sz w:val="24"/>
          <w:szCs w:val="24"/>
          <w:lang w:val="sv-SE"/>
        </w:rPr>
        <w:t>10</w:t>
      </w:r>
      <w:r w:rsidR="00B21254" w:rsidRPr="006D5B30">
        <w:rPr>
          <w:rFonts w:ascii="Times New Roman" w:hAnsi="Times New Roman" w:cs="Times New Roman"/>
          <w:sz w:val="24"/>
          <w:szCs w:val="24"/>
          <w:lang w:val="sv-SE"/>
        </w:rPr>
        <w:t>)</w:t>
      </w:r>
      <w:bookmarkEnd w:id="60"/>
      <w:r w:rsidR="00B21254" w:rsidRPr="006D5B30">
        <w:rPr>
          <w:rFonts w:ascii="Times New Roman" w:hAnsi="Times New Roman" w:cs="Times New Roman"/>
          <w:sz w:val="24"/>
          <w:szCs w:val="24"/>
          <w:lang w:val="sv-SE"/>
        </w:rPr>
        <w:t xml:space="preserve">. </w:t>
      </w:r>
      <w:r w:rsidR="00630EDD" w:rsidRPr="006D5B30">
        <w:rPr>
          <w:rFonts w:ascii="Times New Roman" w:hAnsi="Times New Roman" w:cs="Times New Roman"/>
          <w:sz w:val="24"/>
          <w:szCs w:val="24"/>
          <w:lang w:val="sv-SE"/>
        </w:rPr>
        <w:t xml:space="preserve">Sementara itu, Hamzah (2019:27) mengatakan bahwa data yang dihasilkan dari penelitian kualitatif dapat berupa ucapan, atau tulisan, atau perilaku orang yang diamati dalam situasi tertentu sesuai dengan paradigma, pendekatan dan tujuan penelitian. </w:t>
      </w:r>
    </w:p>
    <w:p w14:paraId="3FF3CF20" w14:textId="5BFB04A8" w:rsidR="00294FCB" w:rsidRPr="006D5B30" w:rsidRDefault="00630EDD" w:rsidP="006C73C4">
      <w:pPr>
        <w:spacing w:after="0" w:line="480" w:lineRule="auto"/>
        <w:ind w:firstLine="720"/>
        <w:jc w:val="both"/>
        <w:rPr>
          <w:rFonts w:ascii="Times New Roman" w:hAnsi="Times New Roman" w:cs="Times New Roman"/>
          <w:sz w:val="24"/>
          <w:szCs w:val="24"/>
          <w:lang w:val="sv-SE"/>
        </w:rPr>
      </w:pPr>
      <w:bookmarkStart w:id="61" w:name="_Hlk201402506"/>
      <w:r w:rsidRPr="006D5B30">
        <w:rPr>
          <w:rFonts w:ascii="Times New Roman" w:hAnsi="Times New Roman" w:cs="Times New Roman"/>
          <w:sz w:val="24"/>
          <w:szCs w:val="24"/>
          <w:lang w:val="sv-SE"/>
        </w:rPr>
        <w:t>Dalam penelitian kualitatif, data diambil secara langsung di lapangan, kemudian direduksi, dipaparkan, di</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dan ditafsirkan secara utuh, komprehensif dan holistik.</w:t>
      </w:r>
      <w:r w:rsidR="00FE7400" w:rsidRPr="006D5B30">
        <w:rPr>
          <w:rFonts w:ascii="Times New Roman" w:hAnsi="Times New Roman" w:cs="Times New Roman"/>
          <w:sz w:val="24"/>
          <w:szCs w:val="24"/>
          <w:lang w:val="sv-SE"/>
        </w:rPr>
        <w:t xml:space="preserve"> </w:t>
      </w:r>
      <w:r w:rsidR="002B3F17" w:rsidRPr="006D5B30">
        <w:rPr>
          <w:rFonts w:ascii="Times New Roman" w:hAnsi="Times New Roman" w:cs="Times New Roman"/>
          <w:sz w:val="24"/>
          <w:szCs w:val="24"/>
          <w:lang w:val="sv-SE"/>
        </w:rPr>
        <w:t>P</w:t>
      </w:r>
      <w:r w:rsidR="004D4618" w:rsidRPr="006D5B30">
        <w:rPr>
          <w:rFonts w:ascii="Times New Roman" w:hAnsi="Times New Roman" w:cs="Times New Roman"/>
          <w:sz w:val="24"/>
          <w:szCs w:val="24"/>
          <w:lang w:val="sv-SE"/>
        </w:rPr>
        <w:t>enelitian kualitatif disebut sebagai metode interpret</w:t>
      </w:r>
      <w:r w:rsidR="00AB3356" w:rsidRPr="006D5B30">
        <w:rPr>
          <w:rFonts w:ascii="Times New Roman" w:hAnsi="Times New Roman" w:cs="Times New Roman"/>
          <w:sz w:val="24"/>
          <w:szCs w:val="24"/>
          <w:lang w:val="sv-SE"/>
        </w:rPr>
        <w:t>atif</w:t>
      </w:r>
      <w:r w:rsidR="004D4618" w:rsidRPr="006D5B30">
        <w:rPr>
          <w:rFonts w:ascii="Times New Roman" w:hAnsi="Times New Roman" w:cs="Times New Roman"/>
          <w:sz w:val="24"/>
          <w:szCs w:val="24"/>
          <w:lang w:val="sv-SE"/>
        </w:rPr>
        <w:t xml:space="preserve"> karena data hasil penelitian lebih berkenaan dengan interpretasi terhadap data yang ditemukan di lapangan</w:t>
      </w:r>
      <w:r w:rsidR="00AB3356" w:rsidRPr="006D5B30">
        <w:rPr>
          <w:rFonts w:ascii="Times New Roman" w:hAnsi="Times New Roman" w:cs="Times New Roman"/>
          <w:sz w:val="24"/>
          <w:szCs w:val="24"/>
          <w:lang w:val="sv-SE"/>
        </w:rPr>
        <w:t xml:space="preserve"> terkait tema penelitian</w:t>
      </w:r>
      <w:r w:rsidR="006A5F76" w:rsidRPr="006D5B30">
        <w:rPr>
          <w:rFonts w:ascii="Times New Roman" w:hAnsi="Times New Roman" w:cs="Times New Roman"/>
          <w:sz w:val="24"/>
          <w:szCs w:val="24"/>
          <w:lang w:val="sv-SE"/>
        </w:rPr>
        <w:t xml:space="preserve"> (Sugiyono 2006:</w:t>
      </w:r>
      <w:r w:rsidR="00C34E62" w:rsidRPr="006D5B30">
        <w:rPr>
          <w:rFonts w:ascii="Times New Roman" w:hAnsi="Times New Roman" w:cs="Times New Roman"/>
          <w:sz w:val="24"/>
          <w:szCs w:val="24"/>
          <w:lang w:val="sv-SE"/>
        </w:rPr>
        <w:t xml:space="preserve">8). </w:t>
      </w:r>
      <w:bookmarkEnd w:id="61"/>
      <w:r w:rsidR="00DE02AF" w:rsidRPr="006D5B30">
        <w:rPr>
          <w:rFonts w:ascii="Times New Roman" w:hAnsi="Times New Roman" w:cs="Times New Roman"/>
          <w:sz w:val="24"/>
          <w:szCs w:val="24"/>
          <w:lang w:val="sv-SE"/>
        </w:rPr>
        <w:t>Melalui penelitian kualitatif, peneliti diharapkan mampu memahami dan menemukan makna dari data yang dikumpulkan untuk mencar</w:t>
      </w:r>
      <w:r w:rsidR="00294FCB" w:rsidRPr="006D5B30">
        <w:rPr>
          <w:rFonts w:ascii="Times New Roman" w:hAnsi="Times New Roman" w:cs="Times New Roman"/>
          <w:sz w:val="24"/>
          <w:szCs w:val="24"/>
          <w:lang w:val="sv-SE"/>
        </w:rPr>
        <w:t>i</w:t>
      </w:r>
      <w:r w:rsidR="00DE02AF" w:rsidRPr="006D5B30">
        <w:rPr>
          <w:rFonts w:ascii="Times New Roman" w:hAnsi="Times New Roman" w:cs="Times New Roman"/>
          <w:sz w:val="24"/>
          <w:szCs w:val="24"/>
          <w:lang w:val="sv-SE"/>
        </w:rPr>
        <w:t xml:space="preserve"> kebenaran dengan menghasilkan uraian yang mendalam dari ucapan dan perilaku </w:t>
      </w:r>
      <w:r w:rsidR="00AB3356" w:rsidRPr="006D5B30">
        <w:rPr>
          <w:rFonts w:ascii="Times New Roman" w:hAnsi="Times New Roman" w:cs="Times New Roman"/>
          <w:sz w:val="24"/>
          <w:szCs w:val="24"/>
          <w:lang w:val="sv-SE"/>
        </w:rPr>
        <w:t xml:space="preserve">informan </w:t>
      </w:r>
      <w:r w:rsidR="00DE02AF" w:rsidRPr="006D5B30">
        <w:rPr>
          <w:rFonts w:ascii="Times New Roman" w:hAnsi="Times New Roman" w:cs="Times New Roman"/>
          <w:sz w:val="24"/>
          <w:szCs w:val="24"/>
          <w:lang w:val="sv-SE"/>
        </w:rPr>
        <w:t xml:space="preserve">yang </w:t>
      </w:r>
      <w:r w:rsidR="00AB3356" w:rsidRPr="006D5B30">
        <w:rPr>
          <w:rFonts w:ascii="Times New Roman" w:hAnsi="Times New Roman" w:cs="Times New Roman"/>
          <w:sz w:val="24"/>
          <w:szCs w:val="24"/>
          <w:lang w:val="sv-SE"/>
        </w:rPr>
        <w:t xml:space="preserve">diwawancarai dan </w:t>
      </w:r>
      <w:r w:rsidR="00DE02AF" w:rsidRPr="006D5B30">
        <w:rPr>
          <w:rFonts w:ascii="Times New Roman" w:hAnsi="Times New Roman" w:cs="Times New Roman"/>
          <w:sz w:val="24"/>
          <w:szCs w:val="24"/>
          <w:lang w:val="sv-SE"/>
        </w:rPr>
        <w:t>diamati</w:t>
      </w:r>
      <w:r w:rsidR="00AB3356" w:rsidRPr="006D5B30">
        <w:rPr>
          <w:rFonts w:ascii="Times New Roman" w:hAnsi="Times New Roman" w:cs="Times New Roman"/>
          <w:sz w:val="24"/>
          <w:szCs w:val="24"/>
          <w:lang w:val="sv-SE"/>
        </w:rPr>
        <w:t xml:space="preserve"> selama penelitian</w:t>
      </w:r>
      <w:r w:rsidR="00DE02AF" w:rsidRPr="006D5B30">
        <w:rPr>
          <w:rFonts w:ascii="Times New Roman" w:hAnsi="Times New Roman" w:cs="Times New Roman"/>
          <w:sz w:val="24"/>
          <w:szCs w:val="24"/>
          <w:lang w:val="sv-SE"/>
        </w:rPr>
        <w:t xml:space="preserve">. </w:t>
      </w:r>
    </w:p>
    <w:p w14:paraId="17A94CA1" w14:textId="22EF6E8E" w:rsidR="00630EDD" w:rsidRPr="006D5B30" w:rsidRDefault="00D04354" w:rsidP="006C73C4">
      <w:pPr>
        <w:spacing w:after="0" w:line="480" w:lineRule="auto"/>
        <w:ind w:firstLine="720"/>
        <w:jc w:val="both"/>
        <w:rPr>
          <w:rFonts w:ascii="Times New Roman" w:hAnsi="Times New Roman" w:cs="Times New Roman"/>
          <w:sz w:val="24"/>
          <w:szCs w:val="24"/>
          <w:lang w:val="sv-SE"/>
        </w:rPr>
      </w:pPr>
      <w:bookmarkStart w:id="62" w:name="_Hlk201402522"/>
      <w:r w:rsidRPr="006D5B30">
        <w:rPr>
          <w:rFonts w:ascii="Times New Roman" w:hAnsi="Times New Roman" w:cs="Times New Roman"/>
          <w:sz w:val="24"/>
          <w:szCs w:val="24"/>
          <w:lang w:val="sv-SE"/>
        </w:rPr>
        <w:t xml:space="preserve">Alasan peneliti menggunakan metode kualitatif adalah karena metode ini menekankan keaslian sumber data penelitian. Oleh karena itu, penelitian kualitatif sangat menantang peneliti untuk mengadakan wawancara dan berinteraksi secara langsung dengan </w:t>
      </w:r>
      <w:r w:rsidR="00AB3356" w:rsidRPr="006D5B30">
        <w:rPr>
          <w:rFonts w:ascii="Times New Roman" w:hAnsi="Times New Roman" w:cs="Times New Roman"/>
          <w:sz w:val="24"/>
          <w:szCs w:val="24"/>
          <w:lang w:val="sv-SE"/>
        </w:rPr>
        <w:t xml:space="preserve">para informan </w:t>
      </w:r>
      <w:r w:rsidRPr="006D5B30">
        <w:rPr>
          <w:rFonts w:ascii="Times New Roman" w:hAnsi="Times New Roman" w:cs="Times New Roman"/>
          <w:sz w:val="24"/>
          <w:szCs w:val="24"/>
          <w:lang w:val="sv-SE"/>
        </w:rPr>
        <w:t>di lapangan</w:t>
      </w:r>
      <w:r w:rsidR="00AB3356" w:rsidRPr="006D5B30">
        <w:rPr>
          <w:rFonts w:ascii="Times New Roman" w:hAnsi="Times New Roman" w:cs="Times New Roman"/>
          <w:sz w:val="24"/>
          <w:szCs w:val="24"/>
          <w:lang w:val="sv-SE"/>
        </w:rPr>
        <w:t xml:space="preserve"> penelitian</w:t>
      </w:r>
      <w:r w:rsidRPr="006D5B30">
        <w:rPr>
          <w:rFonts w:ascii="Times New Roman" w:hAnsi="Times New Roman" w:cs="Times New Roman"/>
          <w:sz w:val="24"/>
          <w:szCs w:val="24"/>
          <w:lang w:val="sv-SE"/>
        </w:rPr>
        <w:t>, sehingga memberikan pemahaman yang lebih mendalam dan autentik terhadap objek yang diteliti</w:t>
      </w:r>
      <w:r w:rsidR="00AB3356" w:rsidRPr="006D5B30">
        <w:rPr>
          <w:rFonts w:ascii="Times New Roman" w:hAnsi="Times New Roman" w:cs="Times New Roman"/>
          <w:sz w:val="24"/>
          <w:szCs w:val="24"/>
          <w:lang w:val="sv-SE"/>
        </w:rPr>
        <w:t xml:space="preserve"> yaitu tentang Pendidikan Iman Katolik dalam Keluarga serta Pembentukan Sikap Kasih Sayang </w:t>
      </w:r>
      <w:r w:rsidR="002B3F17" w:rsidRPr="006D5B30">
        <w:rPr>
          <w:rFonts w:ascii="Times New Roman" w:hAnsi="Times New Roman" w:cs="Times New Roman"/>
          <w:sz w:val="24"/>
          <w:szCs w:val="24"/>
          <w:lang w:val="sv-SE"/>
        </w:rPr>
        <w:t>k</w:t>
      </w:r>
      <w:r w:rsidR="00AB3356" w:rsidRPr="006D5B30">
        <w:rPr>
          <w:rFonts w:ascii="Times New Roman" w:hAnsi="Times New Roman" w:cs="Times New Roman"/>
          <w:sz w:val="24"/>
          <w:szCs w:val="24"/>
          <w:lang w:val="sv-SE"/>
        </w:rPr>
        <w:t>epada Allah dan Sesama dalam Diri Anak</w:t>
      </w:r>
      <w:r w:rsidRPr="006D5B30">
        <w:rPr>
          <w:rFonts w:ascii="Times New Roman" w:hAnsi="Times New Roman" w:cs="Times New Roman"/>
          <w:sz w:val="24"/>
          <w:szCs w:val="24"/>
          <w:lang w:val="sv-SE"/>
        </w:rPr>
        <w:t>.</w:t>
      </w:r>
      <w:bookmarkEnd w:id="62"/>
      <w:r w:rsidRPr="006D5B30">
        <w:rPr>
          <w:rFonts w:ascii="Times New Roman" w:hAnsi="Times New Roman" w:cs="Times New Roman"/>
          <w:sz w:val="24"/>
          <w:szCs w:val="24"/>
          <w:lang w:val="sv-SE"/>
        </w:rPr>
        <w:t xml:space="preserve"> </w:t>
      </w:r>
    </w:p>
    <w:p w14:paraId="65605466" w14:textId="77777777" w:rsidR="00D04354" w:rsidRPr="006D5B30" w:rsidRDefault="00D04354" w:rsidP="006C73C4">
      <w:pPr>
        <w:spacing w:after="0" w:line="480" w:lineRule="auto"/>
        <w:ind w:firstLine="720"/>
        <w:jc w:val="both"/>
        <w:rPr>
          <w:rFonts w:ascii="Times New Roman" w:hAnsi="Times New Roman" w:cs="Times New Roman"/>
          <w:sz w:val="24"/>
          <w:szCs w:val="24"/>
          <w:lang w:val="sv-SE"/>
        </w:rPr>
      </w:pPr>
    </w:p>
    <w:p w14:paraId="4BADFAAC" w14:textId="756B137E" w:rsidR="001D779F" w:rsidRPr="006D5B30" w:rsidRDefault="00DE018F" w:rsidP="00E343A5">
      <w:pPr>
        <w:pStyle w:val="BAB3"/>
        <w:numPr>
          <w:ilvl w:val="1"/>
          <w:numId w:val="24"/>
        </w:numPr>
        <w:ind w:hanging="720"/>
      </w:pPr>
      <w:bookmarkStart w:id="63" w:name="_Toc203805008"/>
      <w:r w:rsidRPr="006D5B30">
        <w:t>Tempat dan Waktu Penelitian</w:t>
      </w:r>
      <w:bookmarkEnd w:id="63"/>
    </w:p>
    <w:p w14:paraId="67CBD4ED" w14:textId="23BD439E" w:rsidR="001D779F" w:rsidRPr="006D5B30" w:rsidRDefault="001D779F" w:rsidP="006C73C4">
      <w:pPr>
        <w:pStyle w:val="Subbab32"/>
        <w:spacing w:before="0"/>
        <w:ind w:left="426" w:hanging="426"/>
      </w:pPr>
      <w:bookmarkStart w:id="64" w:name="_Toc203805009"/>
      <w:r w:rsidRPr="006D5B30">
        <w:t>Tempat Penelitian</w:t>
      </w:r>
      <w:bookmarkEnd w:id="64"/>
    </w:p>
    <w:p w14:paraId="3700D3EF" w14:textId="0D36DF40" w:rsidR="001E1AEF" w:rsidRPr="006D5B30" w:rsidRDefault="00891696"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Lokasi penelitian adalah tempat di mana penelitian dilaksanakan (Surjaweni, 2014:73). Penelitian </w:t>
      </w:r>
      <w:r w:rsidR="00350F1F" w:rsidRPr="006D5B30">
        <w:rPr>
          <w:rFonts w:ascii="Times New Roman" w:hAnsi="Times New Roman" w:cs="Times New Roman"/>
          <w:sz w:val="24"/>
          <w:szCs w:val="24"/>
          <w:lang w:val="sv-SE"/>
        </w:rPr>
        <w:t xml:space="preserve">yang </w:t>
      </w:r>
      <w:r w:rsidRPr="006D5B30">
        <w:rPr>
          <w:rFonts w:ascii="Times New Roman" w:hAnsi="Times New Roman" w:cs="Times New Roman"/>
          <w:sz w:val="24"/>
          <w:szCs w:val="24"/>
          <w:lang w:val="sv-SE"/>
        </w:rPr>
        <w:t>berjudul “Pendidikan Iman Katolik dalam Keluarga serta Pembentukan Sikap Kasih Sayang Kepada Allah dan Sesama dalam Diri Anak”</w:t>
      </w:r>
      <w:r w:rsidR="00350F1F"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dilaksanakan di </w:t>
      </w:r>
      <w:bookmarkStart w:id="65" w:name="_Hlk201401988"/>
      <w:r w:rsidRPr="006D5B30">
        <w:rPr>
          <w:rFonts w:ascii="Times New Roman" w:hAnsi="Times New Roman" w:cs="Times New Roman"/>
          <w:sz w:val="24"/>
          <w:szCs w:val="24"/>
          <w:lang w:val="sv-SE"/>
        </w:rPr>
        <w:t>Wilayah II Paroki St. Yosef Mojokerto. Penentuan lokasi pelaksanaan penelitian ini didasarkan atas beberapa alasan, yaitu: pertama</w:t>
      </w:r>
      <w:r w:rsidR="00FE7400" w:rsidRPr="006D5B30">
        <w:rPr>
          <w:rFonts w:ascii="Times New Roman" w:hAnsi="Times New Roman" w:cs="Times New Roman"/>
          <w:sz w:val="24"/>
          <w:szCs w:val="24"/>
          <w:lang w:val="sv-SE"/>
        </w:rPr>
        <w:t>,</w:t>
      </w:r>
      <w:r w:rsidR="001D779F" w:rsidRPr="006D5B30">
        <w:rPr>
          <w:rFonts w:ascii="Times New Roman" w:hAnsi="Times New Roman" w:cs="Times New Roman"/>
          <w:sz w:val="24"/>
          <w:szCs w:val="24"/>
          <w:lang w:val="sv-SE"/>
        </w:rPr>
        <w:t xml:space="preserve"> </w:t>
      </w:r>
      <w:r w:rsidR="00FE7400" w:rsidRPr="006D5B30">
        <w:rPr>
          <w:rFonts w:ascii="Times New Roman" w:hAnsi="Times New Roman" w:cs="Times New Roman"/>
          <w:sz w:val="24"/>
          <w:szCs w:val="24"/>
          <w:lang w:val="sv-SE"/>
        </w:rPr>
        <w:t xml:space="preserve">peneliti berasal dari Kota Mojokerto sehingga </w:t>
      </w:r>
      <w:r w:rsidR="001E1AEF" w:rsidRPr="006D5B30">
        <w:rPr>
          <w:rFonts w:ascii="Times New Roman" w:hAnsi="Times New Roman" w:cs="Times New Roman"/>
          <w:sz w:val="24"/>
          <w:szCs w:val="24"/>
          <w:lang w:val="sv-SE"/>
        </w:rPr>
        <w:t>peneliti memiliki kemudahan akses, kedekatan secara geografis, serta pemahaman kontekstual terhadap budaya, kehidupan umat, dan dinamika pastoral di wilayah tersebut. Hal ini memungkinkan peneliti untuk membangun komunikasi yang lebih terbuka dan akrab dengan para informan, serta melakukan wawancara secara lebih mendalam dan intensif.</w:t>
      </w:r>
    </w:p>
    <w:p w14:paraId="04334FB4" w14:textId="3930128A" w:rsidR="00D04354" w:rsidRPr="006D5B30" w:rsidRDefault="00FE7400"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w:t>
      </w:r>
      <w:r w:rsidR="001D779F" w:rsidRPr="006D5B30">
        <w:rPr>
          <w:rFonts w:ascii="Times New Roman" w:hAnsi="Times New Roman" w:cs="Times New Roman"/>
          <w:sz w:val="24"/>
          <w:szCs w:val="24"/>
          <w:lang w:val="sv-SE"/>
        </w:rPr>
        <w:t>edua</w:t>
      </w:r>
      <w:r w:rsidRPr="006D5B30">
        <w:rPr>
          <w:rFonts w:ascii="Times New Roman" w:hAnsi="Times New Roman" w:cs="Times New Roman"/>
          <w:sz w:val="24"/>
          <w:szCs w:val="24"/>
          <w:lang w:val="sv-SE"/>
        </w:rPr>
        <w:t xml:space="preserve">, </w:t>
      </w:r>
      <w:r w:rsidR="001D779F" w:rsidRPr="006D5B30">
        <w:rPr>
          <w:rFonts w:ascii="Times New Roman" w:hAnsi="Times New Roman" w:cs="Times New Roman"/>
          <w:sz w:val="24"/>
          <w:szCs w:val="24"/>
          <w:lang w:val="sv-SE"/>
        </w:rPr>
        <w:t xml:space="preserve">penelitian </w:t>
      </w:r>
      <w:r w:rsidR="001E1AEF" w:rsidRPr="006D5B30">
        <w:rPr>
          <w:rFonts w:ascii="Times New Roman" w:hAnsi="Times New Roman" w:cs="Times New Roman"/>
          <w:sz w:val="24"/>
          <w:szCs w:val="24"/>
          <w:lang w:val="sv-SE"/>
        </w:rPr>
        <w:t xml:space="preserve">tentang Pendidikan Iman Katolik dalam Keluarga serta Pembentukan Sikap Kasih Sayang kepada Allah dan Sesama dalam Diri Anak </w:t>
      </w:r>
      <w:r w:rsidR="001D779F" w:rsidRPr="006D5B30">
        <w:rPr>
          <w:rFonts w:ascii="Times New Roman" w:hAnsi="Times New Roman" w:cs="Times New Roman"/>
          <w:sz w:val="24"/>
          <w:szCs w:val="24"/>
          <w:lang w:val="sv-SE"/>
        </w:rPr>
        <w:t xml:space="preserve">belum pernah </w:t>
      </w:r>
      <w:r w:rsidR="001E1AEF" w:rsidRPr="006D5B30">
        <w:rPr>
          <w:rFonts w:ascii="Times New Roman" w:hAnsi="Times New Roman" w:cs="Times New Roman"/>
          <w:sz w:val="24"/>
          <w:szCs w:val="24"/>
          <w:lang w:val="sv-SE"/>
        </w:rPr>
        <w:t>dilakukan</w:t>
      </w:r>
      <w:r w:rsidR="001D779F" w:rsidRPr="006D5B30">
        <w:rPr>
          <w:rFonts w:ascii="Times New Roman" w:hAnsi="Times New Roman" w:cs="Times New Roman"/>
          <w:sz w:val="24"/>
          <w:szCs w:val="24"/>
          <w:lang w:val="sv-SE"/>
        </w:rPr>
        <w:t xml:space="preserve"> di Wilayah II Paroki St. Yosef Mojokerto. </w:t>
      </w:r>
      <w:bookmarkEnd w:id="65"/>
      <w:r w:rsidR="001E1AEF" w:rsidRPr="006D5B30">
        <w:rPr>
          <w:rFonts w:ascii="Times New Roman" w:hAnsi="Times New Roman" w:cs="Times New Roman"/>
          <w:sz w:val="24"/>
          <w:szCs w:val="24"/>
          <w:lang w:val="sv-SE"/>
        </w:rPr>
        <w:t>Dengan demikian, penelitian ini diharapkan dapat memberikan kontribusi baru berupa data kontekstual yang relevan dengan kehidupan umat Katolik di Paroki St. Yosef Mojokerto.</w:t>
      </w:r>
    </w:p>
    <w:p w14:paraId="6654B4A3" w14:textId="5AA2B6BE" w:rsidR="008B30F9" w:rsidRPr="006D5B30" w:rsidRDefault="001E1AEF" w:rsidP="008B30F9">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etiga, Wilayah II Paroki St. Yosef Mojokerto memiliki keragaman latar belakang keluarga, baik dari segi sosial, ekonomi, maupun pendidikan. Keanekaragaman ini menjadi potensi penting untuk menggali pemahaman dan pengalaman orang tua Katolik dalam mendidik iman anak serta menumbuhkan sikap kasih sayang kepada Allah dan sesama, sehingga penelitian ini memiliki cakupan yang lebih luas dan bermakna. </w:t>
      </w:r>
    </w:p>
    <w:p w14:paraId="3030B7D0" w14:textId="263B3AA3" w:rsidR="008B30F9" w:rsidRPr="006D5B30" w:rsidRDefault="008B30F9" w:rsidP="008B30F9">
      <w:pPr>
        <w:spacing w:after="0" w:line="480" w:lineRule="auto"/>
        <w:ind w:firstLine="720"/>
        <w:jc w:val="both"/>
        <w:rPr>
          <w:rFonts w:ascii="Times New Roman" w:hAnsi="Times New Roman" w:cs="Times New Roman"/>
          <w:sz w:val="24"/>
          <w:szCs w:val="24"/>
          <w:lang w:val="sv-SE"/>
        </w:rPr>
      </w:pPr>
    </w:p>
    <w:p w14:paraId="2D094B85" w14:textId="7580C510" w:rsidR="001D779F" w:rsidRPr="006D5B30" w:rsidRDefault="001D779F">
      <w:pPr>
        <w:pStyle w:val="Subbab32"/>
        <w:numPr>
          <w:ilvl w:val="0"/>
          <w:numId w:val="43"/>
        </w:numPr>
        <w:spacing w:before="0"/>
        <w:ind w:left="426" w:hanging="426"/>
      </w:pPr>
      <w:bookmarkStart w:id="66" w:name="_Toc203805010"/>
      <w:r w:rsidRPr="006D5B30">
        <w:t>Waktu Penelitian</w:t>
      </w:r>
      <w:bookmarkEnd w:id="66"/>
    </w:p>
    <w:p w14:paraId="1A23E8D3" w14:textId="77777777" w:rsidR="00E343A5" w:rsidRPr="006D5B30" w:rsidRDefault="001D779F" w:rsidP="00E343A5">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Waktu penelitian adalah </w:t>
      </w:r>
      <w:r w:rsidR="00350F1F" w:rsidRPr="006D5B30">
        <w:rPr>
          <w:rFonts w:ascii="Times New Roman" w:hAnsi="Times New Roman" w:cs="Times New Roman"/>
          <w:sz w:val="24"/>
          <w:szCs w:val="24"/>
          <w:lang w:val="sv-SE"/>
        </w:rPr>
        <w:t xml:space="preserve">tanggal, bulan, dan tahun dimana kegiatan penelitian tersebut dilaksanakan (Surjaweni, 2014:73). Penelitian yang berjudul “Pendidikan Iman Katolik dalam Keluarga serta Pembentukan Sikap Kasih Sayang Kepada Allah dan Sesama dalam Diri Anak” dilaksanakan pada bulan </w:t>
      </w:r>
      <w:r w:rsidR="00CA356B" w:rsidRPr="006D5B30">
        <w:rPr>
          <w:rFonts w:ascii="Times New Roman" w:hAnsi="Times New Roman" w:cs="Times New Roman"/>
          <w:sz w:val="24"/>
          <w:szCs w:val="24"/>
          <w:lang w:val="sv-SE"/>
        </w:rPr>
        <w:t>Januari-</w:t>
      </w:r>
      <w:r w:rsidR="00EF71A1" w:rsidRPr="006D5B30">
        <w:rPr>
          <w:rFonts w:ascii="Times New Roman" w:hAnsi="Times New Roman" w:cs="Times New Roman"/>
          <w:sz w:val="24"/>
          <w:szCs w:val="24"/>
          <w:lang w:val="sv-SE"/>
        </w:rPr>
        <w:t>Maret</w:t>
      </w:r>
      <w:r w:rsidR="00350F1F" w:rsidRPr="006D5B30">
        <w:rPr>
          <w:rFonts w:ascii="Times New Roman" w:hAnsi="Times New Roman" w:cs="Times New Roman"/>
          <w:sz w:val="24"/>
          <w:szCs w:val="24"/>
          <w:lang w:val="sv-SE"/>
        </w:rPr>
        <w:t xml:space="preserve"> 2025. </w:t>
      </w:r>
    </w:p>
    <w:p w14:paraId="1B1A215E" w14:textId="2266EEC7" w:rsidR="008B30F9" w:rsidRPr="006D5B30" w:rsidRDefault="008B30F9" w:rsidP="00E343A5">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milihan waktu pelaksanaan penelitian pada bulan Januari hingga Maret 2025 didasarkan pada beberapa pertimbangan yang mendukung kelancaran dan efektivitas proses penelitian. Pertama, bulan Januari hingga Maret merupakan awal tahun kalender dan awal semester dalam kegiatan pastoral Gereja, sehingga umat cenderung belum terla</w:t>
      </w:r>
      <w:r w:rsidR="002F1DE5" w:rsidRPr="006D5B30">
        <w:rPr>
          <w:rFonts w:ascii="Times New Roman" w:hAnsi="Times New Roman" w:cs="Times New Roman"/>
          <w:sz w:val="24"/>
          <w:szCs w:val="24"/>
          <w:lang w:val="sv-SE"/>
        </w:rPr>
        <w:t>l</w:t>
      </w:r>
      <w:r w:rsidRPr="006D5B30">
        <w:rPr>
          <w:rFonts w:ascii="Times New Roman" w:hAnsi="Times New Roman" w:cs="Times New Roman"/>
          <w:sz w:val="24"/>
          <w:szCs w:val="24"/>
          <w:lang w:val="sv-SE"/>
        </w:rPr>
        <w:t xml:space="preserve">u padat dengan kegiatan gerejawi maupun sosial. Kondisi ini memungkinkan peneliti untuk lebih mudah menjadwalkan wawancara dengan informan tanpa mengganggu aktivitas utama mereka. </w:t>
      </w:r>
    </w:p>
    <w:p w14:paraId="49FB4477" w14:textId="29B10B68" w:rsidR="008B30F9" w:rsidRPr="006D5B30" w:rsidRDefault="008B30F9" w:rsidP="00E343A5">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edua, pada rentang waktu ini, aktivitas sekolah dan keluarga sudah kembali normal setelah liburan Natal dan Tahun Baru. Anak-anak sudah kembali ke rutinitas belajar dan orang tua juga mulai stabil dalam pekerjaan. Hal ini memudahkan peneliti untuk mengamati dan menggali informasi tentang kebiasaan keluarga dalam menjalankan pendidikan iman secara lebih realistis dan alami. Dengan aktivitas yang telah kembali normal, orang tua cenderung lebih terbuka dan mampu menjelaskan praktik nyata pendidikan iman yang mereka lakukan dalam kehidupan sehari-hari bersama anak-anak. </w:t>
      </w:r>
    </w:p>
    <w:p w14:paraId="6E1B67B7" w14:textId="2DF30D71" w:rsidR="00EA6D02" w:rsidRPr="006D5B30" w:rsidRDefault="00EA6D02" w:rsidP="00E343A5">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tiga, peneliti menilai bahwa rentang waktu tiga bulan memberikan durasi yang cukup bagi peneliti untuk merencanakan, melakukan wawancara, serta melakukan analisis data secara bertahap dan mendalam. Pemilihan bulan ini juga disesuaikan dengan jadwal akademik peneliti agar kegiatan lapangan dan penyusunan laporan dapat berjalan secara berkelanjutan.</w:t>
      </w:r>
    </w:p>
    <w:p w14:paraId="63BCCAE9" w14:textId="77777777" w:rsidR="008B30F9" w:rsidRPr="006D5B30" w:rsidRDefault="008B30F9" w:rsidP="00E343A5">
      <w:pPr>
        <w:spacing w:after="0" w:line="480" w:lineRule="auto"/>
        <w:ind w:firstLine="720"/>
        <w:jc w:val="both"/>
        <w:rPr>
          <w:rFonts w:ascii="Times New Roman" w:hAnsi="Times New Roman" w:cs="Times New Roman"/>
          <w:sz w:val="24"/>
          <w:szCs w:val="24"/>
          <w:lang w:val="sv-SE"/>
        </w:rPr>
      </w:pPr>
    </w:p>
    <w:p w14:paraId="4D0EAEDB" w14:textId="3E3B2546" w:rsidR="00EC0FDD" w:rsidRPr="006D5B30" w:rsidRDefault="00B900FA" w:rsidP="00E343A5">
      <w:pPr>
        <w:pStyle w:val="BAB3"/>
        <w:ind w:left="709" w:hanging="709"/>
        <w:rPr>
          <w:sz w:val="28"/>
          <w:szCs w:val="28"/>
        </w:rPr>
      </w:pPr>
      <w:bookmarkStart w:id="67" w:name="_Toc203805011"/>
      <w:r w:rsidRPr="006D5B30">
        <w:t>Teknik dan Instrumen Pengumpulan Data</w:t>
      </w:r>
      <w:bookmarkEnd w:id="67"/>
    </w:p>
    <w:p w14:paraId="5627B9C5" w14:textId="124D30C2" w:rsidR="00EC0FDD" w:rsidRPr="006D5B30" w:rsidRDefault="00EC0FDD" w:rsidP="006C73C4">
      <w:pPr>
        <w:pStyle w:val="Subbab33"/>
        <w:spacing w:before="0"/>
        <w:ind w:left="426" w:hanging="426"/>
      </w:pPr>
      <w:bookmarkStart w:id="68" w:name="_Toc203805012"/>
      <w:r w:rsidRPr="006D5B30">
        <w:t>Teknik Pengumpulan Data</w:t>
      </w:r>
      <w:bookmarkEnd w:id="68"/>
    </w:p>
    <w:p w14:paraId="27E3D970" w14:textId="754C9EED" w:rsidR="00EC0FDD" w:rsidRPr="006D5B30" w:rsidRDefault="00EC0FDD" w:rsidP="006C73C4">
      <w:pPr>
        <w:spacing w:after="0" w:line="480" w:lineRule="auto"/>
        <w:ind w:firstLine="720"/>
        <w:jc w:val="both"/>
        <w:rPr>
          <w:rFonts w:ascii="Times New Roman" w:hAnsi="Times New Roman" w:cs="Times New Roman"/>
          <w:sz w:val="24"/>
          <w:szCs w:val="24"/>
        </w:rPr>
      </w:pPr>
      <w:bookmarkStart w:id="69" w:name="_Hlk201402281"/>
      <w:r w:rsidRPr="006D5B30">
        <w:rPr>
          <w:rFonts w:ascii="Times New Roman" w:hAnsi="Times New Roman" w:cs="Times New Roman"/>
          <w:sz w:val="24"/>
          <w:szCs w:val="24"/>
        </w:rPr>
        <w:t xml:space="preserve">Teknik pengumpulan data yang digunakan oleh peneliti untuk </w:t>
      </w:r>
      <w:r w:rsidR="00FC5870" w:rsidRPr="006D5B30">
        <w:rPr>
          <w:rFonts w:ascii="Times New Roman" w:hAnsi="Times New Roman" w:cs="Times New Roman"/>
          <w:sz w:val="24"/>
          <w:szCs w:val="24"/>
        </w:rPr>
        <w:t>mengumpulkan data penelitian adalah wawancara</w:t>
      </w:r>
      <w:r w:rsidR="00CA356B" w:rsidRPr="006D5B30">
        <w:rPr>
          <w:rFonts w:ascii="Times New Roman" w:hAnsi="Times New Roman" w:cs="Times New Roman"/>
          <w:sz w:val="24"/>
          <w:szCs w:val="24"/>
        </w:rPr>
        <w:t xml:space="preserve"> individual</w:t>
      </w:r>
      <w:r w:rsidR="00FC5870" w:rsidRPr="006D5B30">
        <w:rPr>
          <w:rFonts w:ascii="Times New Roman" w:hAnsi="Times New Roman" w:cs="Times New Roman"/>
          <w:sz w:val="24"/>
          <w:szCs w:val="24"/>
        </w:rPr>
        <w:t>. Wawancara</w:t>
      </w:r>
      <w:r w:rsidR="00CA356B" w:rsidRPr="006D5B30">
        <w:rPr>
          <w:rFonts w:ascii="Times New Roman" w:hAnsi="Times New Roman" w:cs="Times New Roman"/>
          <w:sz w:val="24"/>
          <w:szCs w:val="24"/>
        </w:rPr>
        <w:t xml:space="preserve"> ini </w:t>
      </w:r>
      <w:r w:rsidR="00FC5870" w:rsidRPr="006D5B30">
        <w:rPr>
          <w:rFonts w:ascii="Times New Roman" w:hAnsi="Times New Roman" w:cs="Times New Roman"/>
          <w:sz w:val="24"/>
          <w:szCs w:val="24"/>
        </w:rPr>
        <w:t xml:space="preserve">dilakukan secara pribadi dengan orang tua yang memiliki anak sedang menempuh pendidikan dasar atau anak yang berusia 7-12 tahun. </w:t>
      </w:r>
      <w:r w:rsidR="009020A7" w:rsidRPr="006D5B30">
        <w:rPr>
          <w:rFonts w:ascii="Times New Roman" w:hAnsi="Times New Roman" w:cs="Times New Roman"/>
          <w:sz w:val="24"/>
          <w:szCs w:val="24"/>
        </w:rPr>
        <w:t>Sugiyono (200</w:t>
      </w:r>
      <w:r w:rsidR="00C34E62" w:rsidRPr="006D5B30">
        <w:rPr>
          <w:rFonts w:ascii="Times New Roman" w:hAnsi="Times New Roman" w:cs="Times New Roman"/>
          <w:sz w:val="24"/>
          <w:szCs w:val="24"/>
        </w:rPr>
        <w:t>6</w:t>
      </w:r>
      <w:r w:rsidR="009020A7" w:rsidRPr="006D5B30">
        <w:rPr>
          <w:rFonts w:ascii="Times New Roman" w:hAnsi="Times New Roman" w:cs="Times New Roman"/>
          <w:sz w:val="24"/>
          <w:szCs w:val="24"/>
        </w:rPr>
        <w:t>:</w:t>
      </w:r>
      <w:r w:rsidR="00C34E62" w:rsidRPr="006D5B30">
        <w:rPr>
          <w:rFonts w:ascii="Times New Roman" w:hAnsi="Times New Roman" w:cs="Times New Roman"/>
          <w:sz w:val="24"/>
          <w:szCs w:val="24"/>
        </w:rPr>
        <w:t>260</w:t>
      </w:r>
      <w:r w:rsidR="009020A7" w:rsidRPr="006D5B30">
        <w:rPr>
          <w:rFonts w:ascii="Times New Roman" w:hAnsi="Times New Roman" w:cs="Times New Roman"/>
          <w:sz w:val="24"/>
          <w:szCs w:val="24"/>
        </w:rPr>
        <w:t xml:space="preserve">) mengatakan bahwa wawancara ialah pertemuan antara dua orang untuk bertukar informasi dan ide melalui </w:t>
      </w:r>
      <w:proofErr w:type="gramStart"/>
      <w:r w:rsidR="009020A7" w:rsidRPr="006D5B30">
        <w:rPr>
          <w:rFonts w:ascii="Times New Roman" w:hAnsi="Times New Roman" w:cs="Times New Roman"/>
          <w:sz w:val="24"/>
          <w:szCs w:val="24"/>
        </w:rPr>
        <w:t>tanya</w:t>
      </w:r>
      <w:proofErr w:type="gramEnd"/>
      <w:r w:rsidR="009020A7" w:rsidRPr="006D5B30">
        <w:rPr>
          <w:rFonts w:ascii="Times New Roman" w:hAnsi="Times New Roman" w:cs="Times New Roman"/>
          <w:sz w:val="24"/>
          <w:szCs w:val="24"/>
        </w:rPr>
        <w:t xml:space="preserve"> jawab terkait suatu tema atau topik tertentu. </w:t>
      </w:r>
    </w:p>
    <w:p w14:paraId="127807FF" w14:textId="181E473B" w:rsidR="00EA6D02" w:rsidRPr="006D5B30" w:rsidRDefault="000B2FE9" w:rsidP="00EA6D02">
      <w:pPr>
        <w:spacing w:after="0" w:line="480" w:lineRule="auto"/>
        <w:ind w:firstLine="720"/>
        <w:jc w:val="both"/>
        <w:rPr>
          <w:rFonts w:ascii="Times New Roman" w:hAnsi="Times New Roman" w:cs="Times New Roman"/>
          <w:sz w:val="24"/>
          <w:szCs w:val="24"/>
          <w:lang w:val="sv-SE"/>
        </w:rPr>
      </w:pPr>
      <w:bookmarkStart w:id="70" w:name="_Hlk201402621"/>
      <w:bookmarkEnd w:id="69"/>
      <w:r w:rsidRPr="006D5B30">
        <w:rPr>
          <w:rFonts w:ascii="Times New Roman" w:hAnsi="Times New Roman" w:cs="Times New Roman"/>
          <w:sz w:val="24"/>
          <w:szCs w:val="24"/>
          <w:lang w:val="sv-SE"/>
        </w:rPr>
        <w:t xml:space="preserve">Dalam wawancara ini, peneliti menggunakan wawancara terstruktur. Wawancara terstruktur adalah </w:t>
      </w:r>
      <w:r w:rsidR="00CA356B" w:rsidRPr="006D5B30">
        <w:rPr>
          <w:rFonts w:ascii="Times New Roman" w:hAnsi="Times New Roman" w:cs="Times New Roman"/>
          <w:sz w:val="24"/>
          <w:szCs w:val="24"/>
          <w:lang w:val="sv-SE"/>
        </w:rPr>
        <w:t xml:space="preserve">bentuk </w:t>
      </w:r>
      <w:r w:rsidRPr="006D5B30">
        <w:rPr>
          <w:rFonts w:ascii="Times New Roman" w:hAnsi="Times New Roman" w:cs="Times New Roman"/>
          <w:sz w:val="24"/>
          <w:szCs w:val="24"/>
          <w:lang w:val="sv-SE"/>
        </w:rPr>
        <w:t xml:space="preserve">wawancara </w:t>
      </w:r>
      <w:r w:rsidR="00CA356B" w:rsidRPr="006D5B30">
        <w:rPr>
          <w:rFonts w:ascii="Times New Roman" w:hAnsi="Times New Roman" w:cs="Times New Roman"/>
          <w:sz w:val="24"/>
          <w:szCs w:val="24"/>
          <w:lang w:val="sv-SE"/>
        </w:rPr>
        <w:t xml:space="preserve">dimana </w:t>
      </w:r>
      <w:r w:rsidRPr="006D5B30">
        <w:rPr>
          <w:rFonts w:ascii="Times New Roman" w:hAnsi="Times New Roman" w:cs="Times New Roman"/>
          <w:sz w:val="24"/>
          <w:szCs w:val="24"/>
          <w:lang w:val="sv-SE"/>
        </w:rPr>
        <w:t xml:space="preserve">peneliti </w:t>
      </w:r>
      <w:r w:rsidR="00CA356B" w:rsidRPr="006D5B30">
        <w:rPr>
          <w:rFonts w:ascii="Times New Roman" w:hAnsi="Times New Roman" w:cs="Times New Roman"/>
          <w:sz w:val="24"/>
          <w:szCs w:val="24"/>
          <w:lang w:val="sv-SE"/>
        </w:rPr>
        <w:t xml:space="preserve">sudah menyiapkan sejumlah pertanyaan secara tertulis untuk didiskusikan bersama </w:t>
      </w:r>
      <w:r w:rsidR="00E80830" w:rsidRPr="006D5B30">
        <w:rPr>
          <w:rFonts w:ascii="Times New Roman" w:hAnsi="Times New Roman" w:cs="Times New Roman"/>
          <w:sz w:val="24"/>
          <w:szCs w:val="24"/>
          <w:lang w:val="sv-SE"/>
        </w:rPr>
        <w:t>informan</w:t>
      </w:r>
      <w:r w:rsidR="00CA356B" w:rsidRPr="006D5B30">
        <w:rPr>
          <w:rFonts w:ascii="Times New Roman" w:hAnsi="Times New Roman" w:cs="Times New Roman"/>
          <w:sz w:val="24"/>
          <w:szCs w:val="24"/>
          <w:lang w:val="sv-SE"/>
        </w:rPr>
        <w:t xml:space="preserve"> penelitian</w:t>
      </w:r>
      <w:r w:rsidRPr="006D5B30">
        <w:rPr>
          <w:rFonts w:ascii="Times New Roman" w:hAnsi="Times New Roman" w:cs="Times New Roman"/>
          <w:sz w:val="24"/>
          <w:szCs w:val="24"/>
          <w:lang w:val="sv-SE"/>
        </w:rPr>
        <w:t>.</w:t>
      </w:r>
      <w:r w:rsidR="009F70E8" w:rsidRPr="006D5B30">
        <w:rPr>
          <w:rFonts w:ascii="Times New Roman" w:hAnsi="Times New Roman" w:cs="Times New Roman"/>
          <w:sz w:val="24"/>
          <w:szCs w:val="24"/>
          <w:lang w:val="sv-SE"/>
        </w:rPr>
        <w:t xml:space="preserve"> </w:t>
      </w:r>
      <w:r w:rsidR="00AB3356" w:rsidRPr="006D5B30">
        <w:rPr>
          <w:rFonts w:ascii="Times New Roman" w:hAnsi="Times New Roman" w:cs="Times New Roman"/>
          <w:sz w:val="24"/>
          <w:szCs w:val="24"/>
          <w:lang w:val="sv-SE"/>
        </w:rPr>
        <w:t>D</w:t>
      </w:r>
      <w:r w:rsidR="009F70E8" w:rsidRPr="006D5B30">
        <w:rPr>
          <w:rFonts w:ascii="Times New Roman" w:hAnsi="Times New Roman" w:cs="Times New Roman"/>
          <w:sz w:val="24"/>
          <w:szCs w:val="24"/>
          <w:lang w:val="sv-SE"/>
        </w:rPr>
        <w:t>engan wawancara terstruktur ini setiap responden diberi pertanyaan yang sama, dan peneliti mencatatnya (Sugiyono</w:t>
      </w:r>
      <w:r w:rsidR="00BA16B3" w:rsidRPr="006D5B30">
        <w:rPr>
          <w:rFonts w:ascii="Times New Roman" w:hAnsi="Times New Roman" w:cs="Times New Roman"/>
          <w:sz w:val="24"/>
          <w:szCs w:val="24"/>
          <w:lang w:val="sv-SE"/>
        </w:rPr>
        <w:t>,</w:t>
      </w:r>
      <w:r w:rsidR="009F70E8" w:rsidRPr="006D5B30">
        <w:rPr>
          <w:rFonts w:ascii="Times New Roman" w:hAnsi="Times New Roman" w:cs="Times New Roman"/>
          <w:sz w:val="24"/>
          <w:szCs w:val="24"/>
          <w:lang w:val="sv-SE"/>
        </w:rPr>
        <w:t xml:space="preserve"> 2006:262).</w:t>
      </w:r>
      <w:r w:rsidRPr="006D5B30">
        <w:rPr>
          <w:rFonts w:ascii="Times New Roman" w:hAnsi="Times New Roman" w:cs="Times New Roman"/>
          <w:sz w:val="24"/>
          <w:szCs w:val="24"/>
          <w:lang w:val="sv-SE"/>
        </w:rPr>
        <w:t xml:space="preserve"> </w:t>
      </w:r>
      <w:bookmarkStart w:id="71" w:name="_Hlk201402333"/>
      <w:bookmarkEnd w:id="70"/>
      <w:r w:rsidR="00EA6D02" w:rsidRPr="006D5B30">
        <w:rPr>
          <w:rFonts w:ascii="Times New Roman" w:hAnsi="Times New Roman" w:cs="Times New Roman"/>
          <w:sz w:val="24"/>
          <w:szCs w:val="24"/>
          <w:lang w:val="sv-SE"/>
        </w:rPr>
        <w:t>Pemilihan metode wawancara terstruktur dalam penelitian ini didasarkan pada pertimbangan metodologis yang sesuai dengan tujuan penelitian, yaitu untuk menggali secara mendalam peran orang tua dalam pendidikan iman Katolik dan pembentukan sikap kasih sayang anak kepada Allah dan sesama dalam konteks keluarga Katolik. Wawancara terstruktur dipilih karena memungkinkan adanya keseragaman pertanyaan kepada setiap informan, sehingga data yang diperoleh dapat dibandingkan secara sistematis dan lebih mudah dianalisis. Dengan memberikan pertanyaan yang sama kepada seluruh responden, peneliti dapat mengamati pola, kesamaan, maupun perbedaan pandangan antar informan mengenai topik yang dibahas.</w:t>
      </w:r>
    </w:p>
    <w:p w14:paraId="7CD350B8" w14:textId="10DB540E" w:rsidR="00EA6D02" w:rsidRPr="006D5B30" w:rsidRDefault="00BA4500" w:rsidP="002E007B">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Dalam penelitian ini, peneliti menggunakan teknik purposive sampling dalam pemilihan informan. Purposive sampling atau pengambilan sampel adalah teknik pemilihan informan secara sengaja dan selektif berdasarkan kriteria tertentu yang sesuai dengan tujuan dan kebutuhan penelitian (Sugiyono, 2006). Pemilihan informan secara purposif dilakukan dengan mempertimbangkan kriteria penting antara lain: Pertama, beragama Katolik, karena penelitian ini berfokus pada pendidikan iman Katolik dalam keluarga. Kedua, informan merupakan orang tua (ayah atau ibu) yang tinggal bersama anak-anak mereka dalam satu keluarga. Ketiga, informan memiliki anak yang sedang menempuh pendidikan dasar atau </w:t>
      </w:r>
      <w:r w:rsidR="002E007B" w:rsidRPr="006D5B30">
        <w:rPr>
          <w:rFonts w:ascii="Times New Roman" w:hAnsi="Times New Roman" w:cs="Times New Roman"/>
          <w:sz w:val="24"/>
          <w:szCs w:val="24"/>
          <w:lang w:val="sv-SE"/>
        </w:rPr>
        <w:t>berada pada rentang usia 7 hingga 12 tahun, karena usia tersebut merupakan tahap perkembangan awal yang krusial dalam pembentukan iman</w:t>
      </w:r>
      <w:r w:rsidRPr="006D5B30">
        <w:rPr>
          <w:rFonts w:ascii="Times New Roman" w:hAnsi="Times New Roman" w:cs="Times New Roman"/>
          <w:sz w:val="24"/>
          <w:szCs w:val="24"/>
          <w:lang w:val="sv-SE"/>
        </w:rPr>
        <w:t xml:space="preserve">. </w:t>
      </w:r>
      <w:r w:rsidR="00D21E6A" w:rsidRPr="006D5B30">
        <w:rPr>
          <w:rFonts w:ascii="Times New Roman" w:hAnsi="Times New Roman" w:cs="Times New Roman"/>
          <w:sz w:val="24"/>
          <w:szCs w:val="24"/>
          <w:lang w:val="sv-SE"/>
        </w:rPr>
        <w:t xml:space="preserve">Keempat, </w:t>
      </w:r>
      <w:r w:rsidR="002E007B" w:rsidRPr="006D5B30">
        <w:rPr>
          <w:rFonts w:ascii="Times New Roman" w:hAnsi="Times New Roman" w:cs="Times New Roman"/>
          <w:sz w:val="24"/>
          <w:szCs w:val="24"/>
          <w:lang w:val="sv-SE"/>
        </w:rPr>
        <w:t xml:space="preserve">memiliki latar belakang informan yang bervariasi, yaitu lulusan SMA, D3, hingga S1, kriteria ini dipilih untuk melihat perbedaan pola dan kualitas pendidikan iman yang diberikan oleh orang tua berdasarkan tingkat pendidikan terakhir mereka. </w:t>
      </w:r>
      <w:r w:rsidRPr="006D5B30">
        <w:rPr>
          <w:rFonts w:ascii="Times New Roman" w:hAnsi="Times New Roman" w:cs="Times New Roman"/>
          <w:sz w:val="24"/>
          <w:szCs w:val="24"/>
        </w:rPr>
        <w:t>Ke</w:t>
      </w:r>
      <w:r w:rsidR="00D21E6A" w:rsidRPr="006D5B30">
        <w:rPr>
          <w:rFonts w:ascii="Times New Roman" w:hAnsi="Times New Roman" w:cs="Times New Roman"/>
          <w:sz w:val="24"/>
          <w:szCs w:val="24"/>
        </w:rPr>
        <w:t>lima</w:t>
      </w:r>
      <w:r w:rsidRPr="006D5B30">
        <w:rPr>
          <w:rFonts w:ascii="Times New Roman" w:hAnsi="Times New Roman" w:cs="Times New Roman"/>
          <w:sz w:val="24"/>
          <w:szCs w:val="24"/>
        </w:rPr>
        <w:t xml:space="preserve">, para informan berdomisili di Wilayah II Paroki St. Yosef Mojokerto, sebagai Lokasi fokus penelitian. </w:t>
      </w:r>
    </w:p>
    <w:p w14:paraId="76D6E076" w14:textId="77777777" w:rsidR="00BA4500" w:rsidRPr="006D5B30" w:rsidRDefault="00BA4500" w:rsidP="006C73C4">
      <w:pPr>
        <w:spacing w:after="0" w:line="480" w:lineRule="auto"/>
        <w:ind w:firstLine="720"/>
        <w:jc w:val="both"/>
        <w:rPr>
          <w:rFonts w:ascii="Times New Roman" w:hAnsi="Times New Roman" w:cs="Times New Roman"/>
          <w:sz w:val="24"/>
          <w:szCs w:val="24"/>
        </w:rPr>
      </w:pPr>
    </w:p>
    <w:p w14:paraId="5AD7498C" w14:textId="1137A24B" w:rsidR="00BA4500" w:rsidRPr="006D5B30" w:rsidRDefault="00EC0FDD" w:rsidP="00BA4500">
      <w:pPr>
        <w:pStyle w:val="Subbab33"/>
        <w:numPr>
          <w:ilvl w:val="0"/>
          <w:numId w:val="46"/>
        </w:numPr>
        <w:spacing w:before="0"/>
        <w:ind w:left="426" w:hanging="426"/>
      </w:pPr>
      <w:bookmarkStart w:id="72" w:name="_Toc203805013"/>
      <w:bookmarkEnd w:id="71"/>
      <w:r w:rsidRPr="006D5B30">
        <w:t>In</w:t>
      </w:r>
      <w:r w:rsidR="001A7F04" w:rsidRPr="006D5B30">
        <w:t>s</w:t>
      </w:r>
      <w:r w:rsidRPr="006D5B30">
        <w:t>trumen Pengumpulan Data</w:t>
      </w:r>
      <w:bookmarkEnd w:id="72"/>
    </w:p>
    <w:p w14:paraId="59960339" w14:textId="77777777" w:rsidR="00BA4500" w:rsidRPr="006D5B30" w:rsidRDefault="00BA4500" w:rsidP="00BA4500">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roses pencatatan data dalam penelitian ini dilakukan secara sistematis untuk memastikan bahwa informasi yang diperoleh dari informan dapat terekam dengan baik, akurat, dan dapat dianalisis secara mendalam.</w:t>
      </w:r>
    </w:p>
    <w:p w14:paraId="6B0680F0" w14:textId="77777777" w:rsidR="00BA4500" w:rsidRPr="006D5B30" w:rsidRDefault="00BA4500" w:rsidP="00BA4500">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rtama, sebelum wawancara dimulai, peneliti telah menyiapkan instrumen wawancara terstruktur berupa daftar pertanyaan tertulis yang disusun berdasarkan indikator penelitian. Pertanyaan ini disusun untuk menggali informasi terkait peran orang tua dalam pendidikan iman anak, pembentukan sikap kasih sayang, serta tantangan dan solusi yang dihadapi.</w:t>
      </w:r>
    </w:p>
    <w:p w14:paraId="74196F12" w14:textId="0464A012" w:rsidR="00BA4500" w:rsidRPr="006D5B30" w:rsidRDefault="0053428F" w:rsidP="00BA4500">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dua, saat proses wawancara berlangsung, peneliti melakukan pencatatan langsung atas jawaban-jawaban yang diberikan oleh informan. Pencatatan ini dilakukan dengan menuliskan tanggapan informan secara apa adanya, tanpa mengubah makna. Jika diperlukan, peneliti juga menggunakan alat perekam suara dengan seizin informan untuk memastikan tidak ada informasi penting yang terlewat.</w:t>
      </w:r>
    </w:p>
    <w:p w14:paraId="71631390" w14:textId="58F6A0C0" w:rsidR="0053428F" w:rsidRPr="006D5B30" w:rsidRDefault="0053428F" w:rsidP="0053428F">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tiga, setelah wawancara selesai, peneliti segera melakukan transkrip hasil wawancara dari catatan dan rekaman menjadi dokumen teks. Transkrip dilakukan seakurat mungkin sesuai dengan bahasa dan gaya bicara informan. Transkrip ini kemudian dibaca ulang secara teliti untuk memastikan kesesuaian antara catatan dan informasi yang diberikan oleh informan.</w:t>
      </w:r>
    </w:p>
    <w:p w14:paraId="00F2723A" w14:textId="5ECD152C" w:rsidR="0053428F" w:rsidRPr="006D5B30" w:rsidRDefault="0053428F" w:rsidP="0053428F">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empat, data yang telah ditranskrip selanjutnya diolah melalui proses reduksi data, yaitu memilah informasi penting yang relevan dengan fokus penelitian. Informasi yang tidak relevan atau berulang dihilangkan, sedangkan data yang penting dikoding dan diklasifikasikan ke dalam tema-tema tertentu seperti: pemahaman keluarga dan iman, peran orang tua, bentuk praktik pendidikan iman, sikap kasih sayang anak, serta tantangan dan solusi.</w:t>
      </w:r>
    </w:p>
    <w:p w14:paraId="6D58924D" w14:textId="4B238C81" w:rsidR="0053428F" w:rsidRPr="006D5B30" w:rsidRDefault="0053428F" w:rsidP="0053428F">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lima, data yang telah diklasifikasikan kemudian dianalisis dan diinterpretasikan secara tematik dan deskriptif, sehingga menghasilkan pemahaman yang mendalam dan menyeluruh mengenai fenomena yang diteliti.</w:t>
      </w:r>
    </w:p>
    <w:p w14:paraId="047442F4" w14:textId="5D6DDD7F" w:rsidR="00F60044" w:rsidRPr="006D5B30" w:rsidRDefault="00A36300" w:rsidP="00BA4500">
      <w:pPr>
        <w:spacing w:after="0" w:line="480" w:lineRule="auto"/>
        <w:ind w:firstLine="709"/>
        <w:jc w:val="both"/>
        <w:rPr>
          <w:rFonts w:ascii="Times New Roman" w:hAnsi="Times New Roman" w:cs="Times New Roman"/>
          <w:sz w:val="24"/>
          <w:szCs w:val="24"/>
        </w:rPr>
      </w:pPr>
      <w:r w:rsidRPr="006D5B30">
        <w:rPr>
          <w:rFonts w:ascii="Times New Roman" w:hAnsi="Times New Roman" w:cs="Times New Roman"/>
          <w:sz w:val="24"/>
          <w:szCs w:val="24"/>
        </w:rPr>
        <w:t xml:space="preserve">Instrumen penelitian merupakan pertanyaan-pertanyaan kualitatif yang disusun oleh peneliti dan dipakai dalam proses pengumpulan data penelitian. </w:t>
      </w:r>
    </w:p>
    <w:p w14:paraId="3518CAEE" w14:textId="77777777" w:rsidR="0013044D" w:rsidRPr="006D5B30" w:rsidRDefault="0013044D" w:rsidP="006C73C4">
      <w:pPr>
        <w:spacing w:after="0" w:line="480" w:lineRule="auto"/>
        <w:ind w:firstLine="426"/>
        <w:jc w:val="both"/>
        <w:rPr>
          <w:rFonts w:ascii="Times New Roman" w:hAnsi="Times New Roman" w:cs="Times New Roman"/>
          <w:sz w:val="24"/>
          <w:szCs w:val="24"/>
        </w:rPr>
      </w:pPr>
    </w:p>
    <w:p w14:paraId="2987DBC1" w14:textId="734B17B1" w:rsidR="0013044D" w:rsidRPr="006D5B30" w:rsidRDefault="0013044D" w:rsidP="006C73C4">
      <w:pPr>
        <w:pStyle w:val="Caption"/>
        <w:spacing w:after="0"/>
        <w:jc w:val="center"/>
        <w:rPr>
          <w:rFonts w:ascii="Times New Roman" w:hAnsi="Times New Roman" w:cs="Times New Roman"/>
          <w:b/>
          <w:bCs/>
          <w:i w:val="0"/>
          <w:iCs w:val="0"/>
          <w:color w:val="auto"/>
          <w:sz w:val="36"/>
          <w:szCs w:val="36"/>
        </w:rPr>
      </w:pPr>
      <w:bookmarkStart w:id="73" w:name="_Toc201002621"/>
      <w:r w:rsidRPr="006D5B30">
        <w:rPr>
          <w:rFonts w:ascii="Times New Roman" w:hAnsi="Times New Roman" w:cs="Times New Roman"/>
          <w:b/>
          <w:bCs/>
          <w:i w:val="0"/>
          <w:iCs w:val="0"/>
          <w:color w:val="auto"/>
          <w:sz w:val="24"/>
          <w:szCs w:val="24"/>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rPr>
        <w:t>1</w:t>
      </w:r>
      <w:bookmarkEnd w:id="73"/>
      <w:r w:rsidRPr="006D5B30">
        <w:rPr>
          <w:rFonts w:ascii="Times New Roman" w:hAnsi="Times New Roman" w:cs="Times New Roman"/>
          <w:b/>
          <w:bCs/>
          <w:i w:val="0"/>
          <w:iCs w:val="0"/>
          <w:color w:val="auto"/>
          <w:sz w:val="24"/>
          <w:szCs w:val="24"/>
        </w:rPr>
        <w:fldChar w:fldCharType="end"/>
      </w:r>
    </w:p>
    <w:p w14:paraId="38E68D50" w14:textId="6A0C8532" w:rsidR="00F60044" w:rsidRPr="006D5B30" w:rsidRDefault="0013044D" w:rsidP="006C73C4">
      <w:pPr>
        <w:pStyle w:val="Caption"/>
        <w:spacing w:after="0"/>
        <w:jc w:val="center"/>
        <w:rPr>
          <w:rFonts w:ascii="Times New Roman" w:hAnsi="Times New Roman" w:cs="Times New Roman"/>
          <w:b/>
          <w:bCs/>
          <w:i w:val="0"/>
          <w:iCs w:val="0"/>
          <w:color w:val="auto"/>
          <w:sz w:val="24"/>
          <w:szCs w:val="24"/>
        </w:rPr>
      </w:pPr>
      <w:r w:rsidRPr="006D5B30">
        <w:rPr>
          <w:rFonts w:ascii="Times New Roman" w:hAnsi="Times New Roman" w:cs="Times New Roman"/>
          <w:b/>
          <w:bCs/>
          <w:i w:val="0"/>
          <w:iCs w:val="0"/>
          <w:color w:val="auto"/>
          <w:sz w:val="24"/>
          <w:szCs w:val="24"/>
        </w:rPr>
        <w:t xml:space="preserve">Instrumen Wawancara </w:t>
      </w:r>
    </w:p>
    <w:p w14:paraId="353B78FD" w14:textId="77777777" w:rsidR="006C73C4" w:rsidRPr="006D5B30" w:rsidRDefault="006C73C4" w:rsidP="006C73C4">
      <w:pPr>
        <w:rPr>
          <w:rFonts w:ascii="Times New Roman" w:hAnsi="Times New Roman" w:cs="Times New Roman"/>
        </w:rPr>
      </w:pPr>
    </w:p>
    <w:tbl>
      <w:tblPr>
        <w:tblStyle w:val="TableGrid"/>
        <w:tblW w:w="0" w:type="auto"/>
        <w:tblLook w:val="04A0" w:firstRow="1" w:lastRow="0" w:firstColumn="1" w:lastColumn="0" w:noHBand="0" w:noVBand="1"/>
      </w:tblPr>
      <w:tblGrid>
        <w:gridCol w:w="570"/>
        <w:gridCol w:w="3562"/>
        <w:gridCol w:w="3795"/>
      </w:tblGrid>
      <w:tr w:rsidR="001E36F2" w:rsidRPr="006D5B30" w14:paraId="4782AC97" w14:textId="77777777" w:rsidTr="001E36F2">
        <w:tc>
          <w:tcPr>
            <w:tcW w:w="570" w:type="dxa"/>
          </w:tcPr>
          <w:p w14:paraId="710C495C" w14:textId="6378FB17" w:rsidR="001E36F2" w:rsidRPr="006D5B30" w:rsidRDefault="001E36F2" w:rsidP="000D3978">
            <w:pPr>
              <w:spacing w:line="36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No</w:t>
            </w:r>
          </w:p>
        </w:tc>
        <w:tc>
          <w:tcPr>
            <w:tcW w:w="3562" w:type="dxa"/>
          </w:tcPr>
          <w:p w14:paraId="7F673897" w14:textId="52B83570" w:rsidR="001E36F2" w:rsidRPr="006D5B30" w:rsidRDefault="001E36F2" w:rsidP="000D3978">
            <w:pPr>
              <w:spacing w:line="36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Indikator</w:t>
            </w:r>
          </w:p>
        </w:tc>
        <w:tc>
          <w:tcPr>
            <w:tcW w:w="3795" w:type="dxa"/>
          </w:tcPr>
          <w:p w14:paraId="35F307E5" w14:textId="3D2422E0" w:rsidR="001E36F2" w:rsidRPr="006D5B30" w:rsidRDefault="001E36F2" w:rsidP="000D3978">
            <w:pPr>
              <w:spacing w:line="36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Pertanyaan</w:t>
            </w:r>
          </w:p>
        </w:tc>
      </w:tr>
      <w:tr w:rsidR="001E36F2" w:rsidRPr="00CE0F56" w14:paraId="1C6DD618" w14:textId="77777777" w:rsidTr="001E36F2">
        <w:tc>
          <w:tcPr>
            <w:tcW w:w="570" w:type="dxa"/>
          </w:tcPr>
          <w:p w14:paraId="7B23F2DF" w14:textId="77777777" w:rsidR="001E36F2" w:rsidRPr="006D5B30" w:rsidRDefault="001E36F2" w:rsidP="000D3978">
            <w:pPr>
              <w:spacing w:line="360" w:lineRule="auto"/>
              <w:jc w:val="both"/>
              <w:rPr>
                <w:rFonts w:ascii="Times New Roman" w:hAnsi="Times New Roman" w:cs="Times New Roman"/>
                <w:sz w:val="24"/>
                <w:szCs w:val="24"/>
              </w:rPr>
            </w:pPr>
            <w:r w:rsidRPr="006D5B30">
              <w:rPr>
                <w:rFonts w:ascii="Times New Roman" w:hAnsi="Times New Roman" w:cs="Times New Roman"/>
                <w:sz w:val="24"/>
                <w:szCs w:val="24"/>
              </w:rPr>
              <w:t>I.</w:t>
            </w:r>
          </w:p>
        </w:tc>
        <w:tc>
          <w:tcPr>
            <w:tcW w:w="3562" w:type="dxa"/>
          </w:tcPr>
          <w:p w14:paraId="2D2942EF" w14:textId="52863161" w:rsidR="001E36F2" w:rsidRPr="006D5B30" w:rsidRDefault="002B03C5" w:rsidP="000D3978">
            <w:pPr>
              <w:spacing w:line="36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ahaman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atolik tentang arti keluarga Katolik</w:t>
            </w:r>
          </w:p>
        </w:tc>
        <w:tc>
          <w:tcPr>
            <w:tcW w:w="3795" w:type="dxa"/>
          </w:tcPr>
          <w:p w14:paraId="22F99049" w14:textId="77777777" w:rsidR="001E36F2" w:rsidRPr="006D5B30" w:rsidRDefault="001E36F2" w:rsidP="000D3978">
            <w:pPr>
              <w:pStyle w:val="ListParagraph"/>
              <w:numPr>
                <w:ilvl w:val="3"/>
                <w:numId w:val="12"/>
              </w:numPr>
              <w:spacing w:line="360" w:lineRule="auto"/>
              <w:ind w:left="318"/>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pa arti keluarga Katolik menurut pemahaman bapak/ibu?</w:t>
            </w:r>
          </w:p>
          <w:p w14:paraId="5B21029B" w14:textId="77777777" w:rsidR="001E36F2" w:rsidRPr="006D5B30" w:rsidRDefault="001E36F2" w:rsidP="000D3978">
            <w:pPr>
              <w:pStyle w:val="ListParagraph"/>
              <w:numPr>
                <w:ilvl w:val="3"/>
                <w:numId w:val="12"/>
              </w:numPr>
              <w:spacing w:line="360" w:lineRule="auto"/>
              <w:ind w:left="318"/>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pa maksud dan tujuan pembentukan hidup bersama keluarga Katolik menurut pemahaman bapak/ibu?</w:t>
            </w:r>
          </w:p>
        </w:tc>
      </w:tr>
      <w:tr w:rsidR="001E36F2" w:rsidRPr="00CE0F56" w14:paraId="10992A03" w14:textId="77777777" w:rsidTr="001E36F2">
        <w:tc>
          <w:tcPr>
            <w:tcW w:w="570" w:type="dxa"/>
          </w:tcPr>
          <w:p w14:paraId="3CBB0BC5" w14:textId="77777777" w:rsidR="001E36F2" w:rsidRPr="006D5B30" w:rsidRDefault="001E36F2" w:rsidP="000D3978">
            <w:pPr>
              <w:spacing w:line="360" w:lineRule="auto"/>
              <w:jc w:val="both"/>
              <w:rPr>
                <w:rFonts w:ascii="Times New Roman" w:hAnsi="Times New Roman" w:cs="Times New Roman"/>
                <w:sz w:val="24"/>
                <w:szCs w:val="24"/>
              </w:rPr>
            </w:pPr>
            <w:r w:rsidRPr="006D5B30">
              <w:rPr>
                <w:rFonts w:ascii="Times New Roman" w:hAnsi="Times New Roman" w:cs="Times New Roman"/>
                <w:sz w:val="24"/>
                <w:szCs w:val="24"/>
              </w:rPr>
              <w:t>II.</w:t>
            </w:r>
          </w:p>
        </w:tc>
        <w:tc>
          <w:tcPr>
            <w:tcW w:w="3562" w:type="dxa"/>
          </w:tcPr>
          <w:p w14:paraId="6EBF4F1E" w14:textId="72523485" w:rsidR="001E36F2" w:rsidRPr="006D5B30" w:rsidRDefault="002B03C5" w:rsidP="000D3978">
            <w:pPr>
              <w:spacing w:line="36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ahaman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atolik tentang arti iman Katolik</w:t>
            </w:r>
          </w:p>
        </w:tc>
        <w:tc>
          <w:tcPr>
            <w:tcW w:w="3795" w:type="dxa"/>
          </w:tcPr>
          <w:p w14:paraId="3C4B27D6" w14:textId="77777777"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pa arti iman Katolik menurut pemahaman bapak/ibu?</w:t>
            </w:r>
          </w:p>
          <w:p w14:paraId="2A4412FC" w14:textId="1B3A377A"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Ceritakan pengalam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tentang cara bapak/ibu mengajarkan iman Katolik kepada anak-anak dalam keluarga</w:t>
            </w:r>
            <w:r w:rsidR="002B03C5" w:rsidRPr="006D5B30">
              <w:rPr>
                <w:rFonts w:ascii="Times New Roman" w:hAnsi="Times New Roman" w:cs="Times New Roman"/>
                <w:sz w:val="24"/>
                <w:szCs w:val="24"/>
                <w:lang w:val="sv-SE"/>
              </w:rPr>
              <w:t>!</w:t>
            </w:r>
          </w:p>
        </w:tc>
      </w:tr>
      <w:tr w:rsidR="001E36F2" w:rsidRPr="00CE0F56" w14:paraId="690D9651" w14:textId="77777777" w:rsidTr="001E36F2">
        <w:tc>
          <w:tcPr>
            <w:tcW w:w="570" w:type="dxa"/>
          </w:tcPr>
          <w:p w14:paraId="5EED6E1C" w14:textId="77777777" w:rsidR="001E36F2" w:rsidRPr="006D5B30" w:rsidRDefault="001E36F2" w:rsidP="000D3978">
            <w:pPr>
              <w:spacing w:line="360" w:lineRule="auto"/>
              <w:jc w:val="both"/>
              <w:rPr>
                <w:rFonts w:ascii="Times New Roman" w:hAnsi="Times New Roman" w:cs="Times New Roman"/>
                <w:sz w:val="24"/>
                <w:szCs w:val="24"/>
              </w:rPr>
            </w:pPr>
            <w:r w:rsidRPr="006D5B30">
              <w:rPr>
                <w:rFonts w:ascii="Times New Roman" w:hAnsi="Times New Roman" w:cs="Times New Roman"/>
                <w:sz w:val="24"/>
                <w:szCs w:val="24"/>
              </w:rPr>
              <w:t>III.</w:t>
            </w:r>
          </w:p>
        </w:tc>
        <w:tc>
          <w:tcPr>
            <w:tcW w:w="3562" w:type="dxa"/>
          </w:tcPr>
          <w:p w14:paraId="55A60AC7" w14:textId="184F154F" w:rsidR="001E36F2" w:rsidRPr="006D5B30" w:rsidRDefault="002B03C5" w:rsidP="000D3978">
            <w:pPr>
              <w:spacing w:line="36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mahaman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atolik tentang arti</w:t>
            </w:r>
            <w:r w:rsidR="00BE4BDA" w:rsidRPr="006D5B30">
              <w:rPr>
                <w:rFonts w:ascii="Times New Roman" w:hAnsi="Times New Roman" w:cs="Times New Roman"/>
                <w:sz w:val="24"/>
                <w:szCs w:val="24"/>
                <w:lang w:val="sv-SE"/>
              </w:rPr>
              <w:t xml:space="preserve"> sikap</w:t>
            </w:r>
            <w:r w:rsidRPr="006D5B30">
              <w:rPr>
                <w:rFonts w:ascii="Times New Roman" w:hAnsi="Times New Roman" w:cs="Times New Roman"/>
                <w:sz w:val="24"/>
                <w:szCs w:val="24"/>
                <w:lang w:val="sv-SE"/>
              </w:rPr>
              <w:t xml:space="preserve"> kasih sayang</w:t>
            </w:r>
          </w:p>
        </w:tc>
        <w:tc>
          <w:tcPr>
            <w:tcW w:w="3795" w:type="dxa"/>
          </w:tcPr>
          <w:p w14:paraId="5DF84FA1" w14:textId="77777777"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pa arti sikap kasih sayang kepada Allah dan sesama menurut pemahaman bapak/ibu?</w:t>
            </w:r>
          </w:p>
          <w:p w14:paraId="1A13BD71" w14:textId="73BF591D"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Ceritakan pengalam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tentang cara bapak/ibu menumbuhkan sikap kasih sayang dalam diri anak kepada Allah dan sesama dalam keluarga</w:t>
            </w:r>
            <w:r w:rsidR="002B03C5" w:rsidRPr="006D5B30">
              <w:rPr>
                <w:rFonts w:ascii="Times New Roman" w:hAnsi="Times New Roman" w:cs="Times New Roman"/>
                <w:sz w:val="24"/>
                <w:szCs w:val="24"/>
                <w:lang w:val="sv-SE"/>
              </w:rPr>
              <w:t>!</w:t>
            </w:r>
          </w:p>
          <w:p w14:paraId="02574563" w14:textId="4E942105"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jauh mana iman yang diajarkan kepada anak dalam keluarga berpengaruh terhadap </w:t>
            </w:r>
            <w:r w:rsidR="00CA356B" w:rsidRPr="006D5B30">
              <w:rPr>
                <w:rFonts w:ascii="Times New Roman" w:hAnsi="Times New Roman" w:cs="Times New Roman"/>
                <w:sz w:val="24"/>
                <w:szCs w:val="24"/>
                <w:lang w:val="sv-SE"/>
              </w:rPr>
              <w:t xml:space="preserve">pembentukan </w:t>
            </w:r>
            <w:r w:rsidRPr="006D5B30">
              <w:rPr>
                <w:rFonts w:ascii="Times New Roman" w:hAnsi="Times New Roman" w:cs="Times New Roman"/>
                <w:sz w:val="24"/>
                <w:szCs w:val="24"/>
                <w:lang w:val="sv-SE"/>
              </w:rPr>
              <w:t>sikap kasih sayang anak kepada Allah dan sesama?</w:t>
            </w:r>
          </w:p>
        </w:tc>
      </w:tr>
      <w:tr w:rsidR="001E36F2" w:rsidRPr="00CE0F56" w14:paraId="2CB8BA04" w14:textId="77777777" w:rsidTr="001E36F2">
        <w:tc>
          <w:tcPr>
            <w:tcW w:w="570" w:type="dxa"/>
          </w:tcPr>
          <w:p w14:paraId="494C99D6" w14:textId="77777777" w:rsidR="001E36F2" w:rsidRPr="006D5B30" w:rsidRDefault="001E36F2" w:rsidP="000D3978">
            <w:pPr>
              <w:spacing w:line="360" w:lineRule="auto"/>
              <w:jc w:val="both"/>
              <w:rPr>
                <w:rFonts w:ascii="Times New Roman" w:hAnsi="Times New Roman" w:cs="Times New Roman"/>
                <w:sz w:val="24"/>
                <w:szCs w:val="24"/>
              </w:rPr>
            </w:pPr>
            <w:r w:rsidRPr="006D5B30">
              <w:rPr>
                <w:rFonts w:ascii="Times New Roman" w:hAnsi="Times New Roman" w:cs="Times New Roman"/>
                <w:sz w:val="24"/>
                <w:szCs w:val="24"/>
              </w:rPr>
              <w:t>IV.</w:t>
            </w:r>
          </w:p>
        </w:tc>
        <w:tc>
          <w:tcPr>
            <w:tcW w:w="3562" w:type="dxa"/>
          </w:tcPr>
          <w:p w14:paraId="1AB6939E" w14:textId="67C6044D" w:rsidR="001E36F2" w:rsidRPr="006D5B30" w:rsidRDefault="00A50AC1" w:rsidP="000D3978">
            <w:pPr>
              <w:spacing w:line="36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w:t>
            </w:r>
            <w:r w:rsidR="002B03C5" w:rsidRPr="006D5B30">
              <w:rPr>
                <w:rFonts w:ascii="Times New Roman" w:hAnsi="Times New Roman" w:cs="Times New Roman"/>
                <w:sz w:val="24"/>
                <w:szCs w:val="24"/>
                <w:lang w:val="sv-SE"/>
              </w:rPr>
              <w:t xml:space="preserve">antangan dan solusi </w:t>
            </w:r>
            <w:r w:rsidR="00BE4BDA" w:rsidRPr="006D5B30">
              <w:rPr>
                <w:rFonts w:ascii="Times New Roman" w:hAnsi="Times New Roman" w:cs="Times New Roman"/>
                <w:sz w:val="24"/>
                <w:szCs w:val="24"/>
                <w:lang w:val="sv-SE"/>
              </w:rPr>
              <w:t>pendidikan iman Katolik dalam keluarga</w:t>
            </w:r>
          </w:p>
        </w:tc>
        <w:tc>
          <w:tcPr>
            <w:tcW w:w="3795" w:type="dxa"/>
          </w:tcPr>
          <w:p w14:paraId="6949C4F3" w14:textId="0F446B2C"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Apa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bapak/ibu dalam pendidikan iman Katolik anak </w:t>
            </w:r>
            <w:r w:rsidR="00BE4BDA" w:rsidRPr="006D5B30">
              <w:rPr>
                <w:rFonts w:ascii="Times New Roman" w:hAnsi="Times New Roman" w:cs="Times New Roman"/>
                <w:sz w:val="24"/>
                <w:szCs w:val="24"/>
                <w:lang w:val="sv-SE"/>
              </w:rPr>
              <w:t>serta</w:t>
            </w:r>
            <w:r w:rsidRPr="006D5B30">
              <w:rPr>
                <w:rFonts w:ascii="Times New Roman" w:hAnsi="Times New Roman" w:cs="Times New Roman"/>
                <w:sz w:val="24"/>
                <w:szCs w:val="24"/>
                <w:lang w:val="sv-SE"/>
              </w:rPr>
              <w:t xml:space="preserve"> pembentukan sikap kasih sayang anak kepada Allah dan sesama dalam keluarga?</w:t>
            </w:r>
          </w:p>
          <w:p w14:paraId="4E159317" w14:textId="25BFC299" w:rsidR="001E36F2" w:rsidRPr="006D5B30" w:rsidRDefault="001E36F2" w:rsidP="000D3978">
            <w:pPr>
              <w:pStyle w:val="ListParagraph"/>
              <w:numPr>
                <w:ilvl w:val="3"/>
                <w:numId w:val="12"/>
              </w:numPr>
              <w:spacing w:line="360" w:lineRule="auto"/>
              <w:ind w:left="315"/>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agaimana usaha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bapak/ibu dalam mengatasi tantangan pendidikan iman Katolik </w:t>
            </w:r>
            <w:r w:rsidR="00BE4BDA" w:rsidRPr="006D5B30">
              <w:rPr>
                <w:rFonts w:ascii="Times New Roman" w:hAnsi="Times New Roman" w:cs="Times New Roman"/>
                <w:sz w:val="24"/>
                <w:szCs w:val="24"/>
                <w:lang w:val="sv-SE"/>
              </w:rPr>
              <w:t>serta</w:t>
            </w:r>
            <w:r w:rsidRPr="006D5B30">
              <w:rPr>
                <w:rFonts w:ascii="Times New Roman" w:hAnsi="Times New Roman" w:cs="Times New Roman"/>
                <w:sz w:val="24"/>
                <w:szCs w:val="24"/>
                <w:lang w:val="sv-SE"/>
              </w:rPr>
              <w:t xml:space="preserve"> sikap kasih sayang anak kepada Allah dan sesama dalam keluarga?</w:t>
            </w:r>
          </w:p>
        </w:tc>
      </w:tr>
    </w:tbl>
    <w:p w14:paraId="510E4569" w14:textId="77777777" w:rsidR="00B370D5" w:rsidRPr="006D5B30" w:rsidRDefault="00B370D5" w:rsidP="006C73C4">
      <w:pPr>
        <w:spacing w:after="0" w:line="480" w:lineRule="auto"/>
        <w:jc w:val="both"/>
        <w:rPr>
          <w:rFonts w:ascii="Times New Roman" w:hAnsi="Times New Roman" w:cs="Times New Roman"/>
          <w:b/>
          <w:bCs/>
          <w:sz w:val="24"/>
          <w:szCs w:val="24"/>
          <w:lang w:val="sv-SE"/>
        </w:rPr>
      </w:pPr>
    </w:p>
    <w:p w14:paraId="5E23B59F" w14:textId="2B31D882" w:rsidR="003C5F52" w:rsidRPr="006D5B30" w:rsidRDefault="007820A7" w:rsidP="00E343A5">
      <w:pPr>
        <w:pStyle w:val="BAB3"/>
        <w:numPr>
          <w:ilvl w:val="1"/>
          <w:numId w:val="59"/>
        </w:numPr>
        <w:ind w:left="709" w:hanging="709"/>
      </w:pPr>
      <w:bookmarkStart w:id="74" w:name="_Toc203805014"/>
      <w:r w:rsidRPr="006D5B30">
        <w:t>Analisa</w:t>
      </w:r>
      <w:r w:rsidR="00555C2B" w:rsidRPr="006D5B30">
        <w:t xml:space="preserve"> dan Interpretasi</w:t>
      </w:r>
      <w:r w:rsidR="00B900FA" w:rsidRPr="006D5B30">
        <w:t xml:space="preserve"> D</w:t>
      </w:r>
      <w:r w:rsidR="00F609E9" w:rsidRPr="006D5B30">
        <w:t>at</w:t>
      </w:r>
      <w:r w:rsidR="003C5F52" w:rsidRPr="006D5B30">
        <w:t>a</w:t>
      </w:r>
      <w:bookmarkEnd w:id="74"/>
    </w:p>
    <w:p w14:paraId="51F8FC63" w14:textId="6E4F5324" w:rsidR="003C5F52" w:rsidRPr="006D5B30" w:rsidRDefault="007820A7"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rPr>
        <w:t>Analisa</w:t>
      </w:r>
      <w:r w:rsidR="004727AD" w:rsidRPr="006D5B30">
        <w:rPr>
          <w:rFonts w:ascii="Times New Roman" w:hAnsi="Times New Roman" w:cs="Times New Roman"/>
          <w:sz w:val="24"/>
          <w:szCs w:val="24"/>
        </w:rPr>
        <w:t xml:space="preserve"> data </w:t>
      </w:r>
      <w:r w:rsidR="0061678D" w:rsidRPr="006D5B30">
        <w:rPr>
          <w:rFonts w:ascii="Times New Roman" w:hAnsi="Times New Roman" w:cs="Times New Roman"/>
          <w:sz w:val="24"/>
          <w:szCs w:val="24"/>
        </w:rPr>
        <w:t>penelitian adalah proses pengolahan data penelitian untuk menjawab</w:t>
      </w:r>
      <w:r w:rsidR="001A7F04" w:rsidRPr="006D5B30">
        <w:rPr>
          <w:rFonts w:ascii="Times New Roman" w:hAnsi="Times New Roman" w:cs="Times New Roman"/>
          <w:sz w:val="24"/>
          <w:szCs w:val="24"/>
        </w:rPr>
        <w:t xml:space="preserve"> </w:t>
      </w:r>
      <w:r w:rsidR="0061678D" w:rsidRPr="006D5B30">
        <w:rPr>
          <w:rFonts w:ascii="Times New Roman" w:hAnsi="Times New Roman" w:cs="Times New Roman"/>
          <w:sz w:val="24"/>
          <w:szCs w:val="24"/>
        </w:rPr>
        <w:t xml:space="preserve">setiap butir tujuan penelitian </w:t>
      </w:r>
      <w:r w:rsidR="004727AD" w:rsidRPr="006D5B30">
        <w:rPr>
          <w:rFonts w:ascii="Times New Roman" w:hAnsi="Times New Roman" w:cs="Times New Roman"/>
          <w:sz w:val="24"/>
          <w:szCs w:val="24"/>
        </w:rPr>
        <w:t xml:space="preserve">(Surjaweni, 2014:103). Proses </w:t>
      </w:r>
      <w:r w:rsidRPr="006D5B30">
        <w:rPr>
          <w:rFonts w:ascii="Times New Roman" w:hAnsi="Times New Roman" w:cs="Times New Roman"/>
          <w:sz w:val="24"/>
          <w:szCs w:val="24"/>
        </w:rPr>
        <w:t>analisa</w:t>
      </w:r>
      <w:r w:rsidR="004727AD" w:rsidRPr="006D5B30">
        <w:rPr>
          <w:rFonts w:ascii="Times New Roman" w:hAnsi="Times New Roman" w:cs="Times New Roman"/>
          <w:sz w:val="24"/>
          <w:szCs w:val="24"/>
        </w:rPr>
        <w:t xml:space="preserve"> data</w:t>
      </w:r>
      <w:r w:rsidR="0061678D" w:rsidRPr="006D5B30">
        <w:rPr>
          <w:rFonts w:ascii="Times New Roman" w:hAnsi="Times New Roman" w:cs="Times New Roman"/>
          <w:sz w:val="24"/>
          <w:szCs w:val="24"/>
        </w:rPr>
        <w:t xml:space="preserve"> penelitian dilakukan melalui beberapa taha</w:t>
      </w:r>
      <w:r w:rsidR="001A7F04" w:rsidRPr="006D5B30">
        <w:rPr>
          <w:rFonts w:ascii="Times New Roman" w:hAnsi="Times New Roman" w:cs="Times New Roman"/>
          <w:sz w:val="24"/>
          <w:szCs w:val="24"/>
        </w:rPr>
        <w:t>p. T</w:t>
      </w:r>
      <w:r w:rsidR="0061678D" w:rsidRPr="006D5B30">
        <w:rPr>
          <w:rFonts w:ascii="Times New Roman" w:hAnsi="Times New Roman" w:cs="Times New Roman"/>
          <w:sz w:val="24"/>
          <w:szCs w:val="24"/>
        </w:rPr>
        <w:t>ahap pertama</w:t>
      </w:r>
      <w:r w:rsidR="001A7F04" w:rsidRPr="006D5B30">
        <w:rPr>
          <w:rFonts w:ascii="Times New Roman" w:hAnsi="Times New Roman" w:cs="Times New Roman"/>
          <w:sz w:val="24"/>
          <w:szCs w:val="24"/>
        </w:rPr>
        <w:t xml:space="preserve"> adalah</w:t>
      </w:r>
      <w:r w:rsidR="0061678D" w:rsidRPr="006D5B30">
        <w:rPr>
          <w:rFonts w:ascii="Times New Roman" w:hAnsi="Times New Roman" w:cs="Times New Roman"/>
          <w:sz w:val="24"/>
          <w:szCs w:val="24"/>
        </w:rPr>
        <w:t xml:space="preserve"> </w:t>
      </w:r>
      <w:r w:rsidR="00555C2B" w:rsidRPr="006D5B30">
        <w:rPr>
          <w:rFonts w:ascii="Times New Roman" w:hAnsi="Times New Roman" w:cs="Times New Roman"/>
          <w:sz w:val="24"/>
          <w:szCs w:val="24"/>
        </w:rPr>
        <w:t>membaca data penelitian. Pada tahap ini</w:t>
      </w:r>
      <w:r w:rsidR="001A7F04" w:rsidRPr="006D5B30">
        <w:rPr>
          <w:rFonts w:ascii="Times New Roman" w:hAnsi="Times New Roman" w:cs="Times New Roman"/>
          <w:sz w:val="24"/>
          <w:szCs w:val="24"/>
        </w:rPr>
        <w:t>,</w:t>
      </w:r>
      <w:r w:rsidR="00555C2B" w:rsidRPr="006D5B30">
        <w:rPr>
          <w:rFonts w:ascii="Times New Roman" w:hAnsi="Times New Roman" w:cs="Times New Roman"/>
          <w:sz w:val="24"/>
          <w:szCs w:val="24"/>
        </w:rPr>
        <w:t xml:space="preserve"> peneliti membaca berulang kali data-data penelitian yang telah dikumpulkan melalui kegiatan wawancara individual yang dilakukan oleh peneliti dengan para informan.</w:t>
      </w:r>
      <w:r w:rsidR="00C91C1F" w:rsidRPr="006D5B30">
        <w:rPr>
          <w:rFonts w:ascii="Times New Roman" w:hAnsi="Times New Roman" w:cs="Times New Roman"/>
          <w:sz w:val="24"/>
          <w:szCs w:val="24"/>
        </w:rPr>
        <w:t xml:space="preserve"> </w:t>
      </w:r>
      <w:r w:rsidR="00C91C1F" w:rsidRPr="006D5B30">
        <w:rPr>
          <w:rFonts w:ascii="Times New Roman" w:hAnsi="Times New Roman" w:cs="Times New Roman"/>
          <w:sz w:val="24"/>
          <w:szCs w:val="24"/>
          <w:lang w:val="sv-SE"/>
        </w:rPr>
        <w:t>Pada tahap ini</w:t>
      </w:r>
      <w:r w:rsidR="001A7F04" w:rsidRPr="006D5B30">
        <w:rPr>
          <w:rFonts w:ascii="Times New Roman" w:hAnsi="Times New Roman" w:cs="Times New Roman"/>
          <w:sz w:val="24"/>
          <w:szCs w:val="24"/>
          <w:lang w:val="sv-SE"/>
        </w:rPr>
        <w:t>,</w:t>
      </w:r>
      <w:r w:rsidR="00C91C1F" w:rsidRPr="006D5B30">
        <w:rPr>
          <w:rFonts w:ascii="Times New Roman" w:hAnsi="Times New Roman" w:cs="Times New Roman"/>
          <w:sz w:val="24"/>
          <w:szCs w:val="24"/>
          <w:lang w:val="sv-SE"/>
        </w:rPr>
        <w:t xml:space="preserve"> peneliti berusaha memahami secara detail isi dari data penelitian.</w:t>
      </w:r>
      <w:r w:rsidR="00555C2B" w:rsidRPr="006D5B30">
        <w:rPr>
          <w:rFonts w:ascii="Times New Roman" w:hAnsi="Times New Roman" w:cs="Times New Roman"/>
          <w:sz w:val="24"/>
          <w:szCs w:val="24"/>
          <w:lang w:val="sv-SE"/>
        </w:rPr>
        <w:t xml:space="preserve"> Tahap kedua, </w:t>
      </w:r>
      <w:r w:rsidR="0061678D" w:rsidRPr="006D5B30">
        <w:rPr>
          <w:rFonts w:ascii="Times New Roman" w:hAnsi="Times New Roman" w:cs="Times New Roman"/>
          <w:sz w:val="24"/>
          <w:szCs w:val="24"/>
          <w:lang w:val="sv-SE"/>
        </w:rPr>
        <w:t>melakukan</w:t>
      </w:r>
      <w:r w:rsidR="002F6E20" w:rsidRPr="006D5B30">
        <w:rPr>
          <w:rFonts w:ascii="Times New Roman" w:hAnsi="Times New Roman" w:cs="Times New Roman"/>
          <w:sz w:val="24"/>
          <w:szCs w:val="24"/>
          <w:lang w:val="sv-SE"/>
        </w:rPr>
        <w:t xml:space="preserve"> </w:t>
      </w:r>
      <w:r w:rsidR="0061678D" w:rsidRPr="006D5B30">
        <w:rPr>
          <w:rFonts w:ascii="Times New Roman" w:hAnsi="Times New Roman" w:cs="Times New Roman"/>
          <w:sz w:val="24"/>
          <w:szCs w:val="24"/>
          <w:lang w:val="sv-SE"/>
        </w:rPr>
        <w:t xml:space="preserve">reduksi data. </w:t>
      </w:r>
      <w:r w:rsidR="008B31B5" w:rsidRPr="006D5B30">
        <w:rPr>
          <w:rFonts w:ascii="Times New Roman" w:hAnsi="Times New Roman" w:cs="Times New Roman"/>
          <w:sz w:val="24"/>
          <w:szCs w:val="24"/>
          <w:lang w:val="sv-SE"/>
        </w:rPr>
        <w:t>Mereduksi data berarti merangkum, memilih hal-hal yang pokok, memfokuskan pada hal-hal yang penting, dicari tema dan polanya (Sugiyono</w:t>
      </w:r>
      <w:r w:rsidR="00BA16B3" w:rsidRPr="006D5B30">
        <w:rPr>
          <w:rFonts w:ascii="Times New Roman" w:hAnsi="Times New Roman" w:cs="Times New Roman"/>
          <w:sz w:val="24"/>
          <w:szCs w:val="24"/>
          <w:lang w:val="sv-SE"/>
        </w:rPr>
        <w:t>,</w:t>
      </w:r>
      <w:r w:rsidR="008B31B5" w:rsidRPr="006D5B30">
        <w:rPr>
          <w:rFonts w:ascii="Times New Roman" w:hAnsi="Times New Roman" w:cs="Times New Roman"/>
          <w:sz w:val="24"/>
          <w:szCs w:val="24"/>
          <w:lang w:val="sv-SE"/>
        </w:rPr>
        <w:t xml:space="preserve"> 2006:277)</w:t>
      </w:r>
      <w:r w:rsidR="00374EC2" w:rsidRPr="006D5B30">
        <w:rPr>
          <w:rFonts w:ascii="Times New Roman" w:hAnsi="Times New Roman" w:cs="Times New Roman"/>
          <w:sz w:val="24"/>
          <w:szCs w:val="24"/>
          <w:lang w:val="sv-SE"/>
        </w:rPr>
        <w:t>.</w:t>
      </w:r>
      <w:r w:rsidR="002F6E20" w:rsidRPr="006D5B30">
        <w:rPr>
          <w:rFonts w:ascii="Times New Roman" w:hAnsi="Times New Roman" w:cs="Times New Roman"/>
          <w:sz w:val="24"/>
          <w:szCs w:val="24"/>
          <w:lang w:val="sv-SE"/>
        </w:rPr>
        <w:t xml:space="preserve"> Proses reduksi </w:t>
      </w:r>
      <w:r w:rsidR="00C91C1F" w:rsidRPr="006D5B30">
        <w:rPr>
          <w:rFonts w:ascii="Times New Roman" w:hAnsi="Times New Roman" w:cs="Times New Roman"/>
          <w:sz w:val="24"/>
          <w:szCs w:val="24"/>
          <w:lang w:val="sv-SE"/>
        </w:rPr>
        <w:t xml:space="preserve">data penelitian </w:t>
      </w:r>
      <w:r w:rsidR="002F6E20" w:rsidRPr="006D5B30">
        <w:rPr>
          <w:rFonts w:ascii="Times New Roman" w:hAnsi="Times New Roman" w:cs="Times New Roman"/>
          <w:sz w:val="24"/>
          <w:szCs w:val="24"/>
          <w:lang w:val="sv-SE"/>
        </w:rPr>
        <w:t>ini dilakukan dengan memilah, menyeleksi, dan memanfaatkan data-data penelitian yang dipandang penting untuk dipakai dalam laporan penelitian karena data-data penelitian ini dipandang mampu menjawab setiap butir tujuan penelitian (Sutopo, 2006:114).</w:t>
      </w:r>
      <w:r w:rsidR="00555C2B" w:rsidRPr="006D5B30">
        <w:rPr>
          <w:rFonts w:ascii="Times New Roman" w:hAnsi="Times New Roman" w:cs="Times New Roman"/>
          <w:sz w:val="24"/>
          <w:szCs w:val="24"/>
          <w:lang w:val="sv-SE"/>
        </w:rPr>
        <w:t xml:space="preserve"> Dalam proses reduksi data ini setiap bagian data yang tidak relevan dan tidak bisa menjawab tujuan dari penelitian dibuang oleh peneliti.</w:t>
      </w:r>
      <w:r w:rsidR="002F6E20" w:rsidRPr="006D5B30">
        <w:rPr>
          <w:rFonts w:ascii="Times New Roman" w:hAnsi="Times New Roman" w:cs="Times New Roman"/>
          <w:sz w:val="24"/>
          <w:szCs w:val="24"/>
          <w:lang w:val="sv-SE"/>
        </w:rPr>
        <w:t xml:space="preserve"> </w:t>
      </w:r>
      <w:r w:rsidR="00374EC2" w:rsidRPr="006D5B30">
        <w:rPr>
          <w:rFonts w:ascii="Times New Roman" w:hAnsi="Times New Roman" w:cs="Times New Roman"/>
          <w:sz w:val="24"/>
          <w:szCs w:val="24"/>
          <w:lang w:val="sv-SE"/>
        </w:rPr>
        <w:t xml:space="preserve"> </w:t>
      </w:r>
      <w:r w:rsidR="0061678D" w:rsidRPr="006D5B30">
        <w:rPr>
          <w:rFonts w:ascii="Times New Roman" w:hAnsi="Times New Roman" w:cs="Times New Roman"/>
          <w:sz w:val="24"/>
          <w:szCs w:val="24"/>
          <w:lang w:val="sv-SE"/>
        </w:rPr>
        <w:t>Tahap ke</w:t>
      </w:r>
      <w:r w:rsidR="00555C2B" w:rsidRPr="006D5B30">
        <w:rPr>
          <w:rFonts w:ascii="Times New Roman" w:hAnsi="Times New Roman" w:cs="Times New Roman"/>
          <w:sz w:val="24"/>
          <w:szCs w:val="24"/>
          <w:lang w:val="sv-SE"/>
        </w:rPr>
        <w:t>tiga</w:t>
      </w:r>
      <w:r w:rsidR="0061678D" w:rsidRPr="006D5B30">
        <w:rPr>
          <w:rFonts w:ascii="Times New Roman" w:hAnsi="Times New Roman" w:cs="Times New Roman"/>
          <w:sz w:val="24"/>
          <w:szCs w:val="24"/>
          <w:lang w:val="sv-SE"/>
        </w:rPr>
        <w:t xml:space="preserve">, </w:t>
      </w:r>
      <w:r w:rsidR="0061678D" w:rsidRPr="006D5B30">
        <w:rPr>
          <w:rFonts w:ascii="Times New Roman" w:hAnsi="Times New Roman" w:cs="Times New Roman"/>
          <w:i/>
          <w:iCs/>
          <w:sz w:val="24"/>
          <w:szCs w:val="24"/>
          <w:lang w:val="sv-SE"/>
        </w:rPr>
        <w:t xml:space="preserve">coding data. </w:t>
      </w:r>
      <w:r w:rsidR="00F04E7F" w:rsidRPr="006D5B30">
        <w:rPr>
          <w:rFonts w:ascii="Times New Roman" w:hAnsi="Times New Roman" w:cs="Times New Roman"/>
          <w:sz w:val="24"/>
          <w:szCs w:val="24"/>
          <w:lang w:val="sv-SE"/>
        </w:rPr>
        <w:t>Pada t</w:t>
      </w:r>
      <w:r w:rsidR="006166F0" w:rsidRPr="006D5B30">
        <w:rPr>
          <w:rFonts w:ascii="Times New Roman" w:hAnsi="Times New Roman" w:cs="Times New Roman"/>
          <w:sz w:val="24"/>
          <w:szCs w:val="24"/>
          <w:lang w:val="sv-SE"/>
        </w:rPr>
        <w:t>ahap ini</w:t>
      </w:r>
      <w:r w:rsidR="00F04E7F" w:rsidRPr="006D5B30">
        <w:rPr>
          <w:rFonts w:ascii="Times New Roman" w:hAnsi="Times New Roman" w:cs="Times New Roman"/>
          <w:sz w:val="24"/>
          <w:szCs w:val="24"/>
          <w:lang w:val="sv-SE"/>
        </w:rPr>
        <w:t>,</w:t>
      </w:r>
      <w:r w:rsidR="006166F0" w:rsidRPr="006D5B30">
        <w:rPr>
          <w:rFonts w:ascii="Times New Roman" w:hAnsi="Times New Roman" w:cs="Times New Roman"/>
          <w:sz w:val="24"/>
          <w:szCs w:val="24"/>
          <w:lang w:val="sv-SE"/>
        </w:rPr>
        <w:t xml:space="preserve"> data </w:t>
      </w:r>
      <w:r w:rsidR="006166F0" w:rsidRPr="006D5B30">
        <w:rPr>
          <w:rFonts w:ascii="Times New Roman" w:hAnsi="Times New Roman" w:cs="Times New Roman"/>
          <w:i/>
          <w:iCs/>
          <w:sz w:val="24"/>
          <w:szCs w:val="24"/>
          <w:lang w:val="sv-SE"/>
        </w:rPr>
        <w:t xml:space="preserve">dicoding </w:t>
      </w:r>
      <w:r w:rsidR="006166F0" w:rsidRPr="006D5B30">
        <w:rPr>
          <w:rFonts w:ascii="Times New Roman" w:hAnsi="Times New Roman" w:cs="Times New Roman"/>
          <w:sz w:val="24"/>
          <w:szCs w:val="24"/>
          <w:lang w:val="sv-SE"/>
        </w:rPr>
        <w:t xml:space="preserve">berdasarkan tema atau topik yang dibicarakan dalam hasil wawancara. </w:t>
      </w:r>
      <w:r w:rsidR="006166F0" w:rsidRPr="006D5B30">
        <w:rPr>
          <w:rFonts w:ascii="Times New Roman" w:hAnsi="Times New Roman" w:cs="Times New Roman"/>
          <w:i/>
          <w:iCs/>
          <w:sz w:val="24"/>
          <w:szCs w:val="24"/>
          <w:lang w:val="sv-SE"/>
        </w:rPr>
        <w:t>Coding</w:t>
      </w:r>
      <w:r w:rsidR="006166F0" w:rsidRPr="006D5B30">
        <w:rPr>
          <w:rFonts w:ascii="Times New Roman" w:hAnsi="Times New Roman" w:cs="Times New Roman"/>
          <w:sz w:val="24"/>
          <w:szCs w:val="24"/>
          <w:lang w:val="sv-SE"/>
        </w:rPr>
        <w:t xml:space="preserve"> adalah proses </w:t>
      </w:r>
      <w:r w:rsidR="00555C2B" w:rsidRPr="006D5B30">
        <w:rPr>
          <w:rFonts w:ascii="Times New Roman" w:hAnsi="Times New Roman" w:cs="Times New Roman"/>
          <w:sz w:val="24"/>
          <w:szCs w:val="24"/>
          <w:lang w:val="sv-SE"/>
        </w:rPr>
        <w:t>memberi</w:t>
      </w:r>
      <w:r w:rsidR="006166F0" w:rsidRPr="006D5B30">
        <w:rPr>
          <w:rFonts w:ascii="Times New Roman" w:hAnsi="Times New Roman" w:cs="Times New Roman"/>
          <w:sz w:val="24"/>
          <w:szCs w:val="24"/>
          <w:lang w:val="sv-SE"/>
        </w:rPr>
        <w:t xml:space="preserve"> kode</w:t>
      </w:r>
      <w:r w:rsidR="00555C2B" w:rsidRPr="006D5B30">
        <w:rPr>
          <w:rFonts w:ascii="Times New Roman" w:hAnsi="Times New Roman" w:cs="Times New Roman"/>
          <w:sz w:val="24"/>
          <w:szCs w:val="24"/>
          <w:lang w:val="sv-SE"/>
        </w:rPr>
        <w:t xml:space="preserve"> kepada kepingan-kepingan data penelitian berdasarkan tema dan sub tema tertentu dengan menggunakan variasi penomoran yang dibuat oleh peneliti sendiri. </w:t>
      </w:r>
      <w:r w:rsidR="006166F0" w:rsidRPr="006D5B30">
        <w:rPr>
          <w:rFonts w:ascii="Times New Roman" w:hAnsi="Times New Roman" w:cs="Times New Roman"/>
          <w:sz w:val="24"/>
          <w:szCs w:val="24"/>
          <w:lang w:val="sv-SE"/>
        </w:rPr>
        <w:t>Melalui proses ini, peneliti</w:t>
      </w:r>
      <w:r w:rsidR="00555C2B" w:rsidRPr="006D5B30">
        <w:rPr>
          <w:rFonts w:ascii="Times New Roman" w:hAnsi="Times New Roman" w:cs="Times New Roman"/>
          <w:sz w:val="24"/>
          <w:szCs w:val="24"/>
          <w:lang w:val="sv-SE"/>
        </w:rPr>
        <w:t xml:space="preserve"> juga memberikan kata kunci terkait konsep tertentu yang terkandung di dalam tema dan sub tema </w:t>
      </w:r>
      <w:r w:rsidR="00C91C1F" w:rsidRPr="006D5B30">
        <w:rPr>
          <w:rFonts w:ascii="Times New Roman" w:hAnsi="Times New Roman" w:cs="Times New Roman"/>
          <w:sz w:val="24"/>
          <w:szCs w:val="24"/>
          <w:lang w:val="sv-SE"/>
        </w:rPr>
        <w:t>yang dikoding.</w:t>
      </w:r>
      <w:r w:rsidR="006166F0" w:rsidRPr="006D5B30">
        <w:rPr>
          <w:rFonts w:ascii="Times New Roman" w:hAnsi="Times New Roman" w:cs="Times New Roman"/>
          <w:sz w:val="24"/>
          <w:szCs w:val="24"/>
          <w:lang w:val="sv-SE"/>
        </w:rPr>
        <w:t xml:space="preserve"> </w:t>
      </w:r>
      <w:r w:rsidR="00C91C1F" w:rsidRPr="006D5B30">
        <w:rPr>
          <w:rFonts w:ascii="Times New Roman" w:hAnsi="Times New Roman" w:cs="Times New Roman"/>
          <w:sz w:val="24"/>
          <w:szCs w:val="24"/>
          <w:lang w:val="sv-SE"/>
        </w:rPr>
        <w:t>T</w:t>
      </w:r>
      <w:r w:rsidR="00F513FA" w:rsidRPr="006D5B30">
        <w:rPr>
          <w:rFonts w:ascii="Times New Roman" w:hAnsi="Times New Roman" w:cs="Times New Roman"/>
          <w:sz w:val="24"/>
          <w:szCs w:val="24"/>
          <w:lang w:val="sv-SE"/>
        </w:rPr>
        <w:t>ahap ke</w:t>
      </w:r>
      <w:r w:rsidR="00C91C1F" w:rsidRPr="006D5B30">
        <w:rPr>
          <w:rFonts w:ascii="Times New Roman" w:hAnsi="Times New Roman" w:cs="Times New Roman"/>
          <w:sz w:val="24"/>
          <w:szCs w:val="24"/>
          <w:lang w:val="sv-SE"/>
        </w:rPr>
        <w:t>empat</w:t>
      </w:r>
      <w:r w:rsidR="00F513FA" w:rsidRPr="006D5B30">
        <w:rPr>
          <w:rFonts w:ascii="Times New Roman" w:hAnsi="Times New Roman" w:cs="Times New Roman"/>
          <w:sz w:val="24"/>
          <w:szCs w:val="24"/>
          <w:lang w:val="sv-SE"/>
        </w:rPr>
        <w:t>, interpretasi data</w:t>
      </w:r>
      <w:r w:rsidR="006B6012" w:rsidRPr="006D5B30">
        <w:rPr>
          <w:rFonts w:ascii="Times New Roman" w:hAnsi="Times New Roman" w:cs="Times New Roman"/>
          <w:sz w:val="24"/>
          <w:szCs w:val="24"/>
          <w:lang w:val="sv-SE"/>
        </w:rPr>
        <w:t xml:space="preserve">. </w:t>
      </w:r>
      <w:r w:rsidR="004971D2" w:rsidRPr="006D5B30">
        <w:rPr>
          <w:rFonts w:ascii="Times New Roman" w:hAnsi="Times New Roman" w:cs="Times New Roman"/>
          <w:sz w:val="24"/>
          <w:szCs w:val="24"/>
          <w:lang w:val="sv-SE"/>
        </w:rPr>
        <w:t xml:space="preserve">Interpretasi data adalah proses </w:t>
      </w:r>
      <w:r w:rsidR="00C91C1F" w:rsidRPr="006D5B30">
        <w:rPr>
          <w:rFonts w:ascii="Times New Roman" w:hAnsi="Times New Roman" w:cs="Times New Roman"/>
          <w:sz w:val="24"/>
          <w:szCs w:val="24"/>
          <w:lang w:val="sv-SE"/>
        </w:rPr>
        <w:t xml:space="preserve">memberi arti dan makna tertentu terhadap kepingan-kepingan data penelitian yang telah dikoding oleh peneliti. Dalam proses interpretasi data penelitian ini, peneliti mendiskusikan data penelitian dengan teori atau konsep yang terdapat dalam Bab II dari karya ilmiah ini. </w:t>
      </w:r>
    </w:p>
    <w:p w14:paraId="1FB807BB" w14:textId="77777777" w:rsidR="00F60044" w:rsidRPr="006D5B30" w:rsidRDefault="00F60044" w:rsidP="006C73C4">
      <w:pPr>
        <w:spacing w:after="0" w:line="480" w:lineRule="auto"/>
        <w:ind w:firstLine="720"/>
        <w:jc w:val="both"/>
        <w:rPr>
          <w:rFonts w:ascii="Times New Roman" w:hAnsi="Times New Roman" w:cs="Times New Roman"/>
          <w:sz w:val="24"/>
          <w:szCs w:val="24"/>
          <w:lang w:val="sv-SE"/>
        </w:rPr>
      </w:pPr>
    </w:p>
    <w:p w14:paraId="2AF8A66E" w14:textId="77777777" w:rsidR="006B769F" w:rsidRPr="006D5B30" w:rsidRDefault="006B769F" w:rsidP="006C73C4">
      <w:pPr>
        <w:spacing w:after="0" w:line="480" w:lineRule="auto"/>
        <w:jc w:val="center"/>
        <w:rPr>
          <w:rFonts w:ascii="Times New Roman" w:hAnsi="Times New Roman" w:cs="Times New Roman"/>
          <w:b/>
          <w:bCs/>
          <w:sz w:val="24"/>
          <w:szCs w:val="24"/>
          <w:lang w:val="sv-SE"/>
        </w:rPr>
        <w:sectPr w:rsidR="006B769F" w:rsidRPr="006D5B30" w:rsidSect="00336ADF">
          <w:headerReference w:type="first" r:id="rId26"/>
          <w:footerReference w:type="first" r:id="rId27"/>
          <w:pgSz w:w="11906" w:h="16838" w:code="9"/>
          <w:pgMar w:top="2268" w:right="1701" w:bottom="1701" w:left="2268" w:header="720" w:footer="720" w:gutter="0"/>
          <w:cols w:space="720"/>
          <w:titlePg/>
          <w:docGrid w:linePitch="360"/>
        </w:sectPr>
      </w:pPr>
    </w:p>
    <w:p w14:paraId="35838C9A" w14:textId="6837D0BB" w:rsidR="004971D2" w:rsidRPr="006D5B30" w:rsidRDefault="004971D2" w:rsidP="004674C4">
      <w:pPr>
        <w:pStyle w:val="Heading1"/>
      </w:pPr>
      <w:bookmarkStart w:id="75" w:name="_Toc201231400"/>
      <w:bookmarkStart w:id="76" w:name="_Toc201316541"/>
      <w:bookmarkStart w:id="77" w:name="_Toc203805015"/>
      <w:r w:rsidRPr="006D5B30">
        <w:t>BAB IV</w:t>
      </w:r>
      <w:bookmarkStart w:id="78" w:name="_Toc201000267"/>
      <w:bookmarkEnd w:id="75"/>
      <w:bookmarkEnd w:id="76"/>
      <w:r w:rsidR="004674C4" w:rsidRPr="006D5B30">
        <w:t xml:space="preserve"> </w:t>
      </w:r>
      <w:r w:rsidR="004674C4" w:rsidRPr="006D5B30">
        <w:br/>
      </w:r>
      <w:r w:rsidRPr="006D5B30">
        <w:t>HASIL PENELITIAN DAN PEMBAHASAN</w:t>
      </w:r>
      <w:bookmarkEnd w:id="77"/>
      <w:bookmarkEnd w:id="78"/>
    </w:p>
    <w:p w14:paraId="340EAE1D" w14:textId="77777777" w:rsidR="00A50AC1" w:rsidRPr="006D5B30" w:rsidRDefault="00A50AC1" w:rsidP="006C73C4">
      <w:pPr>
        <w:spacing w:after="0" w:line="480" w:lineRule="auto"/>
        <w:jc w:val="center"/>
        <w:rPr>
          <w:rFonts w:ascii="Times New Roman" w:hAnsi="Times New Roman" w:cs="Times New Roman"/>
          <w:b/>
          <w:bCs/>
          <w:sz w:val="24"/>
          <w:szCs w:val="24"/>
        </w:rPr>
      </w:pPr>
    </w:p>
    <w:p w14:paraId="418223E0" w14:textId="77777777" w:rsidR="001A7F04" w:rsidRPr="006D5B30" w:rsidRDefault="001A7F04" w:rsidP="006C73C4">
      <w:pPr>
        <w:spacing w:after="0" w:line="480" w:lineRule="auto"/>
        <w:jc w:val="center"/>
        <w:rPr>
          <w:rFonts w:ascii="Times New Roman" w:hAnsi="Times New Roman" w:cs="Times New Roman"/>
          <w:b/>
          <w:bCs/>
          <w:sz w:val="24"/>
          <w:szCs w:val="24"/>
        </w:rPr>
      </w:pPr>
    </w:p>
    <w:p w14:paraId="056420D2" w14:textId="7BB7B405" w:rsidR="00A50AC1" w:rsidRPr="006D5B30" w:rsidRDefault="00A50AC1" w:rsidP="006C73C4">
      <w:pPr>
        <w:spacing w:after="0" w:line="480" w:lineRule="auto"/>
        <w:jc w:val="both"/>
        <w:rPr>
          <w:rFonts w:ascii="Times New Roman" w:hAnsi="Times New Roman" w:cs="Times New Roman"/>
          <w:sz w:val="24"/>
          <w:szCs w:val="24"/>
        </w:rPr>
      </w:pPr>
      <w:r w:rsidRPr="006D5B30">
        <w:rPr>
          <w:rFonts w:ascii="Times New Roman" w:hAnsi="Times New Roman" w:cs="Times New Roman"/>
          <w:b/>
          <w:bCs/>
          <w:sz w:val="24"/>
          <w:szCs w:val="24"/>
        </w:rPr>
        <w:tab/>
      </w:r>
      <w:r w:rsidRPr="006D5B30">
        <w:rPr>
          <w:rFonts w:ascii="Times New Roman" w:hAnsi="Times New Roman" w:cs="Times New Roman"/>
          <w:sz w:val="24"/>
          <w:szCs w:val="24"/>
        </w:rPr>
        <w:t xml:space="preserve">Pada </w:t>
      </w:r>
      <w:proofErr w:type="gramStart"/>
      <w:r w:rsidRPr="006D5B30">
        <w:rPr>
          <w:rFonts w:ascii="Times New Roman" w:hAnsi="Times New Roman" w:cs="Times New Roman"/>
          <w:sz w:val="24"/>
          <w:szCs w:val="24"/>
        </w:rPr>
        <w:t>bab</w:t>
      </w:r>
      <w:proofErr w:type="gramEnd"/>
      <w:r w:rsidRPr="006D5B30">
        <w:rPr>
          <w:rFonts w:ascii="Times New Roman" w:hAnsi="Times New Roman" w:cs="Times New Roman"/>
          <w:sz w:val="24"/>
          <w:szCs w:val="24"/>
        </w:rPr>
        <w:t xml:space="preserve"> ini, peneliti menyajikan hasil penelitian dan menginterpretasikan data hasil penelitian terkait pendidikan iman anak dalam keluarga serta pembentukan sikap kasih sayang kepada Allah dan sesama dalam diri anak. </w:t>
      </w:r>
      <w:proofErr w:type="gramStart"/>
      <w:r w:rsidRPr="006D5B30">
        <w:rPr>
          <w:rFonts w:ascii="Times New Roman" w:hAnsi="Times New Roman" w:cs="Times New Roman"/>
          <w:sz w:val="24"/>
          <w:szCs w:val="24"/>
        </w:rPr>
        <w:t>Hasil penelitian dan pembahasan ini terdiri dari beberapa bagian pokok yaitu data demografis</w:t>
      </w:r>
      <w:r w:rsidR="005756DA" w:rsidRPr="006D5B30">
        <w:rPr>
          <w:rFonts w:ascii="Times New Roman" w:hAnsi="Times New Roman" w:cs="Times New Roman"/>
          <w:sz w:val="24"/>
          <w:szCs w:val="24"/>
        </w:rPr>
        <w:t xml:space="preserve"> informan; Pemahaman </w:t>
      </w:r>
      <w:r w:rsidR="00EC6699" w:rsidRPr="006D5B30">
        <w:rPr>
          <w:rFonts w:ascii="Times New Roman" w:hAnsi="Times New Roman" w:cs="Times New Roman"/>
          <w:sz w:val="24"/>
          <w:szCs w:val="24"/>
        </w:rPr>
        <w:t>orang tua</w:t>
      </w:r>
      <w:r w:rsidR="005756DA" w:rsidRPr="006D5B30">
        <w:rPr>
          <w:rFonts w:ascii="Times New Roman" w:hAnsi="Times New Roman" w:cs="Times New Roman"/>
          <w:sz w:val="24"/>
          <w:szCs w:val="24"/>
        </w:rPr>
        <w:t xml:space="preserve"> Katolik tentang arti keluarga Katolik; Pemahaman </w:t>
      </w:r>
      <w:r w:rsidR="00EC6699" w:rsidRPr="006D5B30">
        <w:rPr>
          <w:rFonts w:ascii="Times New Roman" w:hAnsi="Times New Roman" w:cs="Times New Roman"/>
          <w:sz w:val="24"/>
          <w:szCs w:val="24"/>
        </w:rPr>
        <w:t>orang tua</w:t>
      </w:r>
      <w:r w:rsidR="005756DA" w:rsidRPr="006D5B30">
        <w:rPr>
          <w:rFonts w:ascii="Times New Roman" w:hAnsi="Times New Roman" w:cs="Times New Roman"/>
          <w:sz w:val="24"/>
          <w:szCs w:val="24"/>
        </w:rPr>
        <w:t xml:space="preserve"> Katolik tentang arti iman Katolik; Pemahaman </w:t>
      </w:r>
      <w:r w:rsidR="00EC6699" w:rsidRPr="006D5B30">
        <w:rPr>
          <w:rFonts w:ascii="Times New Roman" w:hAnsi="Times New Roman" w:cs="Times New Roman"/>
          <w:sz w:val="24"/>
          <w:szCs w:val="24"/>
        </w:rPr>
        <w:t>orang tua</w:t>
      </w:r>
      <w:r w:rsidR="005756DA" w:rsidRPr="006D5B30">
        <w:rPr>
          <w:rFonts w:ascii="Times New Roman" w:hAnsi="Times New Roman" w:cs="Times New Roman"/>
          <w:sz w:val="24"/>
          <w:szCs w:val="24"/>
        </w:rPr>
        <w:t xml:space="preserve"> Katolik tentang arti kasih sayang; </w:t>
      </w:r>
      <w:r w:rsidR="00BB22CC" w:rsidRPr="006D5B30">
        <w:rPr>
          <w:rFonts w:ascii="Times New Roman" w:hAnsi="Times New Roman" w:cs="Times New Roman"/>
          <w:sz w:val="24"/>
          <w:szCs w:val="24"/>
        </w:rPr>
        <w:t>P</w:t>
      </w:r>
      <w:r w:rsidR="00C91C1F" w:rsidRPr="006D5B30">
        <w:rPr>
          <w:rFonts w:ascii="Times New Roman" w:hAnsi="Times New Roman" w:cs="Times New Roman"/>
          <w:sz w:val="24"/>
          <w:szCs w:val="24"/>
        </w:rPr>
        <w:t xml:space="preserve">andangan orang tua tentang pengaruh pendidikan iman </w:t>
      </w:r>
      <w:r w:rsidR="00BB22CC" w:rsidRPr="006D5B30">
        <w:rPr>
          <w:rFonts w:ascii="Times New Roman" w:hAnsi="Times New Roman" w:cs="Times New Roman"/>
          <w:sz w:val="24"/>
          <w:szCs w:val="24"/>
        </w:rPr>
        <w:t xml:space="preserve">anak dalam keluarga terhadap pembentukan sikap kasih sayang dalam diri anak; </w:t>
      </w:r>
      <w:r w:rsidR="005756DA" w:rsidRPr="006D5B30">
        <w:rPr>
          <w:rFonts w:ascii="Times New Roman" w:hAnsi="Times New Roman" w:cs="Times New Roman"/>
          <w:sz w:val="24"/>
          <w:szCs w:val="24"/>
        </w:rPr>
        <w:t xml:space="preserve">Tantangan dan solusi </w:t>
      </w:r>
      <w:r w:rsidR="00BB22CC" w:rsidRPr="006D5B30">
        <w:rPr>
          <w:rFonts w:ascii="Times New Roman" w:hAnsi="Times New Roman" w:cs="Times New Roman"/>
          <w:sz w:val="24"/>
          <w:szCs w:val="24"/>
        </w:rPr>
        <w:t>terkait pendidikan iman anak dalam keluarga dan pembentukan sikap kasih sayang dalam diri anak.</w:t>
      </w:r>
      <w:proofErr w:type="gramEnd"/>
      <w:r w:rsidR="00BB22CC" w:rsidRPr="006D5B30">
        <w:rPr>
          <w:rFonts w:ascii="Times New Roman" w:hAnsi="Times New Roman" w:cs="Times New Roman"/>
          <w:sz w:val="24"/>
          <w:szCs w:val="24"/>
        </w:rPr>
        <w:t xml:space="preserve"> </w:t>
      </w:r>
    </w:p>
    <w:p w14:paraId="6E067BB9" w14:textId="6A0DE40F" w:rsidR="005756DA" w:rsidRPr="006D5B30" w:rsidRDefault="005756DA" w:rsidP="006C73C4">
      <w:pPr>
        <w:spacing w:after="0" w:line="480" w:lineRule="auto"/>
        <w:jc w:val="both"/>
        <w:rPr>
          <w:rFonts w:ascii="Times New Roman" w:hAnsi="Times New Roman" w:cs="Times New Roman"/>
          <w:sz w:val="24"/>
          <w:szCs w:val="24"/>
        </w:rPr>
      </w:pPr>
    </w:p>
    <w:p w14:paraId="49E6DF95" w14:textId="77777777" w:rsidR="00EF71A1" w:rsidRPr="006D5B30" w:rsidRDefault="005756DA" w:rsidP="006C73C4">
      <w:pPr>
        <w:pStyle w:val="BAB4"/>
      </w:pPr>
      <w:bookmarkStart w:id="79" w:name="_Toc203805016"/>
      <w:r w:rsidRPr="006D5B30">
        <w:t>Data Demografis Informan Penelitian</w:t>
      </w:r>
      <w:bookmarkEnd w:id="79"/>
    </w:p>
    <w:p w14:paraId="529E8286" w14:textId="575CDBCE" w:rsidR="00EF71A1" w:rsidRPr="006D5B30" w:rsidRDefault="005756D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Informan dalam penelitian ini adalah </w:t>
      </w:r>
      <w:r w:rsidR="00EF71A1" w:rsidRPr="006D5B30">
        <w:rPr>
          <w:rFonts w:ascii="Times New Roman" w:hAnsi="Times New Roman" w:cs="Times New Roman"/>
          <w:sz w:val="24"/>
          <w:szCs w:val="24"/>
          <w:lang w:val="sv-SE"/>
        </w:rPr>
        <w:t xml:space="preserve">orang tua </w:t>
      </w:r>
      <w:r w:rsidR="00F60044" w:rsidRPr="006D5B30">
        <w:rPr>
          <w:rFonts w:ascii="Times New Roman" w:hAnsi="Times New Roman" w:cs="Times New Roman"/>
          <w:sz w:val="24"/>
          <w:szCs w:val="24"/>
          <w:lang w:val="sv-SE"/>
        </w:rPr>
        <w:t xml:space="preserve">Katolik </w:t>
      </w:r>
      <w:r w:rsidR="00EF71A1" w:rsidRPr="006D5B30">
        <w:rPr>
          <w:rFonts w:ascii="Times New Roman" w:hAnsi="Times New Roman" w:cs="Times New Roman"/>
          <w:sz w:val="24"/>
          <w:szCs w:val="24"/>
          <w:lang w:val="sv-SE"/>
        </w:rPr>
        <w:t>yang memiliki anak yang sedang menempuh pendidikan dasar atau yang memiliki anak berusia 7-12 tahun. Informan penelitian ini berjumlah 7 orang</w:t>
      </w:r>
      <w:r w:rsidR="00F60044" w:rsidRPr="006D5B30">
        <w:rPr>
          <w:rFonts w:ascii="Times New Roman" w:hAnsi="Times New Roman" w:cs="Times New Roman"/>
          <w:sz w:val="24"/>
          <w:szCs w:val="24"/>
          <w:lang w:val="sv-SE"/>
        </w:rPr>
        <w:t xml:space="preserve"> tua yang berasal dari Wilayah II Paroki St. Yosef Mojokerto</w:t>
      </w:r>
      <w:r w:rsidR="00EF71A1" w:rsidRPr="006D5B30">
        <w:rPr>
          <w:rFonts w:ascii="Times New Roman" w:hAnsi="Times New Roman" w:cs="Times New Roman"/>
          <w:sz w:val="24"/>
          <w:szCs w:val="24"/>
          <w:lang w:val="sv-SE"/>
        </w:rPr>
        <w:t xml:space="preserve">. Data tentang Informan penelitian dapat dilihat pada tabel di bawah ini: </w:t>
      </w:r>
    </w:p>
    <w:p w14:paraId="03961683" w14:textId="77777777" w:rsidR="00F60044" w:rsidRPr="006D5B30" w:rsidRDefault="00F60044" w:rsidP="006C73C4">
      <w:pPr>
        <w:spacing w:after="0" w:line="480" w:lineRule="auto"/>
        <w:ind w:firstLine="720"/>
        <w:jc w:val="both"/>
        <w:rPr>
          <w:rFonts w:ascii="Times New Roman" w:hAnsi="Times New Roman" w:cs="Times New Roman"/>
          <w:sz w:val="24"/>
          <w:szCs w:val="24"/>
          <w:lang w:val="sv-SE"/>
        </w:rPr>
      </w:pPr>
    </w:p>
    <w:p w14:paraId="2073B73E" w14:textId="77777777" w:rsidR="004A0156" w:rsidRPr="006D5B30" w:rsidRDefault="004A0156" w:rsidP="006C73C4">
      <w:pPr>
        <w:spacing w:after="0" w:line="480" w:lineRule="auto"/>
        <w:ind w:firstLine="720"/>
        <w:jc w:val="both"/>
        <w:rPr>
          <w:rFonts w:ascii="Times New Roman" w:hAnsi="Times New Roman" w:cs="Times New Roman"/>
          <w:sz w:val="24"/>
          <w:szCs w:val="24"/>
          <w:lang w:val="sv-SE"/>
        </w:rPr>
      </w:pPr>
    </w:p>
    <w:p w14:paraId="291836A3" w14:textId="77777777" w:rsidR="004A0156" w:rsidRPr="006D5B30" w:rsidRDefault="004A0156" w:rsidP="006C73C4">
      <w:pPr>
        <w:spacing w:after="0" w:line="480" w:lineRule="auto"/>
        <w:ind w:firstLine="720"/>
        <w:jc w:val="both"/>
        <w:rPr>
          <w:rFonts w:ascii="Times New Roman" w:hAnsi="Times New Roman" w:cs="Times New Roman"/>
          <w:sz w:val="24"/>
          <w:szCs w:val="24"/>
          <w:lang w:val="sv-SE"/>
        </w:rPr>
      </w:pPr>
    </w:p>
    <w:p w14:paraId="11F4723C" w14:textId="77777777" w:rsidR="004674C4" w:rsidRPr="006D5B30" w:rsidRDefault="004674C4" w:rsidP="006C73C4">
      <w:pPr>
        <w:spacing w:after="0" w:line="480" w:lineRule="auto"/>
        <w:ind w:firstLine="720"/>
        <w:jc w:val="both"/>
        <w:rPr>
          <w:rFonts w:ascii="Times New Roman" w:hAnsi="Times New Roman" w:cs="Times New Roman"/>
          <w:sz w:val="24"/>
          <w:szCs w:val="24"/>
          <w:lang w:val="sv-SE"/>
        </w:rPr>
      </w:pPr>
    </w:p>
    <w:p w14:paraId="166A41D3" w14:textId="0A64C99F" w:rsidR="00544F6A" w:rsidRPr="006D5B30" w:rsidRDefault="00544F6A" w:rsidP="006C73C4">
      <w:pPr>
        <w:pStyle w:val="Caption"/>
        <w:spacing w:after="0"/>
        <w:jc w:val="center"/>
        <w:rPr>
          <w:rFonts w:ascii="Times New Roman" w:hAnsi="Times New Roman" w:cs="Times New Roman"/>
          <w:b/>
          <w:bCs/>
          <w:i w:val="0"/>
          <w:iCs w:val="0"/>
          <w:color w:val="auto"/>
          <w:sz w:val="24"/>
          <w:szCs w:val="24"/>
        </w:rPr>
      </w:pPr>
      <w:bookmarkStart w:id="80" w:name="_Toc201002622"/>
      <w:r w:rsidRPr="006D5B30">
        <w:rPr>
          <w:rFonts w:ascii="Times New Roman" w:hAnsi="Times New Roman" w:cs="Times New Roman"/>
          <w:b/>
          <w:bCs/>
          <w:i w:val="0"/>
          <w:iCs w:val="0"/>
          <w:color w:val="auto"/>
          <w:sz w:val="24"/>
          <w:szCs w:val="24"/>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rPr>
        <w:t>2</w:t>
      </w:r>
      <w:bookmarkEnd w:id="80"/>
      <w:r w:rsidRPr="006D5B30">
        <w:rPr>
          <w:rFonts w:ascii="Times New Roman" w:hAnsi="Times New Roman" w:cs="Times New Roman"/>
          <w:b/>
          <w:bCs/>
          <w:i w:val="0"/>
          <w:iCs w:val="0"/>
          <w:color w:val="auto"/>
          <w:sz w:val="24"/>
          <w:szCs w:val="24"/>
        </w:rPr>
        <w:fldChar w:fldCharType="end"/>
      </w:r>
    </w:p>
    <w:p w14:paraId="3007A2F5" w14:textId="685EE67D" w:rsidR="00F60044" w:rsidRPr="006D5B30" w:rsidRDefault="00F60044" w:rsidP="006C73C4">
      <w:pPr>
        <w:spacing w:after="0"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Data Demografis Informan</w:t>
      </w:r>
    </w:p>
    <w:tbl>
      <w:tblPr>
        <w:tblStyle w:val="TableGrid"/>
        <w:tblW w:w="8075" w:type="dxa"/>
        <w:tblLayout w:type="fixed"/>
        <w:tblLook w:val="04A0" w:firstRow="1" w:lastRow="0" w:firstColumn="1" w:lastColumn="0" w:noHBand="0" w:noVBand="1"/>
      </w:tblPr>
      <w:tblGrid>
        <w:gridCol w:w="421"/>
        <w:gridCol w:w="1701"/>
        <w:gridCol w:w="708"/>
        <w:gridCol w:w="1276"/>
        <w:gridCol w:w="1418"/>
        <w:gridCol w:w="1559"/>
        <w:gridCol w:w="992"/>
      </w:tblGrid>
      <w:tr w:rsidR="00FE0FF0" w:rsidRPr="006D5B30" w14:paraId="2DC7756A" w14:textId="77777777" w:rsidTr="00FE0FF0">
        <w:tc>
          <w:tcPr>
            <w:tcW w:w="421" w:type="dxa"/>
          </w:tcPr>
          <w:p w14:paraId="6B0FFFD1" w14:textId="4B5680F6"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1701" w:type="dxa"/>
          </w:tcPr>
          <w:p w14:paraId="5FD5E910" w14:textId="1C4C9FD4"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Nama</w:t>
            </w:r>
          </w:p>
        </w:tc>
        <w:tc>
          <w:tcPr>
            <w:tcW w:w="708" w:type="dxa"/>
          </w:tcPr>
          <w:p w14:paraId="2C5AF9A2" w14:textId="7B3A3726"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 xml:space="preserve">Usia </w:t>
            </w:r>
          </w:p>
        </w:tc>
        <w:tc>
          <w:tcPr>
            <w:tcW w:w="1276" w:type="dxa"/>
          </w:tcPr>
          <w:p w14:paraId="39278821" w14:textId="308A4B42"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 xml:space="preserve">Pekerjaan </w:t>
            </w:r>
          </w:p>
        </w:tc>
        <w:tc>
          <w:tcPr>
            <w:tcW w:w="1418" w:type="dxa"/>
          </w:tcPr>
          <w:p w14:paraId="3C9E3062" w14:textId="15077F3D"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Pendidikan Terakhir</w:t>
            </w:r>
          </w:p>
        </w:tc>
        <w:tc>
          <w:tcPr>
            <w:tcW w:w="1559" w:type="dxa"/>
          </w:tcPr>
          <w:p w14:paraId="1BB2E3A4" w14:textId="4238DD35"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 xml:space="preserve">Lingkungan </w:t>
            </w:r>
          </w:p>
        </w:tc>
        <w:tc>
          <w:tcPr>
            <w:tcW w:w="992" w:type="dxa"/>
          </w:tcPr>
          <w:p w14:paraId="38D3BB5B" w14:textId="666212DA" w:rsidR="00F60044" w:rsidRPr="006D5B30" w:rsidRDefault="00F60044" w:rsidP="006C73C4">
            <w:pPr>
              <w:spacing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Alamat</w:t>
            </w:r>
          </w:p>
        </w:tc>
      </w:tr>
      <w:tr w:rsidR="00FE0FF0" w:rsidRPr="006D5B30" w14:paraId="6FC52905" w14:textId="77777777" w:rsidTr="00FE0FF0">
        <w:tc>
          <w:tcPr>
            <w:tcW w:w="421" w:type="dxa"/>
          </w:tcPr>
          <w:p w14:paraId="44E3010D" w14:textId="24219811"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1</w:t>
            </w:r>
          </w:p>
        </w:tc>
        <w:tc>
          <w:tcPr>
            <w:tcW w:w="1701" w:type="dxa"/>
          </w:tcPr>
          <w:p w14:paraId="53AC1841" w14:textId="73E30457"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Herman Yosef</w:t>
            </w:r>
          </w:p>
        </w:tc>
        <w:tc>
          <w:tcPr>
            <w:tcW w:w="708" w:type="dxa"/>
          </w:tcPr>
          <w:p w14:paraId="0C2B48DD" w14:textId="03072046"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2 th</w:t>
            </w:r>
          </w:p>
        </w:tc>
        <w:tc>
          <w:tcPr>
            <w:tcW w:w="1276" w:type="dxa"/>
          </w:tcPr>
          <w:p w14:paraId="7396F231" w14:textId="65BCDD2A"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 xml:space="preserve">Karyawan </w:t>
            </w:r>
            <w:r w:rsidR="0096019A" w:rsidRPr="006D5B30">
              <w:rPr>
                <w:rFonts w:ascii="Times New Roman" w:hAnsi="Times New Roman" w:cs="Times New Roman"/>
                <w:sz w:val="24"/>
                <w:szCs w:val="24"/>
              </w:rPr>
              <w:t>s</w:t>
            </w:r>
            <w:r w:rsidRPr="006D5B30">
              <w:rPr>
                <w:rFonts w:ascii="Times New Roman" w:hAnsi="Times New Roman" w:cs="Times New Roman"/>
                <w:sz w:val="24"/>
                <w:szCs w:val="24"/>
              </w:rPr>
              <w:t>wasta</w:t>
            </w:r>
          </w:p>
        </w:tc>
        <w:tc>
          <w:tcPr>
            <w:tcW w:w="1418" w:type="dxa"/>
          </w:tcPr>
          <w:p w14:paraId="00D62C94" w14:textId="08159716"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MA</w:t>
            </w:r>
          </w:p>
        </w:tc>
        <w:tc>
          <w:tcPr>
            <w:tcW w:w="1559" w:type="dxa"/>
          </w:tcPr>
          <w:p w14:paraId="3378D719" w14:textId="745FD97B"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3 (St. Paulus)</w:t>
            </w:r>
          </w:p>
        </w:tc>
        <w:tc>
          <w:tcPr>
            <w:tcW w:w="992" w:type="dxa"/>
          </w:tcPr>
          <w:p w14:paraId="3DE0AFCD" w14:textId="439FB855"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Penanggungan 12A</w:t>
            </w:r>
          </w:p>
        </w:tc>
      </w:tr>
      <w:tr w:rsidR="00FE0FF0" w:rsidRPr="006D5B30" w14:paraId="4699D7C3" w14:textId="77777777" w:rsidTr="00FE0FF0">
        <w:tc>
          <w:tcPr>
            <w:tcW w:w="421" w:type="dxa"/>
          </w:tcPr>
          <w:p w14:paraId="2BB08F8F" w14:textId="4785291F"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2</w:t>
            </w:r>
          </w:p>
        </w:tc>
        <w:tc>
          <w:tcPr>
            <w:tcW w:w="1701" w:type="dxa"/>
          </w:tcPr>
          <w:p w14:paraId="2F8033E5" w14:textId="0EC911B4"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Chrysanthus Timur. W</w:t>
            </w:r>
          </w:p>
        </w:tc>
        <w:tc>
          <w:tcPr>
            <w:tcW w:w="708" w:type="dxa"/>
          </w:tcPr>
          <w:p w14:paraId="6453B4F3" w14:textId="21684D98"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52 th</w:t>
            </w:r>
          </w:p>
        </w:tc>
        <w:tc>
          <w:tcPr>
            <w:tcW w:w="1276" w:type="dxa"/>
          </w:tcPr>
          <w:p w14:paraId="7A51C988" w14:textId="7E872E03"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 xml:space="preserve">Karyawan </w:t>
            </w:r>
            <w:r w:rsidR="0096019A" w:rsidRPr="006D5B30">
              <w:rPr>
                <w:rFonts w:ascii="Times New Roman" w:hAnsi="Times New Roman" w:cs="Times New Roman"/>
                <w:sz w:val="24"/>
                <w:szCs w:val="24"/>
              </w:rPr>
              <w:t>s</w:t>
            </w:r>
            <w:r w:rsidRPr="006D5B30">
              <w:rPr>
                <w:rFonts w:ascii="Times New Roman" w:hAnsi="Times New Roman" w:cs="Times New Roman"/>
                <w:sz w:val="24"/>
                <w:szCs w:val="24"/>
              </w:rPr>
              <w:t>wasta</w:t>
            </w:r>
          </w:p>
        </w:tc>
        <w:tc>
          <w:tcPr>
            <w:tcW w:w="1418" w:type="dxa"/>
          </w:tcPr>
          <w:p w14:paraId="2EAD5EE4" w14:textId="45DE7384"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1</w:t>
            </w:r>
          </w:p>
        </w:tc>
        <w:tc>
          <w:tcPr>
            <w:tcW w:w="1559" w:type="dxa"/>
          </w:tcPr>
          <w:p w14:paraId="4C1E2DAA" w14:textId="085BEC2F"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2 (St. Veronika)</w:t>
            </w:r>
          </w:p>
        </w:tc>
        <w:tc>
          <w:tcPr>
            <w:tcW w:w="992" w:type="dxa"/>
          </w:tcPr>
          <w:p w14:paraId="3CCAAE9F" w14:textId="52EBC25C"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Wilis Gg IV No 1</w:t>
            </w:r>
          </w:p>
        </w:tc>
      </w:tr>
      <w:tr w:rsidR="00FE0FF0" w:rsidRPr="006D5B30" w14:paraId="3FE09B37" w14:textId="77777777" w:rsidTr="00FE0FF0">
        <w:tc>
          <w:tcPr>
            <w:tcW w:w="421" w:type="dxa"/>
          </w:tcPr>
          <w:p w14:paraId="77CF66D0" w14:textId="19FAC9E2"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3</w:t>
            </w:r>
          </w:p>
        </w:tc>
        <w:tc>
          <w:tcPr>
            <w:tcW w:w="1701" w:type="dxa"/>
          </w:tcPr>
          <w:p w14:paraId="6AA83006" w14:textId="21F3D418"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Agus Slamet Wibowo</w:t>
            </w:r>
          </w:p>
        </w:tc>
        <w:tc>
          <w:tcPr>
            <w:tcW w:w="708" w:type="dxa"/>
          </w:tcPr>
          <w:p w14:paraId="514736C3" w14:textId="443AD1D2"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9 th</w:t>
            </w:r>
          </w:p>
        </w:tc>
        <w:tc>
          <w:tcPr>
            <w:tcW w:w="1276" w:type="dxa"/>
          </w:tcPr>
          <w:p w14:paraId="340CB5DA" w14:textId="31AE8C0F"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Karyawan swasta</w:t>
            </w:r>
          </w:p>
        </w:tc>
        <w:tc>
          <w:tcPr>
            <w:tcW w:w="1418" w:type="dxa"/>
          </w:tcPr>
          <w:p w14:paraId="66A92BF5" w14:textId="00E31FF3"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1</w:t>
            </w:r>
          </w:p>
        </w:tc>
        <w:tc>
          <w:tcPr>
            <w:tcW w:w="1559" w:type="dxa"/>
          </w:tcPr>
          <w:p w14:paraId="030845F3" w14:textId="22F79633"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2 (St. Veronika)</w:t>
            </w:r>
          </w:p>
        </w:tc>
        <w:tc>
          <w:tcPr>
            <w:tcW w:w="992" w:type="dxa"/>
          </w:tcPr>
          <w:p w14:paraId="179C0C6E" w14:textId="77777777" w:rsidR="00BB22CC"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Mulyo</w:t>
            </w:r>
          </w:p>
          <w:p w14:paraId="6F703CFD" w14:textId="0E9F7D71"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ari Gg VI No. 15</w:t>
            </w:r>
          </w:p>
        </w:tc>
      </w:tr>
      <w:tr w:rsidR="00FE0FF0" w:rsidRPr="006D5B30" w14:paraId="5FC4EE61" w14:textId="77777777" w:rsidTr="00FE0FF0">
        <w:tc>
          <w:tcPr>
            <w:tcW w:w="421" w:type="dxa"/>
          </w:tcPr>
          <w:p w14:paraId="63191AA5" w14:textId="6A110437"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4</w:t>
            </w:r>
          </w:p>
        </w:tc>
        <w:tc>
          <w:tcPr>
            <w:tcW w:w="1701" w:type="dxa"/>
          </w:tcPr>
          <w:p w14:paraId="55201AFC" w14:textId="64B929A3"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Hendrikus Doni Muda</w:t>
            </w:r>
          </w:p>
        </w:tc>
        <w:tc>
          <w:tcPr>
            <w:tcW w:w="708" w:type="dxa"/>
          </w:tcPr>
          <w:p w14:paraId="4BB816BA" w14:textId="2624F515"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5 th</w:t>
            </w:r>
          </w:p>
        </w:tc>
        <w:tc>
          <w:tcPr>
            <w:tcW w:w="1276" w:type="dxa"/>
          </w:tcPr>
          <w:p w14:paraId="704CCDF6" w14:textId="3647F1AA"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Karyawan honorer</w:t>
            </w:r>
          </w:p>
        </w:tc>
        <w:tc>
          <w:tcPr>
            <w:tcW w:w="1418" w:type="dxa"/>
          </w:tcPr>
          <w:p w14:paraId="4D8641E4" w14:textId="5D428C4E"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D3</w:t>
            </w:r>
          </w:p>
        </w:tc>
        <w:tc>
          <w:tcPr>
            <w:tcW w:w="1559" w:type="dxa"/>
          </w:tcPr>
          <w:p w14:paraId="329A947B" w14:textId="4C8C8C66"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 (St. Petrus)</w:t>
            </w:r>
          </w:p>
        </w:tc>
        <w:tc>
          <w:tcPr>
            <w:tcW w:w="992" w:type="dxa"/>
          </w:tcPr>
          <w:p w14:paraId="6F3F058D" w14:textId="5DBF4AF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Bromo Gg. IV No. 18</w:t>
            </w:r>
          </w:p>
        </w:tc>
      </w:tr>
      <w:tr w:rsidR="00FE0FF0" w:rsidRPr="006D5B30" w14:paraId="4B2ABDE3" w14:textId="77777777" w:rsidTr="00FE0FF0">
        <w:tc>
          <w:tcPr>
            <w:tcW w:w="421" w:type="dxa"/>
          </w:tcPr>
          <w:p w14:paraId="739F967B" w14:textId="6C8BE407"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5</w:t>
            </w:r>
          </w:p>
        </w:tc>
        <w:tc>
          <w:tcPr>
            <w:tcW w:w="1701" w:type="dxa"/>
          </w:tcPr>
          <w:p w14:paraId="4C5CDD9A" w14:textId="722A51C1"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Monica Eka Widyaningrum</w:t>
            </w:r>
          </w:p>
        </w:tc>
        <w:tc>
          <w:tcPr>
            <w:tcW w:w="708" w:type="dxa"/>
          </w:tcPr>
          <w:p w14:paraId="21AE2C99" w14:textId="5963C54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0 th</w:t>
            </w:r>
          </w:p>
        </w:tc>
        <w:tc>
          <w:tcPr>
            <w:tcW w:w="1276" w:type="dxa"/>
          </w:tcPr>
          <w:p w14:paraId="31F1A048" w14:textId="6C95DC6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bu rumah tangga</w:t>
            </w:r>
          </w:p>
        </w:tc>
        <w:tc>
          <w:tcPr>
            <w:tcW w:w="1418" w:type="dxa"/>
          </w:tcPr>
          <w:p w14:paraId="1D9EB490" w14:textId="7E7C49A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1</w:t>
            </w:r>
          </w:p>
        </w:tc>
        <w:tc>
          <w:tcPr>
            <w:tcW w:w="1559" w:type="dxa"/>
          </w:tcPr>
          <w:p w14:paraId="6C81B9F3" w14:textId="58327B99"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1 (St. Maria Bunda Allah)</w:t>
            </w:r>
          </w:p>
        </w:tc>
        <w:tc>
          <w:tcPr>
            <w:tcW w:w="992" w:type="dxa"/>
          </w:tcPr>
          <w:p w14:paraId="47C77D9D" w14:textId="497E1D7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Apel No. 66</w:t>
            </w:r>
          </w:p>
        </w:tc>
      </w:tr>
      <w:tr w:rsidR="00FE0FF0" w:rsidRPr="006D5B30" w14:paraId="19836069" w14:textId="77777777" w:rsidTr="00FE0FF0">
        <w:tc>
          <w:tcPr>
            <w:tcW w:w="421" w:type="dxa"/>
          </w:tcPr>
          <w:p w14:paraId="1360C469" w14:textId="20AC02EE"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6</w:t>
            </w:r>
          </w:p>
        </w:tc>
        <w:tc>
          <w:tcPr>
            <w:tcW w:w="1701" w:type="dxa"/>
          </w:tcPr>
          <w:p w14:paraId="025BA353" w14:textId="2BEECA9B"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B. Didi Suryo D. A</w:t>
            </w:r>
          </w:p>
        </w:tc>
        <w:tc>
          <w:tcPr>
            <w:tcW w:w="708" w:type="dxa"/>
          </w:tcPr>
          <w:p w14:paraId="10955CF4" w14:textId="1334CE12"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57 th</w:t>
            </w:r>
          </w:p>
        </w:tc>
        <w:tc>
          <w:tcPr>
            <w:tcW w:w="1276" w:type="dxa"/>
          </w:tcPr>
          <w:p w14:paraId="4D1BC027" w14:textId="5E70B4D4"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 xml:space="preserve">Guru </w:t>
            </w:r>
          </w:p>
        </w:tc>
        <w:tc>
          <w:tcPr>
            <w:tcW w:w="1418" w:type="dxa"/>
          </w:tcPr>
          <w:p w14:paraId="3CA77BE6" w14:textId="4434FAD4"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1</w:t>
            </w:r>
          </w:p>
        </w:tc>
        <w:tc>
          <w:tcPr>
            <w:tcW w:w="1559" w:type="dxa"/>
          </w:tcPr>
          <w:p w14:paraId="0048F755" w14:textId="023288A6"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 (St. Petrus)</w:t>
            </w:r>
          </w:p>
        </w:tc>
        <w:tc>
          <w:tcPr>
            <w:tcW w:w="992" w:type="dxa"/>
          </w:tcPr>
          <w:p w14:paraId="7BE23B8E" w14:textId="77777777" w:rsidR="00BB22CC"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Jl. Anjas</w:t>
            </w:r>
          </w:p>
          <w:p w14:paraId="0A452404" w14:textId="58958A29"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moro Gg. IV No. 37</w:t>
            </w:r>
          </w:p>
        </w:tc>
      </w:tr>
      <w:tr w:rsidR="00FE0FF0" w:rsidRPr="006D5B30" w14:paraId="1D97C6F2" w14:textId="77777777" w:rsidTr="00FE0FF0">
        <w:tc>
          <w:tcPr>
            <w:tcW w:w="421" w:type="dxa"/>
          </w:tcPr>
          <w:p w14:paraId="24AAE518" w14:textId="47BC32E6" w:rsidR="005B336E" w:rsidRPr="006D5B30" w:rsidRDefault="005B336E"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I7</w:t>
            </w:r>
          </w:p>
        </w:tc>
        <w:tc>
          <w:tcPr>
            <w:tcW w:w="1701" w:type="dxa"/>
          </w:tcPr>
          <w:p w14:paraId="4B237F98" w14:textId="4A260049"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Agustinus Hari Purwadi</w:t>
            </w:r>
          </w:p>
        </w:tc>
        <w:tc>
          <w:tcPr>
            <w:tcW w:w="708" w:type="dxa"/>
          </w:tcPr>
          <w:p w14:paraId="2BE2B4B3" w14:textId="52954AFC"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54 th</w:t>
            </w:r>
          </w:p>
        </w:tc>
        <w:tc>
          <w:tcPr>
            <w:tcW w:w="1276" w:type="dxa"/>
          </w:tcPr>
          <w:p w14:paraId="333AFFA2" w14:textId="2B1133B2"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Karyawan swasta</w:t>
            </w:r>
          </w:p>
        </w:tc>
        <w:tc>
          <w:tcPr>
            <w:tcW w:w="1418" w:type="dxa"/>
          </w:tcPr>
          <w:p w14:paraId="796DC410" w14:textId="664002C4"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S1</w:t>
            </w:r>
          </w:p>
        </w:tc>
        <w:tc>
          <w:tcPr>
            <w:tcW w:w="1559" w:type="dxa"/>
          </w:tcPr>
          <w:p w14:paraId="03078E54" w14:textId="40B70CE5"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4 (St. Petrus)</w:t>
            </w:r>
          </w:p>
        </w:tc>
        <w:tc>
          <w:tcPr>
            <w:tcW w:w="992" w:type="dxa"/>
          </w:tcPr>
          <w:p w14:paraId="53EBF160" w14:textId="12EFAD37" w:rsidR="005B336E" w:rsidRPr="006D5B30" w:rsidRDefault="0096019A" w:rsidP="006C73C4">
            <w:pPr>
              <w:spacing w:line="480" w:lineRule="auto"/>
              <w:rPr>
                <w:rFonts w:ascii="Times New Roman" w:hAnsi="Times New Roman" w:cs="Times New Roman"/>
                <w:sz w:val="24"/>
                <w:szCs w:val="24"/>
              </w:rPr>
            </w:pPr>
            <w:r w:rsidRPr="006D5B30">
              <w:rPr>
                <w:rFonts w:ascii="Times New Roman" w:hAnsi="Times New Roman" w:cs="Times New Roman"/>
                <w:sz w:val="24"/>
                <w:szCs w:val="24"/>
              </w:rPr>
              <w:t xml:space="preserve">Perum Mutiara Garden C-12 </w:t>
            </w:r>
          </w:p>
        </w:tc>
      </w:tr>
    </w:tbl>
    <w:p w14:paraId="4487C2B2" w14:textId="77777777" w:rsidR="00F60044" w:rsidRPr="006D5B30" w:rsidRDefault="00F60044" w:rsidP="006C73C4">
      <w:pPr>
        <w:spacing w:after="0" w:line="480" w:lineRule="auto"/>
        <w:ind w:firstLine="720"/>
        <w:jc w:val="center"/>
        <w:rPr>
          <w:rFonts w:ascii="Times New Roman" w:hAnsi="Times New Roman" w:cs="Times New Roman"/>
          <w:b/>
          <w:bCs/>
          <w:sz w:val="24"/>
          <w:szCs w:val="24"/>
        </w:rPr>
      </w:pPr>
    </w:p>
    <w:p w14:paraId="2042398F" w14:textId="5C68A029" w:rsidR="00D21E6A" w:rsidRPr="006D5B30" w:rsidRDefault="00FE0FF0" w:rsidP="00D21E6A">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ara informan di</w:t>
      </w:r>
      <w:r w:rsidR="001A7F04"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atas adalah umat Katolik di Wilayah II Paroki Santo Yosef Mojokerto yang berasal dari empat lingkungan berbeda yaitu Lingkungan Santa Maria Bunda Allah, lingkungan Santa Veronika, lingkungan Santo Paulus, dan lingkungan Santo Petrus.</w:t>
      </w:r>
      <w:r w:rsidR="00831E0D" w:rsidRPr="006D5B30">
        <w:rPr>
          <w:rFonts w:ascii="Times New Roman" w:hAnsi="Times New Roman" w:cs="Times New Roman"/>
          <w:sz w:val="24"/>
          <w:szCs w:val="24"/>
          <w:lang w:val="sv-SE"/>
        </w:rPr>
        <w:t xml:space="preserve"> </w:t>
      </w:r>
      <w:r w:rsidR="0082141D" w:rsidRPr="006D5B30">
        <w:rPr>
          <w:rFonts w:ascii="Times New Roman" w:hAnsi="Times New Roman" w:cs="Times New Roman"/>
          <w:sz w:val="24"/>
          <w:szCs w:val="24"/>
          <w:lang w:val="sv-SE"/>
        </w:rPr>
        <w:t>Jumlah informan sebanyak tujuh orang, yang terdiri</w:t>
      </w:r>
      <w:r w:rsidRPr="006D5B30">
        <w:rPr>
          <w:rFonts w:ascii="Times New Roman" w:hAnsi="Times New Roman" w:cs="Times New Roman"/>
          <w:sz w:val="24"/>
          <w:szCs w:val="24"/>
          <w:lang w:val="sv-SE"/>
        </w:rPr>
        <w:t xml:space="preserve"> dari enam laki-laki dan satu </w:t>
      </w:r>
      <w:r w:rsidR="002F1DE5" w:rsidRPr="006D5B30">
        <w:rPr>
          <w:rFonts w:ascii="Times New Roman" w:hAnsi="Times New Roman" w:cs="Times New Roman"/>
          <w:sz w:val="24"/>
          <w:szCs w:val="24"/>
          <w:lang w:val="sv-SE"/>
        </w:rPr>
        <w:t>p</w:t>
      </w:r>
      <w:r w:rsidRPr="006D5B30">
        <w:rPr>
          <w:rFonts w:ascii="Times New Roman" w:hAnsi="Times New Roman" w:cs="Times New Roman"/>
          <w:sz w:val="24"/>
          <w:szCs w:val="24"/>
          <w:lang w:val="sv-SE"/>
        </w:rPr>
        <w:t>erempuan.</w:t>
      </w:r>
      <w:r w:rsidR="0082141D" w:rsidRPr="006D5B30">
        <w:rPr>
          <w:rFonts w:ascii="Times New Roman" w:hAnsi="Times New Roman" w:cs="Times New Roman"/>
          <w:sz w:val="24"/>
          <w:szCs w:val="24"/>
          <w:lang w:val="sv-SE"/>
        </w:rPr>
        <w:t xml:space="preserve"> Rentang usia </w:t>
      </w:r>
      <w:r w:rsidR="0006541B" w:rsidRPr="006D5B30">
        <w:rPr>
          <w:rFonts w:ascii="Times New Roman" w:hAnsi="Times New Roman" w:cs="Times New Roman"/>
          <w:sz w:val="24"/>
          <w:szCs w:val="24"/>
          <w:lang w:val="sv-SE"/>
        </w:rPr>
        <w:t xml:space="preserve">informan </w:t>
      </w:r>
      <w:r w:rsidR="0082141D" w:rsidRPr="006D5B30">
        <w:rPr>
          <w:rFonts w:ascii="Times New Roman" w:hAnsi="Times New Roman" w:cs="Times New Roman"/>
          <w:sz w:val="24"/>
          <w:szCs w:val="24"/>
          <w:lang w:val="sv-SE"/>
        </w:rPr>
        <w:t>antara 40 hingga 57 tahun</w:t>
      </w:r>
      <w:r w:rsidR="0006541B" w:rsidRPr="006D5B30">
        <w:rPr>
          <w:rFonts w:ascii="Times New Roman" w:hAnsi="Times New Roman" w:cs="Times New Roman"/>
          <w:sz w:val="24"/>
          <w:szCs w:val="24"/>
          <w:lang w:val="sv-SE"/>
        </w:rPr>
        <w:t xml:space="preserve">. </w:t>
      </w:r>
      <w:r w:rsidR="0082141D" w:rsidRPr="006D5B30">
        <w:rPr>
          <w:rFonts w:ascii="Times New Roman" w:hAnsi="Times New Roman" w:cs="Times New Roman"/>
          <w:sz w:val="24"/>
          <w:szCs w:val="24"/>
          <w:lang w:val="sv-SE"/>
        </w:rPr>
        <w:t>Tingkat p</w:t>
      </w:r>
      <w:r w:rsidR="0006541B" w:rsidRPr="006D5B30">
        <w:rPr>
          <w:rFonts w:ascii="Times New Roman" w:hAnsi="Times New Roman" w:cs="Times New Roman"/>
          <w:sz w:val="24"/>
          <w:szCs w:val="24"/>
          <w:lang w:val="sv-SE"/>
        </w:rPr>
        <w:t xml:space="preserve">endidikan terakhir </w:t>
      </w:r>
      <w:r w:rsidR="0082141D" w:rsidRPr="006D5B30">
        <w:rPr>
          <w:rFonts w:ascii="Times New Roman" w:hAnsi="Times New Roman" w:cs="Times New Roman"/>
          <w:sz w:val="24"/>
          <w:szCs w:val="24"/>
          <w:lang w:val="sv-SE"/>
        </w:rPr>
        <w:t xml:space="preserve">para </w:t>
      </w:r>
      <w:r w:rsidR="0006541B" w:rsidRPr="006D5B30">
        <w:rPr>
          <w:rFonts w:ascii="Times New Roman" w:hAnsi="Times New Roman" w:cs="Times New Roman"/>
          <w:sz w:val="24"/>
          <w:szCs w:val="24"/>
          <w:lang w:val="sv-SE"/>
        </w:rPr>
        <w:t>informan</w:t>
      </w:r>
      <w:r w:rsidR="0082141D" w:rsidRPr="006D5B30">
        <w:rPr>
          <w:rFonts w:ascii="Times New Roman" w:hAnsi="Times New Roman" w:cs="Times New Roman"/>
          <w:sz w:val="24"/>
          <w:szCs w:val="24"/>
          <w:lang w:val="sv-SE"/>
        </w:rPr>
        <w:t xml:space="preserve"> bervariasi, meliputi lulusan </w:t>
      </w:r>
      <w:r w:rsidR="0006541B" w:rsidRPr="006D5B30">
        <w:rPr>
          <w:rFonts w:ascii="Times New Roman" w:hAnsi="Times New Roman" w:cs="Times New Roman"/>
          <w:sz w:val="24"/>
          <w:szCs w:val="24"/>
          <w:lang w:val="sv-SE"/>
        </w:rPr>
        <w:t xml:space="preserve">SMA, D3, dan S1. </w:t>
      </w:r>
      <w:r w:rsidR="0082141D" w:rsidRPr="006D5B30">
        <w:rPr>
          <w:rFonts w:ascii="Times New Roman" w:hAnsi="Times New Roman" w:cs="Times New Roman"/>
          <w:sz w:val="24"/>
          <w:szCs w:val="24"/>
          <w:lang w:val="sv-SE"/>
        </w:rPr>
        <w:t xml:space="preserve">Seluruh informan merupakan orang tua yang memiliki anak-anak yang sedang menempuh pendidikan di jenjang SD, dengan rentang usia antara 7 hingga 12 tahun. </w:t>
      </w:r>
      <w:r w:rsidR="00D21E6A" w:rsidRPr="006D5B30">
        <w:rPr>
          <w:rFonts w:ascii="Times New Roman" w:hAnsi="Times New Roman" w:cs="Times New Roman"/>
          <w:sz w:val="24"/>
          <w:szCs w:val="24"/>
          <w:lang w:val="sv-SE"/>
        </w:rPr>
        <w:t xml:space="preserve">Jika dilihat dari Tingkat pendidikan anak, terdapat satu anak di kelas 1, dua anak di kelas 2, masing-masing satu anak di kelas 3, kelas 4, kelas 5, dan kelas 6. Keberagaman dalam usia, latar belakang pendidikan, dan situasi keluarga memberikan perspektif yang kaya dalam memahami praktik pendidikan iman di lingkungan keluarga Katolik. </w:t>
      </w:r>
    </w:p>
    <w:p w14:paraId="45C44B42" w14:textId="77777777" w:rsidR="00D21E6A" w:rsidRPr="006D5B30" w:rsidRDefault="00D21E6A" w:rsidP="006C73C4">
      <w:pPr>
        <w:spacing w:after="0" w:line="480" w:lineRule="auto"/>
        <w:ind w:firstLine="720"/>
        <w:jc w:val="both"/>
        <w:rPr>
          <w:rFonts w:ascii="Times New Roman" w:hAnsi="Times New Roman" w:cs="Times New Roman"/>
          <w:sz w:val="24"/>
          <w:szCs w:val="24"/>
          <w:lang w:val="sv-SE"/>
        </w:rPr>
      </w:pPr>
    </w:p>
    <w:p w14:paraId="1B86A0EF" w14:textId="5CF3FD0D" w:rsidR="005756DA" w:rsidRPr="006D5B30" w:rsidRDefault="005756DA">
      <w:pPr>
        <w:pStyle w:val="BAB4"/>
        <w:numPr>
          <w:ilvl w:val="0"/>
          <w:numId w:val="28"/>
        </w:numPr>
        <w:ind w:hanging="720"/>
        <w:rPr>
          <w:lang w:val="sv-SE"/>
        </w:rPr>
      </w:pPr>
      <w:bookmarkStart w:id="81" w:name="_Toc203805017"/>
      <w:r w:rsidRPr="006D5B30">
        <w:rPr>
          <w:lang w:val="sv-SE"/>
        </w:rPr>
        <w:t xml:space="preserve">Pemahaman </w:t>
      </w:r>
      <w:r w:rsidR="000C6191" w:rsidRPr="006D5B30">
        <w:rPr>
          <w:lang w:val="sv-SE"/>
        </w:rPr>
        <w:t>Informan</w:t>
      </w:r>
      <w:r w:rsidRPr="006D5B30">
        <w:rPr>
          <w:lang w:val="sv-SE"/>
        </w:rPr>
        <w:t xml:space="preserve"> Tentang </w:t>
      </w:r>
      <w:r w:rsidR="000C6191" w:rsidRPr="006D5B30">
        <w:rPr>
          <w:lang w:val="sv-SE"/>
        </w:rPr>
        <w:t xml:space="preserve">Arti </w:t>
      </w:r>
      <w:r w:rsidRPr="006D5B30">
        <w:rPr>
          <w:lang w:val="sv-SE"/>
        </w:rPr>
        <w:t>Keluarga Katolik</w:t>
      </w:r>
      <w:bookmarkEnd w:id="81"/>
    </w:p>
    <w:p w14:paraId="7EA0119D" w14:textId="0614A35E" w:rsidR="000C6191" w:rsidRPr="006D5B30" w:rsidRDefault="000C6191" w:rsidP="006C73C4">
      <w:pPr>
        <w:pStyle w:val="Subbab42"/>
        <w:spacing w:before="0"/>
        <w:ind w:left="426" w:hanging="426"/>
        <w:rPr>
          <w:lang w:val="sv-SE"/>
        </w:rPr>
      </w:pPr>
      <w:bookmarkStart w:id="82" w:name="_Toc203805018"/>
      <w:r w:rsidRPr="006D5B30">
        <w:rPr>
          <w:lang w:val="sv-SE"/>
        </w:rPr>
        <w:t xml:space="preserve">Pemahaman </w:t>
      </w:r>
      <w:r w:rsidR="00EC6699" w:rsidRPr="006D5B30">
        <w:rPr>
          <w:lang w:val="sv-SE"/>
        </w:rPr>
        <w:t>Orang tua</w:t>
      </w:r>
      <w:r w:rsidRPr="006D5B30">
        <w:rPr>
          <w:lang w:val="sv-SE"/>
        </w:rPr>
        <w:t xml:space="preserve"> tentang Keluarga Katolik</w:t>
      </w:r>
      <w:bookmarkEnd w:id="82"/>
    </w:p>
    <w:p w14:paraId="47C2372A" w14:textId="48CBAE99" w:rsidR="00A01FB3" w:rsidRPr="006D5B30" w:rsidRDefault="00544F6A" w:rsidP="006C73C4">
      <w:pPr>
        <w:pStyle w:val="Caption"/>
        <w:spacing w:after="0"/>
        <w:jc w:val="center"/>
        <w:rPr>
          <w:rFonts w:ascii="Times New Roman" w:hAnsi="Times New Roman" w:cs="Times New Roman"/>
          <w:b/>
          <w:bCs/>
          <w:i w:val="0"/>
          <w:iCs w:val="0"/>
          <w:color w:val="auto"/>
          <w:sz w:val="36"/>
          <w:szCs w:val="36"/>
        </w:rPr>
      </w:pPr>
      <w:bookmarkStart w:id="83" w:name="_Toc201002623"/>
      <w:bookmarkStart w:id="84" w:name="_Hlk200796398"/>
      <w:r w:rsidRPr="006D5B30">
        <w:rPr>
          <w:rFonts w:ascii="Times New Roman" w:hAnsi="Times New Roman" w:cs="Times New Roman"/>
          <w:b/>
          <w:bCs/>
          <w:i w:val="0"/>
          <w:iCs w:val="0"/>
          <w:color w:val="auto"/>
          <w:sz w:val="24"/>
          <w:szCs w:val="24"/>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rPr>
        <w:t>3</w:t>
      </w:r>
      <w:bookmarkEnd w:id="83"/>
      <w:r w:rsidRPr="006D5B30">
        <w:rPr>
          <w:rFonts w:ascii="Times New Roman" w:hAnsi="Times New Roman" w:cs="Times New Roman"/>
          <w:b/>
          <w:bCs/>
          <w:i w:val="0"/>
          <w:iCs w:val="0"/>
          <w:color w:val="auto"/>
          <w:sz w:val="24"/>
          <w:szCs w:val="24"/>
        </w:rPr>
        <w:fldChar w:fldCharType="end"/>
      </w:r>
    </w:p>
    <w:p w14:paraId="6FFAB877" w14:textId="51E671A4" w:rsidR="003A5960" w:rsidRPr="006D5B30" w:rsidRDefault="00A01FB3" w:rsidP="006C73C4">
      <w:pPr>
        <w:spacing w:after="0"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Pemahaman tentang Keluarga Katolik</w:t>
      </w:r>
    </w:p>
    <w:tbl>
      <w:tblPr>
        <w:tblStyle w:val="TableGrid"/>
        <w:tblW w:w="7938" w:type="dxa"/>
        <w:tblInd w:w="-5" w:type="dxa"/>
        <w:tblLook w:val="04A0" w:firstRow="1" w:lastRow="0" w:firstColumn="1" w:lastColumn="0" w:noHBand="0" w:noVBand="1"/>
      </w:tblPr>
      <w:tblGrid>
        <w:gridCol w:w="562"/>
        <w:gridCol w:w="3189"/>
        <w:gridCol w:w="2770"/>
        <w:gridCol w:w="1417"/>
      </w:tblGrid>
      <w:tr w:rsidR="00A01FB3" w:rsidRPr="00CE0F56" w14:paraId="075441B1" w14:textId="77777777" w:rsidTr="00A01FB3">
        <w:tc>
          <w:tcPr>
            <w:tcW w:w="7938" w:type="dxa"/>
            <w:gridSpan w:val="4"/>
          </w:tcPr>
          <w:p w14:paraId="5BF2A942" w14:textId="5F6EE187" w:rsidR="00A01FB3" w:rsidRPr="006D5B30" w:rsidRDefault="00A01FB3"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rtanyaan 1: Apa arti keluarga Katolik menurut pemahaman bapak/ibu?</w:t>
            </w:r>
          </w:p>
        </w:tc>
      </w:tr>
      <w:tr w:rsidR="00A01FB3" w:rsidRPr="006D5B30" w14:paraId="2F7359F3" w14:textId="77777777" w:rsidTr="00A01FB3">
        <w:tc>
          <w:tcPr>
            <w:tcW w:w="562" w:type="dxa"/>
          </w:tcPr>
          <w:p w14:paraId="4668C851" w14:textId="0BE37899"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3CD99AED" w14:textId="1402EB39"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2770" w:type="dxa"/>
          </w:tcPr>
          <w:p w14:paraId="0319453A" w14:textId="61C6B375"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1417" w:type="dxa"/>
          </w:tcPr>
          <w:p w14:paraId="7B816E5A" w14:textId="0F8C7A7E" w:rsidR="00A01FB3"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w:t>
            </w:r>
            <w:r w:rsidR="00A01FB3" w:rsidRPr="006D5B30">
              <w:rPr>
                <w:rFonts w:ascii="Times New Roman" w:hAnsi="Times New Roman" w:cs="Times New Roman"/>
                <w:b/>
                <w:bCs/>
                <w:sz w:val="24"/>
                <w:szCs w:val="24"/>
              </w:rPr>
              <w:t>ode</w:t>
            </w:r>
          </w:p>
        </w:tc>
      </w:tr>
      <w:tr w:rsidR="00EC286E" w:rsidRPr="006D5B30" w14:paraId="5E7051BD" w14:textId="77777777" w:rsidTr="00A01FB3">
        <w:tc>
          <w:tcPr>
            <w:tcW w:w="562" w:type="dxa"/>
            <w:vMerge w:val="restart"/>
          </w:tcPr>
          <w:p w14:paraId="774E955E" w14:textId="56CCF9A2" w:rsidR="00EC286E" w:rsidRPr="006D5B30" w:rsidRDefault="00EC286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1CC52C0A" w14:textId="5344CEAF" w:rsidR="00EC286E" w:rsidRPr="006D5B30" w:rsidRDefault="0026279A"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K</w:t>
            </w:r>
            <w:r w:rsidR="00EC286E" w:rsidRPr="006D5B30">
              <w:rPr>
                <w:rFonts w:ascii="Times New Roman" w:hAnsi="Times New Roman" w:cs="Times New Roman"/>
                <w:sz w:val="24"/>
                <w:szCs w:val="24"/>
                <w:lang w:val="sv-SE"/>
              </w:rPr>
              <w:t xml:space="preserve">eluarga yang hidupnya berlandasakan iman Katolik dan ikut membangun Gereja dengan melakukan lima </w:t>
            </w:r>
            <w:r w:rsidR="00FB79D1" w:rsidRPr="006D5B30">
              <w:rPr>
                <w:rFonts w:ascii="Times New Roman" w:hAnsi="Times New Roman" w:cs="Times New Roman"/>
                <w:sz w:val="24"/>
                <w:szCs w:val="24"/>
                <w:lang w:val="sv-SE"/>
              </w:rPr>
              <w:t>tugas</w:t>
            </w:r>
            <w:r w:rsidR="00EC286E" w:rsidRPr="006D5B30">
              <w:rPr>
                <w:rFonts w:ascii="Times New Roman" w:hAnsi="Times New Roman" w:cs="Times New Roman"/>
                <w:sz w:val="24"/>
                <w:szCs w:val="24"/>
                <w:lang w:val="sv-SE"/>
              </w:rPr>
              <w:t xml:space="preserve"> Gereja.  </w:t>
            </w:r>
          </w:p>
        </w:tc>
        <w:tc>
          <w:tcPr>
            <w:tcW w:w="2770" w:type="dxa"/>
          </w:tcPr>
          <w:p w14:paraId="53373CE5" w14:textId="74FE6921" w:rsidR="00FB7283" w:rsidRPr="006D5B30" w:rsidRDefault="00EC286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man Katolik</w:t>
            </w:r>
          </w:p>
        </w:tc>
        <w:tc>
          <w:tcPr>
            <w:tcW w:w="1417" w:type="dxa"/>
          </w:tcPr>
          <w:p w14:paraId="0927FF0D" w14:textId="32835ABC" w:rsidR="00EC286E"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a</w:t>
            </w:r>
          </w:p>
        </w:tc>
      </w:tr>
      <w:tr w:rsidR="00EC286E" w:rsidRPr="006D5B30" w14:paraId="073D8B9F" w14:textId="77777777" w:rsidTr="003A5960">
        <w:trPr>
          <w:trHeight w:val="851"/>
        </w:trPr>
        <w:tc>
          <w:tcPr>
            <w:tcW w:w="562" w:type="dxa"/>
            <w:vMerge/>
          </w:tcPr>
          <w:p w14:paraId="0A726A87" w14:textId="77777777" w:rsidR="00EC286E" w:rsidRPr="006D5B30" w:rsidRDefault="00EC286E" w:rsidP="006C73C4">
            <w:pPr>
              <w:pStyle w:val="ListParagraph"/>
              <w:spacing w:line="276" w:lineRule="auto"/>
              <w:ind w:left="0"/>
              <w:jc w:val="both"/>
              <w:rPr>
                <w:rFonts w:ascii="Times New Roman" w:hAnsi="Times New Roman" w:cs="Times New Roman"/>
                <w:sz w:val="24"/>
                <w:szCs w:val="24"/>
              </w:rPr>
            </w:pPr>
          </w:p>
        </w:tc>
        <w:tc>
          <w:tcPr>
            <w:tcW w:w="3189" w:type="dxa"/>
            <w:vMerge/>
          </w:tcPr>
          <w:p w14:paraId="626D60C8" w14:textId="77777777" w:rsidR="00EC286E" w:rsidRPr="006D5B30" w:rsidRDefault="00EC286E" w:rsidP="006C73C4">
            <w:pPr>
              <w:pStyle w:val="ListParagraph"/>
              <w:spacing w:line="276" w:lineRule="auto"/>
              <w:ind w:left="0"/>
              <w:jc w:val="both"/>
              <w:rPr>
                <w:rFonts w:ascii="Times New Roman" w:hAnsi="Times New Roman" w:cs="Times New Roman"/>
                <w:sz w:val="24"/>
                <w:szCs w:val="24"/>
              </w:rPr>
            </w:pPr>
          </w:p>
        </w:tc>
        <w:tc>
          <w:tcPr>
            <w:tcW w:w="2770" w:type="dxa"/>
          </w:tcPr>
          <w:p w14:paraId="1926CB26" w14:textId="588C955F" w:rsidR="003A5960" w:rsidRPr="006D5B30" w:rsidRDefault="00EC286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w:t>
            </w:r>
            <w:r w:rsidR="00F128C7" w:rsidRPr="006D5B30">
              <w:rPr>
                <w:rFonts w:ascii="Times New Roman" w:hAnsi="Times New Roman" w:cs="Times New Roman"/>
                <w:sz w:val="24"/>
                <w:szCs w:val="24"/>
              </w:rPr>
              <w:t>laksanakan</w:t>
            </w:r>
            <w:r w:rsidRPr="006D5B30">
              <w:rPr>
                <w:rFonts w:ascii="Times New Roman" w:hAnsi="Times New Roman" w:cs="Times New Roman"/>
                <w:sz w:val="24"/>
                <w:szCs w:val="24"/>
              </w:rPr>
              <w:t xml:space="preserve"> lima </w:t>
            </w:r>
            <w:r w:rsidR="00FB79D1" w:rsidRPr="006D5B30">
              <w:rPr>
                <w:rFonts w:ascii="Times New Roman" w:hAnsi="Times New Roman" w:cs="Times New Roman"/>
                <w:sz w:val="24"/>
                <w:szCs w:val="24"/>
              </w:rPr>
              <w:t>tugas</w:t>
            </w:r>
            <w:r w:rsidRPr="006D5B30">
              <w:rPr>
                <w:rFonts w:ascii="Times New Roman" w:hAnsi="Times New Roman" w:cs="Times New Roman"/>
                <w:sz w:val="24"/>
                <w:szCs w:val="24"/>
              </w:rPr>
              <w:t xml:space="preserve"> Gereja</w:t>
            </w:r>
          </w:p>
        </w:tc>
        <w:tc>
          <w:tcPr>
            <w:tcW w:w="1417" w:type="dxa"/>
          </w:tcPr>
          <w:p w14:paraId="004C3944" w14:textId="23D2E500" w:rsidR="00EC286E"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b</w:t>
            </w:r>
          </w:p>
        </w:tc>
      </w:tr>
      <w:tr w:rsidR="001D7507" w:rsidRPr="006D5B30" w14:paraId="3244F88E" w14:textId="77777777" w:rsidTr="003A5960">
        <w:trPr>
          <w:trHeight w:val="413"/>
        </w:trPr>
        <w:tc>
          <w:tcPr>
            <w:tcW w:w="562" w:type="dxa"/>
            <w:vMerge w:val="restart"/>
          </w:tcPr>
          <w:p w14:paraId="15FCAC75" w14:textId="0FD5BA89" w:rsidR="001D7507" w:rsidRPr="006D5B30" w:rsidRDefault="001D750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1970D474" w14:textId="2475C5B0" w:rsidR="001D7507" w:rsidRPr="006D5B30" w:rsidRDefault="001D750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Keluarga Katolik adalah sebuah komunitas Gereja yang paling kecil yang mengakui dan percaya bahwa Yesus Kristus adalah Sang Penyelamat, Raja diatas segala Raja</w:t>
            </w:r>
            <w:r w:rsidR="0026279A" w:rsidRPr="006D5B30">
              <w:rPr>
                <w:rFonts w:ascii="Times New Roman" w:hAnsi="Times New Roman" w:cs="Times New Roman"/>
                <w:sz w:val="24"/>
                <w:szCs w:val="24"/>
              </w:rPr>
              <w:t xml:space="preserve">. </w:t>
            </w:r>
            <w:r w:rsidR="0026279A" w:rsidRPr="006D5B30">
              <w:rPr>
                <w:rFonts w:ascii="Times New Roman" w:hAnsi="Times New Roman" w:cs="Times New Roman"/>
                <w:sz w:val="24"/>
                <w:szCs w:val="24"/>
                <w:lang w:val="sv-SE"/>
              </w:rPr>
              <w:t xml:space="preserve">Keluarga ini </w:t>
            </w:r>
            <w:r w:rsidRPr="006D5B30">
              <w:rPr>
                <w:rFonts w:ascii="Times New Roman" w:hAnsi="Times New Roman" w:cs="Times New Roman"/>
                <w:sz w:val="24"/>
                <w:szCs w:val="24"/>
                <w:lang w:val="sv-SE"/>
              </w:rPr>
              <w:t xml:space="preserve">senantiasa terus menerus </w:t>
            </w:r>
            <w:r w:rsidR="0026279A" w:rsidRPr="006D5B30">
              <w:rPr>
                <w:rFonts w:ascii="Times New Roman" w:hAnsi="Times New Roman" w:cs="Times New Roman"/>
                <w:sz w:val="24"/>
                <w:szCs w:val="24"/>
                <w:lang w:val="sv-SE"/>
              </w:rPr>
              <w:t xml:space="preserve">berupaya melaksanakan </w:t>
            </w:r>
            <w:r w:rsidRPr="006D5B30">
              <w:rPr>
                <w:rFonts w:ascii="Times New Roman" w:hAnsi="Times New Roman" w:cs="Times New Roman"/>
                <w:sz w:val="24"/>
                <w:szCs w:val="24"/>
                <w:lang w:val="sv-SE"/>
              </w:rPr>
              <w:t xml:space="preserve">lima tugas Gereja.  </w:t>
            </w:r>
          </w:p>
        </w:tc>
        <w:tc>
          <w:tcPr>
            <w:tcW w:w="2770" w:type="dxa"/>
          </w:tcPr>
          <w:p w14:paraId="189338B7" w14:textId="3D5F3E2E" w:rsidR="001D7507" w:rsidRPr="006D5B30" w:rsidRDefault="001D750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Komunitas Gereja </w:t>
            </w:r>
            <w:r w:rsidR="007807E0" w:rsidRPr="006D5B30">
              <w:rPr>
                <w:rFonts w:ascii="Times New Roman" w:hAnsi="Times New Roman" w:cs="Times New Roman"/>
                <w:sz w:val="24"/>
                <w:szCs w:val="24"/>
              </w:rPr>
              <w:t>ter</w:t>
            </w:r>
            <w:r w:rsidRPr="006D5B30">
              <w:rPr>
                <w:rFonts w:ascii="Times New Roman" w:hAnsi="Times New Roman" w:cs="Times New Roman"/>
                <w:sz w:val="24"/>
                <w:szCs w:val="24"/>
              </w:rPr>
              <w:t>kecil</w:t>
            </w:r>
          </w:p>
        </w:tc>
        <w:tc>
          <w:tcPr>
            <w:tcW w:w="1417" w:type="dxa"/>
          </w:tcPr>
          <w:p w14:paraId="62F37E66" w14:textId="2DDDC81B" w:rsidR="001D750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4A0156" w:rsidRPr="006D5B30">
              <w:rPr>
                <w:rFonts w:ascii="Times New Roman" w:hAnsi="Times New Roman" w:cs="Times New Roman"/>
                <w:sz w:val="24"/>
                <w:szCs w:val="24"/>
              </w:rPr>
              <w:t>c</w:t>
            </w:r>
          </w:p>
        </w:tc>
      </w:tr>
      <w:tr w:rsidR="001D7507" w:rsidRPr="006D5B30" w14:paraId="5FF28C50" w14:textId="77777777" w:rsidTr="00C524B7">
        <w:trPr>
          <w:trHeight w:val="315"/>
        </w:trPr>
        <w:tc>
          <w:tcPr>
            <w:tcW w:w="562" w:type="dxa"/>
            <w:vMerge/>
          </w:tcPr>
          <w:p w14:paraId="39327CA8"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3189" w:type="dxa"/>
            <w:vMerge/>
          </w:tcPr>
          <w:p w14:paraId="60E51C9C"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2770" w:type="dxa"/>
          </w:tcPr>
          <w:p w14:paraId="508775DF" w14:textId="0374CE3D" w:rsidR="001D7507" w:rsidRPr="006D5B30" w:rsidRDefault="007807E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Percaya </w:t>
            </w:r>
            <w:r w:rsidR="004A0156" w:rsidRPr="006D5B30">
              <w:rPr>
                <w:rFonts w:ascii="Times New Roman" w:hAnsi="Times New Roman" w:cs="Times New Roman"/>
                <w:sz w:val="24"/>
                <w:szCs w:val="24"/>
              </w:rPr>
              <w:t>k</w:t>
            </w:r>
            <w:r w:rsidRPr="006D5B30">
              <w:rPr>
                <w:rFonts w:ascii="Times New Roman" w:hAnsi="Times New Roman" w:cs="Times New Roman"/>
                <w:sz w:val="24"/>
                <w:szCs w:val="24"/>
              </w:rPr>
              <w:t>epada Yesus</w:t>
            </w:r>
          </w:p>
        </w:tc>
        <w:tc>
          <w:tcPr>
            <w:tcW w:w="1417" w:type="dxa"/>
          </w:tcPr>
          <w:p w14:paraId="77C1C6BF" w14:textId="435C62B9" w:rsidR="001D750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d</w:t>
            </w:r>
          </w:p>
        </w:tc>
      </w:tr>
      <w:tr w:rsidR="001D7507" w:rsidRPr="006D5B30" w14:paraId="20B31FD9" w14:textId="77777777" w:rsidTr="001D7507">
        <w:trPr>
          <w:trHeight w:val="2258"/>
        </w:trPr>
        <w:tc>
          <w:tcPr>
            <w:tcW w:w="562" w:type="dxa"/>
            <w:vMerge/>
          </w:tcPr>
          <w:p w14:paraId="6442B14B"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3189" w:type="dxa"/>
            <w:vMerge/>
          </w:tcPr>
          <w:p w14:paraId="6D987BC3"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2770" w:type="dxa"/>
          </w:tcPr>
          <w:p w14:paraId="0DD0C8CD" w14:textId="580626DD" w:rsidR="001D7507" w:rsidRPr="006D5B30" w:rsidRDefault="001D750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laksanakan lima </w:t>
            </w:r>
            <w:r w:rsidR="007807E0" w:rsidRPr="006D5B30">
              <w:rPr>
                <w:rFonts w:ascii="Times New Roman" w:hAnsi="Times New Roman" w:cs="Times New Roman"/>
                <w:sz w:val="24"/>
                <w:szCs w:val="24"/>
              </w:rPr>
              <w:t>tugas</w:t>
            </w:r>
            <w:r w:rsidRPr="006D5B30">
              <w:rPr>
                <w:rFonts w:ascii="Times New Roman" w:hAnsi="Times New Roman" w:cs="Times New Roman"/>
                <w:sz w:val="24"/>
                <w:szCs w:val="24"/>
              </w:rPr>
              <w:t xml:space="preserve"> Gereja</w:t>
            </w:r>
          </w:p>
        </w:tc>
        <w:tc>
          <w:tcPr>
            <w:tcW w:w="1417" w:type="dxa"/>
          </w:tcPr>
          <w:p w14:paraId="1DB415C0" w14:textId="6CA5A285" w:rsidR="001D750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FB79D1" w:rsidRPr="006D5B30">
              <w:rPr>
                <w:rFonts w:ascii="Times New Roman" w:hAnsi="Times New Roman" w:cs="Times New Roman"/>
                <w:sz w:val="24"/>
                <w:szCs w:val="24"/>
              </w:rPr>
              <w:t>b</w:t>
            </w:r>
          </w:p>
        </w:tc>
      </w:tr>
      <w:tr w:rsidR="001D7507" w:rsidRPr="006D5B30" w14:paraId="0E553C54" w14:textId="77777777" w:rsidTr="00C524B7">
        <w:trPr>
          <w:trHeight w:val="145"/>
        </w:trPr>
        <w:tc>
          <w:tcPr>
            <w:tcW w:w="562" w:type="dxa"/>
            <w:vMerge w:val="restart"/>
          </w:tcPr>
          <w:p w14:paraId="1B002FD6" w14:textId="679812B1" w:rsidR="001D7507" w:rsidRPr="006D5B30" w:rsidRDefault="001D750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7137ECD2" w14:textId="7D9AB722" w:rsidR="001D7507" w:rsidRPr="006D5B30" w:rsidRDefault="001D7507"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nurut saya, keluarga Katolik adalah tempat dimana keluarga bisa membangun dan membina iman Katolik. Selain itu</w:t>
            </w:r>
            <w:r w:rsidR="002C63FA"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keluarga Katolik juga merupakan keluarga yang meng</w:t>
            </w:r>
            <w:r w:rsidR="002C63FA" w:rsidRPr="006D5B30">
              <w:rPr>
                <w:rFonts w:ascii="Times New Roman" w:hAnsi="Times New Roman" w:cs="Times New Roman"/>
                <w:sz w:val="24"/>
                <w:szCs w:val="24"/>
                <w:lang w:val="sv-SE"/>
              </w:rPr>
              <w:t>hayati</w:t>
            </w:r>
            <w:r w:rsidRPr="006D5B30">
              <w:rPr>
                <w:rFonts w:ascii="Times New Roman" w:hAnsi="Times New Roman" w:cs="Times New Roman"/>
                <w:sz w:val="24"/>
                <w:szCs w:val="24"/>
                <w:lang w:val="sv-SE"/>
              </w:rPr>
              <w:t xml:space="preserve"> ajaran Kristus dalam kehidupan sehari-hari.</w:t>
            </w:r>
          </w:p>
        </w:tc>
        <w:tc>
          <w:tcPr>
            <w:tcW w:w="2770" w:type="dxa"/>
          </w:tcPr>
          <w:p w14:paraId="09852A74" w14:textId="665CAF2C" w:rsidR="001D7507" w:rsidRPr="006D5B30" w:rsidRDefault="001D750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man Katolik </w:t>
            </w:r>
          </w:p>
        </w:tc>
        <w:tc>
          <w:tcPr>
            <w:tcW w:w="1417" w:type="dxa"/>
          </w:tcPr>
          <w:p w14:paraId="54BA68D9" w14:textId="1B8C8CFD" w:rsidR="001D750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4A0156" w:rsidRPr="006D5B30">
              <w:rPr>
                <w:rFonts w:ascii="Times New Roman" w:hAnsi="Times New Roman" w:cs="Times New Roman"/>
                <w:sz w:val="24"/>
                <w:szCs w:val="24"/>
              </w:rPr>
              <w:t>a</w:t>
            </w:r>
          </w:p>
        </w:tc>
      </w:tr>
      <w:tr w:rsidR="001D7507" w:rsidRPr="006D5B30" w14:paraId="68AB1DB4" w14:textId="77777777" w:rsidTr="001D7507">
        <w:trPr>
          <w:trHeight w:val="2118"/>
        </w:trPr>
        <w:tc>
          <w:tcPr>
            <w:tcW w:w="562" w:type="dxa"/>
            <w:vMerge/>
          </w:tcPr>
          <w:p w14:paraId="74FA53C3"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3189" w:type="dxa"/>
            <w:vMerge/>
          </w:tcPr>
          <w:p w14:paraId="426C600B" w14:textId="77777777" w:rsidR="001D7507" w:rsidRPr="006D5B30" w:rsidRDefault="001D7507" w:rsidP="006C73C4">
            <w:pPr>
              <w:pStyle w:val="ListParagraph"/>
              <w:spacing w:line="276" w:lineRule="auto"/>
              <w:ind w:left="0"/>
              <w:jc w:val="both"/>
              <w:rPr>
                <w:rFonts w:ascii="Times New Roman" w:hAnsi="Times New Roman" w:cs="Times New Roman"/>
                <w:sz w:val="24"/>
                <w:szCs w:val="24"/>
              </w:rPr>
            </w:pPr>
          </w:p>
        </w:tc>
        <w:tc>
          <w:tcPr>
            <w:tcW w:w="2770" w:type="dxa"/>
          </w:tcPr>
          <w:p w14:paraId="52AD57BE" w14:textId="3BAC05B0" w:rsidR="001D7507"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Yesus</w:t>
            </w:r>
          </w:p>
        </w:tc>
        <w:tc>
          <w:tcPr>
            <w:tcW w:w="1417" w:type="dxa"/>
          </w:tcPr>
          <w:p w14:paraId="5F0BF461" w14:textId="5163077B" w:rsidR="001D750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796FEC" w:rsidRPr="006D5B30">
              <w:rPr>
                <w:rFonts w:ascii="Times New Roman" w:hAnsi="Times New Roman" w:cs="Times New Roman"/>
                <w:sz w:val="24"/>
                <w:szCs w:val="24"/>
              </w:rPr>
              <w:t>d</w:t>
            </w:r>
          </w:p>
        </w:tc>
      </w:tr>
      <w:tr w:rsidR="00F60317" w:rsidRPr="006D5B30" w14:paraId="377D6DFC" w14:textId="77777777" w:rsidTr="00C524B7">
        <w:trPr>
          <w:trHeight w:val="296"/>
        </w:trPr>
        <w:tc>
          <w:tcPr>
            <w:tcW w:w="562" w:type="dxa"/>
            <w:vMerge w:val="restart"/>
          </w:tcPr>
          <w:p w14:paraId="76F820C7" w14:textId="5A8F75E7" w:rsidR="00F6031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280E7053" w14:textId="0032759B" w:rsidR="00F60317" w:rsidRPr="006D5B30" w:rsidRDefault="00F6031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Keluarga Katolik itu artinya keluarga yang beragama Katolik, memiliki iman Katolik, dan menjalankan ajaran-ajaran K</w:t>
            </w:r>
            <w:r w:rsidR="00A715EE" w:rsidRPr="006D5B30">
              <w:rPr>
                <w:rFonts w:ascii="Times New Roman" w:hAnsi="Times New Roman" w:cs="Times New Roman"/>
                <w:sz w:val="24"/>
                <w:szCs w:val="24"/>
                <w:lang w:val="sv-SE"/>
              </w:rPr>
              <w:t>ristus</w:t>
            </w:r>
            <w:r w:rsidRPr="006D5B30">
              <w:rPr>
                <w:rFonts w:ascii="Times New Roman" w:hAnsi="Times New Roman" w:cs="Times New Roman"/>
                <w:sz w:val="24"/>
                <w:szCs w:val="24"/>
                <w:lang w:val="sv-SE"/>
              </w:rPr>
              <w:t>. Selain itu, bagi saya keluarga merupakan sebuah panggilan untuk membangun Gereja kecil.</w:t>
            </w:r>
          </w:p>
        </w:tc>
        <w:tc>
          <w:tcPr>
            <w:tcW w:w="2770" w:type="dxa"/>
          </w:tcPr>
          <w:p w14:paraId="4CF7E7B5" w14:textId="35218DE6" w:rsidR="00F6031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man Katolik </w:t>
            </w:r>
          </w:p>
        </w:tc>
        <w:tc>
          <w:tcPr>
            <w:tcW w:w="1417" w:type="dxa"/>
          </w:tcPr>
          <w:p w14:paraId="5D80F680" w14:textId="6925FB18"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a</w:t>
            </w:r>
          </w:p>
        </w:tc>
      </w:tr>
      <w:tr w:rsidR="00F60317" w:rsidRPr="006D5B30" w14:paraId="5A64C070" w14:textId="77777777" w:rsidTr="00C524B7">
        <w:trPr>
          <w:trHeight w:val="54"/>
        </w:trPr>
        <w:tc>
          <w:tcPr>
            <w:tcW w:w="562" w:type="dxa"/>
            <w:vMerge/>
          </w:tcPr>
          <w:p w14:paraId="3795A06F"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3189" w:type="dxa"/>
            <w:vMerge/>
          </w:tcPr>
          <w:p w14:paraId="02389C8B"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2770" w:type="dxa"/>
          </w:tcPr>
          <w:p w14:paraId="50DA2848" w14:textId="69905FFE" w:rsidR="00F60317"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Yesus</w:t>
            </w:r>
          </w:p>
        </w:tc>
        <w:tc>
          <w:tcPr>
            <w:tcW w:w="1417" w:type="dxa"/>
          </w:tcPr>
          <w:p w14:paraId="5C483D4E" w14:textId="671428D3"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796FEC" w:rsidRPr="006D5B30">
              <w:rPr>
                <w:rFonts w:ascii="Times New Roman" w:hAnsi="Times New Roman" w:cs="Times New Roman"/>
                <w:sz w:val="24"/>
                <w:szCs w:val="24"/>
              </w:rPr>
              <w:t>d</w:t>
            </w:r>
          </w:p>
        </w:tc>
      </w:tr>
      <w:tr w:rsidR="00F60317" w:rsidRPr="006D5B30" w14:paraId="2B271E07" w14:textId="77777777" w:rsidTr="00A01FB3">
        <w:tc>
          <w:tcPr>
            <w:tcW w:w="562" w:type="dxa"/>
            <w:vMerge/>
          </w:tcPr>
          <w:p w14:paraId="49A8F231"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3189" w:type="dxa"/>
            <w:vMerge/>
          </w:tcPr>
          <w:p w14:paraId="71602A8C"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2770" w:type="dxa"/>
          </w:tcPr>
          <w:p w14:paraId="114D3A84" w14:textId="4950CC48" w:rsidR="00F6031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Komunitas Gereja </w:t>
            </w:r>
            <w:r w:rsidR="007807E0" w:rsidRPr="006D5B30">
              <w:rPr>
                <w:rFonts w:ascii="Times New Roman" w:hAnsi="Times New Roman" w:cs="Times New Roman"/>
                <w:sz w:val="24"/>
                <w:szCs w:val="24"/>
              </w:rPr>
              <w:t>terkecil</w:t>
            </w:r>
          </w:p>
        </w:tc>
        <w:tc>
          <w:tcPr>
            <w:tcW w:w="1417" w:type="dxa"/>
          </w:tcPr>
          <w:p w14:paraId="5ACAA4F4" w14:textId="72CAB348"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c</w:t>
            </w:r>
          </w:p>
        </w:tc>
      </w:tr>
      <w:tr w:rsidR="002C63FA" w:rsidRPr="006D5B30" w14:paraId="7B51A2EA" w14:textId="77777777" w:rsidTr="003B0484">
        <w:trPr>
          <w:trHeight w:val="2222"/>
        </w:trPr>
        <w:tc>
          <w:tcPr>
            <w:tcW w:w="562" w:type="dxa"/>
          </w:tcPr>
          <w:p w14:paraId="663612B7" w14:textId="1BF69DF9" w:rsidR="002C63FA" w:rsidRPr="006D5B30" w:rsidRDefault="002C63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tcPr>
          <w:p w14:paraId="4378DE42" w14:textId="5AFA87E6" w:rsidR="002C63FA" w:rsidRPr="006D5B30" w:rsidRDefault="002C63FA"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Arti keluarga Katolik itu kumpulan anggota keluarga yang seiman sebagai wujud persekutuan murid-murid Kristus. Seiman dalam artian satu kepercayaan dan satu Gereja.</w:t>
            </w:r>
          </w:p>
        </w:tc>
        <w:tc>
          <w:tcPr>
            <w:tcW w:w="2770" w:type="dxa"/>
          </w:tcPr>
          <w:p w14:paraId="0EF35369" w14:textId="6A06B374" w:rsidR="002C63FA" w:rsidRPr="006D5B30" w:rsidRDefault="002C63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man Katolik</w:t>
            </w:r>
          </w:p>
        </w:tc>
        <w:tc>
          <w:tcPr>
            <w:tcW w:w="1417" w:type="dxa"/>
          </w:tcPr>
          <w:p w14:paraId="27D396EC" w14:textId="3CDFEE88" w:rsidR="002C63FA" w:rsidRPr="006D5B30" w:rsidRDefault="002C63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r w:rsidR="00796FEC" w:rsidRPr="006D5B30">
              <w:rPr>
                <w:rFonts w:ascii="Times New Roman" w:hAnsi="Times New Roman" w:cs="Times New Roman"/>
                <w:sz w:val="24"/>
                <w:szCs w:val="24"/>
              </w:rPr>
              <w:t>a</w:t>
            </w:r>
          </w:p>
        </w:tc>
      </w:tr>
      <w:tr w:rsidR="00F60317" w:rsidRPr="006D5B30" w14:paraId="13973793" w14:textId="77777777" w:rsidTr="00C524B7">
        <w:trPr>
          <w:trHeight w:val="54"/>
        </w:trPr>
        <w:tc>
          <w:tcPr>
            <w:tcW w:w="562" w:type="dxa"/>
            <w:vMerge w:val="restart"/>
          </w:tcPr>
          <w:p w14:paraId="5E183EAB" w14:textId="16B34C52" w:rsidR="00F6031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63290474" w14:textId="35C0D210" w:rsidR="00F60317" w:rsidRPr="006D5B30" w:rsidRDefault="00F60317"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Keluarga Katolik itu artinya sebuah komunitas kecil yang terdiri dari istri saya dan anak-anak saya dan satu keluarga ini mengimani Tuhan Yesus.</w:t>
            </w:r>
          </w:p>
        </w:tc>
        <w:tc>
          <w:tcPr>
            <w:tcW w:w="2770" w:type="dxa"/>
          </w:tcPr>
          <w:p w14:paraId="379CCA48" w14:textId="0CD24AF1" w:rsidR="00F60317" w:rsidRPr="006D5B30" w:rsidRDefault="00F60317"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Komunitas Gereja </w:t>
            </w:r>
            <w:r w:rsidR="004A0156" w:rsidRPr="006D5B30">
              <w:rPr>
                <w:rFonts w:ascii="Times New Roman" w:hAnsi="Times New Roman" w:cs="Times New Roman"/>
                <w:sz w:val="24"/>
                <w:szCs w:val="24"/>
              </w:rPr>
              <w:t>ter</w:t>
            </w:r>
            <w:r w:rsidRPr="006D5B30">
              <w:rPr>
                <w:rFonts w:ascii="Times New Roman" w:hAnsi="Times New Roman" w:cs="Times New Roman"/>
                <w:sz w:val="24"/>
                <w:szCs w:val="24"/>
              </w:rPr>
              <w:t>kecil</w:t>
            </w:r>
          </w:p>
        </w:tc>
        <w:tc>
          <w:tcPr>
            <w:tcW w:w="1417" w:type="dxa"/>
          </w:tcPr>
          <w:p w14:paraId="1508F477" w14:textId="3A8A63AE"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c</w:t>
            </w:r>
          </w:p>
        </w:tc>
      </w:tr>
      <w:tr w:rsidR="00F60317" w:rsidRPr="006D5B30" w14:paraId="1D4073B7" w14:textId="77777777" w:rsidTr="00A01FB3">
        <w:tc>
          <w:tcPr>
            <w:tcW w:w="562" w:type="dxa"/>
            <w:vMerge/>
          </w:tcPr>
          <w:p w14:paraId="57D8FCE2"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3189" w:type="dxa"/>
            <w:vMerge/>
          </w:tcPr>
          <w:p w14:paraId="3A6A545A" w14:textId="77777777" w:rsidR="00F60317" w:rsidRPr="006D5B30" w:rsidRDefault="00F60317" w:rsidP="006C73C4">
            <w:pPr>
              <w:pStyle w:val="ListParagraph"/>
              <w:spacing w:line="276" w:lineRule="auto"/>
              <w:ind w:left="0"/>
              <w:jc w:val="both"/>
              <w:rPr>
                <w:rFonts w:ascii="Times New Roman" w:hAnsi="Times New Roman" w:cs="Times New Roman"/>
                <w:sz w:val="24"/>
                <w:szCs w:val="24"/>
              </w:rPr>
            </w:pPr>
          </w:p>
        </w:tc>
        <w:tc>
          <w:tcPr>
            <w:tcW w:w="2770" w:type="dxa"/>
          </w:tcPr>
          <w:p w14:paraId="1C32C9E7" w14:textId="0A87993E" w:rsidR="00F60317" w:rsidRPr="006D5B30" w:rsidRDefault="004A015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Yesus</w:t>
            </w:r>
          </w:p>
        </w:tc>
        <w:tc>
          <w:tcPr>
            <w:tcW w:w="1417" w:type="dxa"/>
          </w:tcPr>
          <w:p w14:paraId="63786826" w14:textId="3B2B9A68"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d</w:t>
            </w:r>
          </w:p>
        </w:tc>
      </w:tr>
      <w:tr w:rsidR="00F60317" w:rsidRPr="006D5B30" w14:paraId="5231D9F7" w14:textId="77777777" w:rsidTr="00C524B7">
        <w:trPr>
          <w:trHeight w:val="54"/>
        </w:trPr>
        <w:tc>
          <w:tcPr>
            <w:tcW w:w="562" w:type="dxa"/>
            <w:vMerge w:val="restart"/>
          </w:tcPr>
          <w:p w14:paraId="603F79C5" w14:textId="1061C2F2" w:rsidR="00F60317" w:rsidRPr="006D5B30" w:rsidRDefault="00F6031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7E2F6F27" w14:textId="109E573C" w:rsidR="00F60317" w:rsidRPr="006D5B30" w:rsidRDefault="00F60317"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Keluarga Katolik adalah suatu komunitas terkecil dari Gereja yang terdiri dari pribadi-pribadi yang beragama Katolik dan mempunyai tujuan yang sama yaitu untuk hidup berpedoman pada ajaran-ajaran Yesus.</w:t>
            </w:r>
          </w:p>
        </w:tc>
        <w:tc>
          <w:tcPr>
            <w:tcW w:w="2770" w:type="dxa"/>
          </w:tcPr>
          <w:p w14:paraId="7CC81D48" w14:textId="72F7EFA8" w:rsidR="00F60317" w:rsidRPr="006D5B30" w:rsidRDefault="00F60317"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Komunitas Gereja </w:t>
            </w:r>
            <w:r w:rsidR="004A0156" w:rsidRPr="006D5B30">
              <w:rPr>
                <w:rFonts w:ascii="Times New Roman" w:hAnsi="Times New Roman" w:cs="Times New Roman"/>
                <w:sz w:val="24"/>
                <w:szCs w:val="24"/>
              </w:rPr>
              <w:t>ter</w:t>
            </w:r>
            <w:r w:rsidRPr="006D5B30">
              <w:rPr>
                <w:rFonts w:ascii="Times New Roman" w:hAnsi="Times New Roman" w:cs="Times New Roman"/>
                <w:sz w:val="24"/>
                <w:szCs w:val="24"/>
              </w:rPr>
              <w:t>kecil</w:t>
            </w:r>
          </w:p>
        </w:tc>
        <w:tc>
          <w:tcPr>
            <w:tcW w:w="1417" w:type="dxa"/>
          </w:tcPr>
          <w:p w14:paraId="24184593" w14:textId="3A427287" w:rsidR="00F60317"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c</w:t>
            </w:r>
          </w:p>
        </w:tc>
      </w:tr>
      <w:tr w:rsidR="008341C5" w:rsidRPr="006D5B30" w14:paraId="7A7567B6" w14:textId="77777777" w:rsidTr="003B0484">
        <w:trPr>
          <w:trHeight w:val="645"/>
        </w:trPr>
        <w:tc>
          <w:tcPr>
            <w:tcW w:w="562" w:type="dxa"/>
            <w:vMerge/>
          </w:tcPr>
          <w:p w14:paraId="24C9A918" w14:textId="77777777" w:rsidR="008341C5" w:rsidRPr="006D5B30" w:rsidRDefault="008341C5" w:rsidP="006C73C4">
            <w:pPr>
              <w:pStyle w:val="ListParagraph"/>
              <w:spacing w:line="276" w:lineRule="auto"/>
              <w:ind w:left="0"/>
              <w:jc w:val="both"/>
              <w:rPr>
                <w:rFonts w:ascii="Times New Roman" w:hAnsi="Times New Roman" w:cs="Times New Roman"/>
                <w:sz w:val="24"/>
                <w:szCs w:val="24"/>
              </w:rPr>
            </w:pPr>
          </w:p>
        </w:tc>
        <w:tc>
          <w:tcPr>
            <w:tcW w:w="3189" w:type="dxa"/>
            <w:vMerge/>
          </w:tcPr>
          <w:p w14:paraId="6768C533" w14:textId="77777777" w:rsidR="008341C5" w:rsidRPr="006D5B30" w:rsidRDefault="008341C5" w:rsidP="006C73C4">
            <w:pPr>
              <w:pStyle w:val="ListParagraph"/>
              <w:spacing w:line="276" w:lineRule="auto"/>
              <w:ind w:left="0"/>
              <w:jc w:val="both"/>
              <w:rPr>
                <w:rFonts w:ascii="Times New Roman" w:hAnsi="Times New Roman" w:cs="Times New Roman"/>
                <w:sz w:val="24"/>
                <w:szCs w:val="24"/>
              </w:rPr>
            </w:pPr>
          </w:p>
        </w:tc>
        <w:tc>
          <w:tcPr>
            <w:tcW w:w="2770" w:type="dxa"/>
          </w:tcPr>
          <w:p w14:paraId="39621A4E" w14:textId="714998B1" w:rsidR="008341C5" w:rsidRPr="006D5B30" w:rsidRDefault="008341C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Yesus</w:t>
            </w:r>
          </w:p>
        </w:tc>
        <w:tc>
          <w:tcPr>
            <w:tcW w:w="1417" w:type="dxa"/>
          </w:tcPr>
          <w:p w14:paraId="039807F1" w14:textId="3835E4A6" w:rsidR="008341C5" w:rsidRPr="006D5B30" w:rsidRDefault="008341C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d</w:t>
            </w:r>
          </w:p>
        </w:tc>
      </w:tr>
    </w:tbl>
    <w:p w14:paraId="7A60CF81" w14:textId="77777777" w:rsidR="00A01FB3" w:rsidRPr="006D5B30" w:rsidRDefault="00A01FB3" w:rsidP="006C73C4">
      <w:pPr>
        <w:pStyle w:val="ListParagraph"/>
        <w:spacing w:after="0" w:line="480" w:lineRule="auto"/>
        <w:ind w:left="426"/>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D20A50" w:rsidRPr="006D5B30" w14:paraId="73E10E78" w14:textId="77777777" w:rsidTr="003B0484">
        <w:tc>
          <w:tcPr>
            <w:tcW w:w="7932" w:type="dxa"/>
            <w:gridSpan w:val="5"/>
          </w:tcPr>
          <w:p w14:paraId="3AD40C1A" w14:textId="77777777" w:rsidR="00D20A50" w:rsidRPr="006D5B30" w:rsidRDefault="00D20A50" w:rsidP="006C73C4">
            <w:pPr>
              <w:pStyle w:val="ListParagraph"/>
              <w:spacing w:line="276" w:lineRule="auto"/>
              <w:ind w:left="0"/>
              <w:jc w:val="center"/>
              <w:rPr>
                <w:rFonts w:ascii="Times New Roman" w:hAnsi="Times New Roman" w:cs="Times New Roman"/>
                <w:b/>
                <w:bCs/>
                <w:sz w:val="24"/>
                <w:szCs w:val="24"/>
              </w:rPr>
            </w:pPr>
            <w:bookmarkStart w:id="85" w:name="_Hlk200447714"/>
            <w:r w:rsidRPr="006D5B30">
              <w:rPr>
                <w:rFonts w:ascii="Times New Roman" w:hAnsi="Times New Roman" w:cs="Times New Roman"/>
                <w:b/>
                <w:bCs/>
                <w:sz w:val="24"/>
                <w:szCs w:val="24"/>
              </w:rPr>
              <w:t>Indeks</w:t>
            </w:r>
          </w:p>
        </w:tc>
      </w:tr>
      <w:tr w:rsidR="00D20A50" w:rsidRPr="006D5B30" w14:paraId="306772CA" w14:textId="77777777" w:rsidTr="003B0484">
        <w:tc>
          <w:tcPr>
            <w:tcW w:w="3261" w:type="dxa"/>
            <w:gridSpan w:val="2"/>
          </w:tcPr>
          <w:p w14:paraId="1BF5074F" w14:textId="77777777" w:rsidR="00D20A50" w:rsidRPr="006D5B30" w:rsidRDefault="00D20A50"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222622F7" w14:textId="77777777" w:rsidR="00D20A50" w:rsidRPr="006D5B30" w:rsidRDefault="00D20A50"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2C18193A" w14:textId="77777777" w:rsidR="00D20A50" w:rsidRPr="006D5B30" w:rsidRDefault="00D20A50"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338C8217" w14:textId="77777777" w:rsidR="00D20A50" w:rsidRPr="006D5B30" w:rsidRDefault="00D20A50"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D20A50" w:rsidRPr="006D5B30" w14:paraId="0CF35B21" w14:textId="77777777" w:rsidTr="003B0484">
        <w:tc>
          <w:tcPr>
            <w:tcW w:w="567" w:type="dxa"/>
          </w:tcPr>
          <w:p w14:paraId="0BAB7F56" w14:textId="61046E86"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a</w:t>
            </w:r>
          </w:p>
        </w:tc>
        <w:tc>
          <w:tcPr>
            <w:tcW w:w="2694" w:type="dxa"/>
          </w:tcPr>
          <w:p w14:paraId="4D40B273" w14:textId="3596D04B" w:rsidR="00D20A50" w:rsidRPr="006D5B30" w:rsidRDefault="00D20A50" w:rsidP="006C73C4">
            <w:pPr>
              <w:pStyle w:val="ListParagraph"/>
              <w:spacing w:line="276" w:lineRule="auto"/>
              <w:ind w:left="0"/>
              <w:rPr>
                <w:rFonts w:ascii="Times New Roman" w:hAnsi="Times New Roman" w:cs="Times New Roman"/>
                <w:b/>
                <w:bCs/>
                <w:sz w:val="24"/>
                <w:szCs w:val="24"/>
              </w:rPr>
            </w:pPr>
            <w:r w:rsidRPr="006D5B30">
              <w:rPr>
                <w:rFonts w:ascii="Times New Roman" w:hAnsi="Times New Roman" w:cs="Times New Roman"/>
                <w:sz w:val="24"/>
                <w:szCs w:val="24"/>
              </w:rPr>
              <w:t>Iman Katolik</w:t>
            </w:r>
          </w:p>
        </w:tc>
        <w:tc>
          <w:tcPr>
            <w:tcW w:w="1984" w:type="dxa"/>
          </w:tcPr>
          <w:p w14:paraId="460AC60F" w14:textId="0EF0CF15"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3, I4</w:t>
            </w:r>
            <w:r w:rsidR="00796FEC" w:rsidRPr="006D5B30">
              <w:rPr>
                <w:rFonts w:ascii="Times New Roman" w:hAnsi="Times New Roman" w:cs="Times New Roman"/>
                <w:sz w:val="24"/>
                <w:szCs w:val="24"/>
              </w:rPr>
              <w:t>, I5</w:t>
            </w:r>
          </w:p>
        </w:tc>
        <w:tc>
          <w:tcPr>
            <w:tcW w:w="1243" w:type="dxa"/>
          </w:tcPr>
          <w:p w14:paraId="265D16F3" w14:textId="7B11052D" w:rsidR="00D20A50"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p>
        </w:tc>
        <w:tc>
          <w:tcPr>
            <w:tcW w:w="1444" w:type="dxa"/>
          </w:tcPr>
          <w:p w14:paraId="5C463886" w14:textId="43A50312" w:rsidR="00D20A50" w:rsidRPr="006D5B30" w:rsidRDefault="00B2474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p>
        </w:tc>
      </w:tr>
      <w:tr w:rsidR="00D20A50" w:rsidRPr="006D5B30" w14:paraId="6F4465B5" w14:textId="77777777" w:rsidTr="003B0484">
        <w:tc>
          <w:tcPr>
            <w:tcW w:w="567" w:type="dxa"/>
          </w:tcPr>
          <w:p w14:paraId="6EFBAA6C" w14:textId="5E326771"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b</w:t>
            </w:r>
          </w:p>
        </w:tc>
        <w:tc>
          <w:tcPr>
            <w:tcW w:w="2694" w:type="dxa"/>
          </w:tcPr>
          <w:p w14:paraId="47C5DC3B" w14:textId="5A4B427B" w:rsidR="00D20A50" w:rsidRPr="006D5B30" w:rsidRDefault="00D20A50" w:rsidP="006C73C4">
            <w:pPr>
              <w:pStyle w:val="ListParagraph"/>
              <w:spacing w:line="276" w:lineRule="auto"/>
              <w:ind w:left="0"/>
              <w:rPr>
                <w:rFonts w:ascii="Times New Roman" w:hAnsi="Times New Roman" w:cs="Times New Roman"/>
                <w:b/>
                <w:bCs/>
                <w:sz w:val="24"/>
                <w:szCs w:val="24"/>
              </w:rPr>
            </w:pPr>
            <w:r w:rsidRPr="006D5B30">
              <w:rPr>
                <w:rFonts w:ascii="Times New Roman" w:hAnsi="Times New Roman" w:cs="Times New Roman"/>
                <w:sz w:val="24"/>
                <w:szCs w:val="24"/>
              </w:rPr>
              <w:t xml:space="preserve">Melaksanakan lima </w:t>
            </w:r>
            <w:r w:rsidR="00FB79D1" w:rsidRPr="006D5B30">
              <w:rPr>
                <w:rFonts w:ascii="Times New Roman" w:hAnsi="Times New Roman" w:cs="Times New Roman"/>
                <w:sz w:val="24"/>
                <w:szCs w:val="24"/>
              </w:rPr>
              <w:t>tugas</w:t>
            </w:r>
            <w:r w:rsidRPr="006D5B30">
              <w:rPr>
                <w:rFonts w:ascii="Times New Roman" w:hAnsi="Times New Roman" w:cs="Times New Roman"/>
                <w:sz w:val="24"/>
                <w:szCs w:val="24"/>
              </w:rPr>
              <w:t xml:space="preserve"> Gereja</w:t>
            </w:r>
          </w:p>
        </w:tc>
        <w:tc>
          <w:tcPr>
            <w:tcW w:w="1984" w:type="dxa"/>
          </w:tcPr>
          <w:p w14:paraId="0C9EABF6" w14:textId="46970F81" w:rsidR="00D20A50" w:rsidRPr="006D5B30" w:rsidRDefault="00D20A50"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I1, </w:t>
            </w:r>
            <w:r w:rsidR="00FB79D1" w:rsidRPr="006D5B30">
              <w:rPr>
                <w:rFonts w:ascii="Times New Roman" w:hAnsi="Times New Roman" w:cs="Times New Roman"/>
                <w:sz w:val="24"/>
                <w:szCs w:val="24"/>
              </w:rPr>
              <w:t>I2</w:t>
            </w:r>
          </w:p>
        </w:tc>
        <w:tc>
          <w:tcPr>
            <w:tcW w:w="1243" w:type="dxa"/>
          </w:tcPr>
          <w:p w14:paraId="3E37BEC1" w14:textId="5DD38529" w:rsidR="00D20A50" w:rsidRPr="006D5B30" w:rsidRDefault="008341C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7B9DC967" w14:textId="698D16A6" w:rsidR="00D20A50" w:rsidRPr="006D5B30" w:rsidRDefault="008341C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57</w:t>
            </w:r>
            <w:r w:rsidR="00B24745" w:rsidRPr="006D5B30">
              <w:rPr>
                <w:rFonts w:ascii="Times New Roman" w:hAnsi="Times New Roman" w:cs="Times New Roman"/>
                <w:sz w:val="24"/>
                <w:szCs w:val="24"/>
              </w:rPr>
              <w:t>%</w:t>
            </w:r>
          </w:p>
        </w:tc>
      </w:tr>
      <w:tr w:rsidR="00D20A50" w:rsidRPr="006D5B30" w14:paraId="4C5E22C6" w14:textId="77777777" w:rsidTr="003B0484">
        <w:tc>
          <w:tcPr>
            <w:tcW w:w="567" w:type="dxa"/>
          </w:tcPr>
          <w:p w14:paraId="2DFEC32C" w14:textId="689314DE"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c</w:t>
            </w:r>
          </w:p>
        </w:tc>
        <w:tc>
          <w:tcPr>
            <w:tcW w:w="2694" w:type="dxa"/>
          </w:tcPr>
          <w:p w14:paraId="2192308C" w14:textId="11E4BDD4" w:rsidR="00D20A50" w:rsidRPr="006D5B30" w:rsidRDefault="00D20A50" w:rsidP="006C73C4">
            <w:pPr>
              <w:pStyle w:val="ListParagraph"/>
              <w:spacing w:line="276" w:lineRule="auto"/>
              <w:ind w:left="0"/>
              <w:rPr>
                <w:rFonts w:ascii="Times New Roman" w:hAnsi="Times New Roman" w:cs="Times New Roman"/>
                <w:b/>
                <w:bCs/>
                <w:sz w:val="24"/>
                <w:szCs w:val="24"/>
              </w:rPr>
            </w:pPr>
            <w:r w:rsidRPr="006D5B30">
              <w:rPr>
                <w:rFonts w:ascii="Times New Roman" w:hAnsi="Times New Roman" w:cs="Times New Roman"/>
                <w:sz w:val="24"/>
                <w:szCs w:val="24"/>
              </w:rPr>
              <w:t xml:space="preserve">Komunitas Gereja </w:t>
            </w:r>
            <w:r w:rsidR="007807E0" w:rsidRPr="006D5B30">
              <w:rPr>
                <w:rFonts w:ascii="Times New Roman" w:hAnsi="Times New Roman" w:cs="Times New Roman"/>
                <w:sz w:val="24"/>
                <w:szCs w:val="24"/>
              </w:rPr>
              <w:t>ter</w:t>
            </w:r>
            <w:r w:rsidRPr="006D5B30">
              <w:rPr>
                <w:rFonts w:ascii="Times New Roman" w:hAnsi="Times New Roman" w:cs="Times New Roman"/>
                <w:sz w:val="24"/>
                <w:szCs w:val="24"/>
              </w:rPr>
              <w:t>kecil</w:t>
            </w:r>
          </w:p>
        </w:tc>
        <w:tc>
          <w:tcPr>
            <w:tcW w:w="1984" w:type="dxa"/>
          </w:tcPr>
          <w:p w14:paraId="005D423B" w14:textId="6830AFBD"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4, I6, I7</w:t>
            </w:r>
          </w:p>
        </w:tc>
        <w:tc>
          <w:tcPr>
            <w:tcW w:w="1243" w:type="dxa"/>
          </w:tcPr>
          <w:p w14:paraId="14C27CF8" w14:textId="694AFDAA" w:rsidR="00D20A50"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p>
        </w:tc>
        <w:tc>
          <w:tcPr>
            <w:tcW w:w="1444" w:type="dxa"/>
          </w:tcPr>
          <w:p w14:paraId="0440FE08" w14:textId="7794ED68" w:rsidR="00D20A50"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r w:rsidR="00D20A50" w:rsidRPr="006D5B30">
              <w:rPr>
                <w:rFonts w:ascii="Times New Roman" w:hAnsi="Times New Roman" w:cs="Times New Roman"/>
                <w:sz w:val="24"/>
                <w:szCs w:val="24"/>
              </w:rPr>
              <w:t>%</w:t>
            </w:r>
          </w:p>
        </w:tc>
      </w:tr>
      <w:tr w:rsidR="00D20A50" w:rsidRPr="006D5B30" w14:paraId="6481EFD9" w14:textId="77777777" w:rsidTr="003B0484">
        <w:tc>
          <w:tcPr>
            <w:tcW w:w="567" w:type="dxa"/>
          </w:tcPr>
          <w:p w14:paraId="5268D5DC" w14:textId="7367867D"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d</w:t>
            </w:r>
          </w:p>
        </w:tc>
        <w:tc>
          <w:tcPr>
            <w:tcW w:w="2694" w:type="dxa"/>
          </w:tcPr>
          <w:p w14:paraId="1AE1335D" w14:textId="51B728C3" w:rsidR="00D20A50" w:rsidRPr="006D5B30" w:rsidRDefault="004A015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Percaya kepada Yesus</w:t>
            </w:r>
          </w:p>
        </w:tc>
        <w:tc>
          <w:tcPr>
            <w:tcW w:w="1984" w:type="dxa"/>
          </w:tcPr>
          <w:p w14:paraId="4C7C337A" w14:textId="0A539FD8" w:rsidR="00D20A50" w:rsidRPr="006D5B30" w:rsidRDefault="00D20A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2, </w:t>
            </w:r>
            <w:r w:rsidR="004A0156" w:rsidRPr="006D5B30">
              <w:rPr>
                <w:rFonts w:ascii="Times New Roman" w:hAnsi="Times New Roman" w:cs="Times New Roman"/>
                <w:sz w:val="24"/>
                <w:szCs w:val="24"/>
              </w:rPr>
              <w:t>I3, I4</w:t>
            </w:r>
            <w:r w:rsidRPr="006D5B30">
              <w:rPr>
                <w:rFonts w:ascii="Times New Roman" w:hAnsi="Times New Roman" w:cs="Times New Roman"/>
                <w:sz w:val="24"/>
                <w:szCs w:val="24"/>
              </w:rPr>
              <w:t>, I6, I7</w:t>
            </w:r>
          </w:p>
        </w:tc>
        <w:tc>
          <w:tcPr>
            <w:tcW w:w="1243" w:type="dxa"/>
          </w:tcPr>
          <w:p w14:paraId="53CFAE1B" w14:textId="231E653A" w:rsidR="00D20A50"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61571307" w14:textId="3F5A43BE" w:rsidR="00D20A50" w:rsidRPr="006D5B30" w:rsidRDefault="00796F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r w:rsidR="00D20A50" w:rsidRPr="006D5B30">
              <w:rPr>
                <w:rFonts w:ascii="Times New Roman" w:hAnsi="Times New Roman" w:cs="Times New Roman"/>
                <w:sz w:val="24"/>
                <w:szCs w:val="24"/>
              </w:rPr>
              <w:t>%</w:t>
            </w:r>
          </w:p>
        </w:tc>
      </w:tr>
      <w:bookmarkEnd w:id="84"/>
      <w:bookmarkEnd w:id="85"/>
    </w:tbl>
    <w:p w14:paraId="3B1B55FE" w14:textId="0BDA7F36" w:rsidR="00D20A50" w:rsidRPr="006D5B30" w:rsidRDefault="00D20A50" w:rsidP="006C73C4">
      <w:pPr>
        <w:spacing w:after="0" w:line="480" w:lineRule="auto"/>
        <w:jc w:val="both"/>
        <w:rPr>
          <w:rFonts w:ascii="Times New Roman" w:hAnsi="Times New Roman" w:cs="Times New Roman"/>
          <w:sz w:val="24"/>
          <w:szCs w:val="24"/>
        </w:rPr>
      </w:pPr>
    </w:p>
    <w:p w14:paraId="5781B117" w14:textId="2E860E94" w:rsidR="005A3C29" w:rsidRPr="006D5B30" w:rsidRDefault="004A0156" w:rsidP="006C73C4">
      <w:pPr>
        <w:spacing w:after="0" w:line="480" w:lineRule="auto"/>
        <w:ind w:right="-1"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tentang pemahaman informan mengenai arti keluarga Katolik menunjukkan bahwa </w:t>
      </w:r>
      <w:r w:rsidR="00796FEC"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xml:space="preserve"> (</w:t>
      </w:r>
      <w:r w:rsidR="00796FEC" w:rsidRPr="006D5B30">
        <w:rPr>
          <w:rFonts w:ascii="Times New Roman" w:hAnsi="Times New Roman" w:cs="Times New Roman"/>
          <w:sz w:val="24"/>
          <w:szCs w:val="24"/>
          <w:lang w:val="sv-SE"/>
        </w:rPr>
        <w:t>71,42</w:t>
      </w:r>
      <w:r w:rsidRPr="006D5B30">
        <w:rPr>
          <w:rFonts w:ascii="Times New Roman" w:hAnsi="Times New Roman" w:cs="Times New Roman"/>
          <w:sz w:val="24"/>
          <w:szCs w:val="24"/>
          <w:lang w:val="sv-SE"/>
        </w:rPr>
        <w:t xml:space="preserve">%) informan yaitu </w:t>
      </w:r>
      <w:r w:rsidR="005A3C29" w:rsidRPr="006D5B30">
        <w:rPr>
          <w:rFonts w:ascii="Times New Roman" w:hAnsi="Times New Roman" w:cs="Times New Roman"/>
          <w:sz w:val="24"/>
          <w:szCs w:val="24"/>
          <w:lang w:val="sv-SE"/>
        </w:rPr>
        <w:t>I2, I3, I4,</w:t>
      </w:r>
      <w:r w:rsidR="00796FEC" w:rsidRPr="006D5B30">
        <w:rPr>
          <w:rFonts w:ascii="Times New Roman" w:hAnsi="Times New Roman" w:cs="Times New Roman"/>
          <w:sz w:val="24"/>
          <w:szCs w:val="24"/>
          <w:lang w:val="sv-SE"/>
        </w:rPr>
        <w:t xml:space="preserve"> </w:t>
      </w:r>
      <w:r w:rsidR="005A3C29" w:rsidRPr="006D5B30">
        <w:rPr>
          <w:rFonts w:ascii="Times New Roman" w:hAnsi="Times New Roman" w:cs="Times New Roman"/>
          <w:sz w:val="24"/>
          <w:szCs w:val="24"/>
          <w:lang w:val="sv-SE"/>
        </w:rPr>
        <w:t xml:space="preserve">I6, </w:t>
      </w:r>
      <w:r w:rsidR="002C63FA" w:rsidRPr="006D5B30">
        <w:rPr>
          <w:rFonts w:ascii="Times New Roman" w:hAnsi="Times New Roman" w:cs="Times New Roman"/>
          <w:sz w:val="24"/>
          <w:szCs w:val="24"/>
          <w:lang w:val="sv-SE"/>
        </w:rPr>
        <w:t xml:space="preserve">dan </w:t>
      </w:r>
      <w:r w:rsidR="005A3C29" w:rsidRPr="006D5B30">
        <w:rPr>
          <w:rFonts w:ascii="Times New Roman" w:hAnsi="Times New Roman" w:cs="Times New Roman"/>
          <w:sz w:val="24"/>
          <w:szCs w:val="24"/>
          <w:lang w:val="sv-SE"/>
        </w:rPr>
        <w:t>I7 berpendapat bahwa keluarga Katolik adalah keluarga yang percaya kepada Yesus. Terkait hal ini, I2 mengatakan</w:t>
      </w:r>
      <w:r w:rsidR="0090433A" w:rsidRPr="006D5B30">
        <w:rPr>
          <w:rFonts w:ascii="Times New Roman" w:hAnsi="Times New Roman" w:cs="Times New Roman"/>
          <w:sz w:val="24"/>
          <w:szCs w:val="24"/>
          <w:lang w:val="sv-SE"/>
        </w:rPr>
        <w:t xml:space="preserve"> bahwa k</w:t>
      </w:r>
      <w:r w:rsidR="005A3C29" w:rsidRPr="006D5B30">
        <w:rPr>
          <w:rFonts w:ascii="Times New Roman" w:hAnsi="Times New Roman" w:cs="Times New Roman"/>
          <w:sz w:val="24"/>
          <w:szCs w:val="24"/>
          <w:lang w:val="sv-SE"/>
        </w:rPr>
        <w:t xml:space="preserve">eluarga Katolik adalah sebuah </w:t>
      </w:r>
      <w:r w:rsidR="0090433A" w:rsidRPr="006D5B30">
        <w:rPr>
          <w:rFonts w:ascii="Times New Roman" w:hAnsi="Times New Roman" w:cs="Times New Roman"/>
          <w:sz w:val="24"/>
          <w:szCs w:val="24"/>
          <w:lang w:val="sv-SE"/>
        </w:rPr>
        <w:t xml:space="preserve">keluarga yang mengakui </w:t>
      </w:r>
      <w:r w:rsidR="005A3C29" w:rsidRPr="006D5B30">
        <w:rPr>
          <w:rFonts w:ascii="Times New Roman" w:hAnsi="Times New Roman" w:cs="Times New Roman"/>
          <w:sz w:val="24"/>
          <w:szCs w:val="24"/>
          <w:lang w:val="sv-SE"/>
        </w:rPr>
        <w:t>dan percaya bahwa Yesus Kristus adalah Sang Penyelamat, Raja diatas segala Raja</w:t>
      </w:r>
      <w:r w:rsidR="0090433A" w:rsidRPr="006D5B30">
        <w:rPr>
          <w:rFonts w:ascii="Times New Roman" w:hAnsi="Times New Roman" w:cs="Times New Roman"/>
          <w:sz w:val="24"/>
          <w:szCs w:val="24"/>
          <w:lang w:val="sv-SE"/>
        </w:rPr>
        <w:t xml:space="preserve">. </w:t>
      </w:r>
      <w:r w:rsidR="005A3C29" w:rsidRPr="006D5B30">
        <w:rPr>
          <w:rFonts w:ascii="Times New Roman" w:hAnsi="Times New Roman" w:cs="Times New Roman"/>
          <w:sz w:val="24"/>
          <w:szCs w:val="24"/>
          <w:lang w:val="sv-SE"/>
        </w:rPr>
        <w:t>Selanjutnya, I4 mengatakan</w:t>
      </w:r>
      <w:r w:rsidR="0090433A" w:rsidRPr="006D5B30">
        <w:rPr>
          <w:rFonts w:ascii="Times New Roman" w:hAnsi="Times New Roman" w:cs="Times New Roman"/>
          <w:sz w:val="24"/>
          <w:szCs w:val="24"/>
          <w:lang w:val="sv-SE"/>
        </w:rPr>
        <w:t xml:space="preserve"> bahwa k</w:t>
      </w:r>
      <w:r w:rsidR="005A3C29" w:rsidRPr="006D5B30">
        <w:rPr>
          <w:rFonts w:ascii="Times New Roman" w:hAnsi="Times New Roman" w:cs="Times New Roman"/>
          <w:sz w:val="24"/>
          <w:szCs w:val="24"/>
          <w:lang w:val="sv-SE"/>
        </w:rPr>
        <w:t>eluarga Katolik artinya keluarga yang ber</w:t>
      </w:r>
      <w:r w:rsidR="0090433A" w:rsidRPr="006D5B30">
        <w:rPr>
          <w:rFonts w:ascii="Times New Roman" w:hAnsi="Times New Roman" w:cs="Times New Roman"/>
          <w:sz w:val="24"/>
          <w:szCs w:val="24"/>
          <w:lang w:val="sv-SE"/>
        </w:rPr>
        <w:t>iman kepada Yesus dan menjalankan ajaran-ajaran Yesus Kristus.</w:t>
      </w:r>
      <w:r w:rsidR="005A3C29" w:rsidRPr="006D5B30">
        <w:rPr>
          <w:rFonts w:ascii="Times New Roman" w:hAnsi="Times New Roman" w:cs="Times New Roman"/>
          <w:sz w:val="24"/>
          <w:szCs w:val="24"/>
          <w:lang w:val="sv-SE"/>
        </w:rPr>
        <w:t xml:space="preserve"> </w:t>
      </w:r>
      <w:r w:rsidR="0090433A" w:rsidRPr="006D5B30">
        <w:rPr>
          <w:rFonts w:ascii="Times New Roman" w:hAnsi="Times New Roman" w:cs="Times New Roman"/>
          <w:sz w:val="24"/>
          <w:szCs w:val="24"/>
          <w:lang w:val="sv-SE"/>
        </w:rPr>
        <w:t>Terakhir</w:t>
      </w:r>
      <w:r w:rsidR="005A3C29" w:rsidRPr="006D5B30">
        <w:rPr>
          <w:rFonts w:ascii="Times New Roman" w:hAnsi="Times New Roman" w:cs="Times New Roman"/>
          <w:sz w:val="24"/>
          <w:szCs w:val="24"/>
          <w:lang w:val="sv-SE"/>
        </w:rPr>
        <w:t>, I6 mengatakan</w:t>
      </w:r>
      <w:r w:rsidR="0090433A" w:rsidRPr="006D5B30">
        <w:rPr>
          <w:rFonts w:ascii="Times New Roman" w:hAnsi="Times New Roman" w:cs="Times New Roman"/>
          <w:sz w:val="24"/>
          <w:szCs w:val="24"/>
          <w:lang w:val="sv-SE"/>
        </w:rPr>
        <w:t xml:space="preserve"> bahwa k</w:t>
      </w:r>
      <w:r w:rsidR="005A3C29" w:rsidRPr="006D5B30">
        <w:rPr>
          <w:rFonts w:ascii="Times New Roman" w:hAnsi="Times New Roman" w:cs="Times New Roman"/>
          <w:sz w:val="24"/>
          <w:szCs w:val="24"/>
          <w:lang w:val="sv-SE"/>
        </w:rPr>
        <w:t>eluarga</w:t>
      </w:r>
      <w:r w:rsidR="0090433A" w:rsidRPr="006D5B30">
        <w:rPr>
          <w:rFonts w:ascii="Times New Roman" w:hAnsi="Times New Roman" w:cs="Times New Roman"/>
          <w:sz w:val="24"/>
          <w:szCs w:val="24"/>
          <w:lang w:val="sv-SE"/>
        </w:rPr>
        <w:t xml:space="preserve"> Katolik ialah keluarga yang diimani dan menjalankan ajaran Yesus Kristus</w:t>
      </w:r>
      <w:r w:rsidR="005A3C29" w:rsidRPr="006D5B30">
        <w:rPr>
          <w:rFonts w:ascii="Times New Roman" w:hAnsi="Times New Roman" w:cs="Times New Roman"/>
          <w:sz w:val="24"/>
          <w:szCs w:val="24"/>
          <w:lang w:val="sv-SE"/>
        </w:rPr>
        <w:t>.</w:t>
      </w:r>
    </w:p>
    <w:p w14:paraId="43348F3A" w14:textId="68E6781E" w:rsidR="005A3C29" w:rsidRPr="006D5B30" w:rsidRDefault="005A3C29" w:rsidP="006C73C4">
      <w:pPr>
        <w:spacing w:after="0" w:line="480" w:lineRule="auto"/>
        <w:ind w:right="-1" w:firstLine="709"/>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2C63FA" w:rsidRPr="006D5B30">
        <w:rPr>
          <w:rFonts w:ascii="Times New Roman" w:hAnsi="Times New Roman" w:cs="Times New Roman"/>
          <w:sz w:val="24"/>
          <w:szCs w:val="24"/>
          <w:lang w:val="sv-SE"/>
        </w:rPr>
        <w:t>, maka</w:t>
      </w:r>
      <w:r w:rsidRPr="006D5B30">
        <w:rPr>
          <w:rFonts w:ascii="Times New Roman" w:hAnsi="Times New Roman" w:cs="Times New Roman"/>
          <w:sz w:val="24"/>
          <w:szCs w:val="24"/>
          <w:lang w:val="sv-SE"/>
        </w:rPr>
        <w:t xml:space="preserve"> dapat dikatakan bahwa keluarga Katolik adalah keluarga </w:t>
      </w:r>
      <w:r w:rsidR="00CA6C87" w:rsidRPr="006D5B30">
        <w:rPr>
          <w:rFonts w:ascii="Times New Roman" w:hAnsi="Times New Roman" w:cs="Times New Roman"/>
          <w:sz w:val="24"/>
          <w:szCs w:val="24"/>
          <w:lang w:val="sv-SE"/>
        </w:rPr>
        <w:t xml:space="preserve">dimana setiap anggotanya </w:t>
      </w:r>
      <w:r w:rsidRPr="006D5B30">
        <w:rPr>
          <w:rFonts w:ascii="Times New Roman" w:hAnsi="Times New Roman" w:cs="Times New Roman"/>
          <w:sz w:val="24"/>
          <w:szCs w:val="24"/>
          <w:lang w:val="sv-SE"/>
        </w:rPr>
        <w:t>percaya kepada Yesus</w:t>
      </w:r>
      <w:r w:rsidR="0090433A" w:rsidRPr="006D5B30">
        <w:rPr>
          <w:rFonts w:ascii="Times New Roman" w:hAnsi="Times New Roman" w:cs="Times New Roman"/>
          <w:sz w:val="24"/>
          <w:szCs w:val="24"/>
          <w:lang w:val="sv-SE"/>
        </w:rPr>
        <w:t xml:space="preserve"> dan menjalankan ajaran Yesus Kristus</w:t>
      </w:r>
      <w:r w:rsidRPr="006D5B30">
        <w:rPr>
          <w:rFonts w:ascii="Times New Roman" w:hAnsi="Times New Roman" w:cs="Times New Roman"/>
          <w:sz w:val="24"/>
          <w:szCs w:val="24"/>
          <w:lang w:val="sv-SE"/>
        </w:rPr>
        <w:t xml:space="preserve">. </w:t>
      </w:r>
      <w:r w:rsidR="003D6008"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bc0lhoi2","properties":{"formattedCitation":"(Dewantara, 2011)","plainCitation":"(Dewantara, 2011)","dontUpdate":true,"noteIndex":0},"citationItems":[{"id":71,"uris":["http://zotero.org/users/local/UiSBHLCM/items/VH36XDMD"],"itemData":{"id":71,"type":"article-journal","abstract":"The Book of Proverbs is a book in both the Tanakh (Judaism), and the Old Testament (Christianity). The book contains some of the most important teaching and instructions in each of their respective Religions. Most scholars believe that Solomon was the writer of at least part of the book Other authors are mentioned as well, but these references are missing in the Greek Septuagint. The Septuagint sees King Solomon as the author of the whole Book of Proverbs This paper will punctuate the option for Christian family to apply Proverbs in family catechesis. Christian family must be helped in according to preach the value of faith. Teaching with Proverbs that influenced by any parents may be the effective evangelization.","container-title":"JPAK: Jurnal Pendidikan Agama Katolik","DOI":"10.34150/jpak.v6i3.153","ISSN":"2655-7665","issue":"3","language":"en","license":"Copyright (c)","note":"number: 3","page":"101-111","source":"ejournal.widyayuwana.ac.id","title":"Mempromosikan Amsal Dalam Katekese Keluarga","volume":"6","author":[{"family":"Dewantara","given":"Agustinus Wisnu"}],"issued":{"date-parts":[["2011"]]}}}],"schema":"https://github.com/citation-style-language/schema/raw/master/csl-citation.json"} </w:instrText>
      </w:r>
      <w:r w:rsidR="003D6008" w:rsidRPr="006D5B30">
        <w:rPr>
          <w:rFonts w:ascii="Times New Roman" w:hAnsi="Times New Roman" w:cs="Times New Roman"/>
          <w:sz w:val="24"/>
          <w:szCs w:val="24"/>
        </w:rPr>
        <w:fldChar w:fldCharType="separate"/>
      </w:r>
      <w:r w:rsidR="003D6008" w:rsidRPr="006D5B30">
        <w:rPr>
          <w:rFonts w:ascii="Times New Roman" w:hAnsi="Times New Roman" w:cs="Times New Roman"/>
          <w:sz w:val="24"/>
          <w:lang w:val="sv-SE"/>
        </w:rPr>
        <w:t>Dewantara (2011:103)</w:t>
      </w:r>
      <w:r w:rsidR="003D6008" w:rsidRPr="006D5B30">
        <w:rPr>
          <w:rFonts w:ascii="Times New Roman" w:hAnsi="Times New Roman" w:cs="Times New Roman"/>
          <w:sz w:val="24"/>
          <w:szCs w:val="24"/>
        </w:rPr>
        <w:fldChar w:fldCharType="end"/>
      </w:r>
      <w:r w:rsidR="003D6008" w:rsidRPr="006D5B30">
        <w:rPr>
          <w:rFonts w:ascii="Times New Roman" w:hAnsi="Times New Roman" w:cs="Times New Roman"/>
          <w:sz w:val="24"/>
          <w:szCs w:val="24"/>
          <w:lang w:val="sv-SE"/>
        </w:rPr>
        <w:t xml:space="preserve"> mengatakan bahwa </w:t>
      </w:r>
      <w:r w:rsidR="00305AE1" w:rsidRPr="006D5B30">
        <w:rPr>
          <w:rFonts w:ascii="Times New Roman" w:hAnsi="Times New Roman" w:cs="Times New Roman"/>
          <w:sz w:val="24"/>
          <w:szCs w:val="24"/>
          <w:lang w:val="sv-SE"/>
        </w:rPr>
        <w:t xml:space="preserve">keluarga-keluarga Katolik </w:t>
      </w:r>
      <w:r w:rsidR="00CA6C87" w:rsidRPr="006D5B30">
        <w:rPr>
          <w:rFonts w:ascii="Times New Roman" w:hAnsi="Times New Roman" w:cs="Times New Roman"/>
          <w:sz w:val="24"/>
          <w:szCs w:val="24"/>
          <w:lang w:val="sv-SE"/>
        </w:rPr>
        <w:t xml:space="preserve">dapat disebut sebagai </w:t>
      </w:r>
      <w:r w:rsidR="00305AE1" w:rsidRPr="006D5B30">
        <w:rPr>
          <w:rFonts w:ascii="Times New Roman" w:hAnsi="Times New Roman" w:cs="Times New Roman"/>
          <w:sz w:val="24"/>
          <w:szCs w:val="24"/>
          <w:lang w:val="sv-SE"/>
        </w:rPr>
        <w:t xml:space="preserve">“komunitas mistik” </w:t>
      </w:r>
      <w:r w:rsidR="00CA6C87" w:rsidRPr="006D5B30">
        <w:rPr>
          <w:rFonts w:ascii="Times New Roman" w:hAnsi="Times New Roman" w:cs="Times New Roman"/>
          <w:sz w:val="24"/>
          <w:szCs w:val="24"/>
          <w:lang w:val="sv-SE"/>
        </w:rPr>
        <w:t>karena</w:t>
      </w:r>
      <w:r w:rsidR="00305AE1" w:rsidRPr="006D5B30">
        <w:rPr>
          <w:rFonts w:ascii="Times New Roman" w:hAnsi="Times New Roman" w:cs="Times New Roman"/>
          <w:sz w:val="24"/>
          <w:szCs w:val="24"/>
          <w:lang w:val="sv-SE"/>
        </w:rPr>
        <w:t xml:space="preserve"> doa dan iman</w:t>
      </w:r>
      <w:r w:rsidR="00CA6C87" w:rsidRPr="006D5B30">
        <w:rPr>
          <w:rFonts w:ascii="Times New Roman" w:hAnsi="Times New Roman" w:cs="Times New Roman"/>
          <w:sz w:val="24"/>
          <w:szCs w:val="24"/>
          <w:lang w:val="sv-SE"/>
        </w:rPr>
        <w:t>nya</w:t>
      </w:r>
      <w:r w:rsidR="00305AE1" w:rsidRPr="006D5B30">
        <w:rPr>
          <w:rFonts w:ascii="Times New Roman" w:hAnsi="Times New Roman" w:cs="Times New Roman"/>
          <w:sz w:val="24"/>
          <w:szCs w:val="24"/>
          <w:lang w:val="sv-SE"/>
        </w:rPr>
        <w:t xml:space="preserve"> akan Yesus menjadi landasan hidup harian mereka. </w:t>
      </w:r>
      <w:r w:rsidR="00C6254C"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qvhigpwd","properties":{"formattedCitation":"(Berkasa et al., 2021)","plainCitation":"(Berkasa et al., 2021)","dontUpdate":true,"noteIndex":0},"citationItems":[{"id":73,"uris":["http://zotero.org/users/local/UiSBHLCM/items/2KEUTDJB"],"itemData":{"id":73,"type":"article-journal","abstract":"Judul skripsi ini diangkat untuk mendeskripsikan pelaksanaan pastoral kunjungan keluarga sebagai upaya pembinaan iman umat dalam keluarga Katolik. Melalui studi ini, diharapkan model pastoral kunjungan keluarga menjadi salah satu sarana untuk mengembangkan iman umat serta dapat membantu umat dalam mengatasi masalah hidup. Berdasarkan pengamatan penulis, keluarga Katolik mengalami sikap tanggungjawab yang semakin memudar terhadap nilai-nilai hidup kolektif dan kepentingan bersama. Individualisme juga telah membentuk pribadi mereka menjadi semakin tertutup bagi kepentingan sesama, serta semakin minimnya sikap solider. Disamping itu, keluarga Katolik juga menghadapi banyak tantangan berkenaan&amp;nbsp;&amp;nbsp; dengan&amp;nbsp;&amp;nbsp; kemajuan&amp;nbsp;&amp;nbsp; teknologi&amp;nbsp;&amp;nbsp; dan&amp;nbsp;&amp;nbsp; arus&amp;nbsp;&amp;nbsp; globalisasi&amp;nbsp;&amp;nbsp; yang&amp;nbsp;&amp;nbsp; telah melunturkan nilai-nilai luhur tradisional. Penelitian ini menggunakan metode studi pustaka, dengan mengumpulkan informasi melalui buku-buku, ensiklopedia, jurnal, artikel, dokumen, serta penelitian-penelitian yang relevan dengan judul ini. Hasil&amp;nbsp; dari&amp;nbsp; penelitian&amp;nbsp; ini,&amp;nbsp; disimpulkan&amp;nbsp; bahwa&amp;nbsp; perlunya&amp;nbsp;&amp;nbsp;&amp;nbsp;&amp;nbsp; pastoral&amp;nbsp; kunjungan keluarga untuk pembinaan iman umat dalam keluarga Katolik dewasa ini. Melalui pastoral&amp;nbsp;&amp;nbsp; kunjungan&amp;nbsp;&amp;nbsp; keluarga&amp;nbsp;&amp;nbsp; ini,&amp;nbsp;&amp;nbsp; keluarga-keluarga&amp;nbsp;&amp;nbsp; Katolik&amp;nbsp;&amp;nbsp; disapa&amp;nbsp;&amp;nbsp; dan diperhatikan oleh Gereja. Dengan demikian, keluarga-keluarga Katolik dapat merasakan kasih dan perhatian Allah melalui orang yang mengujungi mereka, sehingga iman mereka semakin diteguhkan.","container-title":"Sepakat : Jurnal Pastoral Kateketik","DOI":"10.58374/sepakat.v7i1.43","ISSN":"2541-0881","issue":"1","language":"en","license":"Copyright (c) 2021 Sepakat : Jurnal Pastoral Kateketik","note":"number: 1","page":"57-71","source":"ejurnal.stipas.ac.id","title":"Pastoral Kunjungan Keluarga Sebagai Upaya Pembinaan Iman Umat Dalam Keluarga Katolik","volume":"7","author":[{"family":"Berkasa","given":"Leonarda"},{"family":"Adinuhgra","given":"Silvester"},{"family":"Maria","given":"Paulina"}],"issued":{"date-parts":[["2021",5,22]]}}}],"schema":"https://github.com/citation-style-language/schema/raw/master/csl-citation.json"} </w:instrText>
      </w:r>
      <w:r w:rsidR="00C6254C" w:rsidRPr="006D5B30">
        <w:rPr>
          <w:rFonts w:ascii="Times New Roman" w:hAnsi="Times New Roman" w:cs="Times New Roman"/>
          <w:sz w:val="24"/>
          <w:szCs w:val="24"/>
        </w:rPr>
        <w:fldChar w:fldCharType="separate"/>
      </w:r>
      <w:r w:rsidR="00C6254C" w:rsidRPr="006D5B30">
        <w:rPr>
          <w:rFonts w:ascii="Times New Roman" w:hAnsi="Times New Roman" w:cs="Times New Roman"/>
          <w:sz w:val="24"/>
          <w:lang w:val="sv-SE"/>
        </w:rPr>
        <w:t>Berkasa dkk (2021:65)</w:t>
      </w:r>
      <w:r w:rsidR="00C6254C" w:rsidRPr="006D5B30">
        <w:rPr>
          <w:rFonts w:ascii="Times New Roman" w:hAnsi="Times New Roman" w:cs="Times New Roman"/>
          <w:sz w:val="24"/>
          <w:szCs w:val="24"/>
        </w:rPr>
        <w:fldChar w:fldCharType="end"/>
      </w:r>
      <w:r w:rsidR="00C6254C" w:rsidRPr="006D5B30">
        <w:rPr>
          <w:rFonts w:ascii="Times New Roman" w:hAnsi="Times New Roman" w:cs="Times New Roman"/>
          <w:sz w:val="24"/>
          <w:szCs w:val="24"/>
          <w:lang w:val="sv-SE"/>
        </w:rPr>
        <w:t xml:space="preserve"> mengatakan bahwa keluarga</w:t>
      </w:r>
      <w:r w:rsidR="0060323B" w:rsidRPr="006D5B30">
        <w:rPr>
          <w:rFonts w:ascii="Times New Roman" w:hAnsi="Times New Roman" w:cs="Times New Roman"/>
          <w:sz w:val="24"/>
          <w:szCs w:val="24"/>
          <w:lang w:val="sv-SE"/>
        </w:rPr>
        <w:t xml:space="preserve"> Katolik merupakan keluarga yang senantiasa memelihara</w:t>
      </w:r>
      <w:r w:rsidR="0090433A" w:rsidRPr="006D5B30">
        <w:rPr>
          <w:rFonts w:ascii="Times New Roman" w:hAnsi="Times New Roman" w:cs="Times New Roman"/>
          <w:sz w:val="24"/>
          <w:szCs w:val="24"/>
          <w:lang w:val="sv-SE"/>
        </w:rPr>
        <w:t xml:space="preserve">, </w:t>
      </w:r>
      <w:r w:rsidR="0060323B" w:rsidRPr="006D5B30">
        <w:rPr>
          <w:rFonts w:ascii="Times New Roman" w:hAnsi="Times New Roman" w:cs="Times New Roman"/>
          <w:sz w:val="24"/>
          <w:szCs w:val="24"/>
          <w:lang w:val="sv-SE"/>
        </w:rPr>
        <w:t>mengembangkan</w:t>
      </w:r>
      <w:r w:rsidR="004D133C" w:rsidRPr="006D5B30">
        <w:rPr>
          <w:rFonts w:ascii="Times New Roman" w:hAnsi="Times New Roman" w:cs="Times New Roman"/>
          <w:sz w:val="24"/>
          <w:szCs w:val="24"/>
          <w:lang w:val="sv-SE"/>
        </w:rPr>
        <w:t>, dan menghayati</w:t>
      </w:r>
      <w:r w:rsidR="0090433A" w:rsidRPr="006D5B30">
        <w:rPr>
          <w:rFonts w:ascii="Times New Roman" w:hAnsi="Times New Roman" w:cs="Times New Roman"/>
          <w:sz w:val="24"/>
          <w:szCs w:val="24"/>
          <w:lang w:val="sv-SE"/>
        </w:rPr>
        <w:t xml:space="preserve"> </w:t>
      </w:r>
      <w:r w:rsidR="0060323B" w:rsidRPr="006D5B30">
        <w:rPr>
          <w:rFonts w:ascii="Times New Roman" w:hAnsi="Times New Roman" w:cs="Times New Roman"/>
          <w:sz w:val="24"/>
          <w:szCs w:val="24"/>
          <w:lang w:val="sv-SE"/>
        </w:rPr>
        <w:t xml:space="preserve">imannya akan Allah </w:t>
      </w:r>
      <w:r w:rsidR="004D133C" w:rsidRPr="006D5B30">
        <w:rPr>
          <w:rFonts w:ascii="Times New Roman" w:hAnsi="Times New Roman" w:cs="Times New Roman"/>
          <w:sz w:val="24"/>
          <w:szCs w:val="24"/>
          <w:lang w:val="sv-SE"/>
        </w:rPr>
        <w:t xml:space="preserve">dalam diri Yesus Kristus. </w:t>
      </w:r>
      <w:r w:rsidR="00C6254C" w:rsidRPr="006D5B30">
        <w:rPr>
          <w:rFonts w:ascii="Times New Roman" w:hAnsi="Times New Roman" w:cs="Times New Roman"/>
          <w:sz w:val="24"/>
          <w:szCs w:val="24"/>
          <w:lang w:val="sv-SE"/>
        </w:rPr>
        <w:t>Keluarga Kudus</w:t>
      </w:r>
      <w:r w:rsidR="0060323B" w:rsidRPr="006D5B30">
        <w:rPr>
          <w:rFonts w:ascii="Times New Roman" w:hAnsi="Times New Roman" w:cs="Times New Roman"/>
          <w:sz w:val="24"/>
          <w:szCs w:val="24"/>
          <w:lang w:val="sv-SE"/>
        </w:rPr>
        <w:t xml:space="preserve"> selalu menyerahkan s</w:t>
      </w:r>
      <w:r w:rsidR="00C6254C" w:rsidRPr="006D5B30">
        <w:rPr>
          <w:rFonts w:ascii="Times New Roman" w:hAnsi="Times New Roman" w:cs="Times New Roman"/>
          <w:sz w:val="24"/>
          <w:szCs w:val="24"/>
          <w:lang w:val="sv-SE"/>
        </w:rPr>
        <w:t>eluruh hidup, pikiran dan kehendak</w:t>
      </w:r>
      <w:r w:rsidR="0060323B" w:rsidRPr="006D5B30">
        <w:rPr>
          <w:rFonts w:ascii="Times New Roman" w:hAnsi="Times New Roman" w:cs="Times New Roman"/>
          <w:sz w:val="24"/>
          <w:szCs w:val="24"/>
          <w:lang w:val="sv-SE"/>
        </w:rPr>
        <w:t>nya</w:t>
      </w:r>
      <w:r w:rsidR="00C6254C" w:rsidRPr="006D5B30">
        <w:rPr>
          <w:rFonts w:ascii="Times New Roman" w:hAnsi="Times New Roman" w:cs="Times New Roman"/>
          <w:sz w:val="24"/>
          <w:szCs w:val="24"/>
          <w:lang w:val="sv-SE"/>
        </w:rPr>
        <w:t xml:space="preserve"> kepada </w:t>
      </w:r>
      <w:r w:rsidR="004D133C" w:rsidRPr="006D5B30">
        <w:rPr>
          <w:rFonts w:ascii="Times New Roman" w:hAnsi="Times New Roman" w:cs="Times New Roman"/>
          <w:sz w:val="24"/>
          <w:szCs w:val="24"/>
          <w:lang w:val="sv-SE"/>
        </w:rPr>
        <w:t>Yesus Kristus</w:t>
      </w:r>
      <w:r w:rsidR="00C6254C" w:rsidRPr="006D5B30">
        <w:rPr>
          <w:rFonts w:ascii="Times New Roman" w:hAnsi="Times New Roman" w:cs="Times New Roman"/>
          <w:sz w:val="24"/>
          <w:szCs w:val="24"/>
          <w:lang w:val="sv-SE"/>
        </w:rPr>
        <w:t xml:space="preserve">. </w:t>
      </w:r>
    </w:p>
    <w:p w14:paraId="6C06CBBA" w14:textId="1C717E1E" w:rsidR="009C3A0C" w:rsidRPr="006D5B30" w:rsidRDefault="008304FC" w:rsidP="006C73C4">
      <w:pPr>
        <w:spacing w:after="0" w:line="480" w:lineRule="auto"/>
        <w:ind w:right="-1"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r w:rsidR="00A715EE"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00A715EE" w:rsidRPr="006D5B30">
        <w:rPr>
          <w:rFonts w:ascii="Times New Roman" w:hAnsi="Times New Roman" w:cs="Times New Roman"/>
          <w:sz w:val="24"/>
          <w:szCs w:val="24"/>
          <w:lang w:val="sv-SE"/>
        </w:rPr>
        <w:t xml:space="preserve"> data penelitian </w:t>
      </w:r>
      <w:r w:rsidR="000C15ED" w:rsidRPr="006D5B30">
        <w:rPr>
          <w:rFonts w:ascii="Times New Roman" w:hAnsi="Times New Roman" w:cs="Times New Roman"/>
          <w:sz w:val="24"/>
          <w:szCs w:val="24"/>
          <w:lang w:val="sv-SE"/>
        </w:rPr>
        <w:t xml:space="preserve">tentang pemahaman informan mengenai arti keluarga Katolik </w:t>
      </w:r>
      <w:r w:rsidR="00A715EE" w:rsidRPr="006D5B30">
        <w:rPr>
          <w:rFonts w:ascii="Times New Roman" w:hAnsi="Times New Roman" w:cs="Times New Roman"/>
          <w:sz w:val="24"/>
          <w:szCs w:val="24"/>
          <w:lang w:val="sv-SE"/>
        </w:rPr>
        <w:t xml:space="preserve">menunjukkan </w:t>
      </w:r>
      <w:r w:rsidR="00796FEC" w:rsidRPr="006D5B30">
        <w:rPr>
          <w:rFonts w:ascii="Times New Roman" w:hAnsi="Times New Roman" w:cs="Times New Roman"/>
          <w:sz w:val="24"/>
          <w:szCs w:val="24"/>
          <w:lang w:val="sv-SE"/>
        </w:rPr>
        <w:t>4</w:t>
      </w:r>
      <w:r w:rsidR="00A715EE" w:rsidRPr="006D5B30">
        <w:rPr>
          <w:rFonts w:ascii="Times New Roman" w:hAnsi="Times New Roman" w:cs="Times New Roman"/>
          <w:sz w:val="24"/>
          <w:szCs w:val="24"/>
          <w:lang w:val="sv-SE"/>
        </w:rPr>
        <w:t xml:space="preserve"> (</w:t>
      </w:r>
      <w:r w:rsidR="00796FEC" w:rsidRPr="006D5B30">
        <w:rPr>
          <w:rFonts w:ascii="Times New Roman" w:hAnsi="Times New Roman" w:cs="Times New Roman"/>
          <w:sz w:val="24"/>
          <w:szCs w:val="24"/>
          <w:lang w:val="sv-SE"/>
        </w:rPr>
        <w:t>42,9</w:t>
      </w:r>
      <w:r w:rsidR="00A715EE" w:rsidRPr="006D5B30">
        <w:rPr>
          <w:rFonts w:ascii="Times New Roman" w:hAnsi="Times New Roman" w:cs="Times New Roman"/>
          <w:sz w:val="24"/>
          <w:szCs w:val="24"/>
          <w:lang w:val="sv-SE"/>
        </w:rPr>
        <w:t xml:space="preserve">%) informan yaitu I2, I4, I6, dan I7 mengatakan keluarga Katolik adalah komunitas Gereja </w:t>
      </w:r>
      <w:r w:rsidR="005A3C29" w:rsidRPr="006D5B30">
        <w:rPr>
          <w:rFonts w:ascii="Times New Roman" w:hAnsi="Times New Roman" w:cs="Times New Roman"/>
          <w:sz w:val="24"/>
          <w:szCs w:val="24"/>
          <w:lang w:val="sv-SE"/>
        </w:rPr>
        <w:t>ter</w:t>
      </w:r>
      <w:r w:rsidR="00A715EE" w:rsidRPr="006D5B30">
        <w:rPr>
          <w:rFonts w:ascii="Times New Roman" w:hAnsi="Times New Roman" w:cs="Times New Roman"/>
          <w:sz w:val="24"/>
          <w:szCs w:val="24"/>
          <w:lang w:val="sv-SE"/>
        </w:rPr>
        <w:t xml:space="preserve">kecil. Tentang hal ini, </w:t>
      </w:r>
      <w:r w:rsidR="00796FEC" w:rsidRPr="006D5B30">
        <w:rPr>
          <w:rFonts w:ascii="Times New Roman" w:hAnsi="Times New Roman" w:cs="Times New Roman"/>
          <w:sz w:val="24"/>
          <w:szCs w:val="24"/>
          <w:lang w:val="sv-SE"/>
        </w:rPr>
        <w:t>I2 mengatakan</w:t>
      </w:r>
      <w:r w:rsidR="005C128C" w:rsidRPr="006D5B30">
        <w:rPr>
          <w:rFonts w:ascii="Times New Roman" w:hAnsi="Times New Roman" w:cs="Times New Roman"/>
          <w:sz w:val="24"/>
          <w:szCs w:val="24"/>
          <w:lang w:val="sv-SE"/>
        </w:rPr>
        <w:t xml:space="preserve">: “Keluarga Katolik adalah sebuah komunitas Gereja yang paling kecil”. </w:t>
      </w:r>
      <w:r w:rsidR="00796FEC" w:rsidRPr="006D5B30">
        <w:rPr>
          <w:rFonts w:ascii="Times New Roman" w:hAnsi="Times New Roman" w:cs="Times New Roman"/>
          <w:sz w:val="24"/>
          <w:szCs w:val="24"/>
          <w:lang w:val="sv-SE"/>
        </w:rPr>
        <w:t xml:space="preserve">Kemudian, </w:t>
      </w:r>
      <w:r w:rsidR="00A715EE" w:rsidRPr="006D5B30">
        <w:rPr>
          <w:rFonts w:ascii="Times New Roman" w:hAnsi="Times New Roman" w:cs="Times New Roman"/>
          <w:sz w:val="24"/>
          <w:szCs w:val="24"/>
          <w:lang w:val="sv-SE"/>
        </w:rPr>
        <w:t>I</w:t>
      </w:r>
      <w:r w:rsidR="009C3A0C" w:rsidRPr="006D5B30">
        <w:rPr>
          <w:rFonts w:ascii="Times New Roman" w:hAnsi="Times New Roman" w:cs="Times New Roman"/>
          <w:sz w:val="24"/>
          <w:szCs w:val="24"/>
          <w:lang w:val="sv-SE"/>
        </w:rPr>
        <w:t>4</w:t>
      </w:r>
      <w:r w:rsidR="00A715EE" w:rsidRPr="006D5B30">
        <w:rPr>
          <w:rFonts w:ascii="Times New Roman" w:hAnsi="Times New Roman" w:cs="Times New Roman"/>
          <w:sz w:val="24"/>
          <w:szCs w:val="24"/>
          <w:lang w:val="sv-SE"/>
        </w:rPr>
        <w:t xml:space="preserve"> mengataka</w:t>
      </w:r>
      <w:r w:rsidR="00796FEC" w:rsidRPr="006D5B30">
        <w:rPr>
          <w:rFonts w:ascii="Times New Roman" w:hAnsi="Times New Roman" w:cs="Times New Roman"/>
          <w:sz w:val="24"/>
          <w:szCs w:val="24"/>
          <w:lang w:val="sv-SE"/>
        </w:rPr>
        <w:t>n bahwa k</w:t>
      </w:r>
      <w:r w:rsidR="009C3A0C" w:rsidRPr="006D5B30">
        <w:rPr>
          <w:rFonts w:ascii="Times New Roman" w:hAnsi="Times New Roman" w:cs="Times New Roman"/>
          <w:sz w:val="24"/>
          <w:szCs w:val="24"/>
          <w:lang w:val="sv-SE"/>
        </w:rPr>
        <w:t>eluarga Katolik merupakan</w:t>
      </w:r>
      <w:r w:rsidR="004D133C" w:rsidRPr="006D5B30">
        <w:rPr>
          <w:rFonts w:ascii="Times New Roman" w:hAnsi="Times New Roman" w:cs="Times New Roman"/>
          <w:sz w:val="24"/>
          <w:szCs w:val="24"/>
          <w:lang w:val="sv-SE"/>
        </w:rPr>
        <w:t xml:space="preserve"> keluarga yang</w:t>
      </w:r>
      <w:r w:rsidR="009C3A0C" w:rsidRPr="006D5B30">
        <w:rPr>
          <w:rFonts w:ascii="Times New Roman" w:hAnsi="Times New Roman" w:cs="Times New Roman"/>
          <w:sz w:val="24"/>
          <w:szCs w:val="24"/>
          <w:lang w:val="sv-SE"/>
        </w:rPr>
        <w:t xml:space="preserve"> panggilan untuk membangun </w:t>
      </w:r>
      <w:r w:rsidR="004D133C" w:rsidRPr="006D5B30">
        <w:rPr>
          <w:rFonts w:ascii="Times New Roman" w:hAnsi="Times New Roman" w:cs="Times New Roman"/>
          <w:sz w:val="24"/>
          <w:szCs w:val="24"/>
          <w:lang w:val="sv-SE"/>
        </w:rPr>
        <w:t xml:space="preserve">kehidupan bersama yang disebut </w:t>
      </w:r>
      <w:r w:rsidR="009C3A0C" w:rsidRPr="006D5B30">
        <w:rPr>
          <w:rFonts w:ascii="Times New Roman" w:hAnsi="Times New Roman" w:cs="Times New Roman"/>
          <w:sz w:val="24"/>
          <w:szCs w:val="24"/>
          <w:lang w:val="sv-SE"/>
        </w:rPr>
        <w:t>Gereja kecil</w:t>
      </w:r>
      <w:r w:rsidR="004D133C" w:rsidRPr="006D5B30">
        <w:rPr>
          <w:rFonts w:ascii="Times New Roman" w:hAnsi="Times New Roman" w:cs="Times New Roman"/>
          <w:sz w:val="24"/>
          <w:szCs w:val="24"/>
          <w:lang w:val="sv-SE"/>
        </w:rPr>
        <w:t>.</w:t>
      </w:r>
      <w:r w:rsidR="0060323B" w:rsidRPr="006D5B30">
        <w:rPr>
          <w:rFonts w:ascii="Times New Roman" w:hAnsi="Times New Roman" w:cs="Times New Roman"/>
          <w:sz w:val="24"/>
          <w:szCs w:val="24"/>
          <w:lang w:val="sv-SE"/>
        </w:rPr>
        <w:t xml:space="preserve"> </w:t>
      </w:r>
      <w:r w:rsidR="009C3A0C" w:rsidRPr="006D5B30">
        <w:rPr>
          <w:rFonts w:ascii="Times New Roman" w:hAnsi="Times New Roman" w:cs="Times New Roman"/>
          <w:sz w:val="24"/>
          <w:szCs w:val="24"/>
          <w:lang w:val="sv-SE"/>
        </w:rPr>
        <w:t>Menyusul, I6 mengatakan</w:t>
      </w:r>
      <w:r w:rsidR="004D133C" w:rsidRPr="006D5B30">
        <w:rPr>
          <w:rFonts w:ascii="Times New Roman" w:hAnsi="Times New Roman" w:cs="Times New Roman"/>
          <w:sz w:val="24"/>
          <w:szCs w:val="24"/>
          <w:lang w:val="sv-SE"/>
        </w:rPr>
        <w:t>: “</w:t>
      </w:r>
      <w:r w:rsidR="009C3A0C" w:rsidRPr="006D5B30">
        <w:rPr>
          <w:rFonts w:ascii="Times New Roman" w:hAnsi="Times New Roman" w:cs="Times New Roman"/>
          <w:sz w:val="24"/>
          <w:szCs w:val="24"/>
          <w:lang w:val="sv-SE"/>
        </w:rPr>
        <w:t xml:space="preserve">Keluarga Katolik itu artinya sebuah komunitas kecil </w:t>
      </w:r>
      <w:r w:rsidR="004D133C" w:rsidRPr="006D5B30">
        <w:rPr>
          <w:rFonts w:ascii="Times New Roman" w:hAnsi="Times New Roman" w:cs="Times New Roman"/>
          <w:sz w:val="24"/>
          <w:szCs w:val="24"/>
          <w:lang w:val="sv-SE"/>
        </w:rPr>
        <w:t>atau Gereja kecil yang</w:t>
      </w:r>
      <w:r w:rsidR="009C3A0C" w:rsidRPr="006D5B30">
        <w:rPr>
          <w:rFonts w:ascii="Times New Roman" w:hAnsi="Times New Roman" w:cs="Times New Roman"/>
          <w:sz w:val="24"/>
          <w:szCs w:val="24"/>
          <w:lang w:val="sv-SE"/>
        </w:rPr>
        <w:t xml:space="preserve"> terdiri dari istri saya dan anak-anak</w:t>
      </w:r>
      <w:r w:rsidR="004D133C" w:rsidRPr="006D5B30">
        <w:rPr>
          <w:rFonts w:ascii="Times New Roman" w:hAnsi="Times New Roman" w:cs="Times New Roman"/>
          <w:sz w:val="24"/>
          <w:szCs w:val="24"/>
          <w:lang w:val="sv-SE"/>
        </w:rPr>
        <w:t>”.</w:t>
      </w:r>
    </w:p>
    <w:p w14:paraId="089680E2" w14:textId="158EAA69" w:rsidR="00A715EE" w:rsidRPr="006D5B30" w:rsidRDefault="00A715EE" w:rsidP="006C73C4">
      <w:pPr>
        <w:spacing w:after="0" w:line="480" w:lineRule="auto"/>
        <w:ind w:right="-1"/>
        <w:jc w:val="both"/>
        <w:rPr>
          <w:rFonts w:ascii="Times New Roman" w:hAnsi="Times New Roman" w:cs="Times New Roman"/>
          <w:sz w:val="24"/>
          <w:szCs w:val="24"/>
          <w:lang w:val="sv-SE"/>
        </w:rPr>
      </w:pPr>
      <w:r w:rsidRPr="006D5B30">
        <w:rPr>
          <w:rFonts w:ascii="Times New Roman" w:hAnsi="Times New Roman" w:cs="Times New Roman"/>
          <w:lang w:val="sv-SE"/>
        </w:rPr>
        <w:tab/>
      </w:r>
      <w:r w:rsidR="00015586"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00015586" w:rsidRPr="006D5B30">
        <w:rPr>
          <w:rFonts w:ascii="Times New Roman" w:hAnsi="Times New Roman" w:cs="Times New Roman"/>
          <w:sz w:val="24"/>
          <w:szCs w:val="24"/>
          <w:lang w:val="sv-SE"/>
        </w:rPr>
        <w:t xml:space="preserve"> data penelitian di atas maka dapat dikatakan bahwa keluarga Katolik merupakan komunitas</w:t>
      </w:r>
      <w:r w:rsidR="004D133C" w:rsidRPr="006D5B30">
        <w:rPr>
          <w:rFonts w:ascii="Times New Roman" w:hAnsi="Times New Roman" w:cs="Times New Roman"/>
          <w:sz w:val="24"/>
          <w:szCs w:val="24"/>
          <w:lang w:val="sv-SE"/>
        </w:rPr>
        <w:t xml:space="preserve"> </w:t>
      </w:r>
      <w:r w:rsidR="00015586" w:rsidRPr="006D5B30">
        <w:rPr>
          <w:rFonts w:ascii="Times New Roman" w:hAnsi="Times New Roman" w:cs="Times New Roman"/>
          <w:sz w:val="24"/>
          <w:szCs w:val="24"/>
          <w:lang w:val="sv-SE"/>
        </w:rPr>
        <w:t>terkecil</w:t>
      </w:r>
      <w:r w:rsidR="004D133C" w:rsidRPr="006D5B30">
        <w:rPr>
          <w:rFonts w:ascii="Times New Roman" w:hAnsi="Times New Roman" w:cs="Times New Roman"/>
          <w:sz w:val="24"/>
          <w:szCs w:val="24"/>
          <w:lang w:val="sv-SE"/>
        </w:rPr>
        <w:t xml:space="preserve"> atau Gereja terkecil</w:t>
      </w:r>
      <w:r w:rsidR="00015586" w:rsidRPr="006D5B30">
        <w:rPr>
          <w:rFonts w:ascii="Times New Roman" w:hAnsi="Times New Roman" w:cs="Times New Roman"/>
          <w:sz w:val="24"/>
          <w:szCs w:val="24"/>
          <w:lang w:val="sv-SE"/>
        </w:rPr>
        <w:t xml:space="preserve">. Pandangan Informan ini selaras dengan pandangan surat apostolik </w:t>
      </w:r>
      <w:r w:rsidR="00015586" w:rsidRPr="006D5B30">
        <w:rPr>
          <w:rFonts w:ascii="Times New Roman" w:hAnsi="Times New Roman" w:cs="Times New Roman"/>
          <w:i/>
          <w:iCs/>
          <w:sz w:val="24"/>
          <w:szCs w:val="24"/>
          <w:lang w:val="sv-SE"/>
        </w:rPr>
        <w:t>Familiaris Consortio</w:t>
      </w:r>
      <w:r w:rsidR="00015586" w:rsidRPr="006D5B30">
        <w:rPr>
          <w:rFonts w:ascii="Times New Roman" w:hAnsi="Times New Roman" w:cs="Times New Roman"/>
          <w:sz w:val="24"/>
          <w:szCs w:val="24"/>
          <w:lang w:val="sv-SE"/>
        </w:rPr>
        <w:t xml:space="preserve"> (49) yang mengatakan bahwa keluarga </w:t>
      </w:r>
      <w:r w:rsidR="004E2560" w:rsidRPr="006D5B30">
        <w:rPr>
          <w:rFonts w:ascii="Times New Roman" w:hAnsi="Times New Roman" w:cs="Times New Roman"/>
          <w:sz w:val="24"/>
          <w:szCs w:val="24"/>
          <w:lang w:val="sv-SE"/>
        </w:rPr>
        <w:t>merupakan</w:t>
      </w:r>
      <w:r w:rsidR="00015586" w:rsidRPr="006D5B30">
        <w:rPr>
          <w:rFonts w:ascii="Times New Roman" w:hAnsi="Times New Roman" w:cs="Times New Roman"/>
          <w:sz w:val="24"/>
          <w:szCs w:val="24"/>
          <w:lang w:val="sv-SE"/>
        </w:rPr>
        <w:t xml:space="preserve"> Gereja kecil </w:t>
      </w:r>
      <w:r w:rsidR="0069029A" w:rsidRPr="006D5B30">
        <w:rPr>
          <w:rFonts w:ascii="Times New Roman" w:hAnsi="Times New Roman" w:cs="Times New Roman"/>
          <w:sz w:val="24"/>
          <w:szCs w:val="24"/>
          <w:lang w:val="sv-SE"/>
        </w:rPr>
        <w:t>atau Gereja rumah tangga (</w:t>
      </w:r>
      <w:r w:rsidR="0069029A" w:rsidRPr="006D5B30">
        <w:rPr>
          <w:rFonts w:ascii="Times New Roman" w:hAnsi="Times New Roman" w:cs="Times New Roman"/>
          <w:i/>
          <w:iCs/>
          <w:sz w:val="24"/>
          <w:szCs w:val="24"/>
          <w:lang w:val="sv-SE"/>
        </w:rPr>
        <w:t>Ecclesia domestica)</w:t>
      </w:r>
      <w:r w:rsidR="00015586" w:rsidRPr="006D5B30">
        <w:rPr>
          <w:rFonts w:ascii="Times New Roman" w:hAnsi="Times New Roman" w:cs="Times New Roman"/>
          <w:sz w:val="24"/>
          <w:szCs w:val="24"/>
          <w:lang w:val="sv-SE"/>
        </w:rPr>
        <w:t xml:space="preserve">. Pedoman Pastoral keluarga (2011:5) mengatakan keluarga merupakan tanda kesuburan adikodrati Gereja serta memiliki ikatan </w:t>
      </w:r>
      <w:r w:rsidR="004E2560" w:rsidRPr="006D5B30">
        <w:rPr>
          <w:rFonts w:ascii="Times New Roman" w:hAnsi="Times New Roman" w:cs="Times New Roman"/>
          <w:sz w:val="24"/>
          <w:szCs w:val="24"/>
          <w:lang w:val="sv-SE"/>
        </w:rPr>
        <w:t>sangat</w:t>
      </w:r>
      <w:r w:rsidR="00015586" w:rsidRPr="006D5B30">
        <w:rPr>
          <w:rFonts w:ascii="Times New Roman" w:hAnsi="Times New Roman" w:cs="Times New Roman"/>
          <w:sz w:val="24"/>
          <w:szCs w:val="24"/>
          <w:lang w:val="sv-SE"/>
        </w:rPr>
        <w:t xml:space="preserve"> mendalam</w:t>
      </w:r>
      <w:r w:rsidR="004E2560" w:rsidRPr="006D5B30">
        <w:rPr>
          <w:rFonts w:ascii="Times New Roman" w:hAnsi="Times New Roman" w:cs="Times New Roman"/>
          <w:sz w:val="24"/>
          <w:szCs w:val="24"/>
          <w:lang w:val="sv-SE"/>
        </w:rPr>
        <w:t xml:space="preserve"> dengan Gereja</w:t>
      </w:r>
      <w:r w:rsidR="001A7F04" w:rsidRPr="006D5B30">
        <w:rPr>
          <w:rFonts w:ascii="Times New Roman" w:hAnsi="Times New Roman" w:cs="Times New Roman"/>
          <w:sz w:val="24"/>
          <w:szCs w:val="24"/>
          <w:lang w:val="sv-SE"/>
        </w:rPr>
        <w:t xml:space="preserve"> </w:t>
      </w:r>
      <w:r w:rsidR="00015586" w:rsidRPr="006D5B30">
        <w:rPr>
          <w:rFonts w:ascii="Times New Roman" w:hAnsi="Times New Roman" w:cs="Times New Roman"/>
          <w:sz w:val="24"/>
          <w:szCs w:val="24"/>
          <w:lang w:val="sv-SE"/>
        </w:rPr>
        <w:t>sehingga keluarga disebut sebagai Gereja Rumah-tangga.</w:t>
      </w:r>
    </w:p>
    <w:p w14:paraId="0304AF0F" w14:textId="45F818C5" w:rsidR="00C5712C" w:rsidRPr="006D5B30" w:rsidRDefault="005A3C29"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tentang pemahaman informan mengenai arti keluarga Katolik menunjukkan </w:t>
      </w:r>
      <w:r w:rsidR="005C128C"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xml:space="preserve"> (42,9%) informan yaitu I1, I3, </w:t>
      </w:r>
      <w:r w:rsidR="005C128C" w:rsidRPr="006D5B30">
        <w:rPr>
          <w:rFonts w:ascii="Times New Roman" w:hAnsi="Times New Roman" w:cs="Times New Roman"/>
          <w:sz w:val="24"/>
          <w:szCs w:val="24"/>
          <w:lang w:val="sv-SE"/>
        </w:rPr>
        <w:t xml:space="preserve">I4 </w:t>
      </w:r>
      <w:r w:rsidRPr="006D5B30">
        <w:rPr>
          <w:rFonts w:ascii="Times New Roman" w:hAnsi="Times New Roman" w:cs="Times New Roman"/>
          <w:sz w:val="24"/>
          <w:szCs w:val="24"/>
          <w:lang w:val="sv-SE"/>
        </w:rPr>
        <w:t>dan I</w:t>
      </w:r>
      <w:r w:rsidR="005C128C"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xml:space="preserve"> memiliki pandangan bahwa keluarga Katolik merupakan keluarga yang memiliki iman Katolik. Terkait hal ini, I1 mengatakan: </w:t>
      </w:r>
      <w:r w:rsidR="0069029A" w:rsidRPr="006D5B30">
        <w:rPr>
          <w:rFonts w:ascii="Times New Roman" w:hAnsi="Times New Roman" w:cs="Times New Roman"/>
          <w:sz w:val="24"/>
          <w:szCs w:val="24"/>
          <w:lang w:val="sv-SE"/>
        </w:rPr>
        <w:t>“</w:t>
      </w:r>
      <w:r w:rsidR="004E2560" w:rsidRPr="006D5B30">
        <w:rPr>
          <w:rFonts w:ascii="Times New Roman" w:hAnsi="Times New Roman" w:cs="Times New Roman"/>
          <w:sz w:val="24"/>
          <w:szCs w:val="24"/>
          <w:lang w:val="sv-SE"/>
        </w:rPr>
        <w:t>K</w:t>
      </w:r>
      <w:r w:rsidR="00C6254C" w:rsidRPr="006D5B30">
        <w:rPr>
          <w:rFonts w:ascii="Times New Roman" w:hAnsi="Times New Roman" w:cs="Times New Roman"/>
          <w:sz w:val="24"/>
          <w:szCs w:val="24"/>
          <w:lang w:val="sv-SE"/>
        </w:rPr>
        <w:t xml:space="preserve">eluarga Katolik menurut saya </w:t>
      </w:r>
      <w:r w:rsidR="004E2560" w:rsidRPr="006D5B30">
        <w:rPr>
          <w:rFonts w:ascii="Times New Roman" w:hAnsi="Times New Roman" w:cs="Times New Roman"/>
          <w:sz w:val="24"/>
          <w:szCs w:val="24"/>
          <w:lang w:val="sv-SE"/>
        </w:rPr>
        <w:t xml:space="preserve">ialah </w:t>
      </w:r>
      <w:r w:rsidR="00C6254C" w:rsidRPr="006D5B30">
        <w:rPr>
          <w:rFonts w:ascii="Times New Roman" w:hAnsi="Times New Roman" w:cs="Times New Roman"/>
          <w:sz w:val="24"/>
          <w:szCs w:val="24"/>
          <w:lang w:val="sv-SE"/>
        </w:rPr>
        <w:t>keluarga yang hidupnya berlandasakan iman Katolik</w:t>
      </w:r>
      <w:r w:rsidR="0069029A" w:rsidRPr="006D5B30">
        <w:rPr>
          <w:rFonts w:ascii="Times New Roman" w:hAnsi="Times New Roman" w:cs="Times New Roman"/>
          <w:sz w:val="24"/>
          <w:szCs w:val="24"/>
          <w:lang w:val="sv-SE"/>
        </w:rPr>
        <w:t>”</w:t>
      </w:r>
      <w:r w:rsidR="004E256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Demikian pula, I3 mengatakan:</w:t>
      </w:r>
      <w:r w:rsidR="004E256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w:t>
      </w:r>
      <w:r w:rsidR="004E2560"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eluarga Katolik adalah tempat dimana keluarga bisa membangun dan membina iman Katolik</w:t>
      </w:r>
      <w:r w:rsidR="004E2560" w:rsidRPr="006D5B30">
        <w:rPr>
          <w:rFonts w:ascii="Times New Roman" w:hAnsi="Times New Roman" w:cs="Times New Roman"/>
          <w:sz w:val="24"/>
          <w:szCs w:val="24"/>
          <w:lang w:val="sv-SE"/>
        </w:rPr>
        <w:t xml:space="preserve"> serta </w:t>
      </w:r>
      <w:r w:rsidRPr="006D5B30">
        <w:rPr>
          <w:rFonts w:ascii="Times New Roman" w:hAnsi="Times New Roman" w:cs="Times New Roman"/>
          <w:sz w:val="24"/>
          <w:szCs w:val="24"/>
          <w:lang w:val="sv-SE"/>
        </w:rPr>
        <w:t>meng</w:t>
      </w:r>
      <w:r w:rsidR="004E2560" w:rsidRPr="006D5B30">
        <w:rPr>
          <w:rFonts w:ascii="Times New Roman" w:hAnsi="Times New Roman" w:cs="Times New Roman"/>
          <w:sz w:val="24"/>
          <w:szCs w:val="24"/>
          <w:lang w:val="sv-SE"/>
        </w:rPr>
        <w:t>hayati</w:t>
      </w:r>
      <w:r w:rsidRPr="006D5B30">
        <w:rPr>
          <w:rFonts w:ascii="Times New Roman" w:hAnsi="Times New Roman" w:cs="Times New Roman"/>
          <w:sz w:val="24"/>
          <w:szCs w:val="24"/>
          <w:lang w:val="sv-SE"/>
        </w:rPr>
        <w:t xml:space="preserve"> </w:t>
      </w:r>
      <w:r w:rsidR="0069029A" w:rsidRPr="006D5B30">
        <w:rPr>
          <w:rFonts w:ascii="Times New Roman" w:hAnsi="Times New Roman" w:cs="Times New Roman"/>
          <w:sz w:val="24"/>
          <w:szCs w:val="24"/>
          <w:lang w:val="sv-SE"/>
        </w:rPr>
        <w:t>imannya dalam kehidupan sehari-hari</w:t>
      </w:r>
      <w:r w:rsidRPr="006D5B30">
        <w:rPr>
          <w:rFonts w:ascii="Times New Roman" w:hAnsi="Times New Roman" w:cs="Times New Roman"/>
          <w:sz w:val="24"/>
          <w:szCs w:val="24"/>
          <w:lang w:val="sv-SE"/>
        </w:rPr>
        <w:t>”</w:t>
      </w:r>
      <w:r w:rsidR="004E2560" w:rsidRPr="006D5B30">
        <w:rPr>
          <w:rFonts w:ascii="Times New Roman" w:hAnsi="Times New Roman" w:cs="Times New Roman"/>
          <w:sz w:val="24"/>
          <w:szCs w:val="24"/>
          <w:lang w:val="sv-SE"/>
        </w:rPr>
        <w:t>.</w:t>
      </w:r>
      <w:r w:rsidR="0069029A" w:rsidRPr="006D5B30">
        <w:rPr>
          <w:rFonts w:ascii="Times New Roman" w:hAnsi="Times New Roman" w:cs="Times New Roman"/>
          <w:sz w:val="24"/>
          <w:szCs w:val="24"/>
          <w:lang w:val="sv-SE"/>
        </w:rPr>
        <w:t xml:space="preserve"> </w:t>
      </w:r>
      <w:r w:rsidR="00C5712C" w:rsidRPr="006D5B30">
        <w:rPr>
          <w:rFonts w:ascii="Times New Roman" w:hAnsi="Times New Roman" w:cs="Times New Roman"/>
          <w:sz w:val="24"/>
          <w:szCs w:val="24"/>
          <w:lang w:val="sv-SE"/>
        </w:rPr>
        <w:t>Terakhir, I4 mengatakan</w:t>
      </w:r>
      <w:r w:rsidR="0069029A" w:rsidRPr="006D5B30">
        <w:rPr>
          <w:rFonts w:ascii="Times New Roman" w:hAnsi="Times New Roman" w:cs="Times New Roman"/>
          <w:sz w:val="24"/>
          <w:szCs w:val="24"/>
          <w:lang w:val="sv-SE"/>
        </w:rPr>
        <w:t xml:space="preserve"> bahwa k</w:t>
      </w:r>
      <w:r w:rsidR="00C5712C" w:rsidRPr="006D5B30">
        <w:rPr>
          <w:rFonts w:ascii="Times New Roman" w:hAnsi="Times New Roman" w:cs="Times New Roman"/>
          <w:sz w:val="24"/>
          <w:szCs w:val="24"/>
          <w:lang w:val="sv-SE"/>
        </w:rPr>
        <w:t>eluarga Katolik itu artinya keluarga yan</w:t>
      </w:r>
      <w:r w:rsidR="0069029A" w:rsidRPr="006D5B30">
        <w:rPr>
          <w:rFonts w:ascii="Times New Roman" w:hAnsi="Times New Roman" w:cs="Times New Roman"/>
          <w:sz w:val="24"/>
          <w:szCs w:val="24"/>
          <w:lang w:val="sv-SE"/>
        </w:rPr>
        <w:t>g</w:t>
      </w:r>
      <w:r w:rsidR="00C5712C" w:rsidRPr="006D5B30">
        <w:rPr>
          <w:rFonts w:ascii="Times New Roman" w:hAnsi="Times New Roman" w:cs="Times New Roman"/>
          <w:sz w:val="24"/>
          <w:szCs w:val="24"/>
          <w:lang w:val="sv-SE"/>
        </w:rPr>
        <w:t xml:space="preserve"> memiliki iman Katolik</w:t>
      </w:r>
      <w:r w:rsidR="0069029A" w:rsidRPr="006D5B30">
        <w:rPr>
          <w:rFonts w:ascii="Times New Roman" w:hAnsi="Times New Roman" w:cs="Times New Roman"/>
          <w:lang w:val="sv-SE"/>
        </w:rPr>
        <w:t>.</w:t>
      </w:r>
    </w:p>
    <w:p w14:paraId="5489F2CA" w14:textId="44CA6634" w:rsidR="00C5712C" w:rsidRPr="006D5B30" w:rsidRDefault="005A3C29" w:rsidP="006C73C4">
      <w:pPr>
        <w:pStyle w:val="ListParagraph"/>
        <w:spacing w:after="0" w:line="480"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pertegas bahwa keluarga Katolik merupakan keluarga yang seluruh anggotanya memiliki iman Katolik</w:t>
      </w:r>
      <w:r w:rsidR="0069029A" w:rsidRPr="006D5B30">
        <w:rPr>
          <w:rFonts w:ascii="Times New Roman" w:hAnsi="Times New Roman" w:cs="Times New Roman"/>
          <w:sz w:val="24"/>
          <w:szCs w:val="24"/>
          <w:lang w:val="sv-SE"/>
        </w:rPr>
        <w:t xml:space="preserve"> dan menghayati imannya dalam hidup sehari-hari. </w:t>
      </w:r>
      <w:r w:rsidRPr="006D5B30">
        <w:rPr>
          <w:rFonts w:ascii="Times New Roman" w:hAnsi="Times New Roman" w:cs="Times New Roman"/>
          <w:sz w:val="24"/>
          <w:szCs w:val="24"/>
          <w:lang w:val="sv-SE"/>
        </w:rPr>
        <w:t xml:space="preserve">Pandangan dari para informan ini selaras dengan pandangan PPK (2011: 85) yang mengatakan keluarga Katolik adalah </w:t>
      </w:r>
      <w:r w:rsidR="004D653E" w:rsidRPr="006D5B30">
        <w:rPr>
          <w:rFonts w:ascii="Times New Roman" w:hAnsi="Times New Roman" w:cs="Times New Roman"/>
          <w:sz w:val="24"/>
          <w:szCs w:val="24"/>
          <w:lang w:val="sv-SE"/>
        </w:rPr>
        <w:t xml:space="preserve">keluarga yang memiliki iman Katolik, tempat dimana </w:t>
      </w:r>
      <w:r w:rsidR="00EC6699" w:rsidRPr="006D5B30">
        <w:rPr>
          <w:rFonts w:ascii="Times New Roman" w:hAnsi="Times New Roman" w:cs="Times New Roman"/>
          <w:sz w:val="24"/>
          <w:szCs w:val="24"/>
          <w:lang w:val="sv-SE"/>
        </w:rPr>
        <w:t>orang tua</w:t>
      </w:r>
      <w:r w:rsidR="004D653E" w:rsidRPr="006D5B30">
        <w:rPr>
          <w:rFonts w:ascii="Times New Roman" w:hAnsi="Times New Roman" w:cs="Times New Roman"/>
          <w:sz w:val="24"/>
          <w:szCs w:val="24"/>
          <w:lang w:val="sv-SE"/>
        </w:rPr>
        <w:t xml:space="preserve"> mengajarkan iman Katolik kepada anak-anak serta menghayati ajaran </w:t>
      </w:r>
      <w:r w:rsidR="0069029A" w:rsidRPr="006D5B30">
        <w:rPr>
          <w:rFonts w:ascii="Times New Roman" w:hAnsi="Times New Roman" w:cs="Times New Roman"/>
          <w:sz w:val="24"/>
          <w:szCs w:val="24"/>
          <w:lang w:val="sv-SE"/>
        </w:rPr>
        <w:t xml:space="preserve">tentang iman Katolik </w:t>
      </w:r>
      <w:r w:rsidR="004D653E" w:rsidRPr="006D5B30">
        <w:rPr>
          <w:rFonts w:ascii="Times New Roman" w:hAnsi="Times New Roman" w:cs="Times New Roman"/>
          <w:sz w:val="24"/>
          <w:szCs w:val="24"/>
          <w:lang w:val="sv-SE"/>
        </w:rPr>
        <w:t>dalam kehidupan sehari-hari.</w:t>
      </w:r>
    </w:p>
    <w:p w14:paraId="3BEA6E78" w14:textId="0CD0DAC1" w:rsidR="00C5712C" w:rsidRPr="006D5B30" w:rsidRDefault="00C5712C"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juga menunjukkan </w:t>
      </w:r>
      <w:r w:rsidR="008341C5" w:rsidRPr="006D5B30">
        <w:rPr>
          <w:rFonts w:ascii="Times New Roman" w:hAnsi="Times New Roman" w:cs="Times New Roman"/>
          <w:sz w:val="24"/>
          <w:szCs w:val="24"/>
          <w:lang w:val="sv-SE"/>
        </w:rPr>
        <w:t>2</w:t>
      </w:r>
      <w:r w:rsidRPr="006D5B30">
        <w:rPr>
          <w:rFonts w:ascii="Times New Roman" w:hAnsi="Times New Roman" w:cs="Times New Roman"/>
          <w:sz w:val="24"/>
          <w:szCs w:val="24"/>
          <w:lang w:val="sv-SE"/>
        </w:rPr>
        <w:t xml:space="preserve"> (</w:t>
      </w:r>
      <w:r w:rsidR="008341C5" w:rsidRPr="006D5B30">
        <w:rPr>
          <w:rFonts w:ascii="Times New Roman" w:hAnsi="Times New Roman" w:cs="Times New Roman"/>
          <w:sz w:val="24"/>
          <w:szCs w:val="24"/>
          <w:lang w:val="sv-SE"/>
        </w:rPr>
        <w:t>28,57</w:t>
      </w:r>
      <w:r w:rsidR="00076B3A"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informan yaitu I1</w:t>
      </w:r>
      <w:r w:rsidR="005C128C" w:rsidRPr="006D5B30">
        <w:rPr>
          <w:rFonts w:ascii="Times New Roman" w:hAnsi="Times New Roman" w:cs="Times New Roman"/>
          <w:sz w:val="24"/>
          <w:szCs w:val="24"/>
          <w:lang w:val="sv-SE"/>
        </w:rPr>
        <w:t xml:space="preserve"> </w:t>
      </w:r>
      <w:r w:rsidR="008341C5" w:rsidRPr="006D5B30">
        <w:rPr>
          <w:rFonts w:ascii="Times New Roman" w:hAnsi="Times New Roman" w:cs="Times New Roman"/>
          <w:sz w:val="24"/>
          <w:szCs w:val="24"/>
          <w:lang w:val="sv-SE"/>
        </w:rPr>
        <w:t xml:space="preserve">dan </w:t>
      </w:r>
      <w:r w:rsidR="00FB79D1" w:rsidRPr="006D5B30">
        <w:rPr>
          <w:rFonts w:ascii="Times New Roman" w:hAnsi="Times New Roman" w:cs="Times New Roman"/>
          <w:sz w:val="24"/>
          <w:szCs w:val="24"/>
          <w:lang w:val="sv-SE"/>
        </w:rPr>
        <w:t>I2</w:t>
      </w:r>
      <w:r w:rsidRPr="006D5B30">
        <w:rPr>
          <w:rFonts w:ascii="Times New Roman" w:hAnsi="Times New Roman" w:cs="Times New Roman"/>
          <w:sz w:val="24"/>
          <w:szCs w:val="24"/>
          <w:lang w:val="sv-SE"/>
        </w:rPr>
        <w:t xml:space="preserve"> berpendapat bahwa keluarga Katolik ialah keluarga yang turut serta melaksanakan lima </w:t>
      </w:r>
      <w:r w:rsidR="002B54B4" w:rsidRPr="006D5B30">
        <w:rPr>
          <w:rFonts w:ascii="Times New Roman" w:hAnsi="Times New Roman" w:cs="Times New Roman"/>
          <w:sz w:val="24"/>
          <w:szCs w:val="24"/>
          <w:lang w:val="sv-SE"/>
        </w:rPr>
        <w:t>tugas</w:t>
      </w:r>
      <w:r w:rsidRPr="006D5B30">
        <w:rPr>
          <w:rFonts w:ascii="Times New Roman" w:hAnsi="Times New Roman" w:cs="Times New Roman"/>
          <w:sz w:val="24"/>
          <w:szCs w:val="24"/>
          <w:lang w:val="sv-SE"/>
        </w:rPr>
        <w:t xml:space="preserve"> Gereja. Terkait hal</w:t>
      </w:r>
      <w:r w:rsidR="00076B3A" w:rsidRPr="006D5B30">
        <w:rPr>
          <w:rFonts w:ascii="Times New Roman" w:hAnsi="Times New Roman" w:cs="Times New Roman"/>
          <w:sz w:val="24"/>
          <w:szCs w:val="24"/>
          <w:lang w:val="sv-SE"/>
        </w:rPr>
        <w:t xml:space="preserve"> ini</w:t>
      </w:r>
      <w:r w:rsidRPr="006D5B30">
        <w:rPr>
          <w:rFonts w:ascii="Times New Roman" w:hAnsi="Times New Roman" w:cs="Times New Roman"/>
          <w:sz w:val="24"/>
          <w:szCs w:val="24"/>
          <w:lang w:val="sv-SE"/>
        </w:rPr>
        <w:t>, I1 mengatakan:</w:t>
      </w:r>
      <w:r w:rsidR="00076B3A"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Arti keluarga Katolik menurut saya yaitu keluarga </w:t>
      </w:r>
      <w:r w:rsidR="008341C5" w:rsidRPr="006D5B30">
        <w:rPr>
          <w:rFonts w:ascii="Times New Roman" w:hAnsi="Times New Roman" w:cs="Times New Roman"/>
          <w:sz w:val="24"/>
          <w:szCs w:val="24"/>
          <w:lang w:val="sv-SE"/>
        </w:rPr>
        <w:t xml:space="preserve">yang </w:t>
      </w:r>
      <w:r w:rsidRPr="006D5B30">
        <w:rPr>
          <w:rFonts w:ascii="Times New Roman" w:hAnsi="Times New Roman" w:cs="Times New Roman"/>
          <w:sz w:val="24"/>
          <w:szCs w:val="24"/>
          <w:lang w:val="sv-SE"/>
        </w:rPr>
        <w:t xml:space="preserve">ikut membangun Gereja dengan melakukan lima </w:t>
      </w:r>
      <w:r w:rsidR="002B54B4" w:rsidRPr="006D5B30">
        <w:rPr>
          <w:rFonts w:ascii="Times New Roman" w:hAnsi="Times New Roman" w:cs="Times New Roman"/>
          <w:sz w:val="24"/>
          <w:szCs w:val="24"/>
          <w:lang w:val="sv-SE"/>
        </w:rPr>
        <w:t>tugas</w:t>
      </w:r>
      <w:r w:rsidRPr="006D5B30">
        <w:rPr>
          <w:rFonts w:ascii="Times New Roman" w:hAnsi="Times New Roman" w:cs="Times New Roman"/>
          <w:sz w:val="24"/>
          <w:szCs w:val="24"/>
          <w:lang w:val="sv-SE"/>
        </w:rPr>
        <w:t xml:space="preserve"> Gereja</w:t>
      </w:r>
      <w:r w:rsidR="008341C5" w:rsidRPr="006D5B30">
        <w:rPr>
          <w:rFonts w:ascii="Times New Roman" w:hAnsi="Times New Roman" w:cs="Times New Roman"/>
          <w:sz w:val="24"/>
          <w:szCs w:val="24"/>
          <w:lang w:val="sv-SE"/>
        </w:rPr>
        <w:t xml:space="preserve">”. </w:t>
      </w:r>
      <w:r w:rsidR="00FB79D1" w:rsidRPr="006D5B30">
        <w:rPr>
          <w:rFonts w:ascii="Times New Roman" w:hAnsi="Times New Roman" w:cs="Times New Roman"/>
          <w:sz w:val="24"/>
          <w:szCs w:val="24"/>
          <w:lang w:val="sv-SE"/>
        </w:rPr>
        <w:t>Kemudian, I2 mengatakan:</w:t>
      </w:r>
      <w:r w:rsidR="008341C5" w:rsidRPr="006D5B30">
        <w:rPr>
          <w:rFonts w:ascii="Times New Roman" w:hAnsi="Times New Roman" w:cs="Times New Roman"/>
          <w:sz w:val="24"/>
          <w:szCs w:val="24"/>
          <w:lang w:val="sv-SE"/>
        </w:rPr>
        <w:t xml:space="preserve"> </w:t>
      </w:r>
      <w:r w:rsidR="00FB79D1" w:rsidRPr="006D5B30">
        <w:rPr>
          <w:rFonts w:ascii="Times New Roman" w:hAnsi="Times New Roman" w:cs="Times New Roman"/>
          <w:sz w:val="24"/>
          <w:szCs w:val="24"/>
          <w:lang w:val="sv-SE"/>
        </w:rPr>
        <w:t xml:space="preserve">“Keluarga Katolik adalah </w:t>
      </w:r>
      <w:r w:rsidR="008341C5" w:rsidRPr="006D5B30">
        <w:rPr>
          <w:rFonts w:ascii="Times New Roman" w:hAnsi="Times New Roman" w:cs="Times New Roman"/>
          <w:sz w:val="24"/>
          <w:szCs w:val="24"/>
          <w:lang w:val="sv-SE"/>
        </w:rPr>
        <w:t>keluarga yang</w:t>
      </w:r>
      <w:r w:rsidR="00FB79D1" w:rsidRPr="006D5B30">
        <w:rPr>
          <w:rFonts w:ascii="Times New Roman" w:hAnsi="Times New Roman" w:cs="Times New Roman"/>
          <w:sz w:val="24"/>
          <w:szCs w:val="24"/>
          <w:lang w:val="sv-SE"/>
        </w:rPr>
        <w:t xml:space="preserve"> </w:t>
      </w:r>
      <w:r w:rsidR="00FB79D1" w:rsidRPr="006D5B30">
        <w:rPr>
          <w:rFonts w:ascii="Times New Roman" w:hAnsi="Times New Roman" w:cs="Times New Roman"/>
          <w:lang w:val="sv-SE"/>
        </w:rPr>
        <w:t>senantiasa</w:t>
      </w:r>
      <w:r w:rsidR="00FB79D1" w:rsidRPr="006D5B30">
        <w:rPr>
          <w:rFonts w:ascii="Times New Roman" w:hAnsi="Times New Roman" w:cs="Times New Roman"/>
          <w:sz w:val="24"/>
          <w:szCs w:val="24"/>
          <w:lang w:val="sv-SE"/>
        </w:rPr>
        <w:t xml:space="preserve"> terus menerus </w:t>
      </w:r>
      <w:r w:rsidR="008341C5" w:rsidRPr="006D5B30">
        <w:rPr>
          <w:rFonts w:ascii="Times New Roman" w:hAnsi="Times New Roman" w:cs="Times New Roman"/>
          <w:sz w:val="24"/>
          <w:szCs w:val="24"/>
          <w:lang w:val="sv-SE"/>
        </w:rPr>
        <w:t>berupaya</w:t>
      </w:r>
      <w:r w:rsidR="00FB79D1" w:rsidRPr="006D5B30">
        <w:rPr>
          <w:rFonts w:ascii="Times New Roman" w:hAnsi="Times New Roman" w:cs="Times New Roman"/>
          <w:sz w:val="24"/>
          <w:szCs w:val="24"/>
          <w:lang w:val="sv-SE"/>
        </w:rPr>
        <w:t xml:space="preserve"> melaksanakan lima tugas Gereja</w:t>
      </w:r>
      <w:r w:rsidR="008341C5" w:rsidRPr="006D5B30">
        <w:rPr>
          <w:rFonts w:ascii="Times New Roman" w:hAnsi="Times New Roman" w:cs="Times New Roman"/>
          <w:sz w:val="24"/>
          <w:szCs w:val="24"/>
          <w:lang w:val="sv-SE"/>
        </w:rPr>
        <w:t>”.</w:t>
      </w:r>
    </w:p>
    <w:p w14:paraId="31462EBF" w14:textId="07BE25C1" w:rsidR="00FB79D1" w:rsidRPr="006D5B30" w:rsidRDefault="00C5712C"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keluarga Katolik merupakan keluarga yang </w:t>
      </w:r>
      <w:r w:rsidR="008341C5" w:rsidRPr="006D5B30">
        <w:rPr>
          <w:rFonts w:ascii="Times New Roman" w:hAnsi="Times New Roman" w:cs="Times New Roman"/>
          <w:sz w:val="24"/>
          <w:szCs w:val="24"/>
          <w:lang w:val="sv-SE"/>
        </w:rPr>
        <w:t xml:space="preserve">terpanggil untuk melaksanakan </w:t>
      </w:r>
      <w:r w:rsidR="00FB79D1" w:rsidRPr="006D5B30">
        <w:rPr>
          <w:rFonts w:ascii="Times New Roman" w:hAnsi="Times New Roman" w:cs="Times New Roman"/>
          <w:sz w:val="24"/>
          <w:szCs w:val="24"/>
          <w:lang w:val="sv-SE"/>
        </w:rPr>
        <w:t xml:space="preserve">lima tugas Gereja. </w:t>
      </w:r>
      <w:r w:rsidRPr="006D5B30">
        <w:rPr>
          <w:rFonts w:ascii="Times New Roman" w:hAnsi="Times New Roman" w:cs="Times New Roman"/>
          <w:sz w:val="24"/>
          <w:szCs w:val="24"/>
          <w:lang w:val="sv-SE"/>
        </w:rPr>
        <w:t>Terkait</w:t>
      </w:r>
      <w:r w:rsidR="0069029A" w:rsidRPr="006D5B30">
        <w:rPr>
          <w:rFonts w:ascii="Times New Roman" w:hAnsi="Times New Roman" w:cs="Times New Roman"/>
          <w:sz w:val="24"/>
          <w:szCs w:val="24"/>
          <w:lang w:val="sv-SE"/>
        </w:rPr>
        <w:t xml:space="preserve"> </w:t>
      </w:r>
      <w:r w:rsidR="008341C5" w:rsidRPr="006D5B30">
        <w:rPr>
          <w:rFonts w:ascii="Times New Roman" w:hAnsi="Times New Roman" w:cs="Times New Roman"/>
          <w:sz w:val="24"/>
          <w:szCs w:val="24"/>
          <w:lang w:val="sv-SE"/>
        </w:rPr>
        <w:t>pandangan tentang keluarga ini</w:t>
      </w:r>
      <w:r w:rsidRPr="006D5B30">
        <w:rPr>
          <w:rFonts w:ascii="Times New Roman" w:hAnsi="Times New Roman" w:cs="Times New Roman"/>
          <w:sz w:val="24"/>
          <w:szCs w:val="24"/>
          <w:lang w:val="sv-SE"/>
        </w:rPr>
        <w:t>, PPK (</w:t>
      </w:r>
      <w:r w:rsidR="008341C5" w:rsidRPr="006D5B30">
        <w:rPr>
          <w:rFonts w:ascii="Times New Roman" w:hAnsi="Times New Roman" w:cs="Times New Roman"/>
          <w:sz w:val="24"/>
          <w:szCs w:val="24"/>
          <w:lang w:val="sv-SE"/>
        </w:rPr>
        <w:t xml:space="preserve">art. </w:t>
      </w:r>
      <w:r w:rsidRPr="006D5B30">
        <w:rPr>
          <w:rFonts w:ascii="Times New Roman" w:hAnsi="Times New Roman" w:cs="Times New Roman"/>
          <w:sz w:val="24"/>
          <w:szCs w:val="24"/>
          <w:lang w:val="sv-SE"/>
        </w:rPr>
        <w:t>17)</w:t>
      </w:r>
      <w:r w:rsidR="008341C5"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mengatakan bahwa keluarga </w:t>
      </w:r>
      <w:r w:rsidR="0069029A"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adalah Gereja rumah-tangga</w:t>
      </w:r>
      <w:r w:rsidR="001850F8" w:rsidRPr="006D5B30">
        <w:rPr>
          <w:rFonts w:ascii="Times New Roman" w:hAnsi="Times New Roman" w:cs="Times New Roman"/>
          <w:sz w:val="24"/>
          <w:szCs w:val="24"/>
          <w:lang w:val="sv-SE"/>
        </w:rPr>
        <w:t xml:space="preserve"> yang dipanggil oleh Yesus Kristus untuk menjalankan </w:t>
      </w:r>
      <w:r w:rsidRPr="006D5B30">
        <w:rPr>
          <w:rFonts w:ascii="Times New Roman" w:hAnsi="Times New Roman" w:cs="Times New Roman"/>
          <w:sz w:val="24"/>
          <w:szCs w:val="24"/>
          <w:lang w:val="sv-SE"/>
        </w:rPr>
        <w:t>lima tugas Gereja.</w:t>
      </w:r>
      <w:r w:rsidR="00852DD5" w:rsidRPr="006D5B30">
        <w:rPr>
          <w:rFonts w:ascii="Times New Roman" w:hAnsi="Times New Roman" w:cs="Times New Roman"/>
          <w:sz w:val="24"/>
          <w:szCs w:val="24"/>
          <w:lang w:val="sv-SE"/>
        </w:rPr>
        <w:t xml:space="preserve"> </w:t>
      </w:r>
      <w:r w:rsidR="00852DD5"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ENVuOR7r","properties":{"formattedCitation":"(Priyanto &amp; Utama, 2017)","plainCitation":"(Priyanto &amp; Utama, 2017)","dontUpdate":true,"noteIndex":0},"citationItems":[{"id":106,"uris":["http://zotero.org/users/local/UiSBHLCM/items/KUFQSU8T"],"itemData":{"id":106,"type":"article-journal","abstract":"The life of the Church as the people of God is obvious in the involvement of members of the Church who implement the five tasks of the Church such as evangelization (kerygma), communion (koinonia), liturgy (liturgia), service (diakonia), and testimony (martyria). The members of Church appear to be real inlife of the christian family. Christian family is a Small Church or Church of Household (Ecclesia Domestica) which consists of parents and children who have beenbaptized. Therefore, christian family have an important mission to develop and support the Church by implementing five tasks of the Church in daily life. Inreality, there are christian families who do not understand about five tasks of the Church. The are christian families are less concerned with his family life. There are christian families are less active in the Church dan society. From the above issues, formulated of research problems: what is the mean of five tasks of the Church? What is the mean of christian family? What extent christian family implement the five tasks of the Church in daily life? Therefore, this scientific paper was written in order to steeped of five tasks of the Church, steeped of christian family, and to know extent christian family implement the five tasks of the Church in daily life. This research use qualitative method. The respondents are christian family in Stasi Hati Kudus Yesus, Bulak Sumbersari. Generally, this research showsthat any christian families have not understood about five tasks of the Church. Nevertheless, christian families have implemented the five tasks of the Church in daily life such as family, Church and society.","container-title":"JPAK: Jurnal Pendidikan Agama Katolik","ISSN":"2655-7665","issue":"9","language":"en","license":"Copyright (c)","note":"number: 9","page":"85-116","source":"ejournal.widyayuwana.ac.id","title":"Perwujudan Panca Tugas Gereja Dalam Kehidupan Sehari-Hari Keluarga Kristiani Di Stasi Hati Kudus Yesus Bulak Sumbersari","volume":"18","author":[{"family":"Priyanto","given":"Yohanes Eko"},{"family":"Utama","given":"Cornelius Triwidya Tjahja"}],"issued":{"date-parts":[["2017",10,17]]}}}],"schema":"https://github.com/citation-style-language/schema/raw/master/csl-citation.json"} </w:instrText>
      </w:r>
      <w:r w:rsidR="00852DD5" w:rsidRPr="006D5B30">
        <w:rPr>
          <w:rFonts w:ascii="Times New Roman" w:hAnsi="Times New Roman" w:cs="Times New Roman"/>
          <w:sz w:val="24"/>
          <w:szCs w:val="24"/>
        </w:rPr>
        <w:fldChar w:fldCharType="separate"/>
      </w:r>
      <w:r w:rsidR="00852DD5" w:rsidRPr="006D5B30">
        <w:rPr>
          <w:rFonts w:ascii="Times New Roman" w:hAnsi="Times New Roman" w:cs="Times New Roman"/>
          <w:sz w:val="24"/>
          <w:lang w:val="sv-SE"/>
        </w:rPr>
        <w:t>Priyanto &amp; Utama, (2017:101)</w:t>
      </w:r>
      <w:r w:rsidR="00852DD5" w:rsidRPr="006D5B30">
        <w:rPr>
          <w:rFonts w:ascii="Times New Roman" w:hAnsi="Times New Roman" w:cs="Times New Roman"/>
          <w:sz w:val="24"/>
          <w:szCs w:val="24"/>
        </w:rPr>
        <w:fldChar w:fldCharType="end"/>
      </w:r>
      <w:r w:rsidR="00852DD5" w:rsidRPr="006D5B30">
        <w:rPr>
          <w:rFonts w:ascii="Times New Roman" w:hAnsi="Times New Roman" w:cs="Times New Roman"/>
          <w:sz w:val="24"/>
          <w:szCs w:val="24"/>
          <w:lang w:val="sv-SE"/>
        </w:rPr>
        <w:t xml:space="preserve"> mengatakan bahwa keluarga sebagai Gereja Rumah Tangga menampakkan hidup menggereja dengan melaksanakan lima tugas Gereja dalam hidup sehari-hari, yaitu mewartakan iman, merayakan iman, membangun persekutuan, melayani, dan memberikan kesaksian iman kepada dunia. </w:t>
      </w:r>
    </w:p>
    <w:p w14:paraId="02E80337" w14:textId="19A2798F" w:rsidR="00F67F7E" w:rsidRPr="006D5B30" w:rsidRDefault="00797FE2" w:rsidP="00F67F7E">
      <w:pPr>
        <w:pStyle w:val="ListParagraph"/>
        <w:spacing w:after="0" w:line="480" w:lineRule="auto"/>
        <w:ind w:left="0" w:firstLine="720"/>
        <w:jc w:val="both"/>
        <w:rPr>
          <w:rFonts w:ascii="Times New Roman" w:hAnsi="Times New Roman" w:cs="Times New Roman"/>
          <w:sz w:val="24"/>
          <w:szCs w:val="24"/>
          <w:lang w:val="sv-SE"/>
        </w:rPr>
      </w:pPr>
      <w:bookmarkStart w:id="86" w:name="_Hlk200793219"/>
      <w:r w:rsidRPr="006D5B30">
        <w:rPr>
          <w:rFonts w:ascii="Times New Roman" w:hAnsi="Times New Roman" w:cs="Times New Roman"/>
          <w:sz w:val="24"/>
          <w:szCs w:val="24"/>
          <w:lang w:val="sv-SE"/>
        </w:rPr>
        <w:t xml:space="preserve">Berdasarkan hasil </w:t>
      </w:r>
      <w:r w:rsidR="00C839E3" w:rsidRPr="006D5B30">
        <w:rPr>
          <w:rFonts w:ascii="Times New Roman" w:hAnsi="Times New Roman" w:cs="Times New Roman"/>
          <w:sz w:val="24"/>
          <w:szCs w:val="24"/>
          <w:lang w:val="sv-SE"/>
        </w:rPr>
        <w:t>uraian di atas, maka</w:t>
      </w:r>
      <w:r w:rsidRPr="006D5B30">
        <w:rPr>
          <w:rFonts w:ascii="Times New Roman" w:hAnsi="Times New Roman" w:cs="Times New Roman"/>
          <w:sz w:val="24"/>
          <w:szCs w:val="24"/>
          <w:lang w:val="sv-SE"/>
        </w:rPr>
        <w:t xml:space="preserve"> dapat di</w:t>
      </w:r>
      <w:r w:rsidR="00D956EC" w:rsidRPr="006D5B30">
        <w:rPr>
          <w:rFonts w:ascii="Times New Roman" w:hAnsi="Times New Roman" w:cs="Times New Roman"/>
          <w:sz w:val="24"/>
          <w:szCs w:val="24"/>
          <w:lang w:val="sv-SE"/>
        </w:rPr>
        <w:t xml:space="preserve">simpulkan </w:t>
      </w:r>
      <w:r w:rsidRPr="006D5B30">
        <w:rPr>
          <w:rFonts w:ascii="Times New Roman" w:hAnsi="Times New Roman" w:cs="Times New Roman"/>
          <w:sz w:val="24"/>
          <w:szCs w:val="24"/>
          <w:lang w:val="sv-SE"/>
        </w:rPr>
        <w:t>bahwa keluarga Katolik</w:t>
      </w:r>
      <w:r w:rsidR="00D956EC" w:rsidRPr="006D5B30">
        <w:rPr>
          <w:rFonts w:ascii="Times New Roman" w:hAnsi="Times New Roman" w:cs="Times New Roman"/>
          <w:sz w:val="24"/>
          <w:szCs w:val="24"/>
          <w:lang w:val="sv-SE"/>
        </w:rPr>
        <w:t xml:space="preserve"> </w:t>
      </w:r>
      <w:r w:rsidR="00C839E3" w:rsidRPr="006D5B30">
        <w:rPr>
          <w:rFonts w:ascii="Times New Roman" w:hAnsi="Times New Roman" w:cs="Times New Roman"/>
          <w:sz w:val="24"/>
          <w:szCs w:val="24"/>
          <w:lang w:val="sv-SE"/>
        </w:rPr>
        <w:t>adalah sebuah komunitas iman yang percaya kepada Yesus Kristus, menghayati dan menjalankan ajaran-Nya dalam kehidupan sehari-hari. Keluarga Katolik juga dipahami sebagai komunitas Gereja terkecil (</w:t>
      </w:r>
      <w:r w:rsidR="00C839E3" w:rsidRPr="006D5B30">
        <w:rPr>
          <w:rFonts w:ascii="Times New Roman" w:hAnsi="Times New Roman" w:cs="Times New Roman"/>
          <w:i/>
          <w:iCs/>
          <w:sz w:val="24"/>
          <w:szCs w:val="24"/>
          <w:lang w:val="sv-SE"/>
        </w:rPr>
        <w:t>Ecclesia domestica</w:t>
      </w:r>
      <w:r w:rsidR="00C839E3" w:rsidRPr="006D5B30">
        <w:rPr>
          <w:rFonts w:ascii="Times New Roman" w:hAnsi="Times New Roman" w:cs="Times New Roman"/>
          <w:sz w:val="24"/>
          <w:szCs w:val="24"/>
          <w:lang w:val="sv-SE"/>
        </w:rPr>
        <w:t>), tempat dimana iman Katolik ditumbuhkan, dipelihara, dan diwujudkan dalam hidup nyata. Keluarga Katolik dipanggil untuk menghidupi iman Katolik secara utuh, menjadi sarana pewartaan dan pembinaan iman, serta melaksanakan lima tugas Gereja, yaitu mewartakan iman, merayakan iman, membangun persekutuan, melayani, dan memberi kesaksian hidup. Dengan demikian, keluarga Katolik tidak hanya menjadi tempat tinggal fisik, tetapi juga menjadi pusat kehidupan rohani dan pewartaan iman dalam Gereja dan masyarakat.</w:t>
      </w:r>
    </w:p>
    <w:p w14:paraId="6631B885" w14:textId="60624C35" w:rsidR="00F67F7E" w:rsidRPr="006D5B30" w:rsidRDefault="00F67F7E" w:rsidP="00F67F7E">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asarkan hasil tinjauan terhadap data penelitian tentang pemahaman informan mengenai makna keluarga Katolik, bisa disimpulkan bahwa sebagian besar informan melihat keluarga Katolik sebagai keluarga yang percaya kepada Yesus Kristus dan hidup sesuai ajaran-Nya. Pemahaman ini menunjukkan bahwa kepercayaan kepada Yesus adalah dasar utama dalam identitas keluarga Katolik. Selain itu, mayoritas informan juga menggambarkan keluarga Katolik sebagai komunitas terkecil dari Gereja, yang dikenal sebagai Ecclesia domestica, yaitu sebagai kelompok iman di mana kehidupan dalam keluarga dijalankan dengan semangat kekatolikan yang terkait erat dengan kehidupan Gereja secara keseluruhan. Pandangan lain menyoroti bahwa keluarga Katolik adalah keluarga yang memiliki dan menjalani iman Katolik dalam kehidupan sehari-hari. Iman tersebut tidak hanya dimiliki secara pribadi tetapi juga ditumbuhkan bersama dalam konteks keluarga sebagai komunitas iman. Selain itu, ada juga pemahaman bahwa keluarga Katolik berperan aktif dalam melaksanakan lima tugas Gereja, yaitu menyampaikan berita, merayakan, membangun persekutuan, melakukan pelayanan, dan memberikan kesaksian iman. Secara keseluruhan, temuan ini menunjukkan bahwa pemahaman informan tentang makna keluarga Katolik adalah menyeluruh, mencakup aspek iman individu dan keluarga, partisipasi dalam hidup Gereja, serta penerapan nilai-nilai kekatolikan dalam kegiatan sehari-hari. Hasil ini juga sejalan dengan dokumen Gereja seperti Familiaris Consortio dan Pedoman Pastoral Keluarga (PPK), yang menegaskan bahwa keluarga Katolik merupakan Gereja di rumah yang berakar dalam iman kepada Kristus dan dipanggil untuk menjadi saksi cinta Allah di tengah masyarakat.</w:t>
      </w:r>
    </w:p>
    <w:p w14:paraId="46C86C48" w14:textId="77777777" w:rsidR="001A7F04" w:rsidRPr="006D5B30" w:rsidRDefault="001A7F04" w:rsidP="006C73C4">
      <w:pPr>
        <w:pStyle w:val="ListParagraph"/>
        <w:spacing w:after="0" w:line="480" w:lineRule="auto"/>
        <w:ind w:left="0" w:firstLine="720"/>
        <w:jc w:val="both"/>
        <w:rPr>
          <w:rFonts w:ascii="Times New Roman" w:hAnsi="Times New Roman" w:cs="Times New Roman"/>
          <w:sz w:val="24"/>
          <w:szCs w:val="24"/>
          <w:lang w:val="sv-SE"/>
        </w:rPr>
      </w:pPr>
    </w:p>
    <w:p w14:paraId="23BCC51D" w14:textId="3C86978F" w:rsidR="00A01FB3" w:rsidRPr="006D5B30" w:rsidRDefault="000C6191">
      <w:pPr>
        <w:pStyle w:val="Subbab42"/>
        <w:numPr>
          <w:ilvl w:val="0"/>
          <w:numId w:val="47"/>
        </w:numPr>
        <w:spacing w:before="0"/>
        <w:ind w:left="426" w:hanging="426"/>
        <w:rPr>
          <w:lang w:val="sv-SE"/>
        </w:rPr>
      </w:pPr>
      <w:bookmarkStart w:id="87" w:name="_Toc203805019"/>
      <w:bookmarkEnd w:id="86"/>
      <w:r w:rsidRPr="006D5B30">
        <w:rPr>
          <w:lang w:val="sv-SE"/>
        </w:rPr>
        <w:t xml:space="preserve">Pemahaman </w:t>
      </w:r>
      <w:r w:rsidR="00EC286E" w:rsidRPr="006D5B30">
        <w:rPr>
          <w:lang w:val="sv-SE"/>
        </w:rPr>
        <w:t>Informan</w:t>
      </w:r>
      <w:r w:rsidRPr="006D5B30">
        <w:rPr>
          <w:lang w:val="sv-SE"/>
        </w:rPr>
        <w:t xml:space="preserve"> tentang </w:t>
      </w:r>
      <w:r w:rsidR="001A7F04" w:rsidRPr="006D5B30">
        <w:rPr>
          <w:lang w:val="sv-SE"/>
        </w:rPr>
        <w:t>M</w:t>
      </w:r>
      <w:r w:rsidRPr="006D5B30">
        <w:rPr>
          <w:lang w:val="sv-SE"/>
        </w:rPr>
        <w:t xml:space="preserve">aksud dan </w:t>
      </w:r>
      <w:r w:rsidR="001A7F04" w:rsidRPr="006D5B30">
        <w:rPr>
          <w:lang w:val="sv-SE"/>
        </w:rPr>
        <w:t>T</w:t>
      </w:r>
      <w:r w:rsidRPr="006D5B30">
        <w:rPr>
          <w:lang w:val="sv-SE"/>
        </w:rPr>
        <w:t>ujuan pembentukan hidup bersama</w:t>
      </w:r>
      <w:bookmarkEnd w:id="87"/>
      <w:r w:rsidRPr="006D5B30">
        <w:rPr>
          <w:lang w:val="sv-SE"/>
        </w:rPr>
        <w:t xml:space="preserve"> </w:t>
      </w:r>
    </w:p>
    <w:p w14:paraId="5B2E16F0" w14:textId="3B1C2324" w:rsidR="00544F6A" w:rsidRPr="006D5B30" w:rsidRDefault="00544F6A" w:rsidP="006C73C4">
      <w:pPr>
        <w:pStyle w:val="Caption"/>
        <w:spacing w:after="0"/>
        <w:jc w:val="center"/>
        <w:rPr>
          <w:rFonts w:ascii="Times New Roman" w:hAnsi="Times New Roman" w:cs="Times New Roman"/>
          <w:b/>
          <w:bCs/>
          <w:i w:val="0"/>
          <w:color w:val="auto"/>
          <w:sz w:val="36"/>
          <w:szCs w:val="36"/>
        </w:rPr>
      </w:pPr>
      <w:bookmarkStart w:id="88" w:name="_Toc201002624"/>
      <w:bookmarkStart w:id="89" w:name="_Hlk200796424"/>
      <w:r w:rsidRPr="006D5B30">
        <w:rPr>
          <w:rFonts w:ascii="Times New Roman" w:hAnsi="Times New Roman" w:cs="Times New Roman"/>
          <w:b/>
          <w:i w:val="0"/>
          <w:color w:val="auto"/>
          <w:sz w:val="24"/>
          <w:szCs w:val="24"/>
        </w:rPr>
        <w:t xml:space="preserve">Tabel </w:t>
      </w:r>
      <w:r w:rsidRPr="006D5B30">
        <w:rPr>
          <w:rFonts w:ascii="Times New Roman" w:hAnsi="Times New Roman" w:cs="Times New Roman"/>
          <w:b/>
          <w:i w:val="0"/>
          <w:color w:val="auto"/>
          <w:sz w:val="24"/>
          <w:szCs w:val="24"/>
        </w:rPr>
        <w:fldChar w:fldCharType="begin"/>
      </w:r>
      <w:r w:rsidRPr="006D5B30">
        <w:rPr>
          <w:rFonts w:ascii="Times New Roman" w:hAnsi="Times New Roman" w:cs="Times New Roman"/>
          <w:b/>
          <w:i w:val="0"/>
          <w:color w:val="auto"/>
          <w:sz w:val="24"/>
          <w:szCs w:val="24"/>
        </w:rPr>
        <w:instrText xml:space="preserve"> SEQ Tabel \* ARABIC </w:instrText>
      </w:r>
      <w:r w:rsidRPr="006D5B30">
        <w:rPr>
          <w:rFonts w:ascii="Times New Roman" w:hAnsi="Times New Roman" w:cs="Times New Roman"/>
          <w:b/>
          <w:i w:val="0"/>
          <w:color w:val="auto"/>
          <w:sz w:val="24"/>
          <w:szCs w:val="24"/>
        </w:rPr>
        <w:fldChar w:fldCharType="separate"/>
      </w:r>
      <w:r w:rsidR="00D23C14">
        <w:rPr>
          <w:rFonts w:ascii="Times New Roman" w:hAnsi="Times New Roman" w:cs="Times New Roman"/>
          <w:b/>
          <w:i w:val="0"/>
          <w:noProof/>
          <w:color w:val="auto"/>
          <w:sz w:val="24"/>
          <w:szCs w:val="24"/>
        </w:rPr>
        <w:t>4</w:t>
      </w:r>
      <w:bookmarkEnd w:id="88"/>
      <w:r w:rsidRPr="006D5B30">
        <w:rPr>
          <w:rFonts w:ascii="Times New Roman" w:hAnsi="Times New Roman" w:cs="Times New Roman"/>
          <w:b/>
          <w:i w:val="0"/>
          <w:color w:val="auto"/>
          <w:sz w:val="24"/>
          <w:szCs w:val="24"/>
        </w:rPr>
        <w:fldChar w:fldCharType="end"/>
      </w:r>
    </w:p>
    <w:p w14:paraId="699C34BD" w14:textId="516A9A3F" w:rsidR="00A01FB3" w:rsidRPr="006D5B30" w:rsidRDefault="00EC286E" w:rsidP="006C73C4">
      <w:pPr>
        <w:spacing w:after="0"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 xml:space="preserve">Maksud dan Tujuan </w:t>
      </w:r>
      <w:r w:rsidR="00EC6699" w:rsidRPr="006D5B30">
        <w:rPr>
          <w:rFonts w:ascii="Times New Roman" w:hAnsi="Times New Roman" w:cs="Times New Roman"/>
          <w:b/>
          <w:bCs/>
          <w:sz w:val="24"/>
          <w:szCs w:val="24"/>
        </w:rPr>
        <w:t>Orang tua</w:t>
      </w:r>
      <w:r w:rsidRPr="006D5B30">
        <w:rPr>
          <w:rFonts w:ascii="Times New Roman" w:hAnsi="Times New Roman" w:cs="Times New Roman"/>
          <w:b/>
          <w:bCs/>
          <w:sz w:val="24"/>
          <w:szCs w:val="24"/>
        </w:rPr>
        <w:t xml:space="preserve"> </w:t>
      </w:r>
      <w:r w:rsidR="00F128C7" w:rsidRPr="006D5B30">
        <w:rPr>
          <w:rFonts w:ascii="Times New Roman" w:hAnsi="Times New Roman" w:cs="Times New Roman"/>
          <w:b/>
          <w:bCs/>
          <w:sz w:val="24"/>
          <w:szCs w:val="24"/>
        </w:rPr>
        <w:t>M</w:t>
      </w:r>
      <w:r w:rsidRPr="006D5B30">
        <w:rPr>
          <w:rFonts w:ascii="Times New Roman" w:hAnsi="Times New Roman" w:cs="Times New Roman"/>
          <w:b/>
          <w:bCs/>
          <w:sz w:val="24"/>
          <w:szCs w:val="24"/>
        </w:rPr>
        <w:t xml:space="preserve">embentuk </w:t>
      </w:r>
      <w:r w:rsidR="00F128C7" w:rsidRPr="006D5B30">
        <w:rPr>
          <w:rFonts w:ascii="Times New Roman" w:hAnsi="Times New Roman" w:cs="Times New Roman"/>
          <w:b/>
          <w:bCs/>
          <w:sz w:val="24"/>
          <w:szCs w:val="24"/>
        </w:rPr>
        <w:t>H</w:t>
      </w:r>
      <w:r w:rsidRPr="006D5B30">
        <w:rPr>
          <w:rFonts w:ascii="Times New Roman" w:hAnsi="Times New Roman" w:cs="Times New Roman"/>
          <w:b/>
          <w:bCs/>
          <w:sz w:val="24"/>
          <w:szCs w:val="24"/>
        </w:rPr>
        <w:t xml:space="preserve">idup </w:t>
      </w:r>
      <w:r w:rsidR="00F128C7" w:rsidRPr="006D5B30">
        <w:rPr>
          <w:rFonts w:ascii="Times New Roman" w:hAnsi="Times New Roman" w:cs="Times New Roman"/>
          <w:b/>
          <w:bCs/>
          <w:sz w:val="24"/>
          <w:szCs w:val="24"/>
        </w:rPr>
        <w:t>B</w:t>
      </w:r>
      <w:r w:rsidRPr="006D5B30">
        <w:rPr>
          <w:rFonts w:ascii="Times New Roman" w:hAnsi="Times New Roman" w:cs="Times New Roman"/>
          <w:b/>
          <w:bCs/>
          <w:sz w:val="24"/>
          <w:szCs w:val="24"/>
        </w:rPr>
        <w:t>ersama</w:t>
      </w:r>
    </w:p>
    <w:tbl>
      <w:tblPr>
        <w:tblStyle w:val="TableGrid"/>
        <w:tblW w:w="7938" w:type="dxa"/>
        <w:tblInd w:w="-5" w:type="dxa"/>
        <w:tblLook w:val="04A0" w:firstRow="1" w:lastRow="0" w:firstColumn="1" w:lastColumn="0" w:noHBand="0" w:noVBand="1"/>
      </w:tblPr>
      <w:tblGrid>
        <w:gridCol w:w="562"/>
        <w:gridCol w:w="3189"/>
        <w:gridCol w:w="1875"/>
        <w:gridCol w:w="2312"/>
      </w:tblGrid>
      <w:tr w:rsidR="00A01FB3" w:rsidRPr="00CE0F56" w14:paraId="1267416A" w14:textId="77777777" w:rsidTr="003B0484">
        <w:tc>
          <w:tcPr>
            <w:tcW w:w="7938" w:type="dxa"/>
            <w:gridSpan w:val="4"/>
          </w:tcPr>
          <w:p w14:paraId="0355ECBA" w14:textId="478EF613" w:rsidR="00A01FB3" w:rsidRPr="006D5B30" w:rsidRDefault="00A01FB3" w:rsidP="006C73C4">
            <w:pPr>
              <w:spacing w:line="276" w:lineRule="auto"/>
              <w:jc w:val="both"/>
              <w:rPr>
                <w:rFonts w:ascii="Times New Roman" w:hAnsi="Times New Roman" w:cs="Times New Roman"/>
                <w:i/>
                <w:iCs/>
                <w:sz w:val="24"/>
                <w:szCs w:val="24"/>
                <w:lang w:val="sv-SE"/>
              </w:rPr>
            </w:pPr>
            <w:bookmarkStart w:id="90" w:name="_Hlk193197614"/>
            <w:r w:rsidRPr="006D5B30">
              <w:rPr>
                <w:rFonts w:ascii="Times New Roman" w:hAnsi="Times New Roman" w:cs="Times New Roman"/>
                <w:sz w:val="24"/>
                <w:szCs w:val="24"/>
                <w:lang w:val="sv-SE"/>
              </w:rPr>
              <w:t>Pertanyaan 2: Apa maksud dan tujuan pembentukan hidup bersama Keluarga Katolik menurut pemahaman bapak/ibu?</w:t>
            </w:r>
          </w:p>
        </w:tc>
      </w:tr>
      <w:tr w:rsidR="00A01FB3" w:rsidRPr="006D5B30" w14:paraId="12816225" w14:textId="77777777" w:rsidTr="003B0484">
        <w:tc>
          <w:tcPr>
            <w:tcW w:w="562" w:type="dxa"/>
          </w:tcPr>
          <w:p w14:paraId="1E452892" w14:textId="77777777"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5E323132" w14:textId="77777777"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469621EE" w14:textId="77777777" w:rsidR="00A01FB3" w:rsidRPr="006D5B30" w:rsidRDefault="00A01FB3"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08A08E57" w14:textId="5F989F0F" w:rsidR="00A01FB3"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w:t>
            </w:r>
            <w:r w:rsidR="00A01FB3" w:rsidRPr="006D5B30">
              <w:rPr>
                <w:rFonts w:ascii="Times New Roman" w:hAnsi="Times New Roman" w:cs="Times New Roman"/>
                <w:b/>
                <w:bCs/>
                <w:sz w:val="24"/>
                <w:szCs w:val="24"/>
              </w:rPr>
              <w:t>ode</w:t>
            </w:r>
          </w:p>
        </w:tc>
      </w:tr>
      <w:tr w:rsidR="006C5582" w:rsidRPr="006D5B30" w14:paraId="1DA9D3A5" w14:textId="77777777" w:rsidTr="00C524B7">
        <w:trPr>
          <w:trHeight w:val="208"/>
        </w:trPr>
        <w:tc>
          <w:tcPr>
            <w:tcW w:w="562" w:type="dxa"/>
            <w:vMerge w:val="restart"/>
          </w:tcPr>
          <w:p w14:paraId="089EE44F"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52A96D62" w14:textId="51A49E63"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Keluarga dibentuk dengan </w:t>
            </w:r>
            <w:r w:rsidR="007807E0" w:rsidRPr="006D5B30">
              <w:rPr>
                <w:rFonts w:ascii="Times New Roman" w:hAnsi="Times New Roman" w:cs="Times New Roman"/>
                <w:sz w:val="24"/>
                <w:szCs w:val="24"/>
              </w:rPr>
              <w:t xml:space="preserve">maksud dan tujuan </w:t>
            </w:r>
            <w:r w:rsidR="004F6076" w:rsidRPr="006D5B30">
              <w:rPr>
                <w:rFonts w:ascii="Times New Roman" w:hAnsi="Times New Roman" w:cs="Times New Roman"/>
                <w:sz w:val="24"/>
                <w:szCs w:val="24"/>
              </w:rPr>
              <w:t>supaya hidup sesuai dengan iman Katolik, hidup dalam persekutuan suami istri yang tidak dapat diceraikan oleh manusia</w:t>
            </w:r>
            <w:r w:rsidRPr="006D5B30">
              <w:rPr>
                <w:rFonts w:ascii="Times New Roman" w:hAnsi="Times New Roman" w:cs="Times New Roman"/>
                <w:sz w:val="24"/>
                <w:szCs w:val="24"/>
              </w:rPr>
              <w:t>.</w:t>
            </w:r>
            <w:r w:rsidR="004F6076" w:rsidRPr="006D5B30">
              <w:rPr>
                <w:rFonts w:ascii="Times New Roman" w:hAnsi="Times New Roman" w:cs="Times New Roman"/>
                <w:sz w:val="24"/>
                <w:szCs w:val="24"/>
              </w:rPr>
              <w:t xml:space="preserve"> </w:t>
            </w:r>
            <w:r w:rsidR="00C75B10" w:rsidRPr="006D5B30">
              <w:rPr>
                <w:rFonts w:ascii="Times New Roman" w:hAnsi="Times New Roman" w:cs="Times New Roman"/>
                <w:sz w:val="24"/>
                <w:szCs w:val="24"/>
              </w:rPr>
              <w:t>Kami sebagai k</w:t>
            </w:r>
            <w:r w:rsidRPr="006D5B30">
              <w:rPr>
                <w:rFonts w:ascii="Times New Roman" w:hAnsi="Times New Roman" w:cs="Times New Roman"/>
                <w:sz w:val="24"/>
                <w:szCs w:val="24"/>
              </w:rPr>
              <w:t>eluarga Katolik juga</w:t>
            </w:r>
            <w:r w:rsidR="00C75B10" w:rsidRPr="006D5B30">
              <w:rPr>
                <w:rFonts w:ascii="Times New Roman" w:hAnsi="Times New Roman" w:cs="Times New Roman"/>
                <w:sz w:val="24"/>
                <w:szCs w:val="24"/>
              </w:rPr>
              <w:t xml:space="preserve"> </w:t>
            </w:r>
            <w:r w:rsidRPr="006D5B30">
              <w:rPr>
                <w:rFonts w:ascii="Times New Roman" w:hAnsi="Times New Roman" w:cs="Times New Roman"/>
                <w:sz w:val="24"/>
                <w:szCs w:val="24"/>
              </w:rPr>
              <w:t xml:space="preserve">terbuka terhadap kehidupan baru </w:t>
            </w:r>
            <w:r w:rsidR="004F6076" w:rsidRPr="006D5B30">
              <w:rPr>
                <w:rFonts w:ascii="Times New Roman" w:hAnsi="Times New Roman" w:cs="Times New Roman"/>
                <w:sz w:val="24"/>
                <w:szCs w:val="24"/>
              </w:rPr>
              <w:t xml:space="preserve">(melahirkan dan membesarkan anak) </w:t>
            </w:r>
            <w:r w:rsidRPr="006D5B30">
              <w:rPr>
                <w:rFonts w:ascii="Times New Roman" w:hAnsi="Times New Roman" w:cs="Times New Roman"/>
                <w:sz w:val="24"/>
                <w:szCs w:val="24"/>
              </w:rPr>
              <w:t xml:space="preserve">sehingga tugas </w:t>
            </w:r>
            <w:r w:rsidR="00C75B10" w:rsidRPr="006D5B30">
              <w:rPr>
                <w:rFonts w:ascii="Times New Roman" w:hAnsi="Times New Roman" w:cs="Times New Roman"/>
                <w:sz w:val="24"/>
                <w:szCs w:val="24"/>
              </w:rPr>
              <w:t>kami</w:t>
            </w:r>
            <w:r w:rsidRPr="006D5B30">
              <w:rPr>
                <w:rFonts w:ascii="Times New Roman" w:hAnsi="Times New Roman" w:cs="Times New Roman"/>
                <w:sz w:val="24"/>
                <w:szCs w:val="24"/>
              </w:rPr>
              <w:t xml:space="preserve"> nantinya memberikan pengajaran iman kepada anak dan menuntun anak untuk ikut ambil bagian melakukan lima perintah Gereja.</w:t>
            </w:r>
          </w:p>
        </w:tc>
        <w:tc>
          <w:tcPr>
            <w:tcW w:w="1875" w:type="dxa"/>
          </w:tcPr>
          <w:p w14:paraId="42B4C3CA" w14:textId="309DE022" w:rsidR="006C5582"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Hidup sesuai iman Katolik</w:t>
            </w:r>
          </w:p>
        </w:tc>
        <w:tc>
          <w:tcPr>
            <w:tcW w:w="2312" w:type="dxa"/>
          </w:tcPr>
          <w:p w14:paraId="5DBFAF02" w14:textId="0118731A" w:rsidR="006C5582"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a</w:t>
            </w:r>
          </w:p>
        </w:tc>
      </w:tr>
      <w:tr w:rsidR="004F6076" w:rsidRPr="006D5B30" w14:paraId="7797B8C1" w14:textId="77777777" w:rsidTr="00C524B7">
        <w:trPr>
          <w:trHeight w:val="208"/>
        </w:trPr>
        <w:tc>
          <w:tcPr>
            <w:tcW w:w="562" w:type="dxa"/>
            <w:vMerge/>
          </w:tcPr>
          <w:p w14:paraId="5BCC7041"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3189" w:type="dxa"/>
            <w:vMerge/>
          </w:tcPr>
          <w:p w14:paraId="4CFB4474"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1875" w:type="dxa"/>
          </w:tcPr>
          <w:p w14:paraId="5E7E03FC" w14:textId="5E3DAFC3"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etia/tidak terceraikan</w:t>
            </w:r>
          </w:p>
        </w:tc>
        <w:tc>
          <w:tcPr>
            <w:tcW w:w="2312" w:type="dxa"/>
          </w:tcPr>
          <w:p w14:paraId="236BBF54" w14:textId="1BC6FF15"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b</w:t>
            </w:r>
          </w:p>
        </w:tc>
      </w:tr>
      <w:tr w:rsidR="004F6076" w:rsidRPr="006D5B30" w14:paraId="27972C37" w14:textId="77777777" w:rsidTr="003B0484">
        <w:trPr>
          <w:trHeight w:val="2734"/>
        </w:trPr>
        <w:tc>
          <w:tcPr>
            <w:tcW w:w="562" w:type="dxa"/>
            <w:vMerge/>
          </w:tcPr>
          <w:p w14:paraId="283BA4B6"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3189" w:type="dxa"/>
            <w:vMerge/>
          </w:tcPr>
          <w:p w14:paraId="132AA9EB"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1875" w:type="dxa"/>
          </w:tcPr>
          <w:p w14:paraId="66C56101" w14:textId="18AC67A9"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3D274BE4" w14:textId="493A037D"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c</w:t>
            </w:r>
          </w:p>
        </w:tc>
      </w:tr>
      <w:tr w:rsidR="006C5582" w:rsidRPr="006D5B30" w14:paraId="54542FAF" w14:textId="77777777" w:rsidTr="00C524B7">
        <w:trPr>
          <w:trHeight w:val="54"/>
        </w:trPr>
        <w:tc>
          <w:tcPr>
            <w:tcW w:w="562" w:type="dxa"/>
            <w:vMerge w:val="restart"/>
          </w:tcPr>
          <w:p w14:paraId="17291458"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1DFE3EAD" w14:textId="34389DD0" w:rsidR="006C5582" w:rsidRPr="006D5B30" w:rsidRDefault="006C558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lang w:val="sv-SE"/>
              </w:rPr>
              <w:t>Tujuannya agar kita tetap setia dan saling menguatkan iman kita untuk terus percaya pada Tuhan Yesus</w:t>
            </w:r>
            <w:r w:rsidR="004F6076"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4F6076" w:rsidRPr="006D5B30">
              <w:rPr>
                <w:rFonts w:ascii="Times New Roman" w:hAnsi="Times New Roman" w:cs="Times New Roman"/>
                <w:sz w:val="24"/>
                <w:szCs w:val="24"/>
                <w:lang w:val="sv-SE"/>
              </w:rPr>
              <w:t xml:space="preserve">Selanjutnya, membangun hidup bersama sebagai suatu panggilan hidup yang terpusat pada Kristus. </w:t>
            </w:r>
            <w:r w:rsidR="004F6076" w:rsidRPr="006D5B30">
              <w:rPr>
                <w:rFonts w:ascii="Times New Roman" w:hAnsi="Times New Roman" w:cs="Times New Roman"/>
                <w:sz w:val="24"/>
                <w:szCs w:val="24"/>
              </w:rPr>
              <w:t xml:space="preserve">Melahirkan anak dan mewariskan iman kepada anak.  </w:t>
            </w:r>
          </w:p>
        </w:tc>
        <w:tc>
          <w:tcPr>
            <w:tcW w:w="1875" w:type="dxa"/>
          </w:tcPr>
          <w:p w14:paraId="3DB729FF" w14:textId="401F8B46" w:rsidR="006C5582"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etia/tidak terceraikan</w:t>
            </w:r>
          </w:p>
        </w:tc>
        <w:tc>
          <w:tcPr>
            <w:tcW w:w="2312" w:type="dxa"/>
          </w:tcPr>
          <w:p w14:paraId="36D2E97D" w14:textId="098C1CB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b</w:t>
            </w:r>
          </w:p>
        </w:tc>
      </w:tr>
      <w:tr w:rsidR="004F6076" w:rsidRPr="006D5B30" w14:paraId="3EB88BEC" w14:textId="77777777" w:rsidTr="00C524B7">
        <w:trPr>
          <w:trHeight w:val="54"/>
        </w:trPr>
        <w:tc>
          <w:tcPr>
            <w:tcW w:w="562" w:type="dxa"/>
            <w:vMerge/>
          </w:tcPr>
          <w:p w14:paraId="62E81290"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3189" w:type="dxa"/>
            <w:vMerge/>
          </w:tcPr>
          <w:p w14:paraId="7C1CFDEB" w14:textId="77777777" w:rsidR="004F6076" w:rsidRPr="006D5B30" w:rsidRDefault="004F6076" w:rsidP="006C73C4">
            <w:pPr>
              <w:pStyle w:val="ListParagraph"/>
              <w:spacing w:line="276" w:lineRule="auto"/>
              <w:ind w:left="0"/>
              <w:jc w:val="both"/>
              <w:rPr>
                <w:rFonts w:ascii="Times New Roman" w:hAnsi="Times New Roman" w:cs="Times New Roman"/>
                <w:sz w:val="24"/>
                <w:szCs w:val="24"/>
              </w:rPr>
            </w:pPr>
          </w:p>
        </w:tc>
        <w:tc>
          <w:tcPr>
            <w:tcW w:w="1875" w:type="dxa"/>
          </w:tcPr>
          <w:p w14:paraId="7F4617E1" w14:textId="06BC8931"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Hidup sesuai iman Katolik</w:t>
            </w:r>
          </w:p>
        </w:tc>
        <w:tc>
          <w:tcPr>
            <w:tcW w:w="2312" w:type="dxa"/>
          </w:tcPr>
          <w:p w14:paraId="3F0F0827" w14:textId="2FB36E36" w:rsidR="004F6076"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a</w:t>
            </w:r>
          </w:p>
        </w:tc>
      </w:tr>
      <w:tr w:rsidR="006C5582" w:rsidRPr="006D5B30" w14:paraId="6610C681" w14:textId="77777777" w:rsidTr="003B0484">
        <w:tc>
          <w:tcPr>
            <w:tcW w:w="562" w:type="dxa"/>
            <w:vMerge/>
          </w:tcPr>
          <w:p w14:paraId="08351363"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3189" w:type="dxa"/>
            <w:vMerge/>
          </w:tcPr>
          <w:p w14:paraId="77355F0E"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1875" w:type="dxa"/>
          </w:tcPr>
          <w:p w14:paraId="558C8EBA" w14:textId="46A789F1" w:rsidR="006C5582" w:rsidRPr="006D5B30" w:rsidRDefault="004F607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0C4C4C1E" w14:textId="22AC2994"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4F6076" w:rsidRPr="006D5B30">
              <w:rPr>
                <w:rFonts w:ascii="Times New Roman" w:hAnsi="Times New Roman" w:cs="Times New Roman"/>
                <w:sz w:val="24"/>
                <w:szCs w:val="24"/>
              </w:rPr>
              <w:t>c</w:t>
            </w:r>
          </w:p>
        </w:tc>
      </w:tr>
      <w:tr w:rsidR="00BC5C3D" w:rsidRPr="006D5B30" w14:paraId="414A0899" w14:textId="77777777" w:rsidTr="003B0484">
        <w:trPr>
          <w:trHeight w:val="3174"/>
        </w:trPr>
        <w:tc>
          <w:tcPr>
            <w:tcW w:w="562" w:type="dxa"/>
          </w:tcPr>
          <w:p w14:paraId="3CB62D28" w14:textId="77777777" w:rsidR="00BC5C3D"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tcPr>
          <w:p w14:paraId="33EF368B" w14:textId="1DE4CD4F" w:rsidR="00BC5C3D" w:rsidRPr="006D5B30" w:rsidRDefault="00BC5C3D"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Menurut saya, dasar pembentukan hidup bersama itu adalah kasih. Kasih dari Tuhan untuk saya kemudian diteruskan kepada istri dan anak-anak. Jadi, tujuan hidup bersama keluarga itu adalah sebuah panggilan hidup untuk meneruskan cinta kasih kepada anak-anak dan juga istri.</w:t>
            </w:r>
          </w:p>
        </w:tc>
        <w:tc>
          <w:tcPr>
            <w:tcW w:w="1875" w:type="dxa"/>
          </w:tcPr>
          <w:p w14:paraId="7B0C3242" w14:textId="60DEC528" w:rsidR="00BC5C3D" w:rsidRPr="006D5B30" w:rsidRDefault="00BC5C3D"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Panggilan hidup saling mencintai</w:t>
            </w:r>
          </w:p>
        </w:tc>
        <w:tc>
          <w:tcPr>
            <w:tcW w:w="2312" w:type="dxa"/>
          </w:tcPr>
          <w:p w14:paraId="1DF0FDEC" w14:textId="442623FB" w:rsidR="00BC5C3D"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d</w:t>
            </w:r>
          </w:p>
        </w:tc>
      </w:tr>
      <w:tr w:rsidR="006C5582" w:rsidRPr="006D5B30" w14:paraId="35FE6F09" w14:textId="77777777" w:rsidTr="003B0484">
        <w:tc>
          <w:tcPr>
            <w:tcW w:w="562" w:type="dxa"/>
            <w:vMerge w:val="restart"/>
          </w:tcPr>
          <w:p w14:paraId="5038A275"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27BD4A48" w14:textId="78D3F955" w:rsidR="006C5582" w:rsidRPr="006D5B30" w:rsidRDefault="006C558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Tujuannya itu untuk membentuk komunitas kecil untuk membina iman dan terbuka untuk mempunyai anak-anak yang akan kami bimbing sesuai dengan ajaran Kristus.</w:t>
            </w:r>
          </w:p>
        </w:tc>
        <w:tc>
          <w:tcPr>
            <w:tcW w:w="1875" w:type="dxa"/>
          </w:tcPr>
          <w:p w14:paraId="23D77597" w14:textId="10F8824C" w:rsidR="006C5582" w:rsidRPr="006D5B30" w:rsidRDefault="00BC5C3D"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Komunitas Gereja terkecil</w:t>
            </w:r>
          </w:p>
        </w:tc>
        <w:tc>
          <w:tcPr>
            <w:tcW w:w="2312" w:type="dxa"/>
          </w:tcPr>
          <w:p w14:paraId="1BC6D5A2" w14:textId="0F3B7249"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e</w:t>
            </w:r>
          </w:p>
        </w:tc>
      </w:tr>
      <w:tr w:rsidR="006C5582" w:rsidRPr="006D5B30" w14:paraId="733147F5" w14:textId="77777777" w:rsidTr="003B0484">
        <w:tc>
          <w:tcPr>
            <w:tcW w:w="562" w:type="dxa"/>
            <w:vMerge/>
          </w:tcPr>
          <w:p w14:paraId="07D9BA17"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3189" w:type="dxa"/>
            <w:vMerge/>
          </w:tcPr>
          <w:p w14:paraId="46C4ADE7"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1875" w:type="dxa"/>
          </w:tcPr>
          <w:p w14:paraId="02505931" w14:textId="757876F6" w:rsidR="006C5582"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Hidup </w:t>
            </w:r>
            <w:r w:rsidR="008B5FAC" w:rsidRPr="006D5B30">
              <w:rPr>
                <w:rFonts w:ascii="Times New Roman" w:hAnsi="Times New Roman" w:cs="Times New Roman"/>
                <w:sz w:val="24"/>
                <w:szCs w:val="24"/>
              </w:rPr>
              <w:t>sesuai</w:t>
            </w:r>
            <w:r w:rsidRPr="006D5B30">
              <w:rPr>
                <w:rFonts w:ascii="Times New Roman" w:hAnsi="Times New Roman" w:cs="Times New Roman"/>
                <w:sz w:val="24"/>
                <w:szCs w:val="24"/>
              </w:rPr>
              <w:t xml:space="preserve"> iman Katolik</w:t>
            </w:r>
          </w:p>
        </w:tc>
        <w:tc>
          <w:tcPr>
            <w:tcW w:w="2312" w:type="dxa"/>
          </w:tcPr>
          <w:p w14:paraId="5F7A558F" w14:textId="1DE9C49D"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70446B" w:rsidRPr="006D5B30">
              <w:rPr>
                <w:rFonts w:ascii="Times New Roman" w:hAnsi="Times New Roman" w:cs="Times New Roman"/>
                <w:sz w:val="24"/>
                <w:szCs w:val="24"/>
              </w:rPr>
              <w:t>a</w:t>
            </w:r>
          </w:p>
        </w:tc>
      </w:tr>
      <w:tr w:rsidR="006C5582" w:rsidRPr="006D5B30" w14:paraId="02895766" w14:textId="77777777" w:rsidTr="003B0484">
        <w:tc>
          <w:tcPr>
            <w:tcW w:w="562" w:type="dxa"/>
            <w:vMerge/>
          </w:tcPr>
          <w:p w14:paraId="2C52AA07"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3189" w:type="dxa"/>
            <w:vMerge/>
          </w:tcPr>
          <w:p w14:paraId="7A51A335"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1875" w:type="dxa"/>
          </w:tcPr>
          <w:p w14:paraId="28EF3233" w14:textId="5A9C3386" w:rsidR="006C5582"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7B65916F" w14:textId="17C38196"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c</w:t>
            </w:r>
          </w:p>
        </w:tc>
      </w:tr>
      <w:tr w:rsidR="006C5582" w:rsidRPr="006D5B30" w14:paraId="6D0EEE29" w14:textId="77777777" w:rsidTr="00C524B7">
        <w:trPr>
          <w:trHeight w:val="54"/>
        </w:trPr>
        <w:tc>
          <w:tcPr>
            <w:tcW w:w="562" w:type="dxa"/>
            <w:vMerge w:val="restart"/>
          </w:tcPr>
          <w:p w14:paraId="7CF6752C"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vMerge w:val="restart"/>
          </w:tcPr>
          <w:p w14:paraId="15FA0F13" w14:textId="59CC7A15"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ujuannya itu untuk membangun kebersamaan</w:t>
            </w:r>
            <w:r w:rsidR="00BC5C3D" w:rsidRPr="006D5B30">
              <w:rPr>
                <w:rFonts w:ascii="Times New Roman" w:hAnsi="Times New Roman" w:cs="Times New Roman"/>
                <w:sz w:val="24"/>
                <w:szCs w:val="24"/>
              </w:rPr>
              <w:t xml:space="preserve">/ komunitas </w:t>
            </w:r>
            <w:r w:rsidRPr="006D5B30">
              <w:rPr>
                <w:rFonts w:ascii="Times New Roman" w:hAnsi="Times New Roman" w:cs="Times New Roman"/>
                <w:sz w:val="24"/>
                <w:szCs w:val="24"/>
              </w:rPr>
              <w:t xml:space="preserve">hidup </w:t>
            </w:r>
            <w:r w:rsidR="00BC5C3D" w:rsidRPr="006D5B30">
              <w:rPr>
                <w:rFonts w:ascii="Times New Roman" w:hAnsi="Times New Roman" w:cs="Times New Roman"/>
                <w:sz w:val="24"/>
                <w:szCs w:val="24"/>
              </w:rPr>
              <w:t xml:space="preserve">Kristiani </w:t>
            </w:r>
            <w:r w:rsidRPr="006D5B30">
              <w:rPr>
                <w:rFonts w:ascii="Times New Roman" w:hAnsi="Times New Roman" w:cs="Times New Roman"/>
                <w:sz w:val="24"/>
                <w:szCs w:val="24"/>
              </w:rPr>
              <w:t>yang utuh</w:t>
            </w:r>
            <w:r w:rsidR="00BC5C3D" w:rsidRPr="006D5B30">
              <w:rPr>
                <w:rFonts w:ascii="Times New Roman" w:hAnsi="Times New Roman" w:cs="Times New Roman"/>
                <w:sz w:val="24"/>
                <w:szCs w:val="24"/>
              </w:rPr>
              <w:t>, melahirkan dan mendidik anak secara Katolik</w:t>
            </w:r>
            <w:r w:rsidRPr="006D5B30">
              <w:rPr>
                <w:rFonts w:ascii="Times New Roman" w:hAnsi="Times New Roman" w:cs="Times New Roman"/>
                <w:sz w:val="24"/>
                <w:szCs w:val="24"/>
              </w:rPr>
              <w:t xml:space="preserve"> dalam mendidik anak-anak</w:t>
            </w:r>
            <w:r w:rsidR="00BC5C3D" w:rsidRPr="006D5B30">
              <w:rPr>
                <w:rFonts w:ascii="Times New Roman" w:hAnsi="Times New Roman" w:cs="Times New Roman"/>
                <w:sz w:val="24"/>
                <w:szCs w:val="24"/>
              </w:rPr>
              <w:t>.</w:t>
            </w:r>
          </w:p>
        </w:tc>
        <w:tc>
          <w:tcPr>
            <w:tcW w:w="1875" w:type="dxa"/>
          </w:tcPr>
          <w:p w14:paraId="35210992" w14:textId="077E8777" w:rsidR="006C5582"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Komunitas Gereja terkecil</w:t>
            </w:r>
          </w:p>
        </w:tc>
        <w:tc>
          <w:tcPr>
            <w:tcW w:w="2312" w:type="dxa"/>
          </w:tcPr>
          <w:p w14:paraId="4F78EC52" w14:textId="6CB545A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e</w:t>
            </w:r>
          </w:p>
        </w:tc>
      </w:tr>
      <w:tr w:rsidR="00BC5C3D" w:rsidRPr="006D5B30" w14:paraId="281480AF" w14:textId="77777777" w:rsidTr="003B0484">
        <w:trPr>
          <w:trHeight w:val="645"/>
        </w:trPr>
        <w:tc>
          <w:tcPr>
            <w:tcW w:w="562" w:type="dxa"/>
            <w:vMerge/>
          </w:tcPr>
          <w:p w14:paraId="11E363E1" w14:textId="77777777" w:rsidR="00BC5C3D" w:rsidRPr="006D5B30" w:rsidRDefault="00BC5C3D" w:rsidP="006C73C4">
            <w:pPr>
              <w:pStyle w:val="ListParagraph"/>
              <w:spacing w:line="276" w:lineRule="auto"/>
              <w:ind w:left="0"/>
              <w:jc w:val="both"/>
              <w:rPr>
                <w:rFonts w:ascii="Times New Roman" w:hAnsi="Times New Roman" w:cs="Times New Roman"/>
                <w:sz w:val="24"/>
                <w:szCs w:val="24"/>
              </w:rPr>
            </w:pPr>
          </w:p>
        </w:tc>
        <w:tc>
          <w:tcPr>
            <w:tcW w:w="3189" w:type="dxa"/>
            <w:vMerge/>
          </w:tcPr>
          <w:p w14:paraId="5B7B5D0B" w14:textId="77777777" w:rsidR="00BC5C3D" w:rsidRPr="006D5B30" w:rsidRDefault="00BC5C3D" w:rsidP="006C73C4">
            <w:pPr>
              <w:pStyle w:val="ListParagraph"/>
              <w:spacing w:line="276" w:lineRule="auto"/>
              <w:ind w:left="0"/>
              <w:jc w:val="both"/>
              <w:rPr>
                <w:rFonts w:ascii="Times New Roman" w:hAnsi="Times New Roman" w:cs="Times New Roman"/>
                <w:sz w:val="24"/>
                <w:szCs w:val="24"/>
              </w:rPr>
            </w:pPr>
          </w:p>
        </w:tc>
        <w:tc>
          <w:tcPr>
            <w:tcW w:w="1875" w:type="dxa"/>
          </w:tcPr>
          <w:p w14:paraId="26AD5294" w14:textId="0CB00989" w:rsidR="00BC5C3D"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6245BA9A" w14:textId="43831613" w:rsidR="00BC5C3D" w:rsidRPr="006D5B30" w:rsidRDefault="00BC5C3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c</w:t>
            </w:r>
          </w:p>
        </w:tc>
      </w:tr>
      <w:tr w:rsidR="006C5582" w:rsidRPr="006D5B30" w14:paraId="6C8E6255" w14:textId="77777777" w:rsidTr="00C524B7">
        <w:trPr>
          <w:trHeight w:val="223"/>
        </w:trPr>
        <w:tc>
          <w:tcPr>
            <w:tcW w:w="562" w:type="dxa"/>
            <w:vMerge w:val="restart"/>
          </w:tcPr>
          <w:p w14:paraId="70D39C11"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01173E14" w14:textId="4715A394" w:rsidR="006C5582" w:rsidRPr="006D5B30" w:rsidRDefault="006C5582"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Tujuan membentuk keluarga Katolik </w:t>
            </w:r>
            <w:r w:rsidR="00A34C8F" w:rsidRPr="006D5B30">
              <w:rPr>
                <w:rFonts w:ascii="Times New Roman" w:hAnsi="Times New Roman" w:cs="Times New Roman"/>
                <w:sz w:val="24"/>
                <w:szCs w:val="24"/>
              </w:rPr>
              <w:t xml:space="preserve">ialah melahirkan anak atau </w:t>
            </w:r>
            <w:r w:rsidRPr="006D5B30">
              <w:rPr>
                <w:rFonts w:ascii="Times New Roman" w:hAnsi="Times New Roman" w:cs="Times New Roman"/>
                <w:sz w:val="24"/>
                <w:szCs w:val="24"/>
              </w:rPr>
              <w:t>terbuka atas kehidupan baru</w:t>
            </w:r>
            <w:r w:rsidR="00A34C8F" w:rsidRPr="006D5B30">
              <w:rPr>
                <w:rFonts w:ascii="Times New Roman" w:hAnsi="Times New Roman" w:cs="Times New Roman"/>
                <w:sz w:val="24"/>
                <w:szCs w:val="24"/>
              </w:rPr>
              <w:t>, mewariskan iman Katolik</w:t>
            </w:r>
            <w:r w:rsidRPr="006D5B30">
              <w:rPr>
                <w:rFonts w:ascii="Times New Roman" w:hAnsi="Times New Roman" w:cs="Times New Roman"/>
                <w:sz w:val="24"/>
                <w:szCs w:val="24"/>
              </w:rPr>
              <w:t xml:space="preserve"> kepada anak-anak</w:t>
            </w:r>
            <w:r w:rsidR="00A34C8F" w:rsidRPr="006D5B30">
              <w:rPr>
                <w:rFonts w:ascii="Times New Roman" w:hAnsi="Times New Roman" w:cs="Times New Roman"/>
                <w:sz w:val="24"/>
                <w:szCs w:val="24"/>
              </w:rPr>
              <w:t xml:space="preserve"> </w:t>
            </w:r>
            <w:r w:rsidRPr="006D5B30">
              <w:rPr>
                <w:rFonts w:ascii="Times New Roman" w:hAnsi="Times New Roman" w:cs="Times New Roman"/>
                <w:sz w:val="24"/>
                <w:szCs w:val="24"/>
              </w:rPr>
              <w:t>yang dipercayakan oleh Tuhan</w:t>
            </w:r>
            <w:r w:rsidR="00A34C8F" w:rsidRPr="006D5B30">
              <w:rPr>
                <w:rFonts w:ascii="Times New Roman" w:hAnsi="Times New Roman" w:cs="Times New Roman"/>
                <w:sz w:val="24"/>
                <w:szCs w:val="24"/>
              </w:rPr>
              <w:t xml:space="preserve"> kepada kami.</w:t>
            </w:r>
            <w:r w:rsidRPr="006D5B30">
              <w:rPr>
                <w:rFonts w:ascii="Times New Roman" w:hAnsi="Times New Roman" w:cs="Times New Roman"/>
                <w:sz w:val="24"/>
                <w:szCs w:val="24"/>
              </w:rPr>
              <w:t xml:space="preserve"> </w:t>
            </w:r>
            <w:r w:rsidR="00A34C8F" w:rsidRPr="006D5B30">
              <w:rPr>
                <w:rFonts w:ascii="Times New Roman" w:hAnsi="Times New Roman" w:cs="Times New Roman"/>
                <w:sz w:val="24"/>
                <w:szCs w:val="24"/>
                <w:lang w:val="sv-SE"/>
              </w:rPr>
              <w:t>Dengan demikian,</w:t>
            </w:r>
            <w:r w:rsidRPr="006D5B30">
              <w:rPr>
                <w:rFonts w:ascii="Times New Roman" w:hAnsi="Times New Roman" w:cs="Times New Roman"/>
                <w:sz w:val="24"/>
                <w:szCs w:val="24"/>
                <w:lang w:val="sv-SE"/>
              </w:rPr>
              <w:t xml:space="preserve"> iman</w:t>
            </w:r>
            <w:r w:rsidR="00A34C8F" w:rsidRPr="006D5B30">
              <w:rPr>
                <w:rFonts w:ascii="Times New Roman" w:hAnsi="Times New Roman" w:cs="Times New Roman"/>
                <w:sz w:val="24"/>
                <w:szCs w:val="24"/>
                <w:lang w:val="sv-SE"/>
              </w:rPr>
              <w:t xml:space="preserve"> Katolik </w:t>
            </w:r>
            <w:r w:rsidRPr="006D5B30">
              <w:rPr>
                <w:rFonts w:ascii="Times New Roman" w:hAnsi="Times New Roman" w:cs="Times New Roman"/>
                <w:sz w:val="24"/>
                <w:szCs w:val="24"/>
                <w:lang w:val="sv-SE"/>
              </w:rPr>
              <w:t xml:space="preserve">tidak terputus </w:t>
            </w:r>
            <w:r w:rsidR="00A34C8F" w:rsidRPr="006D5B30">
              <w:rPr>
                <w:rFonts w:ascii="Times New Roman" w:hAnsi="Times New Roman" w:cs="Times New Roman"/>
                <w:sz w:val="24"/>
                <w:szCs w:val="24"/>
                <w:lang w:val="sv-SE"/>
              </w:rPr>
              <w:t xml:space="preserve">pada kami sebagai </w:t>
            </w:r>
            <w:r w:rsidR="00EC6699" w:rsidRPr="006D5B30">
              <w:rPr>
                <w:rFonts w:ascii="Times New Roman" w:hAnsi="Times New Roman" w:cs="Times New Roman"/>
                <w:sz w:val="24"/>
                <w:szCs w:val="24"/>
                <w:lang w:val="sv-SE"/>
              </w:rPr>
              <w:t>orang tua</w:t>
            </w:r>
            <w:r w:rsidR="00A34C8F" w:rsidRPr="006D5B30">
              <w:rPr>
                <w:rFonts w:ascii="Times New Roman" w:hAnsi="Times New Roman" w:cs="Times New Roman"/>
                <w:sz w:val="24"/>
                <w:szCs w:val="24"/>
                <w:lang w:val="sv-SE"/>
              </w:rPr>
              <w:t xml:space="preserve"> tetapi juga diwariskan kepada a</w:t>
            </w:r>
            <w:r w:rsidRPr="006D5B30">
              <w:rPr>
                <w:rFonts w:ascii="Times New Roman" w:hAnsi="Times New Roman" w:cs="Times New Roman"/>
                <w:sz w:val="24"/>
                <w:szCs w:val="24"/>
                <w:lang w:val="sv-SE"/>
              </w:rPr>
              <w:t>nak dan cucu.</w:t>
            </w:r>
          </w:p>
        </w:tc>
        <w:tc>
          <w:tcPr>
            <w:tcW w:w="1875" w:type="dxa"/>
          </w:tcPr>
          <w:p w14:paraId="73B52927" w14:textId="1BAEED2D"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07F8BD9A" w14:textId="78C956C4"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c</w:t>
            </w:r>
          </w:p>
        </w:tc>
      </w:tr>
      <w:tr w:rsidR="006C5582" w:rsidRPr="006D5B30" w14:paraId="005BF106" w14:textId="77777777" w:rsidTr="003B0484">
        <w:tc>
          <w:tcPr>
            <w:tcW w:w="562" w:type="dxa"/>
            <w:vMerge/>
          </w:tcPr>
          <w:p w14:paraId="06996B1C"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3189" w:type="dxa"/>
            <w:vMerge/>
          </w:tcPr>
          <w:p w14:paraId="46AEC3F9"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1875" w:type="dxa"/>
          </w:tcPr>
          <w:p w14:paraId="39A10724" w14:textId="5AC1234A" w:rsidR="006C5582" w:rsidRPr="006D5B30" w:rsidRDefault="006C558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wariskan iman Katolik</w:t>
            </w:r>
          </w:p>
        </w:tc>
        <w:tc>
          <w:tcPr>
            <w:tcW w:w="2312" w:type="dxa"/>
          </w:tcPr>
          <w:p w14:paraId="719BC831" w14:textId="6827B0C9"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f</w:t>
            </w:r>
          </w:p>
        </w:tc>
      </w:tr>
      <w:tr w:rsidR="006C5582" w:rsidRPr="006D5B30" w14:paraId="28B0D6FC" w14:textId="77777777" w:rsidTr="00C524B7">
        <w:trPr>
          <w:trHeight w:val="129"/>
        </w:trPr>
        <w:tc>
          <w:tcPr>
            <w:tcW w:w="562" w:type="dxa"/>
            <w:vMerge w:val="restart"/>
          </w:tcPr>
          <w:p w14:paraId="2D5F4939"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3B88CA60" w14:textId="7A5A0D9B" w:rsidR="006C5582" w:rsidRPr="006D5B30" w:rsidRDefault="006C558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Tujuannya adalah untuk mendapatkan keturunan </w:t>
            </w:r>
            <w:r w:rsidR="00A34C8F" w:rsidRPr="006D5B30">
              <w:rPr>
                <w:rFonts w:ascii="Times New Roman" w:hAnsi="Times New Roman" w:cs="Times New Roman"/>
                <w:sz w:val="24"/>
                <w:szCs w:val="24"/>
              </w:rPr>
              <w:t>baru, membentuk keluarga berdasarkan iman Katolik,</w:t>
            </w:r>
            <w:r w:rsidRPr="006D5B30">
              <w:rPr>
                <w:rFonts w:ascii="Times New Roman" w:hAnsi="Times New Roman" w:cs="Times New Roman"/>
                <w:sz w:val="24"/>
                <w:szCs w:val="24"/>
              </w:rPr>
              <w:t xml:space="preserve"> kita juga menginginkan untuk menurunkan iman Katolik kepada anak-anak sehingga kelak iman anak-anak dapat bertumbuh dan berkembang sesuai dengan ajaran Yesus Kristus.</w:t>
            </w:r>
          </w:p>
        </w:tc>
        <w:tc>
          <w:tcPr>
            <w:tcW w:w="1875" w:type="dxa"/>
          </w:tcPr>
          <w:p w14:paraId="09C8A756" w14:textId="4DB5E866"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2312" w:type="dxa"/>
          </w:tcPr>
          <w:p w14:paraId="71C83547" w14:textId="40E9581E"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c</w:t>
            </w:r>
          </w:p>
        </w:tc>
      </w:tr>
      <w:tr w:rsidR="00A34C8F" w:rsidRPr="006D5B30" w14:paraId="49570A18" w14:textId="77777777" w:rsidTr="00C524B7">
        <w:trPr>
          <w:trHeight w:val="129"/>
        </w:trPr>
        <w:tc>
          <w:tcPr>
            <w:tcW w:w="562" w:type="dxa"/>
            <w:vMerge/>
          </w:tcPr>
          <w:p w14:paraId="2E605898" w14:textId="77777777" w:rsidR="00A34C8F" w:rsidRPr="006D5B30" w:rsidRDefault="00A34C8F" w:rsidP="006C73C4">
            <w:pPr>
              <w:pStyle w:val="ListParagraph"/>
              <w:spacing w:line="276" w:lineRule="auto"/>
              <w:ind w:left="0"/>
              <w:jc w:val="both"/>
              <w:rPr>
                <w:rFonts w:ascii="Times New Roman" w:hAnsi="Times New Roman" w:cs="Times New Roman"/>
                <w:sz w:val="24"/>
                <w:szCs w:val="24"/>
              </w:rPr>
            </w:pPr>
          </w:p>
        </w:tc>
        <w:tc>
          <w:tcPr>
            <w:tcW w:w="3189" w:type="dxa"/>
            <w:vMerge/>
          </w:tcPr>
          <w:p w14:paraId="413384C1" w14:textId="77777777" w:rsidR="00A34C8F" w:rsidRPr="006D5B30" w:rsidRDefault="00A34C8F" w:rsidP="006C73C4">
            <w:pPr>
              <w:pStyle w:val="ListParagraph"/>
              <w:spacing w:line="276" w:lineRule="auto"/>
              <w:ind w:left="0"/>
              <w:jc w:val="both"/>
              <w:rPr>
                <w:rFonts w:ascii="Times New Roman" w:hAnsi="Times New Roman" w:cs="Times New Roman"/>
                <w:sz w:val="24"/>
                <w:szCs w:val="24"/>
              </w:rPr>
            </w:pPr>
          </w:p>
        </w:tc>
        <w:tc>
          <w:tcPr>
            <w:tcW w:w="1875" w:type="dxa"/>
          </w:tcPr>
          <w:p w14:paraId="7078A92A" w14:textId="3A88F4DA" w:rsidR="00A34C8F" w:rsidRPr="006D5B30" w:rsidRDefault="00A34C8F"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mbangun keluarga berdasarkan iman Katolik</w:t>
            </w:r>
          </w:p>
        </w:tc>
        <w:tc>
          <w:tcPr>
            <w:tcW w:w="2312" w:type="dxa"/>
          </w:tcPr>
          <w:p w14:paraId="5FFEB448" w14:textId="67B45FD7" w:rsidR="00A34C8F"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g</w:t>
            </w:r>
          </w:p>
        </w:tc>
      </w:tr>
      <w:tr w:rsidR="006C5582" w:rsidRPr="006D5B30" w14:paraId="5745426D" w14:textId="77777777" w:rsidTr="003B0484">
        <w:tc>
          <w:tcPr>
            <w:tcW w:w="562" w:type="dxa"/>
            <w:vMerge/>
          </w:tcPr>
          <w:p w14:paraId="67B18C6B"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3189" w:type="dxa"/>
            <w:vMerge/>
          </w:tcPr>
          <w:p w14:paraId="2164E12E" w14:textId="77777777" w:rsidR="006C5582" w:rsidRPr="006D5B30" w:rsidRDefault="006C5582" w:rsidP="006C73C4">
            <w:pPr>
              <w:pStyle w:val="ListParagraph"/>
              <w:spacing w:line="276" w:lineRule="auto"/>
              <w:ind w:left="0"/>
              <w:jc w:val="both"/>
              <w:rPr>
                <w:rFonts w:ascii="Times New Roman" w:hAnsi="Times New Roman" w:cs="Times New Roman"/>
                <w:sz w:val="24"/>
                <w:szCs w:val="24"/>
              </w:rPr>
            </w:pPr>
          </w:p>
        </w:tc>
        <w:tc>
          <w:tcPr>
            <w:tcW w:w="1875" w:type="dxa"/>
          </w:tcPr>
          <w:p w14:paraId="361F624D" w14:textId="1B6F22C6"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wariskan iman Katolik</w:t>
            </w:r>
          </w:p>
        </w:tc>
        <w:tc>
          <w:tcPr>
            <w:tcW w:w="2312" w:type="dxa"/>
          </w:tcPr>
          <w:p w14:paraId="6D0AED7A" w14:textId="25FF953F" w:rsidR="006C5582" w:rsidRPr="006D5B30" w:rsidRDefault="006C558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r w:rsidR="008B5FAC" w:rsidRPr="006D5B30">
              <w:rPr>
                <w:rFonts w:ascii="Times New Roman" w:hAnsi="Times New Roman" w:cs="Times New Roman"/>
                <w:sz w:val="24"/>
                <w:szCs w:val="24"/>
              </w:rPr>
              <w:t>f</w:t>
            </w:r>
          </w:p>
        </w:tc>
      </w:tr>
      <w:bookmarkEnd w:id="90"/>
    </w:tbl>
    <w:p w14:paraId="3AE87825" w14:textId="77777777" w:rsidR="00A01FB3" w:rsidRPr="006D5B30" w:rsidRDefault="00A01FB3" w:rsidP="006C73C4">
      <w:pPr>
        <w:pStyle w:val="ListParagraph"/>
        <w:spacing w:after="0" w:line="480" w:lineRule="auto"/>
        <w:ind w:left="709"/>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EE0BB4" w:rsidRPr="006D5B30" w14:paraId="622621A6" w14:textId="77777777" w:rsidTr="00EE0BB4">
        <w:tc>
          <w:tcPr>
            <w:tcW w:w="7932" w:type="dxa"/>
            <w:gridSpan w:val="5"/>
          </w:tcPr>
          <w:p w14:paraId="2E147701" w14:textId="64BFA668" w:rsidR="00EE0BB4" w:rsidRPr="006D5B30" w:rsidRDefault="00EE0BB4" w:rsidP="006C73C4">
            <w:pPr>
              <w:pStyle w:val="ListParagraph"/>
              <w:spacing w:line="276" w:lineRule="auto"/>
              <w:ind w:left="0"/>
              <w:jc w:val="center"/>
              <w:rPr>
                <w:rFonts w:ascii="Times New Roman" w:hAnsi="Times New Roman" w:cs="Times New Roman"/>
                <w:b/>
                <w:bCs/>
                <w:sz w:val="24"/>
                <w:szCs w:val="24"/>
              </w:rPr>
            </w:pPr>
            <w:bookmarkStart w:id="91" w:name="_Hlk200447729"/>
            <w:r w:rsidRPr="006D5B30">
              <w:rPr>
                <w:rFonts w:ascii="Times New Roman" w:hAnsi="Times New Roman" w:cs="Times New Roman"/>
                <w:b/>
                <w:bCs/>
                <w:sz w:val="24"/>
                <w:szCs w:val="24"/>
              </w:rPr>
              <w:t>Indeks</w:t>
            </w:r>
          </w:p>
        </w:tc>
      </w:tr>
      <w:tr w:rsidR="00EE0BB4" w:rsidRPr="006D5B30" w14:paraId="7F526569" w14:textId="77777777" w:rsidTr="00EE0BB4">
        <w:tc>
          <w:tcPr>
            <w:tcW w:w="3261" w:type="dxa"/>
            <w:gridSpan w:val="2"/>
          </w:tcPr>
          <w:p w14:paraId="6B8F5FFC" w14:textId="666A1800" w:rsidR="00EE0BB4" w:rsidRPr="006D5B30" w:rsidRDefault="00EE0BB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76622E78" w14:textId="0F27AE17" w:rsidR="00EE0BB4" w:rsidRPr="006D5B30" w:rsidRDefault="00EE0BB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2F9DAF66" w14:textId="004E6607" w:rsidR="00EE0BB4" w:rsidRPr="006D5B30" w:rsidRDefault="00EE0BB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4F5EB4FE" w14:textId="1105FC43" w:rsidR="00EE0BB4" w:rsidRPr="006D5B30" w:rsidRDefault="00EE0BB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70446B" w:rsidRPr="006D5B30" w14:paraId="383B807C" w14:textId="77777777" w:rsidTr="00EE0BB4">
        <w:tc>
          <w:tcPr>
            <w:tcW w:w="567" w:type="dxa"/>
          </w:tcPr>
          <w:p w14:paraId="170977FD" w14:textId="0721BC45"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a</w:t>
            </w:r>
          </w:p>
        </w:tc>
        <w:tc>
          <w:tcPr>
            <w:tcW w:w="2694" w:type="dxa"/>
          </w:tcPr>
          <w:p w14:paraId="614CEEB6" w14:textId="7062BDCF" w:rsidR="0070446B" w:rsidRPr="006D5B30" w:rsidRDefault="008B5FA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Hidup sesuai iman Katolik</w:t>
            </w:r>
          </w:p>
        </w:tc>
        <w:tc>
          <w:tcPr>
            <w:tcW w:w="1984" w:type="dxa"/>
          </w:tcPr>
          <w:p w14:paraId="5F6EB919" w14:textId="2D8FA139"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1, </w:t>
            </w:r>
            <w:r w:rsidR="008B5FAC" w:rsidRPr="006D5B30">
              <w:rPr>
                <w:rFonts w:ascii="Times New Roman" w:hAnsi="Times New Roman" w:cs="Times New Roman"/>
                <w:sz w:val="24"/>
                <w:szCs w:val="24"/>
              </w:rPr>
              <w:t xml:space="preserve">I2, </w:t>
            </w:r>
            <w:r w:rsidRPr="006D5B30">
              <w:rPr>
                <w:rFonts w:ascii="Times New Roman" w:hAnsi="Times New Roman" w:cs="Times New Roman"/>
                <w:sz w:val="24"/>
                <w:szCs w:val="24"/>
              </w:rPr>
              <w:t>I4</w:t>
            </w:r>
          </w:p>
        </w:tc>
        <w:tc>
          <w:tcPr>
            <w:tcW w:w="1243" w:type="dxa"/>
          </w:tcPr>
          <w:p w14:paraId="35BFCD06" w14:textId="09A174BB"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1A2929F6" w14:textId="7C2E64FC"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 </w:t>
            </w:r>
            <w:r w:rsidR="008B5FAC" w:rsidRPr="006D5B30">
              <w:rPr>
                <w:rFonts w:ascii="Times New Roman" w:hAnsi="Times New Roman" w:cs="Times New Roman"/>
                <w:sz w:val="24"/>
                <w:szCs w:val="24"/>
              </w:rPr>
              <w:t>42,9</w:t>
            </w:r>
            <w:r w:rsidRPr="006D5B30">
              <w:rPr>
                <w:rFonts w:ascii="Times New Roman" w:hAnsi="Times New Roman" w:cs="Times New Roman"/>
                <w:sz w:val="24"/>
                <w:szCs w:val="24"/>
              </w:rPr>
              <w:t>%</w:t>
            </w:r>
          </w:p>
        </w:tc>
      </w:tr>
      <w:tr w:rsidR="0070446B" w:rsidRPr="006D5B30" w14:paraId="181E8025" w14:textId="77777777" w:rsidTr="00EE0BB4">
        <w:tc>
          <w:tcPr>
            <w:tcW w:w="567" w:type="dxa"/>
          </w:tcPr>
          <w:p w14:paraId="5DBCDEC6" w14:textId="63A76A6F"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b</w:t>
            </w:r>
          </w:p>
        </w:tc>
        <w:tc>
          <w:tcPr>
            <w:tcW w:w="2694" w:type="dxa"/>
          </w:tcPr>
          <w:p w14:paraId="31BB47F1" w14:textId="202919E3" w:rsidR="0070446B" w:rsidRPr="006D5B30" w:rsidRDefault="008B5FA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Setia/tidak terceraikan</w:t>
            </w:r>
          </w:p>
        </w:tc>
        <w:tc>
          <w:tcPr>
            <w:tcW w:w="1984" w:type="dxa"/>
          </w:tcPr>
          <w:p w14:paraId="78C3C59C" w14:textId="1B1AF3AA" w:rsidR="0070446B" w:rsidRPr="006D5B30" w:rsidRDefault="0070446B"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I1, I</w:t>
            </w:r>
            <w:r w:rsidR="0026689D" w:rsidRPr="006D5B30">
              <w:rPr>
                <w:rFonts w:ascii="Times New Roman" w:hAnsi="Times New Roman" w:cs="Times New Roman"/>
                <w:sz w:val="24"/>
                <w:szCs w:val="24"/>
              </w:rPr>
              <w:t>2</w:t>
            </w:r>
          </w:p>
        </w:tc>
        <w:tc>
          <w:tcPr>
            <w:tcW w:w="1243" w:type="dxa"/>
          </w:tcPr>
          <w:p w14:paraId="0980E271" w14:textId="61FDD039"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307BCAC4" w14:textId="3D08C40B"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r w:rsidR="0070446B" w:rsidRPr="006D5B30">
              <w:rPr>
                <w:rFonts w:ascii="Times New Roman" w:hAnsi="Times New Roman" w:cs="Times New Roman"/>
                <w:sz w:val="24"/>
                <w:szCs w:val="24"/>
              </w:rPr>
              <w:t>%</w:t>
            </w:r>
          </w:p>
        </w:tc>
      </w:tr>
      <w:tr w:rsidR="0070446B" w:rsidRPr="006D5B30" w14:paraId="1B66A4DF" w14:textId="77777777" w:rsidTr="00EE0BB4">
        <w:tc>
          <w:tcPr>
            <w:tcW w:w="567" w:type="dxa"/>
          </w:tcPr>
          <w:p w14:paraId="6526D518" w14:textId="450D4A19"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c</w:t>
            </w:r>
          </w:p>
        </w:tc>
        <w:tc>
          <w:tcPr>
            <w:tcW w:w="2694" w:type="dxa"/>
          </w:tcPr>
          <w:p w14:paraId="1DC9E8C4" w14:textId="1C4FDE2E"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buka atas kehidupan baru</w:t>
            </w:r>
          </w:p>
        </w:tc>
        <w:tc>
          <w:tcPr>
            <w:tcW w:w="1984" w:type="dxa"/>
          </w:tcPr>
          <w:p w14:paraId="65F36205" w14:textId="4EA72144"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8B5FAC" w:rsidRPr="006D5B30">
              <w:rPr>
                <w:rFonts w:ascii="Times New Roman" w:hAnsi="Times New Roman" w:cs="Times New Roman"/>
                <w:sz w:val="24"/>
                <w:szCs w:val="24"/>
              </w:rPr>
              <w:t>1, I2, I4, I5, I6, I7</w:t>
            </w:r>
          </w:p>
        </w:tc>
        <w:tc>
          <w:tcPr>
            <w:tcW w:w="1243" w:type="dxa"/>
          </w:tcPr>
          <w:p w14:paraId="45044A35" w14:textId="232D3EAD"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w:t>
            </w:r>
          </w:p>
        </w:tc>
        <w:tc>
          <w:tcPr>
            <w:tcW w:w="1444" w:type="dxa"/>
          </w:tcPr>
          <w:p w14:paraId="509FBEC6" w14:textId="69CCCFA1" w:rsidR="0070446B"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5,71</w:t>
            </w:r>
            <w:r w:rsidR="0026689D" w:rsidRPr="006D5B30">
              <w:rPr>
                <w:rFonts w:ascii="Times New Roman" w:hAnsi="Times New Roman" w:cs="Times New Roman"/>
                <w:sz w:val="24"/>
                <w:szCs w:val="24"/>
              </w:rPr>
              <w:t>%</w:t>
            </w:r>
          </w:p>
        </w:tc>
      </w:tr>
      <w:tr w:rsidR="0070446B" w:rsidRPr="006D5B30" w14:paraId="422D9C1E" w14:textId="77777777" w:rsidTr="00EE0BB4">
        <w:tc>
          <w:tcPr>
            <w:tcW w:w="567" w:type="dxa"/>
          </w:tcPr>
          <w:p w14:paraId="4BCFCAEA" w14:textId="4D8E47EC"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d</w:t>
            </w:r>
          </w:p>
        </w:tc>
        <w:tc>
          <w:tcPr>
            <w:tcW w:w="2694" w:type="dxa"/>
          </w:tcPr>
          <w:p w14:paraId="7DA84CEB" w14:textId="462E5500" w:rsidR="0070446B" w:rsidRPr="006D5B30" w:rsidRDefault="008B5FA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Panggilan hidup saling mencintai</w:t>
            </w:r>
          </w:p>
        </w:tc>
        <w:tc>
          <w:tcPr>
            <w:tcW w:w="1984" w:type="dxa"/>
          </w:tcPr>
          <w:p w14:paraId="3C9BD260" w14:textId="08CB0A38"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F65038" w:rsidRPr="006D5B30">
              <w:rPr>
                <w:rFonts w:ascii="Times New Roman" w:hAnsi="Times New Roman" w:cs="Times New Roman"/>
                <w:sz w:val="24"/>
                <w:szCs w:val="24"/>
              </w:rPr>
              <w:t>3</w:t>
            </w:r>
          </w:p>
        </w:tc>
        <w:tc>
          <w:tcPr>
            <w:tcW w:w="1243" w:type="dxa"/>
          </w:tcPr>
          <w:p w14:paraId="40E28238" w14:textId="57B8F733" w:rsidR="0070446B"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4CAA73E9" w14:textId="5590F64A" w:rsidR="0070446B"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70446B" w:rsidRPr="006D5B30">
              <w:rPr>
                <w:rFonts w:ascii="Times New Roman" w:hAnsi="Times New Roman" w:cs="Times New Roman"/>
                <w:sz w:val="24"/>
                <w:szCs w:val="24"/>
              </w:rPr>
              <w:t>%</w:t>
            </w:r>
          </w:p>
        </w:tc>
      </w:tr>
      <w:tr w:rsidR="0070446B" w:rsidRPr="006D5B30" w14:paraId="78055BEC" w14:textId="77777777" w:rsidTr="00EE0BB4">
        <w:tc>
          <w:tcPr>
            <w:tcW w:w="567" w:type="dxa"/>
          </w:tcPr>
          <w:p w14:paraId="4C856D16" w14:textId="3CA6BF86" w:rsidR="0070446B" w:rsidRPr="006D5B30" w:rsidRDefault="0070446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e</w:t>
            </w:r>
          </w:p>
        </w:tc>
        <w:tc>
          <w:tcPr>
            <w:tcW w:w="2694" w:type="dxa"/>
          </w:tcPr>
          <w:p w14:paraId="35B6C0EE" w14:textId="72781811" w:rsidR="0070446B"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Komunitas Gereja terkecil</w:t>
            </w:r>
          </w:p>
        </w:tc>
        <w:tc>
          <w:tcPr>
            <w:tcW w:w="1984" w:type="dxa"/>
          </w:tcPr>
          <w:p w14:paraId="3F143F6E" w14:textId="22E2EFBD" w:rsidR="0070446B" w:rsidRPr="006D5B30" w:rsidRDefault="0026689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F65038" w:rsidRPr="006D5B30">
              <w:rPr>
                <w:rFonts w:ascii="Times New Roman" w:hAnsi="Times New Roman" w:cs="Times New Roman"/>
                <w:sz w:val="24"/>
                <w:szCs w:val="24"/>
              </w:rPr>
              <w:t>4, I5</w:t>
            </w:r>
          </w:p>
        </w:tc>
        <w:tc>
          <w:tcPr>
            <w:tcW w:w="1243" w:type="dxa"/>
          </w:tcPr>
          <w:p w14:paraId="06D2380E" w14:textId="5201C86B" w:rsidR="0070446B"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49BD2370" w14:textId="0BEF671B" w:rsidR="0070446B"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r w:rsidR="0026689D" w:rsidRPr="006D5B30">
              <w:rPr>
                <w:rFonts w:ascii="Times New Roman" w:hAnsi="Times New Roman" w:cs="Times New Roman"/>
                <w:sz w:val="24"/>
                <w:szCs w:val="24"/>
              </w:rPr>
              <w:t>%</w:t>
            </w:r>
          </w:p>
        </w:tc>
      </w:tr>
      <w:tr w:rsidR="008B5FAC" w:rsidRPr="006D5B30" w14:paraId="1593EA82" w14:textId="77777777" w:rsidTr="00F65038">
        <w:tc>
          <w:tcPr>
            <w:tcW w:w="567" w:type="dxa"/>
            <w:tcBorders>
              <w:bottom w:val="single" w:sz="4" w:space="0" w:color="auto"/>
            </w:tcBorders>
          </w:tcPr>
          <w:p w14:paraId="0BF8E2A7" w14:textId="62ABE5A3" w:rsidR="008B5FAC"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f</w:t>
            </w:r>
          </w:p>
        </w:tc>
        <w:tc>
          <w:tcPr>
            <w:tcW w:w="2694" w:type="dxa"/>
            <w:tcBorders>
              <w:bottom w:val="single" w:sz="4" w:space="0" w:color="auto"/>
            </w:tcBorders>
          </w:tcPr>
          <w:p w14:paraId="661BDDCF" w14:textId="78F58815" w:rsidR="008B5FAC"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wariskan iman Katolik</w:t>
            </w:r>
          </w:p>
        </w:tc>
        <w:tc>
          <w:tcPr>
            <w:tcW w:w="1984" w:type="dxa"/>
            <w:tcBorders>
              <w:bottom w:val="single" w:sz="4" w:space="0" w:color="auto"/>
            </w:tcBorders>
          </w:tcPr>
          <w:p w14:paraId="5619306E" w14:textId="1142A7AD"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 I7</w:t>
            </w:r>
          </w:p>
        </w:tc>
        <w:tc>
          <w:tcPr>
            <w:tcW w:w="1243" w:type="dxa"/>
            <w:tcBorders>
              <w:bottom w:val="single" w:sz="4" w:space="0" w:color="auto"/>
            </w:tcBorders>
          </w:tcPr>
          <w:p w14:paraId="1F63CAD3" w14:textId="45275537"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Borders>
              <w:bottom w:val="single" w:sz="4" w:space="0" w:color="auto"/>
            </w:tcBorders>
          </w:tcPr>
          <w:p w14:paraId="5268B27B" w14:textId="5832247E"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8B5FAC" w:rsidRPr="006D5B30" w14:paraId="595462B1" w14:textId="77777777" w:rsidTr="00F65038">
        <w:tc>
          <w:tcPr>
            <w:tcW w:w="567" w:type="dxa"/>
            <w:tcBorders>
              <w:bottom w:val="single" w:sz="4" w:space="0" w:color="auto"/>
            </w:tcBorders>
          </w:tcPr>
          <w:p w14:paraId="408AB0B2" w14:textId="3F955B71" w:rsidR="008B5FAC"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g</w:t>
            </w:r>
          </w:p>
        </w:tc>
        <w:tc>
          <w:tcPr>
            <w:tcW w:w="2694" w:type="dxa"/>
            <w:tcBorders>
              <w:bottom w:val="single" w:sz="4" w:space="0" w:color="auto"/>
            </w:tcBorders>
          </w:tcPr>
          <w:p w14:paraId="23A975D5" w14:textId="2FF280D4" w:rsidR="008B5FAC" w:rsidRPr="006D5B30" w:rsidRDefault="008B5F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bangun keluarga</w:t>
            </w:r>
          </w:p>
        </w:tc>
        <w:tc>
          <w:tcPr>
            <w:tcW w:w="1984" w:type="dxa"/>
            <w:tcBorders>
              <w:bottom w:val="single" w:sz="4" w:space="0" w:color="auto"/>
            </w:tcBorders>
          </w:tcPr>
          <w:p w14:paraId="371A25B3" w14:textId="4EFD2210"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1243" w:type="dxa"/>
            <w:tcBorders>
              <w:bottom w:val="single" w:sz="4" w:space="0" w:color="auto"/>
            </w:tcBorders>
          </w:tcPr>
          <w:p w14:paraId="01251C26" w14:textId="6010A8EF"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Borders>
              <w:bottom w:val="single" w:sz="4" w:space="0" w:color="auto"/>
            </w:tcBorders>
          </w:tcPr>
          <w:p w14:paraId="07B5824C" w14:textId="4455F4F0" w:rsidR="008B5FAC" w:rsidRPr="006D5B30" w:rsidRDefault="00F650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bookmarkEnd w:id="89"/>
      <w:bookmarkEnd w:id="91"/>
    </w:tbl>
    <w:p w14:paraId="19677A02" w14:textId="77777777" w:rsidR="00C524B7" w:rsidRPr="006D5B30" w:rsidRDefault="00C524B7" w:rsidP="006C73C4">
      <w:pPr>
        <w:pStyle w:val="ListParagraph"/>
        <w:spacing w:after="0" w:line="480" w:lineRule="auto"/>
        <w:ind w:left="0" w:firstLine="720"/>
        <w:jc w:val="both"/>
        <w:rPr>
          <w:rFonts w:ascii="Times New Roman" w:hAnsi="Times New Roman" w:cs="Times New Roman"/>
          <w:sz w:val="24"/>
          <w:szCs w:val="24"/>
        </w:rPr>
      </w:pPr>
    </w:p>
    <w:p w14:paraId="255F0D9A" w14:textId="4B9058AB" w:rsidR="00367B71" w:rsidRPr="006D5B30" w:rsidRDefault="00367B71" w:rsidP="006C73C4">
      <w:pPr>
        <w:pStyle w:val="ListParagraph"/>
        <w:spacing w:after="0" w:line="480"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w:t>
      </w:r>
      <w:r w:rsidR="001834AD" w:rsidRPr="006D5B30">
        <w:rPr>
          <w:rFonts w:ascii="Times New Roman" w:hAnsi="Times New Roman" w:cs="Times New Roman"/>
          <w:sz w:val="24"/>
          <w:szCs w:val="24"/>
          <w:lang w:val="sv-SE"/>
        </w:rPr>
        <w:t>unjukkan</w:t>
      </w:r>
      <w:r w:rsidRPr="006D5B30">
        <w:rPr>
          <w:rFonts w:ascii="Times New Roman" w:hAnsi="Times New Roman" w:cs="Times New Roman"/>
          <w:sz w:val="24"/>
          <w:szCs w:val="24"/>
          <w:lang w:val="sv-SE"/>
        </w:rPr>
        <w:t xml:space="preserve"> sebayak 6 (85,71%) informan yaitu I1, I2, I4, I5, I6, dan I7 mengatakan </w:t>
      </w:r>
      <w:r w:rsidR="00BF07E6" w:rsidRPr="006D5B30">
        <w:rPr>
          <w:rFonts w:ascii="Times New Roman" w:hAnsi="Times New Roman" w:cs="Times New Roman"/>
          <w:sz w:val="24"/>
          <w:szCs w:val="24"/>
          <w:lang w:val="sv-SE"/>
        </w:rPr>
        <w:t xml:space="preserve">bahwa </w:t>
      </w:r>
      <w:r w:rsidRPr="006D5B30">
        <w:rPr>
          <w:rFonts w:ascii="Times New Roman" w:hAnsi="Times New Roman" w:cs="Times New Roman"/>
          <w:sz w:val="24"/>
          <w:szCs w:val="24"/>
          <w:lang w:val="sv-SE"/>
        </w:rPr>
        <w:t>maksud dan tujuan pembentukan hidup bersama keluarga Katolik adalah terbuka atas kehidupan baru. Terkait hal ini, I1 mengatakan:</w:t>
      </w:r>
      <w:r w:rsidR="009335E9" w:rsidRPr="006D5B30">
        <w:rPr>
          <w:rFonts w:ascii="Times New Roman" w:hAnsi="Times New Roman" w:cs="Times New Roman"/>
          <w:sz w:val="24"/>
          <w:szCs w:val="24"/>
          <w:lang w:val="sv-SE"/>
        </w:rPr>
        <w:t xml:space="preserve"> “K</w:t>
      </w:r>
      <w:r w:rsidRPr="006D5B30">
        <w:rPr>
          <w:rFonts w:ascii="Times New Roman" w:hAnsi="Times New Roman" w:cs="Times New Roman"/>
          <w:sz w:val="24"/>
          <w:szCs w:val="24"/>
          <w:lang w:val="sv-SE"/>
        </w:rPr>
        <w:t>ami sebagai keluarga Katolik juga terbuka terhadap kehidupan baru sehingga tugas kami nantinya memberikan pengajaran iman kepada anak</w:t>
      </w:r>
      <w:r w:rsidR="009335E9" w:rsidRPr="006D5B30">
        <w:rPr>
          <w:rFonts w:ascii="Times New Roman" w:hAnsi="Times New Roman" w:cs="Times New Roman"/>
          <w:sz w:val="24"/>
          <w:szCs w:val="24"/>
          <w:lang w:val="sv-SE"/>
        </w:rPr>
        <w:t xml:space="preserve"> dan menuntun anak untuk ikut ambil bagian melakukan lima perintah Gereja”. </w:t>
      </w:r>
      <w:r w:rsidRPr="006D5B30">
        <w:rPr>
          <w:rFonts w:ascii="Times New Roman" w:hAnsi="Times New Roman" w:cs="Times New Roman"/>
          <w:sz w:val="24"/>
          <w:szCs w:val="24"/>
          <w:lang w:val="sv-SE"/>
        </w:rPr>
        <w:t>Selanjutnya, I4 mengatakan</w:t>
      </w:r>
      <w:r w:rsidR="009335E9" w:rsidRPr="006D5B30">
        <w:rPr>
          <w:rFonts w:ascii="Times New Roman" w:hAnsi="Times New Roman" w:cs="Times New Roman"/>
          <w:sz w:val="24"/>
          <w:szCs w:val="24"/>
          <w:lang w:val="sv-SE"/>
        </w:rPr>
        <w:t xml:space="preserve"> bahwa t</w:t>
      </w:r>
      <w:r w:rsidRPr="006D5B30">
        <w:rPr>
          <w:rFonts w:ascii="Times New Roman" w:hAnsi="Times New Roman" w:cs="Times New Roman"/>
          <w:sz w:val="24"/>
          <w:szCs w:val="24"/>
          <w:lang w:val="sv-SE"/>
        </w:rPr>
        <w:t xml:space="preserve">ujuan </w:t>
      </w:r>
      <w:r w:rsidR="009335E9" w:rsidRPr="006D5B30">
        <w:rPr>
          <w:rFonts w:ascii="Times New Roman" w:hAnsi="Times New Roman" w:cs="Times New Roman"/>
          <w:sz w:val="24"/>
          <w:szCs w:val="24"/>
          <w:lang w:val="sv-SE"/>
        </w:rPr>
        <w:t>pembentukan hidup bersama keluarga ialah membuka diri untuk memiliki</w:t>
      </w:r>
      <w:r w:rsidRPr="006D5B30">
        <w:rPr>
          <w:rFonts w:ascii="Times New Roman" w:hAnsi="Times New Roman" w:cs="Times New Roman"/>
          <w:sz w:val="24"/>
          <w:szCs w:val="24"/>
          <w:lang w:val="sv-SE"/>
        </w:rPr>
        <w:t xml:space="preserve"> anak-anak yang akan </w:t>
      </w:r>
      <w:r w:rsidR="000D2B5D" w:rsidRPr="006D5B30">
        <w:rPr>
          <w:rFonts w:ascii="Times New Roman" w:hAnsi="Times New Roman" w:cs="Times New Roman"/>
          <w:sz w:val="24"/>
          <w:szCs w:val="24"/>
          <w:lang w:val="sv-SE"/>
        </w:rPr>
        <w:t>mereka</w:t>
      </w:r>
      <w:r w:rsidRPr="006D5B30">
        <w:rPr>
          <w:rFonts w:ascii="Times New Roman" w:hAnsi="Times New Roman" w:cs="Times New Roman"/>
          <w:sz w:val="24"/>
          <w:szCs w:val="24"/>
          <w:lang w:val="sv-SE"/>
        </w:rPr>
        <w:t xml:space="preserve"> bimbing sesuai dengan ajaran Kristus</w:t>
      </w:r>
      <w:r w:rsidR="009335E9"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yusul, I7 mengatakan</w:t>
      </w:r>
      <w:r w:rsidR="009335E9" w:rsidRPr="006D5B30">
        <w:rPr>
          <w:rFonts w:ascii="Times New Roman" w:hAnsi="Times New Roman" w:cs="Times New Roman"/>
          <w:sz w:val="24"/>
          <w:szCs w:val="24"/>
          <w:lang w:val="sv-SE"/>
        </w:rPr>
        <w:t xml:space="preserve"> bahwa t</w:t>
      </w:r>
      <w:r w:rsidRPr="006D5B30">
        <w:rPr>
          <w:rFonts w:ascii="Times New Roman" w:hAnsi="Times New Roman" w:cs="Times New Roman"/>
          <w:sz w:val="24"/>
          <w:szCs w:val="24"/>
          <w:lang w:val="sv-SE"/>
        </w:rPr>
        <w:t>ujuan</w:t>
      </w:r>
      <w:r w:rsidR="009335E9" w:rsidRPr="006D5B30">
        <w:rPr>
          <w:rFonts w:ascii="Times New Roman" w:hAnsi="Times New Roman" w:cs="Times New Roman"/>
          <w:sz w:val="24"/>
          <w:szCs w:val="24"/>
          <w:lang w:val="sv-SE"/>
        </w:rPr>
        <w:t xml:space="preserve"> pembentukan hidup bersama keluarga </w:t>
      </w:r>
      <w:r w:rsidRPr="006D5B30">
        <w:rPr>
          <w:rFonts w:ascii="Times New Roman" w:hAnsi="Times New Roman" w:cs="Times New Roman"/>
          <w:sz w:val="24"/>
          <w:szCs w:val="24"/>
          <w:lang w:val="sv-SE"/>
        </w:rPr>
        <w:t>adalah untuk mendapatkan keturunan</w:t>
      </w:r>
      <w:r w:rsidR="009335E9" w:rsidRPr="006D5B30">
        <w:rPr>
          <w:rFonts w:ascii="Times New Roman" w:hAnsi="Times New Roman" w:cs="Times New Roman"/>
          <w:sz w:val="24"/>
          <w:szCs w:val="24"/>
          <w:lang w:val="sv-SE"/>
        </w:rPr>
        <w:t>.</w:t>
      </w:r>
    </w:p>
    <w:p w14:paraId="4A9991CE" w14:textId="77777777" w:rsidR="00367B71" w:rsidRPr="006D5B30" w:rsidRDefault="00367B71" w:rsidP="006C73C4">
      <w:pPr>
        <w:pStyle w:val="ListParagraph"/>
        <w:spacing w:after="0"/>
        <w:ind w:left="1134" w:right="566"/>
        <w:jc w:val="both"/>
        <w:rPr>
          <w:rFonts w:ascii="Times New Roman" w:hAnsi="Times New Roman" w:cs="Times New Roman"/>
          <w:b/>
          <w:bCs/>
          <w:sz w:val="24"/>
          <w:szCs w:val="24"/>
          <w:lang w:val="sv-SE"/>
        </w:rPr>
      </w:pPr>
    </w:p>
    <w:p w14:paraId="50FA01FD" w14:textId="3EA1F72E" w:rsidR="00367B71" w:rsidRPr="006D5B30" w:rsidRDefault="00367B71" w:rsidP="006C73C4">
      <w:pPr>
        <w:pStyle w:val="ListParagraph"/>
        <w:spacing w:after="0" w:line="480"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w:t>
      </w:r>
      <w:r w:rsidR="00BF07E6" w:rsidRPr="006D5B30">
        <w:rPr>
          <w:rFonts w:ascii="Times New Roman" w:hAnsi="Times New Roman" w:cs="Times New Roman"/>
          <w:sz w:val="24"/>
          <w:szCs w:val="24"/>
          <w:lang w:val="sv-SE"/>
        </w:rPr>
        <w:t>tujuan pembentukan hidup bersama keluarga Katolik ialah terbuka untuk melahirkan anak dalam keluarga</w:t>
      </w:r>
      <w:r w:rsidRPr="006D5B30">
        <w:rPr>
          <w:rFonts w:ascii="Times New Roman" w:hAnsi="Times New Roman" w:cs="Times New Roman"/>
          <w:sz w:val="24"/>
          <w:szCs w:val="24"/>
          <w:lang w:val="sv-SE"/>
        </w:rPr>
        <w:t xml:space="preserve">. Konsili Vatikan II dalam dokumen </w:t>
      </w:r>
      <w:r w:rsidRPr="006D5B30">
        <w:rPr>
          <w:rFonts w:ascii="Times New Roman" w:hAnsi="Times New Roman" w:cs="Times New Roman"/>
          <w:i/>
          <w:iCs/>
          <w:sz w:val="24"/>
          <w:szCs w:val="24"/>
          <w:lang w:val="sv-SE"/>
        </w:rPr>
        <w:t>Gaudium et Spes</w:t>
      </w:r>
      <w:r w:rsidRPr="006D5B30">
        <w:rPr>
          <w:rFonts w:ascii="Times New Roman" w:hAnsi="Times New Roman" w:cs="Times New Roman"/>
          <w:sz w:val="24"/>
          <w:szCs w:val="24"/>
          <w:lang w:val="sv-SE"/>
        </w:rPr>
        <w:t xml:space="preserve"> (48) mengatakan </w:t>
      </w:r>
      <w:r w:rsidR="00BF07E6" w:rsidRPr="006D5B30">
        <w:rPr>
          <w:rFonts w:ascii="Times New Roman" w:hAnsi="Times New Roman" w:cs="Times New Roman"/>
          <w:sz w:val="24"/>
          <w:szCs w:val="24"/>
          <w:lang w:val="sv-SE"/>
        </w:rPr>
        <w:t>bahwa tujuan pembentukan hidup bersama dalam keluarga Katolik yang dibentuk melalui sakramen perkawinan antara lain ialah melahirkan anak dan mendidiknya dalam semangat iman dan cinta kasih sebagaimana diajarkan oleh Yesus sendiri</w:t>
      </w:r>
      <w:r w:rsidRPr="006D5B30">
        <w:rPr>
          <w:rFonts w:ascii="Times New Roman" w:hAnsi="Times New Roman" w:cs="Times New Roman"/>
          <w:sz w:val="24"/>
          <w:szCs w:val="24"/>
          <w:lang w:val="sv-SE"/>
        </w:rPr>
        <w:t>.</w:t>
      </w:r>
      <w:r w:rsidR="00BF07E6"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PPK (2011:13) meng</w:t>
      </w:r>
      <w:r w:rsidR="006C78A6"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 xml:space="preserve">takan </w:t>
      </w:r>
      <w:r w:rsidR="00BF07E6" w:rsidRPr="006D5B30">
        <w:rPr>
          <w:rFonts w:ascii="Times New Roman" w:hAnsi="Times New Roman" w:cs="Times New Roman"/>
          <w:sz w:val="24"/>
          <w:szCs w:val="24"/>
          <w:lang w:val="sv-SE"/>
        </w:rPr>
        <w:t xml:space="preserve">bahwa </w:t>
      </w:r>
      <w:r w:rsidRPr="006D5B30">
        <w:rPr>
          <w:rFonts w:ascii="Times New Roman" w:hAnsi="Times New Roman" w:cs="Times New Roman"/>
          <w:sz w:val="24"/>
          <w:szCs w:val="24"/>
          <w:lang w:val="sv-SE"/>
        </w:rPr>
        <w:t>dengan “melahirkan kehidupan baru” (prokreasi), suami-istri</w:t>
      </w:r>
      <w:r w:rsidR="00BF07E6" w:rsidRPr="006D5B30">
        <w:rPr>
          <w:rFonts w:ascii="Times New Roman" w:hAnsi="Times New Roman" w:cs="Times New Roman"/>
          <w:sz w:val="24"/>
          <w:szCs w:val="24"/>
          <w:lang w:val="sv-SE"/>
        </w:rPr>
        <w:t xml:space="preserve"> sesungguhnya mengambil bagian dalam karya ciptaan Allah secara istimewa.</w:t>
      </w:r>
      <w:r w:rsidRPr="006D5B30">
        <w:rPr>
          <w:rFonts w:ascii="Times New Roman" w:hAnsi="Times New Roman" w:cs="Times New Roman"/>
          <w:sz w:val="24"/>
          <w:szCs w:val="24"/>
          <w:lang w:val="sv-SE"/>
        </w:rPr>
        <w:t xml:space="preserve"> </w:t>
      </w:r>
    </w:p>
    <w:p w14:paraId="6F5BDD3D" w14:textId="6B2FCF10" w:rsidR="00F54CE3" w:rsidRPr="006D5B30" w:rsidRDefault="001834AD"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gungkapkan sebayak 3 (42,9%) informan yaitu I1, I2, dan I4 mengatakan</w:t>
      </w:r>
      <w:r w:rsidR="007F0DF2" w:rsidRPr="006D5B30">
        <w:rPr>
          <w:rFonts w:ascii="Times New Roman" w:hAnsi="Times New Roman" w:cs="Times New Roman"/>
          <w:sz w:val="24"/>
          <w:szCs w:val="24"/>
          <w:lang w:val="sv-SE"/>
        </w:rPr>
        <w:t xml:space="preserve"> bahwa</w:t>
      </w:r>
      <w:r w:rsidRPr="006D5B30">
        <w:rPr>
          <w:rFonts w:ascii="Times New Roman" w:hAnsi="Times New Roman" w:cs="Times New Roman"/>
          <w:sz w:val="24"/>
          <w:szCs w:val="24"/>
          <w:lang w:val="sv-SE"/>
        </w:rPr>
        <w:t xml:space="preserve"> maksud dan tujuan pembentukan hidup bersama keluarga Katolik adalah untuk </w:t>
      </w:r>
      <w:r w:rsidR="00DA7C33" w:rsidRPr="006D5B30">
        <w:rPr>
          <w:rFonts w:ascii="Times New Roman" w:hAnsi="Times New Roman" w:cs="Times New Roman"/>
          <w:sz w:val="24"/>
          <w:szCs w:val="24"/>
          <w:lang w:val="sv-SE"/>
        </w:rPr>
        <w:t xml:space="preserve">menjalankan hidup bersama keluarga sesuai dengan </w:t>
      </w:r>
      <w:r w:rsidRPr="006D5B30">
        <w:rPr>
          <w:rFonts w:ascii="Times New Roman" w:hAnsi="Times New Roman" w:cs="Times New Roman"/>
          <w:sz w:val="24"/>
          <w:szCs w:val="24"/>
          <w:lang w:val="sv-SE"/>
        </w:rPr>
        <w:t>iman Katolik. Terkait hal ini, I1 mengatakan</w:t>
      </w:r>
      <w:r w:rsidR="006C78A6" w:rsidRPr="006D5B30">
        <w:rPr>
          <w:rFonts w:ascii="Times New Roman" w:hAnsi="Times New Roman" w:cs="Times New Roman"/>
          <w:sz w:val="24"/>
          <w:szCs w:val="24"/>
          <w:lang w:val="sv-SE"/>
        </w:rPr>
        <w:t xml:space="preserve"> bahwa k</w:t>
      </w:r>
      <w:r w:rsidR="00F54CE3" w:rsidRPr="006D5B30">
        <w:rPr>
          <w:rFonts w:ascii="Times New Roman" w:hAnsi="Times New Roman" w:cs="Times New Roman"/>
          <w:sz w:val="24"/>
          <w:szCs w:val="24"/>
          <w:lang w:val="sv-SE"/>
        </w:rPr>
        <w:t xml:space="preserve">eluarga dibentuk dengan tujuan </w:t>
      </w:r>
      <w:r w:rsidR="00DA7C33" w:rsidRPr="006D5B30">
        <w:rPr>
          <w:rFonts w:ascii="Times New Roman" w:hAnsi="Times New Roman" w:cs="Times New Roman"/>
          <w:sz w:val="24"/>
          <w:szCs w:val="24"/>
          <w:lang w:val="sv-SE"/>
        </w:rPr>
        <w:t>untuk menjalankan</w:t>
      </w:r>
      <w:r w:rsidR="00F54CE3" w:rsidRPr="006D5B30">
        <w:rPr>
          <w:rFonts w:ascii="Times New Roman" w:hAnsi="Times New Roman" w:cs="Times New Roman"/>
          <w:sz w:val="24"/>
          <w:szCs w:val="24"/>
          <w:lang w:val="sv-SE"/>
        </w:rPr>
        <w:t xml:space="preserve"> hidup </w:t>
      </w:r>
      <w:r w:rsidR="00DA7C33" w:rsidRPr="006D5B30">
        <w:rPr>
          <w:rFonts w:ascii="Times New Roman" w:hAnsi="Times New Roman" w:cs="Times New Roman"/>
          <w:sz w:val="24"/>
          <w:szCs w:val="24"/>
          <w:lang w:val="sv-SE"/>
        </w:rPr>
        <w:t xml:space="preserve">bersama </w:t>
      </w:r>
      <w:r w:rsidR="00F54CE3" w:rsidRPr="006D5B30">
        <w:rPr>
          <w:rFonts w:ascii="Times New Roman" w:hAnsi="Times New Roman" w:cs="Times New Roman"/>
          <w:sz w:val="24"/>
          <w:szCs w:val="24"/>
          <w:lang w:val="sv-SE"/>
        </w:rPr>
        <w:t>sesuai dengan iman Katolik</w:t>
      </w:r>
      <w:r w:rsidR="006C78A6" w:rsidRPr="006D5B30">
        <w:rPr>
          <w:rFonts w:ascii="Times New Roman" w:hAnsi="Times New Roman" w:cs="Times New Roman"/>
          <w:sz w:val="24"/>
          <w:szCs w:val="24"/>
          <w:lang w:val="sv-SE"/>
        </w:rPr>
        <w:t xml:space="preserve">. </w:t>
      </w:r>
      <w:r w:rsidR="00F54CE3" w:rsidRPr="006D5B30">
        <w:rPr>
          <w:rFonts w:ascii="Times New Roman" w:hAnsi="Times New Roman" w:cs="Times New Roman"/>
          <w:sz w:val="24"/>
          <w:szCs w:val="24"/>
          <w:lang w:val="sv-SE"/>
        </w:rPr>
        <w:t>Selanjutnya. I2 mengatakan</w:t>
      </w:r>
      <w:r w:rsidR="006C78A6" w:rsidRPr="006D5B30">
        <w:rPr>
          <w:rFonts w:ascii="Times New Roman" w:hAnsi="Times New Roman" w:cs="Times New Roman"/>
          <w:sz w:val="24"/>
          <w:szCs w:val="24"/>
          <w:lang w:val="sv-SE"/>
        </w:rPr>
        <w:t xml:space="preserve"> bahwa t</w:t>
      </w:r>
      <w:r w:rsidR="00F54CE3" w:rsidRPr="006D5B30">
        <w:rPr>
          <w:rFonts w:ascii="Times New Roman" w:hAnsi="Times New Roman" w:cs="Times New Roman"/>
          <w:sz w:val="24"/>
          <w:szCs w:val="24"/>
          <w:lang w:val="sv-SE"/>
        </w:rPr>
        <w:t xml:space="preserve">ujuannya agar </w:t>
      </w:r>
      <w:r w:rsidR="00DA7C33" w:rsidRPr="006D5B30">
        <w:rPr>
          <w:rFonts w:ascii="Times New Roman" w:hAnsi="Times New Roman" w:cs="Times New Roman"/>
          <w:sz w:val="24"/>
          <w:szCs w:val="24"/>
          <w:lang w:val="sv-SE"/>
        </w:rPr>
        <w:t xml:space="preserve">setiap anggota keluarga saling menguatkan iman Katolik yang dimiliki dan tetap </w:t>
      </w:r>
      <w:r w:rsidR="00F54CE3" w:rsidRPr="006D5B30">
        <w:rPr>
          <w:rFonts w:ascii="Times New Roman" w:hAnsi="Times New Roman" w:cs="Times New Roman"/>
          <w:sz w:val="24"/>
          <w:szCs w:val="24"/>
          <w:lang w:val="sv-SE"/>
        </w:rPr>
        <w:t>setia percaya pada Tuhan Yesus</w:t>
      </w:r>
      <w:r w:rsidR="006C78A6" w:rsidRPr="006D5B30">
        <w:rPr>
          <w:rFonts w:ascii="Times New Roman" w:hAnsi="Times New Roman" w:cs="Times New Roman"/>
          <w:sz w:val="24"/>
          <w:szCs w:val="24"/>
          <w:lang w:val="sv-SE"/>
        </w:rPr>
        <w:t xml:space="preserve">. </w:t>
      </w:r>
      <w:r w:rsidR="00F54CE3" w:rsidRPr="006D5B30">
        <w:rPr>
          <w:rFonts w:ascii="Times New Roman" w:hAnsi="Times New Roman" w:cs="Times New Roman"/>
          <w:sz w:val="24"/>
          <w:szCs w:val="24"/>
          <w:lang w:val="sv-SE"/>
        </w:rPr>
        <w:t>Terakhir, I4 mengatakan</w:t>
      </w:r>
      <w:r w:rsidR="00DA7C33" w:rsidRPr="006D5B30">
        <w:rPr>
          <w:rFonts w:ascii="Times New Roman" w:hAnsi="Times New Roman" w:cs="Times New Roman"/>
          <w:sz w:val="24"/>
          <w:szCs w:val="24"/>
          <w:lang w:val="sv-SE"/>
        </w:rPr>
        <w:t xml:space="preserve"> bahwa t</w:t>
      </w:r>
      <w:r w:rsidR="00F54CE3" w:rsidRPr="006D5B30">
        <w:rPr>
          <w:rFonts w:ascii="Times New Roman" w:hAnsi="Times New Roman" w:cs="Times New Roman"/>
          <w:sz w:val="24"/>
          <w:szCs w:val="24"/>
          <w:lang w:val="sv-SE"/>
        </w:rPr>
        <w:t xml:space="preserve">ujuannya </w:t>
      </w:r>
      <w:r w:rsidR="00DA7C33" w:rsidRPr="006D5B30">
        <w:rPr>
          <w:rFonts w:ascii="Times New Roman" w:hAnsi="Times New Roman" w:cs="Times New Roman"/>
          <w:sz w:val="24"/>
          <w:szCs w:val="24"/>
          <w:lang w:val="sv-SE"/>
        </w:rPr>
        <w:t xml:space="preserve">ialah membentuk </w:t>
      </w:r>
      <w:r w:rsidR="00F54CE3" w:rsidRPr="006D5B30">
        <w:rPr>
          <w:rFonts w:ascii="Times New Roman" w:hAnsi="Times New Roman" w:cs="Times New Roman"/>
          <w:sz w:val="24"/>
          <w:szCs w:val="24"/>
          <w:lang w:val="sv-SE"/>
        </w:rPr>
        <w:t>komunitas kecil</w:t>
      </w:r>
      <w:r w:rsidR="00DA7C33" w:rsidRPr="006D5B30">
        <w:rPr>
          <w:rFonts w:ascii="Times New Roman" w:hAnsi="Times New Roman" w:cs="Times New Roman"/>
          <w:sz w:val="24"/>
          <w:szCs w:val="24"/>
          <w:lang w:val="sv-SE"/>
        </w:rPr>
        <w:t xml:space="preserve"> atau gereja rumah tangga yang menjalankan hidup sesuai dengan iman Katolik dan ajaran Yesus Kristus.</w:t>
      </w:r>
      <w:r w:rsidR="00F54CE3" w:rsidRPr="006D5B30">
        <w:rPr>
          <w:rFonts w:ascii="Times New Roman" w:hAnsi="Times New Roman" w:cs="Times New Roman"/>
          <w:sz w:val="24"/>
          <w:szCs w:val="24"/>
          <w:lang w:val="sv-SE"/>
        </w:rPr>
        <w:t xml:space="preserve"> </w:t>
      </w:r>
    </w:p>
    <w:p w14:paraId="5B7732AE" w14:textId="43767135" w:rsidR="00F54CE3" w:rsidRPr="006D5B30" w:rsidRDefault="00F54CE3"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DA7C33" w:rsidRPr="006D5B30">
        <w:rPr>
          <w:rFonts w:ascii="Times New Roman" w:hAnsi="Times New Roman" w:cs="Times New Roman"/>
          <w:sz w:val="24"/>
          <w:szCs w:val="24"/>
          <w:lang w:val="sv-SE"/>
        </w:rPr>
        <w:t>, maka</w:t>
      </w:r>
      <w:r w:rsidRPr="006D5B30">
        <w:rPr>
          <w:rFonts w:ascii="Times New Roman" w:hAnsi="Times New Roman" w:cs="Times New Roman"/>
          <w:sz w:val="24"/>
          <w:szCs w:val="24"/>
          <w:lang w:val="sv-SE"/>
        </w:rPr>
        <w:t xml:space="preserve"> dapat di</w:t>
      </w:r>
      <w:r w:rsidR="004204C0" w:rsidRPr="006D5B30">
        <w:rPr>
          <w:rFonts w:ascii="Times New Roman" w:hAnsi="Times New Roman" w:cs="Times New Roman"/>
          <w:sz w:val="24"/>
          <w:szCs w:val="24"/>
          <w:lang w:val="sv-SE"/>
        </w:rPr>
        <w:t>tegaskan</w:t>
      </w:r>
      <w:r w:rsidRPr="006D5B30">
        <w:rPr>
          <w:rFonts w:ascii="Times New Roman" w:hAnsi="Times New Roman" w:cs="Times New Roman"/>
          <w:sz w:val="24"/>
          <w:szCs w:val="24"/>
          <w:lang w:val="sv-SE"/>
        </w:rPr>
        <w:t xml:space="preserve"> bahw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w:t>
      </w:r>
      <w:r w:rsidR="00DA7C33" w:rsidRPr="006D5B30">
        <w:rPr>
          <w:rFonts w:ascii="Times New Roman" w:hAnsi="Times New Roman" w:cs="Times New Roman"/>
          <w:sz w:val="24"/>
          <w:szCs w:val="24"/>
          <w:lang w:val="sv-SE"/>
        </w:rPr>
        <w:t xml:space="preserve">membentuk hidup bersama keluarga Katolik dengan </w:t>
      </w:r>
      <w:r w:rsidRPr="006D5B30">
        <w:rPr>
          <w:rFonts w:ascii="Times New Roman" w:hAnsi="Times New Roman" w:cs="Times New Roman"/>
          <w:sz w:val="24"/>
          <w:szCs w:val="24"/>
          <w:lang w:val="sv-SE"/>
        </w:rPr>
        <w:t xml:space="preserve">tujuan </w:t>
      </w:r>
      <w:r w:rsidR="00DA7C33" w:rsidRPr="006D5B30">
        <w:rPr>
          <w:rFonts w:ascii="Times New Roman" w:hAnsi="Times New Roman" w:cs="Times New Roman"/>
          <w:sz w:val="24"/>
          <w:szCs w:val="24"/>
          <w:lang w:val="sv-SE"/>
        </w:rPr>
        <w:t>untuk</w:t>
      </w:r>
      <w:r w:rsidR="00362253" w:rsidRPr="006D5B30">
        <w:rPr>
          <w:rFonts w:ascii="Times New Roman" w:hAnsi="Times New Roman" w:cs="Times New Roman"/>
          <w:sz w:val="24"/>
          <w:szCs w:val="24"/>
          <w:lang w:val="sv-SE"/>
        </w:rPr>
        <w:t xml:space="preserve"> </w:t>
      </w:r>
      <w:r w:rsidR="00DA7C33" w:rsidRPr="006D5B30">
        <w:rPr>
          <w:rFonts w:ascii="Times New Roman" w:hAnsi="Times New Roman" w:cs="Times New Roman"/>
          <w:sz w:val="24"/>
          <w:szCs w:val="24"/>
          <w:lang w:val="sv-SE"/>
        </w:rPr>
        <w:t>menjalankan</w:t>
      </w:r>
      <w:r w:rsidR="00362253" w:rsidRPr="006D5B30">
        <w:rPr>
          <w:rFonts w:ascii="Times New Roman" w:hAnsi="Times New Roman" w:cs="Times New Roman"/>
          <w:sz w:val="24"/>
          <w:szCs w:val="24"/>
          <w:lang w:val="sv-SE"/>
        </w:rPr>
        <w:t xml:space="preserve"> hidup </w:t>
      </w:r>
      <w:r w:rsidR="00DA7C33" w:rsidRPr="006D5B30">
        <w:rPr>
          <w:rFonts w:ascii="Times New Roman" w:hAnsi="Times New Roman" w:cs="Times New Roman"/>
          <w:sz w:val="24"/>
          <w:szCs w:val="24"/>
          <w:lang w:val="sv-SE"/>
        </w:rPr>
        <w:t xml:space="preserve">bersama </w:t>
      </w:r>
      <w:r w:rsidR="00362253" w:rsidRPr="006D5B30">
        <w:rPr>
          <w:rFonts w:ascii="Times New Roman" w:hAnsi="Times New Roman" w:cs="Times New Roman"/>
          <w:sz w:val="24"/>
          <w:szCs w:val="24"/>
          <w:lang w:val="sv-SE"/>
        </w:rPr>
        <w:t xml:space="preserve">sesuai dengan iman Katolik. </w:t>
      </w:r>
      <w:r w:rsidR="007B0FEF"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s8CG2BK1","properties":{"formattedCitation":"(Tse, 2011)","plainCitation":"(Tse, 2011)","noteIndex":0},"citationItems":[{"id":75,"uris":["http://zotero.org/users/local/UiSBHLCM/items/T2TMYPDM"],"itemData":{"id":75,"type":"article-journal","abstract":"Keluarga merupakan akar kehidupan Gereja, masyarakat, dan bangsa manusia. Hidup keluarga merupakan suatu bentuk kehidupan yang memancarkan nuansa surgawi di bumi. Gereja Katolik telah memaknai keluarga Kristiani sebagai Gereja kecil atau Gereja rumah tangga di mana warisan iman Kristen diajarkan, dihayati dan amalkan. Salah satu ancaman terhadap posisi keluarga sebagai tempat pendidikan dan penghayatan iman ialah globalisasi, khususnya teknologi komunikasi global. Kemajuan teknologi komunikasi global membuka peluang selebar-lebarnya bagi setiap orang untuk mengakses berbagai informasi baik untuk kemajuan karier, perkembangan pribadi dan iman, ataupun sebaliknya menghambat dan menghancurkan kepribadian, iman dan harapan seseorang. Menyadari tantangan globalisasi ini, keluarga Katolik hendaknya menjadi tempat utama bagi pendidikan iman, sarana pengudusan danpenyucian hidup anak dan setiap anggota keluarga. Di dalam keluarga ini, orang tua mendidik dan menanamkan nilai-nilai iman kepada anak-anak lewat kata-kata dan teladan hidup sehari-hari.","container-title":"JPAK: Jurnal Pendidikan Agama Katolik","ISSN":"2655-7665","issue":"3","language":"en","license":"Copyright (c)","note":"number: 3","page":"125-150","source":"ejournal.widyayuwana.ac.id","title":"Keluarga Dan Pendidikan Iman Anak Di Era Globalisasi","volume":"5","author":[{"family":"Tse","given":"Antonius"}],"issued":{"date-parts":[["2011"]]}}}],"schema":"https://github.com/citation-style-language/schema/raw/master/csl-citation.json"} </w:instrText>
      </w:r>
      <w:r w:rsidR="007B0FEF" w:rsidRPr="006D5B30">
        <w:rPr>
          <w:rFonts w:ascii="Times New Roman" w:hAnsi="Times New Roman" w:cs="Times New Roman"/>
          <w:sz w:val="24"/>
          <w:szCs w:val="24"/>
        </w:rPr>
        <w:fldChar w:fldCharType="separate"/>
      </w:r>
      <w:r w:rsidR="00D64DDA" w:rsidRPr="006D5B30">
        <w:rPr>
          <w:rFonts w:ascii="Times New Roman" w:hAnsi="Times New Roman" w:cs="Times New Roman"/>
          <w:sz w:val="24"/>
          <w:lang w:val="sv-SE"/>
        </w:rPr>
        <w:t>(Tse, 2011)</w:t>
      </w:r>
      <w:r w:rsidR="007B0FEF" w:rsidRPr="006D5B30">
        <w:rPr>
          <w:rFonts w:ascii="Times New Roman" w:hAnsi="Times New Roman" w:cs="Times New Roman"/>
          <w:sz w:val="24"/>
          <w:szCs w:val="24"/>
        </w:rPr>
        <w:fldChar w:fldCharType="end"/>
      </w:r>
      <w:r w:rsidR="007B0FEF" w:rsidRPr="006D5B30">
        <w:rPr>
          <w:rFonts w:ascii="Times New Roman" w:hAnsi="Times New Roman" w:cs="Times New Roman"/>
          <w:sz w:val="24"/>
          <w:szCs w:val="24"/>
          <w:lang w:val="sv-SE"/>
        </w:rPr>
        <w:t xml:space="preserve"> mengatakan bahwa hidup </w:t>
      </w:r>
      <w:r w:rsidR="00DA7C33" w:rsidRPr="006D5B30">
        <w:rPr>
          <w:rFonts w:ascii="Times New Roman" w:hAnsi="Times New Roman" w:cs="Times New Roman"/>
          <w:sz w:val="24"/>
          <w:szCs w:val="24"/>
          <w:lang w:val="sv-SE"/>
        </w:rPr>
        <w:t xml:space="preserve">dalam keluarga seturut iman Katolik </w:t>
      </w:r>
      <w:r w:rsidR="007B0FEF" w:rsidRPr="006D5B30">
        <w:rPr>
          <w:rFonts w:ascii="Times New Roman" w:hAnsi="Times New Roman" w:cs="Times New Roman"/>
          <w:sz w:val="24"/>
          <w:szCs w:val="24"/>
          <w:lang w:val="sv-SE"/>
        </w:rPr>
        <w:t xml:space="preserve">tidak lain dari pada hidup yang dijalani dalam relasi dengan Allah sebagai asal dan tujuan hidup manusia. </w:t>
      </w:r>
      <w:r w:rsidR="00DB2E66" w:rsidRPr="006D5B30">
        <w:rPr>
          <w:rFonts w:ascii="Times New Roman" w:hAnsi="Times New Roman" w:cs="Times New Roman"/>
          <w:sz w:val="24"/>
          <w:szCs w:val="24"/>
          <w:lang w:val="sv-SE"/>
        </w:rPr>
        <w:t>Eko, Y dan Triwidya, C (2017:</w:t>
      </w:r>
      <w:r w:rsidR="00DB2E66"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tEpsHb5b","properties":{"formattedCitation":"({\\i{}PERWUJUDAN PANCA TUGAS GEREJA DALAM KEHIDUPAN SEHARI-HARI KELUARGA KRISTIANI DI STASI HATI KUDUS YESUS BULAK SUMBERSARI | JPAK: Jurnal Pendidikan Agama Katolik}, n.d.)","plainCitation":"(PERWUJUDAN PANCA TUGAS GEREJA DALAM KEHIDUPAN SEHARI-HARI KELUARGA KRISTIANI DI STASI HATI KUDUS YESUS BULAK SUMBERSARI | JPAK: Jurnal Pendidikan Agama Katolik, n.d.)","dontUpdate":true,"noteIndex":0},"citationItems":[{"id":"mRdIxPPa/WzpKhLta","uris":["http://zotero.org/users/local/UiSBHLCM/items/USGTMQN2"],"itemData":{"id":77,"type":"webpage","title":"PERWUJUDAN PANCA TUGAS GEREJA DALAM KEHIDUPAN SEHARI-HARI KELUARGA KRISTIANI DI STASI HATI KUDUS YESUS BULAK SUMBERSARI | JPAK: Jurnal Pendidikan Agama Katolik","URL":"https://ejournal.widyayuwana.ac.id/jpak/article/view/53","accessed":{"date-parts":[["2025",5,6]]}}}],"schema":"https://github.com/citation-style-language/schema/raw/master/csl-citation.json"} </w:instrText>
      </w:r>
      <w:r w:rsidR="00DB2E66" w:rsidRPr="006D5B30">
        <w:rPr>
          <w:rFonts w:ascii="Times New Roman" w:hAnsi="Times New Roman" w:cs="Times New Roman"/>
          <w:sz w:val="24"/>
          <w:szCs w:val="24"/>
        </w:rPr>
        <w:fldChar w:fldCharType="separate"/>
      </w:r>
      <w:r w:rsidR="00DB2E66" w:rsidRPr="006D5B30">
        <w:rPr>
          <w:rFonts w:ascii="Times New Roman" w:hAnsi="Times New Roman" w:cs="Times New Roman"/>
          <w:kern w:val="0"/>
          <w:sz w:val="24"/>
          <w:lang w:val="sv-SE"/>
        </w:rPr>
        <w:t>94)</w:t>
      </w:r>
      <w:r w:rsidR="00DB2E66" w:rsidRPr="006D5B30">
        <w:rPr>
          <w:rFonts w:ascii="Times New Roman" w:hAnsi="Times New Roman" w:cs="Times New Roman"/>
          <w:sz w:val="24"/>
          <w:szCs w:val="24"/>
        </w:rPr>
        <w:fldChar w:fldCharType="end"/>
      </w:r>
      <w:r w:rsidR="00DB2E66" w:rsidRPr="006D5B30">
        <w:rPr>
          <w:rFonts w:ascii="Times New Roman" w:hAnsi="Times New Roman" w:cs="Times New Roman"/>
          <w:sz w:val="24"/>
          <w:szCs w:val="24"/>
          <w:lang w:val="sv-SE"/>
        </w:rPr>
        <w:t xml:space="preserve"> mengatakan bahwa </w:t>
      </w:r>
      <w:r w:rsidR="0072757C" w:rsidRPr="006D5B30">
        <w:rPr>
          <w:rFonts w:ascii="Times New Roman" w:hAnsi="Times New Roman" w:cs="Times New Roman"/>
          <w:sz w:val="24"/>
          <w:szCs w:val="24"/>
          <w:lang w:val="sv-SE"/>
        </w:rPr>
        <w:t>tujuan pembentukan hidup bersama keluarga Katolik ialah membangun persekutuan hidup (koinonia) antara sesama anggota keluarga dan antara anggota keluarga dengan Allah atas dasar iman Katolik dan ajaran Yesus Kristus.</w:t>
      </w:r>
    </w:p>
    <w:p w14:paraId="6FF2C12A" w14:textId="03E2A079" w:rsidR="00584F37" w:rsidRPr="006D5B30" w:rsidRDefault="00584F37"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2 (28,6%) informan yaitu I1 dan I2 mengatakan bahwa maksud dan tujuan pembentukan hidup bersama keluarga Katolik adalah </w:t>
      </w:r>
      <w:r w:rsidR="00FE6B70" w:rsidRPr="006D5B30">
        <w:rPr>
          <w:rFonts w:ascii="Times New Roman" w:hAnsi="Times New Roman" w:cs="Times New Roman"/>
          <w:sz w:val="24"/>
          <w:szCs w:val="24"/>
          <w:lang w:val="sv-SE"/>
        </w:rPr>
        <w:t xml:space="preserve">membangun persekutuan hidup perkawinan yang </w:t>
      </w:r>
      <w:r w:rsidR="00421D39" w:rsidRPr="006D5B30">
        <w:rPr>
          <w:rFonts w:ascii="Times New Roman" w:hAnsi="Times New Roman" w:cs="Times New Roman"/>
          <w:sz w:val="24"/>
          <w:szCs w:val="24"/>
          <w:lang w:val="sv-SE"/>
        </w:rPr>
        <w:t>setia</w:t>
      </w:r>
      <w:r w:rsidR="00FE6B70" w:rsidRPr="006D5B30">
        <w:rPr>
          <w:rFonts w:ascii="Times New Roman" w:hAnsi="Times New Roman" w:cs="Times New Roman"/>
          <w:sz w:val="24"/>
          <w:szCs w:val="24"/>
          <w:lang w:val="sv-SE"/>
        </w:rPr>
        <w:t xml:space="preserve"> dan </w:t>
      </w:r>
      <w:r w:rsidR="00421D39" w:rsidRPr="006D5B30">
        <w:rPr>
          <w:rFonts w:ascii="Times New Roman" w:hAnsi="Times New Roman" w:cs="Times New Roman"/>
          <w:sz w:val="24"/>
          <w:szCs w:val="24"/>
          <w:lang w:val="sv-SE"/>
        </w:rPr>
        <w:t>t</w:t>
      </w:r>
      <w:r w:rsidR="00FE6B70" w:rsidRPr="006D5B30">
        <w:rPr>
          <w:rFonts w:ascii="Times New Roman" w:hAnsi="Times New Roman" w:cs="Times New Roman"/>
          <w:sz w:val="24"/>
          <w:szCs w:val="24"/>
          <w:lang w:val="sv-SE"/>
        </w:rPr>
        <w:t>id</w:t>
      </w:r>
      <w:r w:rsidR="00421D39" w:rsidRPr="006D5B30">
        <w:rPr>
          <w:rFonts w:ascii="Times New Roman" w:hAnsi="Times New Roman" w:cs="Times New Roman"/>
          <w:sz w:val="24"/>
          <w:szCs w:val="24"/>
          <w:lang w:val="sv-SE"/>
        </w:rPr>
        <w:t>ak tercer</w:t>
      </w:r>
      <w:r w:rsidR="00484B36" w:rsidRPr="006D5B30">
        <w:rPr>
          <w:rFonts w:ascii="Times New Roman" w:hAnsi="Times New Roman" w:cs="Times New Roman"/>
          <w:sz w:val="24"/>
          <w:szCs w:val="24"/>
          <w:lang w:val="sv-SE"/>
        </w:rPr>
        <w:t>a</w:t>
      </w:r>
      <w:r w:rsidR="00421D39" w:rsidRPr="006D5B30">
        <w:rPr>
          <w:rFonts w:ascii="Times New Roman" w:hAnsi="Times New Roman" w:cs="Times New Roman"/>
          <w:sz w:val="24"/>
          <w:szCs w:val="24"/>
          <w:lang w:val="sv-SE"/>
        </w:rPr>
        <w:t>ikan</w:t>
      </w:r>
      <w:r w:rsidRPr="006D5B30">
        <w:rPr>
          <w:rFonts w:ascii="Times New Roman" w:hAnsi="Times New Roman" w:cs="Times New Roman"/>
          <w:sz w:val="24"/>
          <w:szCs w:val="24"/>
          <w:lang w:val="sv-SE"/>
        </w:rPr>
        <w:t>. Terkait hal ini, I1 mengatakan</w:t>
      </w:r>
      <w:r w:rsidR="006C78A6" w:rsidRPr="006D5B30">
        <w:rPr>
          <w:rFonts w:ascii="Times New Roman" w:hAnsi="Times New Roman" w:cs="Times New Roman"/>
          <w:sz w:val="24"/>
          <w:szCs w:val="24"/>
          <w:lang w:val="sv-SE"/>
        </w:rPr>
        <w:t xml:space="preserve"> bahwa k</w:t>
      </w:r>
      <w:r w:rsidRPr="006D5B30">
        <w:rPr>
          <w:rFonts w:ascii="Times New Roman" w:hAnsi="Times New Roman" w:cs="Times New Roman"/>
          <w:sz w:val="24"/>
          <w:szCs w:val="24"/>
          <w:lang w:val="sv-SE"/>
        </w:rPr>
        <w:t xml:space="preserve">eluarga dibentuk </w:t>
      </w:r>
      <w:r w:rsidR="00FE6B70" w:rsidRPr="006D5B30">
        <w:rPr>
          <w:rFonts w:ascii="Times New Roman" w:hAnsi="Times New Roman" w:cs="Times New Roman"/>
          <w:sz w:val="24"/>
          <w:szCs w:val="24"/>
          <w:lang w:val="sv-SE"/>
        </w:rPr>
        <w:t>oleh suami dan istri dengan</w:t>
      </w:r>
      <w:r w:rsidRPr="006D5B30">
        <w:rPr>
          <w:rFonts w:ascii="Times New Roman" w:hAnsi="Times New Roman" w:cs="Times New Roman"/>
          <w:sz w:val="24"/>
          <w:szCs w:val="24"/>
          <w:lang w:val="sv-SE"/>
        </w:rPr>
        <w:t xml:space="preserve"> maksud </w:t>
      </w:r>
      <w:r w:rsidR="00FE6B70" w:rsidRPr="006D5B30">
        <w:rPr>
          <w:rFonts w:ascii="Times New Roman" w:hAnsi="Times New Roman" w:cs="Times New Roman"/>
          <w:sz w:val="24"/>
          <w:szCs w:val="24"/>
          <w:lang w:val="sv-SE"/>
        </w:rPr>
        <w:t>untuk menjalankan hidup bersama melalui perkawinan Katolik</w:t>
      </w:r>
      <w:r w:rsidRPr="006D5B30">
        <w:rPr>
          <w:rFonts w:ascii="Times New Roman" w:hAnsi="Times New Roman" w:cs="Times New Roman"/>
          <w:sz w:val="24"/>
          <w:szCs w:val="24"/>
          <w:lang w:val="sv-SE"/>
        </w:rPr>
        <w:t xml:space="preserve"> </w:t>
      </w:r>
      <w:r w:rsidR="00FE6B70" w:rsidRPr="006D5B30">
        <w:rPr>
          <w:rFonts w:ascii="Times New Roman" w:hAnsi="Times New Roman" w:cs="Times New Roman"/>
          <w:sz w:val="24"/>
          <w:szCs w:val="24"/>
          <w:lang w:val="sv-SE"/>
        </w:rPr>
        <w:t xml:space="preserve">yang memiliki sifat yang </w:t>
      </w:r>
      <w:r w:rsidRPr="006D5B30">
        <w:rPr>
          <w:rFonts w:ascii="Times New Roman" w:hAnsi="Times New Roman" w:cs="Times New Roman"/>
          <w:sz w:val="24"/>
          <w:szCs w:val="24"/>
          <w:lang w:val="sv-SE"/>
        </w:rPr>
        <w:t>tidak dapat diceraikan oleh manusi</w:t>
      </w:r>
      <w:r w:rsidR="006C78A6" w:rsidRPr="006D5B30">
        <w:rPr>
          <w:rFonts w:ascii="Times New Roman" w:hAnsi="Times New Roman" w:cs="Times New Roman"/>
          <w:sz w:val="24"/>
          <w:szCs w:val="24"/>
          <w:lang w:val="sv-SE"/>
        </w:rPr>
        <w:t xml:space="preserve">a. </w:t>
      </w:r>
      <w:r w:rsidRPr="006D5B30">
        <w:rPr>
          <w:rFonts w:ascii="Times New Roman" w:hAnsi="Times New Roman" w:cs="Times New Roman"/>
          <w:sz w:val="24"/>
          <w:szCs w:val="24"/>
          <w:lang w:val="sv-SE"/>
        </w:rPr>
        <w:t>Selanjutnya</w:t>
      </w:r>
      <w:r w:rsidR="000D2B5D"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I2 mengatakan</w:t>
      </w:r>
      <w:r w:rsidR="006C78A6" w:rsidRPr="006D5B30">
        <w:rPr>
          <w:rFonts w:ascii="Times New Roman" w:hAnsi="Times New Roman" w:cs="Times New Roman"/>
          <w:sz w:val="24"/>
          <w:szCs w:val="24"/>
          <w:lang w:val="sv-SE"/>
        </w:rPr>
        <w:t xml:space="preserve"> bahwa t</w:t>
      </w:r>
      <w:r w:rsidRPr="006D5B30">
        <w:rPr>
          <w:rFonts w:ascii="Times New Roman" w:hAnsi="Times New Roman" w:cs="Times New Roman"/>
          <w:sz w:val="24"/>
          <w:szCs w:val="24"/>
          <w:lang w:val="sv-SE"/>
        </w:rPr>
        <w:t xml:space="preserve">ujuannya </w:t>
      </w:r>
      <w:r w:rsidR="006C78A6" w:rsidRPr="006D5B30">
        <w:rPr>
          <w:rFonts w:ascii="Times New Roman" w:hAnsi="Times New Roman" w:cs="Times New Roman"/>
          <w:sz w:val="24"/>
          <w:szCs w:val="24"/>
          <w:lang w:val="sv-SE"/>
        </w:rPr>
        <w:t xml:space="preserve">untuk </w:t>
      </w:r>
      <w:r w:rsidRPr="006D5B30">
        <w:rPr>
          <w:rFonts w:ascii="Times New Roman" w:hAnsi="Times New Roman" w:cs="Times New Roman"/>
          <w:sz w:val="24"/>
          <w:szCs w:val="24"/>
          <w:lang w:val="sv-SE"/>
        </w:rPr>
        <w:t xml:space="preserve">membangun hidup bersama sebagai suatu panggilan hidup yang </w:t>
      </w:r>
      <w:r w:rsidR="00FE6B70" w:rsidRPr="006D5B30">
        <w:rPr>
          <w:rFonts w:ascii="Times New Roman" w:hAnsi="Times New Roman" w:cs="Times New Roman"/>
          <w:sz w:val="24"/>
          <w:szCs w:val="24"/>
          <w:lang w:val="sv-SE"/>
        </w:rPr>
        <w:t xml:space="preserve">tidak terpisahkan dan </w:t>
      </w:r>
      <w:r w:rsidRPr="006D5B30">
        <w:rPr>
          <w:rFonts w:ascii="Times New Roman" w:hAnsi="Times New Roman" w:cs="Times New Roman"/>
          <w:sz w:val="24"/>
          <w:szCs w:val="24"/>
          <w:lang w:val="sv-SE"/>
        </w:rPr>
        <w:t xml:space="preserve">terpusat pada </w:t>
      </w:r>
      <w:r w:rsidR="00FE6B70" w:rsidRPr="006D5B30">
        <w:rPr>
          <w:rFonts w:ascii="Times New Roman" w:hAnsi="Times New Roman" w:cs="Times New Roman"/>
          <w:sz w:val="24"/>
          <w:szCs w:val="24"/>
          <w:lang w:val="sv-SE"/>
        </w:rPr>
        <w:t xml:space="preserve">Yesus </w:t>
      </w:r>
      <w:r w:rsidRPr="006D5B30">
        <w:rPr>
          <w:rFonts w:ascii="Times New Roman" w:hAnsi="Times New Roman" w:cs="Times New Roman"/>
          <w:sz w:val="24"/>
          <w:szCs w:val="24"/>
          <w:lang w:val="sv-SE"/>
        </w:rPr>
        <w:t>Kristus</w:t>
      </w:r>
      <w:r w:rsidR="00FE6B70" w:rsidRPr="006D5B30">
        <w:rPr>
          <w:rFonts w:ascii="Times New Roman" w:hAnsi="Times New Roman" w:cs="Times New Roman"/>
          <w:sz w:val="24"/>
          <w:szCs w:val="24"/>
          <w:lang w:val="sv-SE"/>
        </w:rPr>
        <w:t>.</w:t>
      </w:r>
    </w:p>
    <w:p w14:paraId="16B138B7" w14:textId="43833194" w:rsidR="00584F37" w:rsidRPr="006D5B30" w:rsidRDefault="00584F3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FE6B70" w:rsidRPr="006D5B30">
        <w:rPr>
          <w:rFonts w:ascii="Times New Roman" w:hAnsi="Times New Roman" w:cs="Times New Roman"/>
          <w:sz w:val="24"/>
          <w:szCs w:val="24"/>
          <w:lang w:val="sv-SE"/>
        </w:rPr>
        <w:t>, maka</w:t>
      </w:r>
      <w:r w:rsidRPr="006D5B30">
        <w:rPr>
          <w:rFonts w:ascii="Times New Roman" w:hAnsi="Times New Roman" w:cs="Times New Roman"/>
          <w:sz w:val="24"/>
          <w:szCs w:val="24"/>
          <w:lang w:val="sv-SE"/>
        </w:rPr>
        <w:t xml:space="preserve"> dapat di</w:t>
      </w:r>
      <w:r w:rsidR="00895B90" w:rsidRPr="006D5B30">
        <w:rPr>
          <w:rFonts w:ascii="Times New Roman" w:hAnsi="Times New Roman" w:cs="Times New Roman"/>
          <w:sz w:val="24"/>
          <w:szCs w:val="24"/>
          <w:lang w:val="sv-SE"/>
        </w:rPr>
        <w:t>pertegas</w:t>
      </w:r>
      <w:r w:rsidRPr="006D5B30">
        <w:rPr>
          <w:rFonts w:ascii="Times New Roman" w:hAnsi="Times New Roman" w:cs="Times New Roman"/>
          <w:sz w:val="24"/>
          <w:szCs w:val="24"/>
          <w:lang w:val="sv-SE"/>
        </w:rPr>
        <w:t xml:space="preserve"> bahwa </w:t>
      </w:r>
      <w:r w:rsidR="00EC6699" w:rsidRPr="006D5B30">
        <w:rPr>
          <w:rFonts w:ascii="Times New Roman" w:hAnsi="Times New Roman" w:cs="Times New Roman"/>
          <w:sz w:val="24"/>
          <w:szCs w:val="24"/>
          <w:lang w:val="sv-SE"/>
        </w:rPr>
        <w:t>orang tua</w:t>
      </w:r>
      <w:r w:rsidR="00FE6B70" w:rsidRPr="006D5B30">
        <w:rPr>
          <w:rFonts w:ascii="Times New Roman" w:hAnsi="Times New Roman" w:cs="Times New Roman"/>
          <w:sz w:val="24"/>
          <w:szCs w:val="24"/>
          <w:lang w:val="sv-SE"/>
        </w:rPr>
        <w:t xml:space="preserve"> membentuk kehidupan bersama keluarga melalui perkawinan Katolik yang sangat menekankan kesetiaan dan tidak dapat diceraikan. </w:t>
      </w:r>
      <w:r w:rsidR="00EA3F9A" w:rsidRPr="006D5B30">
        <w:rPr>
          <w:rFonts w:ascii="Times New Roman" w:hAnsi="Times New Roman" w:cs="Times New Roman"/>
          <w:sz w:val="24"/>
          <w:szCs w:val="24"/>
          <w:lang w:val="sv-SE"/>
        </w:rPr>
        <w:t xml:space="preserve">Konsili Vatikan II dalam dokumen </w:t>
      </w:r>
      <w:r w:rsidR="00EA3F9A" w:rsidRPr="006D5B30">
        <w:rPr>
          <w:rFonts w:ascii="Times New Roman" w:hAnsi="Times New Roman" w:cs="Times New Roman"/>
          <w:i/>
          <w:iCs/>
          <w:sz w:val="24"/>
          <w:szCs w:val="24"/>
          <w:lang w:val="sv-SE"/>
        </w:rPr>
        <w:t>Gaudium et Spes</w:t>
      </w:r>
      <w:r w:rsidR="00EA3F9A" w:rsidRPr="006D5B30">
        <w:rPr>
          <w:rFonts w:ascii="Times New Roman" w:hAnsi="Times New Roman" w:cs="Times New Roman"/>
          <w:sz w:val="24"/>
          <w:szCs w:val="24"/>
          <w:lang w:val="sv-SE"/>
        </w:rPr>
        <w:t xml:space="preserve"> (48) mengatakan </w:t>
      </w:r>
      <w:r w:rsidR="00FE6B70" w:rsidRPr="006D5B30">
        <w:rPr>
          <w:rFonts w:ascii="Times New Roman" w:hAnsi="Times New Roman" w:cs="Times New Roman"/>
          <w:sz w:val="24"/>
          <w:szCs w:val="24"/>
          <w:lang w:val="sv-SE"/>
        </w:rPr>
        <w:t xml:space="preserve">bahwa melalui perkawinan Katolik, </w:t>
      </w:r>
      <w:r w:rsidR="00E824FC" w:rsidRPr="006D5B30">
        <w:rPr>
          <w:rFonts w:ascii="Times New Roman" w:hAnsi="Times New Roman" w:cs="Times New Roman"/>
          <w:sz w:val="24"/>
          <w:szCs w:val="24"/>
          <w:lang w:val="sv-SE"/>
        </w:rPr>
        <w:t xml:space="preserve">Kristus </w:t>
      </w:r>
      <w:r w:rsidR="00FE6B70" w:rsidRPr="006D5B30">
        <w:rPr>
          <w:rFonts w:ascii="Times New Roman" w:hAnsi="Times New Roman" w:cs="Times New Roman"/>
          <w:sz w:val="24"/>
          <w:szCs w:val="24"/>
          <w:lang w:val="sv-SE"/>
        </w:rPr>
        <w:t>hadir, ting</w:t>
      </w:r>
      <w:r w:rsidR="00E824FC" w:rsidRPr="006D5B30">
        <w:rPr>
          <w:rFonts w:ascii="Times New Roman" w:hAnsi="Times New Roman" w:cs="Times New Roman"/>
          <w:sz w:val="24"/>
          <w:szCs w:val="24"/>
          <w:lang w:val="sv-SE"/>
        </w:rPr>
        <w:t>gal be</w:t>
      </w:r>
      <w:r w:rsidR="00FE6B70" w:rsidRPr="006D5B30">
        <w:rPr>
          <w:rFonts w:ascii="Times New Roman" w:hAnsi="Times New Roman" w:cs="Times New Roman"/>
          <w:sz w:val="24"/>
          <w:szCs w:val="24"/>
          <w:lang w:val="sv-SE"/>
        </w:rPr>
        <w:t>rsama suami istri</w:t>
      </w:r>
      <w:r w:rsidR="00015586" w:rsidRPr="006D5B30">
        <w:rPr>
          <w:rFonts w:ascii="Times New Roman" w:hAnsi="Times New Roman" w:cs="Times New Roman"/>
          <w:sz w:val="24"/>
          <w:szCs w:val="24"/>
          <w:lang w:val="sv-SE"/>
        </w:rPr>
        <w:t xml:space="preserve">, </w:t>
      </w:r>
      <w:r w:rsidR="00FE6B70" w:rsidRPr="006D5B30">
        <w:rPr>
          <w:rFonts w:ascii="Times New Roman" w:hAnsi="Times New Roman" w:cs="Times New Roman"/>
          <w:sz w:val="24"/>
          <w:szCs w:val="24"/>
          <w:lang w:val="sv-SE"/>
        </w:rPr>
        <w:t>serta mencintai suami istri sepanjang hidup. Sebagaimana Kristus mengasihi suami istri, demikian pun suami istri hendaknya saling mengasihi</w:t>
      </w:r>
      <w:r w:rsidR="002A36A9" w:rsidRPr="006D5B30">
        <w:rPr>
          <w:rFonts w:ascii="Times New Roman" w:hAnsi="Times New Roman" w:cs="Times New Roman"/>
          <w:sz w:val="24"/>
          <w:szCs w:val="24"/>
          <w:lang w:val="sv-SE"/>
        </w:rPr>
        <w:t xml:space="preserve"> satu sama lain sepanjang hidup.</w:t>
      </w:r>
    </w:p>
    <w:p w14:paraId="67E23E28" w14:textId="148681F6" w:rsidR="00421D39" w:rsidRPr="006D5B30" w:rsidRDefault="004204C0"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2 (28,6%) informan yaitu I4 dan I5 mengatakan bahwa maksud dan tujuan pembentukan hidup bersama keluarga Katolik adalah untuk membentuk komunitas Gereja terkecil. Terkait hal ini, I4 mengatakan</w:t>
      </w:r>
      <w:r w:rsidR="006C78A6" w:rsidRPr="006D5B30">
        <w:rPr>
          <w:rFonts w:ascii="Times New Roman" w:hAnsi="Times New Roman" w:cs="Times New Roman"/>
          <w:sz w:val="24"/>
          <w:szCs w:val="24"/>
          <w:lang w:val="sv-SE"/>
        </w:rPr>
        <w:t xml:space="preserve"> bahwa t</w:t>
      </w:r>
      <w:r w:rsidRPr="006D5B30">
        <w:rPr>
          <w:rFonts w:ascii="Times New Roman" w:hAnsi="Times New Roman" w:cs="Times New Roman"/>
          <w:sz w:val="24"/>
          <w:szCs w:val="24"/>
          <w:lang w:val="sv-SE"/>
        </w:rPr>
        <w:t>ujuan</w:t>
      </w:r>
      <w:r w:rsidR="002A36A9" w:rsidRPr="006D5B30">
        <w:rPr>
          <w:rFonts w:ascii="Times New Roman" w:hAnsi="Times New Roman" w:cs="Times New Roman"/>
          <w:sz w:val="24"/>
          <w:szCs w:val="24"/>
          <w:lang w:val="sv-SE"/>
        </w:rPr>
        <w:t xml:space="preserve"> pembentukan hidup bersama keluarga Katolik</w:t>
      </w:r>
      <w:r w:rsidRPr="006D5B30">
        <w:rPr>
          <w:rFonts w:ascii="Times New Roman" w:hAnsi="Times New Roman" w:cs="Times New Roman"/>
          <w:sz w:val="24"/>
          <w:szCs w:val="24"/>
          <w:lang w:val="sv-SE"/>
        </w:rPr>
        <w:t xml:space="preserve"> itu </w:t>
      </w:r>
      <w:r w:rsidR="002A36A9" w:rsidRPr="006D5B30">
        <w:rPr>
          <w:rFonts w:ascii="Times New Roman" w:hAnsi="Times New Roman" w:cs="Times New Roman"/>
          <w:sz w:val="24"/>
          <w:szCs w:val="24"/>
          <w:lang w:val="sv-SE"/>
        </w:rPr>
        <w:t xml:space="preserve">ialah </w:t>
      </w:r>
      <w:r w:rsidRPr="006D5B30">
        <w:rPr>
          <w:rFonts w:ascii="Times New Roman" w:hAnsi="Times New Roman" w:cs="Times New Roman"/>
          <w:sz w:val="24"/>
          <w:szCs w:val="24"/>
          <w:lang w:val="sv-SE"/>
        </w:rPr>
        <w:t xml:space="preserve">untuk membentuk komunitas </w:t>
      </w:r>
      <w:r w:rsidR="002A36A9" w:rsidRPr="006D5B30">
        <w:rPr>
          <w:rFonts w:ascii="Times New Roman" w:hAnsi="Times New Roman" w:cs="Times New Roman"/>
          <w:sz w:val="24"/>
          <w:szCs w:val="24"/>
          <w:lang w:val="sv-SE"/>
        </w:rPr>
        <w:t>Gereja ter</w:t>
      </w:r>
      <w:r w:rsidRPr="006D5B30">
        <w:rPr>
          <w:rFonts w:ascii="Times New Roman" w:hAnsi="Times New Roman" w:cs="Times New Roman"/>
          <w:sz w:val="24"/>
          <w:szCs w:val="24"/>
          <w:lang w:val="sv-SE"/>
        </w:rPr>
        <w:t>keci</w:t>
      </w:r>
      <w:r w:rsidR="006C78A6" w:rsidRPr="006D5B30">
        <w:rPr>
          <w:rFonts w:ascii="Times New Roman" w:hAnsi="Times New Roman" w:cs="Times New Roman"/>
          <w:sz w:val="24"/>
          <w:szCs w:val="24"/>
          <w:lang w:val="sv-SE"/>
        </w:rPr>
        <w:t xml:space="preserve">l. </w:t>
      </w:r>
      <w:r w:rsidR="00421D39" w:rsidRPr="006D5B30">
        <w:rPr>
          <w:rFonts w:ascii="Times New Roman" w:hAnsi="Times New Roman" w:cs="Times New Roman"/>
          <w:sz w:val="24"/>
          <w:szCs w:val="24"/>
          <w:lang w:val="sv-SE"/>
        </w:rPr>
        <w:t>Kemudian, I5 mengatakan</w:t>
      </w:r>
      <w:r w:rsidR="006C78A6" w:rsidRPr="006D5B30">
        <w:rPr>
          <w:rFonts w:ascii="Times New Roman" w:hAnsi="Times New Roman" w:cs="Times New Roman"/>
          <w:sz w:val="24"/>
          <w:szCs w:val="24"/>
          <w:lang w:val="sv-SE"/>
        </w:rPr>
        <w:t xml:space="preserve"> bahwa t</w:t>
      </w:r>
      <w:r w:rsidR="00421D39" w:rsidRPr="006D5B30">
        <w:rPr>
          <w:rFonts w:ascii="Times New Roman" w:hAnsi="Times New Roman" w:cs="Times New Roman"/>
          <w:sz w:val="24"/>
          <w:szCs w:val="24"/>
          <w:lang w:val="sv-SE"/>
        </w:rPr>
        <w:t>ujuannya</w:t>
      </w:r>
      <w:r w:rsidR="002A36A9" w:rsidRPr="006D5B30">
        <w:rPr>
          <w:rFonts w:ascii="Times New Roman" w:hAnsi="Times New Roman" w:cs="Times New Roman"/>
          <w:sz w:val="24"/>
          <w:szCs w:val="24"/>
          <w:lang w:val="sv-SE"/>
        </w:rPr>
        <w:t xml:space="preserve"> ialah</w:t>
      </w:r>
      <w:r w:rsidR="00421D39" w:rsidRPr="006D5B30">
        <w:rPr>
          <w:rFonts w:ascii="Times New Roman" w:hAnsi="Times New Roman" w:cs="Times New Roman"/>
          <w:sz w:val="24"/>
          <w:szCs w:val="24"/>
          <w:lang w:val="sv-SE"/>
        </w:rPr>
        <w:t xml:space="preserve"> untuk membangun </w:t>
      </w:r>
      <w:r w:rsidR="002A36A9" w:rsidRPr="006D5B30">
        <w:rPr>
          <w:rFonts w:ascii="Times New Roman" w:hAnsi="Times New Roman" w:cs="Times New Roman"/>
          <w:sz w:val="24"/>
          <w:szCs w:val="24"/>
          <w:lang w:val="sv-SE"/>
        </w:rPr>
        <w:t>hidup bersama dalam suatu komunitas Gereja terkecil yakni keluarga.</w:t>
      </w:r>
    </w:p>
    <w:p w14:paraId="1C4ECE0C" w14:textId="00F0EE72" w:rsidR="00015586" w:rsidRPr="006D5B30" w:rsidRDefault="00421D39" w:rsidP="006C73C4">
      <w:pPr>
        <w:spacing w:after="0" w:line="480" w:lineRule="auto"/>
        <w:ind w:right="-1"/>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w:t>
      </w:r>
      <w:r w:rsidR="002A36A9" w:rsidRPr="006D5B30">
        <w:rPr>
          <w:rFonts w:ascii="Times New Roman" w:hAnsi="Times New Roman" w:cs="Times New Roman"/>
          <w:sz w:val="24"/>
          <w:szCs w:val="24"/>
          <w:lang w:val="sv-SE"/>
        </w:rPr>
        <w:t xml:space="preserve">tujuan pembentukan hidup bersama </w:t>
      </w:r>
      <w:r w:rsidRPr="006D5B30">
        <w:rPr>
          <w:rFonts w:ascii="Times New Roman" w:hAnsi="Times New Roman" w:cs="Times New Roman"/>
          <w:sz w:val="24"/>
          <w:szCs w:val="24"/>
          <w:lang w:val="sv-SE"/>
        </w:rPr>
        <w:t xml:space="preserve">keluarga Katolik </w:t>
      </w:r>
      <w:r w:rsidR="002A36A9" w:rsidRPr="006D5B30">
        <w:rPr>
          <w:rFonts w:ascii="Times New Roman" w:hAnsi="Times New Roman" w:cs="Times New Roman"/>
          <w:sz w:val="24"/>
          <w:szCs w:val="24"/>
          <w:lang w:val="sv-SE"/>
        </w:rPr>
        <w:t>adalah membangun hidup bersama dalam</w:t>
      </w:r>
      <w:r w:rsidRPr="006D5B30">
        <w:rPr>
          <w:rFonts w:ascii="Times New Roman" w:hAnsi="Times New Roman" w:cs="Times New Roman"/>
          <w:sz w:val="24"/>
          <w:szCs w:val="24"/>
          <w:lang w:val="sv-SE"/>
        </w:rPr>
        <w:t xml:space="preserve"> komunitas Gereja terkecil</w:t>
      </w:r>
      <w:r w:rsidR="002A36A9" w:rsidRPr="006D5B30">
        <w:rPr>
          <w:rFonts w:ascii="Times New Roman" w:hAnsi="Times New Roman" w:cs="Times New Roman"/>
          <w:sz w:val="24"/>
          <w:szCs w:val="24"/>
          <w:lang w:val="sv-SE"/>
        </w:rPr>
        <w:t xml:space="preserve"> yakni keluarga</w:t>
      </w:r>
      <w:r w:rsidRPr="006D5B30">
        <w:rPr>
          <w:rFonts w:ascii="Times New Roman" w:hAnsi="Times New Roman" w:cs="Times New Roman"/>
          <w:sz w:val="24"/>
          <w:szCs w:val="24"/>
          <w:lang w:val="sv-SE"/>
        </w:rPr>
        <w:t xml:space="preserve">. Pandangan Informan ini selaras dengan pandangan surat apostolik </w:t>
      </w:r>
      <w:r w:rsidRPr="006D5B30">
        <w:rPr>
          <w:rFonts w:ascii="Times New Roman" w:hAnsi="Times New Roman" w:cs="Times New Roman"/>
          <w:i/>
          <w:iCs/>
          <w:sz w:val="24"/>
          <w:szCs w:val="24"/>
          <w:lang w:val="sv-SE"/>
        </w:rPr>
        <w:t>Familiaris Consortio</w:t>
      </w:r>
      <w:r w:rsidRPr="006D5B30">
        <w:rPr>
          <w:rFonts w:ascii="Times New Roman" w:hAnsi="Times New Roman" w:cs="Times New Roman"/>
          <w:sz w:val="24"/>
          <w:szCs w:val="24"/>
          <w:lang w:val="sv-SE"/>
        </w:rPr>
        <w:t xml:space="preserve"> (49) yang mengatakan bahwa keluarga </w:t>
      </w:r>
      <w:r w:rsidR="002A36A9" w:rsidRPr="006D5B30">
        <w:rPr>
          <w:rFonts w:ascii="Times New Roman" w:hAnsi="Times New Roman" w:cs="Times New Roman"/>
          <w:sz w:val="24"/>
          <w:szCs w:val="24"/>
          <w:lang w:val="sv-SE"/>
        </w:rPr>
        <w:t xml:space="preserve">merupakan </w:t>
      </w:r>
      <w:r w:rsidRPr="006D5B30">
        <w:rPr>
          <w:rFonts w:ascii="Times New Roman" w:hAnsi="Times New Roman" w:cs="Times New Roman"/>
          <w:sz w:val="24"/>
          <w:szCs w:val="24"/>
          <w:lang w:val="sv-SE"/>
        </w:rPr>
        <w:t xml:space="preserve">Gereja </w:t>
      </w:r>
      <w:r w:rsidR="002A36A9" w:rsidRPr="006D5B30">
        <w:rPr>
          <w:rFonts w:ascii="Times New Roman" w:hAnsi="Times New Roman" w:cs="Times New Roman"/>
          <w:sz w:val="24"/>
          <w:szCs w:val="24"/>
          <w:lang w:val="sv-SE"/>
        </w:rPr>
        <w:t>rumah tangga</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Ecclesia domestica)</w:t>
      </w:r>
      <w:r w:rsidR="002A36A9" w:rsidRPr="006D5B30">
        <w:rPr>
          <w:rFonts w:ascii="Times New Roman" w:hAnsi="Times New Roman" w:cs="Times New Roman"/>
          <w:sz w:val="24"/>
          <w:szCs w:val="24"/>
          <w:lang w:val="sv-SE"/>
        </w:rPr>
        <w:t xml:space="preserve">. Kehidupan keluarga hendaknya </w:t>
      </w:r>
      <w:r w:rsidRPr="006D5B30">
        <w:rPr>
          <w:rFonts w:ascii="Times New Roman" w:hAnsi="Times New Roman" w:cs="Times New Roman"/>
          <w:sz w:val="24"/>
          <w:szCs w:val="24"/>
          <w:lang w:val="sv-SE"/>
        </w:rPr>
        <w:t xml:space="preserve">menjadi </w:t>
      </w:r>
      <w:r w:rsidR="002A36A9" w:rsidRPr="006D5B30">
        <w:rPr>
          <w:rFonts w:ascii="Times New Roman" w:hAnsi="Times New Roman" w:cs="Times New Roman"/>
          <w:sz w:val="24"/>
          <w:szCs w:val="24"/>
          <w:lang w:val="sv-SE"/>
        </w:rPr>
        <w:t>g</w:t>
      </w:r>
      <w:r w:rsidRPr="006D5B30">
        <w:rPr>
          <w:rFonts w:ascii="Times New Roman" w:hAnsi="Times New Roman" w:cs="Times New Roman"/>
          <w:sz w:val="24"/>
          <w:szCs w:val="24"/>
          <w:lang w:val="sv-SE"/>
        </w:rPr>
        <w:t>ambaran yang hidup</w:t>
      </w:r>
      <w:r w:rsidR="00906FA0" w:rsidRPr="006D5B30">
        <w:rPr>
          <w:rFonts w:ascii="Times New Roman" w:hAnsi="Times New Roman" w:cs="Times New Roman"/>
          <w:sz w:val="24"/>
          <w:szCs w:val="24"/>
          <w:lang w:val="sv-SE"/>
        </w:rPr>
        <w:t xml:space="preserve"> tentang Gereja sebagai persekutuan umat Allah yang dibangun atas dasar cinta dan kebaikan Allah kepada sesama</w:t>
      </w:r>
      <w:r w:rsidRPr="006D5B30">
        <w:rPr>
          <w:rFonts w:ascii="Times New Roman" w:hAnsi="Times New Roman" w:cs="Times New Roman"/>
          <w:sz w:val="24"/>
          <w:szCs w:val="24"/>
          <w:lang w:val="sv-SE"/>
        </w:rPr>
        <w:t xml:space="preserve">. Pedoman Pastoral keluarga (2011:5) mengatakan </w:t>
      </w:r>
      <w:r w:rsidR="002A36A9" w:rsidRPr="006D5B30">
        <w:rPr>
          <w:rFonts w:ascii="Times New Roman" w:hAnsi="Times New Roman" w:cs="Times New Roman"/>
          <w:sz w:val="24"/>
          <w:szCs w:val="24"/>
          <w:lang w:val="sv-SE"/>
        </w:rPr>
        <w:t xml:space="preserve">bahwa </w:t>
      </w:r>
      <w:r w:rsidR="00015586" w:rsidRPr="006D5B30">
        <w:rPr>
          <w:rFonts w:ascii="Times New Roman" w:hAnsi="Times New Roman" w:cs="Times New Roman"/>
          <w:sz w:val="24"/>
          <w:szCs w:val="24"/>
          <w:lang w:val="sv-SE"/>
        </w:rPr>
        <w:t xml:space="preserve">keluarga merupakan </w:t>
      </w:r>
      <w:r w:rsidR="00906FA0" w:rsidRPr="006D5B30">
        <w:rPr>
          <w:rFonts w:ascii="Times New Roman" w:hAnsi="Times New Roman" w:cs="Times New Roman"/>
          <w:sz w:val="24"/>
          <w:szCs w:val="24"/>
          <w:lang w:val="sv-SE"/>
        </w:rPr>
        <w:t xml:space="preserve">tanda persekutuan cinta kasih antara Yesus sebagai kepala dan umat manusia sebagai tubuh dari Gereja. Persekutuan cinta kasih antara Yesus dan Gereja ini menjadi dasar untuk membangun persekutuan hidup dalam keluarga sehingga keluarga benar-benar dapat disebut sebagai Gereja rumah tangga. </w:t>
      </w:r>
    </w:p>
    <w:p w14:paraId="6ED66BE5" w14:textId="11D34883" w:rsidR="00421D39" w:rsidRPr="006D5B30" w:rsidRDefault="00421D39" w:rsidP="006C73C4">
      <w:pPr>
        <w:spacing w:after="0" w:line="480" w:lineRule="auto"/>
        <w:ind w:right="-1"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gungkapkan sebayak 2 (28,6%) informan yaitu I6, dan I7 mengatakan maksud dan tujuan pembentukan hidup bersama keluarga Katolik adalah untuk mewariskan iman Katolik. Terkait hal ini, I6 mengatakan</w:t>
      </w:r>
      <w:r w:rsidR="006C78A6" w:rsidRPr="006D5B30">
        <w:rPr>
          <w:rFonts w:ascii="Times New Roman" w:hAnsi="Times New Roman" w:cs="Times New Roman"/>
          <w:sz w:val="24"/>
          <w:szCs w:val="24"/>
          <w:lang w:val="sv-SE"/>
        </w:rPr>
        <w:t xml:space="preserve"> bahwa </w:t>
      </w:r>
      <w:r w:rsidR="00906FA0" w:rsidRPr="006D5B30">
        <w:rPr>
          <w:rFonts w:ascii="Times New Roman" w:hAnsi="Times New Roman" w:cs="Times New Roman"/>
          <w:sz w:val="24"/>
          <w:szCs w:val="24"/>
          <w:lang w:val="sv-SE"/>
        </w:rPr>
        <w:t>t</w:t>
      </w:r>
      <w:r w:rsidRPr="006D5B30">
        <w:rPr>
          <w:rFonts w:ascii="Times New Roman" w:hAnsi="Times New Roman" w:cs="Times New Roman"/>
          <w:sz w:val="24"/>
          <w:szCs w:val="24"/>
          <w:lang w:val="sv-SE"/>
        </w:rPr>
        <w:t xml:space="preserve">ujuan membentuk keluarga Katolik ialah mewariskan iman Katolik kepada anak-anak yang dipercayakan oleh Tuhan kepada </w:t>
      </w:r>
      <w:r w:rsidR="00CD272B" w:rsidRPr="006D5B30">
        <w:rPr>
          <w:rFonts w:ascii="Times New Roman" w:hAnsi="Times New Roman" w:cs="Times New Roman"/>
          <w:sz w:val="24"/>
          <w:szCs w:val="24"/>
          <w:lang w:val="sv-SE"/>
        </w:rPr>
        <w:t>mereka sehingga iman Katolik dapat diwariskan kepada anak dan cucu.</w:t>
      </w:r>
      <w:r w:rsidR="006C78A6"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yusul, I7 mengatakan</w:t>
      </w:r>
      <w:r w:rsidR="006C78A6" w:rsidRPr="006D5B30">
        <w:rPr>
          <w:rFonts w:ascii="Times New Roman" w:hAnsi="Times New Roman" w:cs="Times New Roman"/>
          <w:sz w:val="24"/>
          <w:szCs w:val="24"/>
          <w:lang w:val="sv-SE"/>
        </w:rPr>
        <w:t xml:space="preserve"> bahwa t</w:t>
      </w:r>
      <w:r w:rsidRPr="006D5B30">
        <w:rPr>
          <w:rFonts w:ascii="Times New Roman" w:hAnsi="Times New Roman" w:cs="Times New Roman"/>
          <w:sz w:val="24"/>
          <w:szCs w:val="24"/>
          <w:lang w:val="sv-SE"/>
        </w:rPr>
        <w:t>ujuan</w:t>
      </w:r>
      <w:r w:rsidR="00CD272B" w:rsidRPr="006D5B30">
        <w:rPr>
          <w:rFonts w:ascii="Times New Roman" w:hAnsi="Times New Roman" w:cs="Times New Roman"/>
          <w:sz w:val="24"/>
          <w:szCs w:val="24"/>
          <w:lang w:val="sv-SE"/>
        </w:rPr>
        <w:t>nya</w:t>
      </w:r>
      <w:r w:rsidRPr="006D5B30">
        <w:rPr>
          <w:rFonts w:ascii="Times New Roman" w:hAnsi="Times New Roman" w:cs="Times New Roman"/>
          <w:sz w:val="24"/>
          <w:szCs w:val="24"/>
          <w:lang w:val="sv-SE"/>
        </w:rPr>
        <w:t xml:space="preserve"> adalah untuk </w:t>
      </w:r>
      <w:r w:rsidR="00CD272B" w:rsidRPr="006D5B30">
        <w:rPr>
          <w:rFonts w:ascii="Times New Roman" w:hAnsi="Times New Roman" w:cs="Times New Roman"/>
          <w:sz w:val="24"/>
          <w:szCs w:val="24"/>
          <w:lang w:val="sv-SE"/>
        </w:rPr>
        <w:t>mewariskan</w:t>
      </w:r>
      <w:r w:rsidRPr="006D5B30">
        <w:rPr>
          <w:rFonts w:ascii="Times New Roman" w:hAnsi="Times New Roman" w:cs="Times New Roman"/>
          <w:sz w:val="24"/>
          <w:szCs w:val="24"/>
          <w:lang w:val="sv-SE"/>
        </w:rPr>
        <w:t xml:space="preserve"> iman Katolik kepada anak-anak</w:t>
      </w:r>
      <w:r w:rsidR="00CD272B" w:rsidRPr="006D5B30">
        <w:rPr>
          <w:rFonts w:ascii="Times New Roman" w:hAnsi="Times New Roman" w:cs="Times New Roman"/>
          <w:sz w:val="24"/>
          <w:szCs w:val="24"/>
          <w:lang w:val="sv-SE"/>
        </w:rPr>
        <w:t xml:space="preserve"> dan menjadikan iman Katolik sebagai pegangan hidup bagi anak-anak.</w:t>
      </w:r>
    </w:p>
    <w:p w14:paraId="118F135E" w14:textId="73B75B05" w:rsidR="00421D39" w:rsidRPr="006D5B30" w:rsidRDefault="00421D39"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CD272B" w:rsidRPr="006D5B30">
        <w:rPr>
          <w:rFonts w:ascii="Times New Roman" w:hAnsi="Times New Roman" w:cs="Times New Roman"/>
          <w:sz w:val="24"/>
          <w:szCs w:val="24"/>
          <w:lang w:val="sv-SE"/>
        </w:rPr>
        <w:t>, maka</w:t>
      </w:r>
      <w:r w:rsidRPr="006D5B30">
        <w:rPr>
          <w:rFonts w:ascii="Times New Roman" w:hAnsi="Times New Roman" w:cs="Times New Roman"/>
          <w:sz w:val="24"/>
          <w:szCs w:val="24"/>
          <w:lang w:val="sv-SE"/>
        </w:rPr>
        <w:t xml:space="preserve"> dapat ditegaskan bahwa tujuan pembentukan hidup bersama </w:t>
      </w:r>
      <w:r w:rsidR="00CD272B" w:rsidRPr="006D5B30">
        <w:rPr>
          <w:rFonts w:ascii="Times New Roman" w:hAnsi="Times New Roman" w:cs="Times New Roman"/>
          <w:sz w:val="24"/>
          <w:szCs w:val="24"/>
          <w:lang w:val="sv-SE"/>
        </w:rPr>
        <w:t xml:space="preserve">keluarga Katolik adalah untuk </w:t>
      </w:r>
      <w:r w:rsidRPr="006D5B30">
        <w:rPr>
          <w:rFonts w:ascii="Times New Roman" w:hAnsi="Times New Roman" w:cs="Times New Roman"/>
          <w:sz w:val="24"/>
          <w:szCs w:val="24"/>
          <w:lang w:val="sv-SE"/>
        </w:rPr>
        <w:t>mewariskan iman Katolik kepada anak-anak mereka</w:t>
      </w:r>
      <w:r w:rsidR="00CD272B" w:rsidRPr="006D5B30">
        <w:rPr>
          <w:rFonts w:ascii="Times New Roman" w:hAnsi="Times New Roman" w:cs="Times New Roman"/>
          <w:sz w:val="24"/>
          <w:szCs w:val="24"/>
          <w:lang w:val="sv-SE"/>
        </w:rPr>
        <w:t xml:space="preserve"> sehingga iman Katolik ini dapat menjadi pegangan hidup untuk anak-anak itu sendiri</w:t>
      </w:r>
      <w:r w:rsidRPr="006D5B30">
        <w:rPr>
          <w:rFonts w:ascii="Times New Roman" w:hAnsi="Times New Roman" w:cs="Times New Roman"/>
          <w:sz w:val="24"/>
          <w:szCs w:val="24"/>
          <w:lang w:val="sv-SE"/>
        </w:rPr>
        <w:t xml:space="preserve">. </w:t>
      </w:r>
      <w:r w:rsidR="00CD272B" w:rsidRPr="006D5B30">
        <w:rPr>
          <w:rFonts w:ascii="Times New Roman" w:hAnsi="Times New Roman" w:cs="Times New Roman"/>
          <w:sz w:val="24"/>
          <w:szCs w:val="24"/>
          <w:lang w:val="sv-SE"/>
        </w:rPr>
        <w:t xml:space="preserve">Terkait hal ini, </w:t>
      </w:r>
      <w:r w:rsidRPr="006D5B30">
        <w:rPr>
          <w:rFonts w:ascii="Times New Roman" w:hAnsi="Times New Roman" w:cs="Times New Roman"/>
          <w:sz w:val="24"/>
          <w:szCs w:val="24"/>
        </w:rPr>
        <w:fldChar w:fldCharType="begin"/>
      </w:r>
      <w:r w:rsidR="00A04B49" w:rsidRPr="006D5B30">
        <w:rPr>
          <w:rFonts w:ascii="Times New Roman" w:hAnsi="Times New Roman" w:cs="Times New Roman"/>
          <w:sz w:val="24"/>
          <w:szCs w:val="24"/>
          <w:lang w:val="sv-SE"/>
        </w:rPr>
        <w:instrText xml:space="preserve"> ADDIN ZOTERO_ITEM CSL_CITATION {"citationID":"peJVwCE9","properties":{"formattedCitation":"(Pratama, 2023)","plainCitation":"(Pratama, 2023)","dontUpdate":true,"noteIndex":0},"citationItems":[{"id":56,"uris":["http://zotero.org/users/local/UiSBHLCM/items/QNCR832I"],"itemData":{"id":56,"type":"thesis","abstract":"Mewariskan iman kepada anak merupakan tugas dan tanggung jawab pasangan suami-istri Katolik sebagai orang tua. Salah satu dokumen Gereja yang memuat tugas dan tanggung jawab pasangan suami-istri Katolik untuk mewariskan iman kepada anak yaitu Seruan Apostolik Amoris Laetitia. Dalam Seruan Apostolik Amoris Laetitia mewariskan iman memiliki makna bahwa orang tua harus membaptiskan anak dan mendidik iman anak, terutama melalui sebuah keteladanan. Perkembangan iman anak juga tidak terlepas dari pendidikan iman yang anak terima dari orang tuanya. Persoalannya adalah bagaimana pemahaman para pasangan suami-istri Katolik tentang konsep mewariskan iman menurut Seruan Apostolik Amoris Laetitia? Bagaimana relasi antara pemahaman pasangan suami-istri Katolik tentang mewariskan iman menurut Seruan Apostolik Amoris Laetitia dengan perkembangan iman anak? Penelitian ini dilakukan untuk menjawab persoalan-persoalan tersebut. \nPenelitian ini menggunakan metode kualitatif. Penelitian dilaksanakan pada tanggal 10 – 29 Juni 2023. Informan dalam penelitian ini adalah 8 orang tua Katolik yang memiliki anak yang berusia antara 0 sampai 12 tahun di Paroki Santa Perawan Maria Regina Purbowardayan Surakarta. Pemilihan informan dalam penelitian ini menggunakan teknik purposive sampling, yakni memilih sampel penelitian dengan menentukan kriteria tertentu terhadap sampel penelitian.\nHasil penelitian menunjukkan bahwa 8 informan (100%) dapat mengungkapkan bahwa mewariskan iman menurut Seruan Apostolik Amoris Laetitia adalah mendidik iman anak. Kedelapan informan (100%) juga memiliki pemahaman yang baik tentang iman yang berkembang. Hal tersebut dikarenakan seluruh informan dapat menjelaskan apa saja tanda atau wujud bahwa iman anak mengalami perkembangan. Berkaitan dengan pemahaman pasangan suami-istri Katolik tentang mewariskan iman menurut Seruan Apostolik Amoris Laetitia bagi perkembangan iman anak, para informan mengungkapkan bahwa ada relasi antara pemahaman pasangan suami-istri Katolik tentang mewariskan iman menurut Seruan Apostolik Amoris Laetitia dengan perkembangan iman anak. Hasil penelitian  menunjukkan bahwa 8 informan (100%) dapat menjelaskan bagaimana relasi antara pemahaman pasangan suami-istri Katolik tentang mewariskan iman menurut Seruan Apostolik Amoris Laetitia dengan perkembangan iman anak.","genre":"other","language":"id","publisher":"STKIP Widya Yuwana Madiun","source":"eprints.widyayuwana.ac.id","title":"Pemahaman Pasangan Suami-Istri Katolik tentang \"Mewariskan Iman\" menurut Seruan Apostolik Amoris Laetitia bagi Perkembangan Iman Anak","URL":"http://eprints.widyayuwana.ac.id/id/eprint/813/","author":[{"family":"Pratama","given":"Aloysius Pandega Putra"}],"contributor":[{"family":"Supriyadi","given":"Agustinus"}],"accessed":{"date-parts":[["2025",4,7]]},"issued":{"date-parts":[["2023",11,30]]}}}],"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szCs w:val="24"/>
          <w:lang w:val="sv-SE"/>
        </w:rPr>
        <w:t>Pratama</w:t>
      </w:r>
      <w:r w:rsidR="00906FA0"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2023)</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lang w:val="sv-SE"/>
        </w:rPr>
        <w:t xml:space="preserve"> mengatakan </w:t>
      </w:r>
      <w:r w:rsidR="00CD272B" w:rsidRPr="006D5B30">
        <w:rPr>
          <w:rFonts w:ascii="Times New Roman" w:hAnsi="Times New Roman" w:cs="Times New Roman"/>
          <w:sz w:val="24"/>
          <w:szCs w:val="24"/>
          <w:lang w:val="sv-SE"/>
        </w:rPr>
        <w:t xml:space="preserve">bahwa </w:t>
      </w:r>
      <w:r w:rsidR="00EC6699" w:rsidRPr="006D5B30">
        <w:rPr>
          <w:rFonts w:ascii="Times New Roman" w:hAnsi="Times New Roman" w:cs="Times New Roman"/>
          <w:sz w:val="24"/>
          <w:szCs w:val="24"/>
          <w:lang w:val="sv-SE"/>
        </w:rPr>
        <w:t>orang tua</w:t>
      </w:r>
      <w:r w:rsidR="00CD272B" w:rsidRPr="006D5B30">
        <w:rPr>
          <w:rFonts w:ascii="Times New Roman" w:hAnsi="Times New Roman" w:cs="Times New Roman"/>
          <w:sz w:val="24"/>
          <w:szCs w:val="24"/>
          <w:lang w:val="sv-SE"/>
        </w:rPr>
        <w:t xml:space="preserve"> berkewajiban untuk mewariskan iman Katolik kepada anak-anaknya melalui pendidikan iman Katolik yang dilakukan </w:t>
      </w:r>
      <w:r w:rsidR="00EC6699" w:rsidRPr="006D5B30">
        <w:rPr>
          <w:rFonts w:ascii="Times New Roman" w:hAnsi="Times New Roman" w:cs="Times New Roman"/>
          <w:sz w:val="24"/>
          <w:szCs w:val="24"/>
          <w:lang w:val="sv-SE"/>
        </w:rPr>
        <w:t>orang tua</w:t>
      </w:r>
      <w:r w:rsidR="00CD272B" w:rsidRPr="006D5B30">
        <w:rPr>
          <w:rFonts w:ascii="Times New Roman" w:hAnsi="Times New Roman" w:cs="Times New Roman"/>
          <w:sz w:val="24"/>
          <w:szCs w:val="24"/>
          <w:lang w:val="sv-SE"/>
        </w:rPr>
        <w:t xml:space="preserve"> dalam keluarga. Pendidikan iman Katolik ini tidak hanya dilakukan melalui kata-kata saja melainkan </w:t>
      </w:r>
      <w:r w:rsidR="00510DC5" w:rsidRPr="006D5B30">
        <w:rPr>
          <w:rFonts w:ascii="Times New Roman" w:hAnsi="Times New Roman" w:cs="Times New Roman"/>
          <w:sz w:val="24"/>
          <w:szCs w:val="24"/>
          <w:lang w:val="sv-SE"/>
        </w:rPr>
        <w:t xml:space="preserve">juga melalui kesaksian hidup iman yang diungkapkan melalui perbuatan kasih, kebaikan, pengorbanan dan pengampunan yang ditunjukkan oleh </w:t>
      </w:r>
      <w:r w:rsidR="00EC6699" w:rsidRPr="006D5B30">
        <w:rPr>
          <w:rFonts w:ascii="Times New Roman" w:hAnsi="Times New Roman" w:cs="Times New Roman"/>
          <w:sz w:val="24"/>
          <w:szCs w:val="24"/>
          <w:lang w:val="sv-SE"/>
        </w:rPr>
        <w:t>orang tua</w:t>
      </w:r>
      <w:r w:rsidR="00510DC5" w:rsidRPr="006D5B30">
        <w:rPr>
          <w:rFonts w:ascii="Times New Roman" w:hAnsi="Times New Roman" w:cs="Times New Roman"/>
          <w:sz w:val="24"/>
          <w:szCs w:val="24"/>
          <w:lang w:val="sv-SE"/>
        </w:rPr>
        <w:t xml:space="preserve"> dalam kehidupan sehari-hari di tengah keluarga.</w:t>
      </w:r>
    </w:p>
    <w:p w14:paraId="186928CE" w14:textId="1641D51F" w:rsidR="00421D39" w:rsidRPr="006D5B30" w:rsidRDefault="005F79E8"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gungkapkan masing-masing 1 (14,3%) informan yaitu I3 dan I7 mengatakan </w:t>
      </w:r>
      <w:r w:rsidR="00510DC5" w:rsidRPr="006D5B30">
        <w:rPr>
          <w:rFonts w:ascii="Times New Roman" w:hAnsi="Times New Roman" w:cs="Times New Roman"/>
          <w:sz w:val="24"/>
          <w:szCs w:val="24"/>
          <w:lang w:val="sv-SE"/>
        </w:rPr>
        <w:t xml:space="preserve">bahwa </w:t>
      </w:r>
      <w:r w:rsidRPr="006D5B30">
        <w:rPr>
          <w:rFonts w:ascii="Times New Roman" w:hAnsi="Times New Roman" w:cs="Times New Roman"/>
          <w:sz w:val="24"/>
          <w:szCs w:val="24"/>
          <w:lang w:val="sv-SE"/>
        </w:rPr>
        <w:t>maksud dan tujuan pembentukan hidup bersama keluarga Katolik adalah</w:t>
      </w:r>
      <w:r w:rsidR="00510DC5" w:rsidRPr="006D5B30">
        <w:rPr>
          <w:rFonts w:ascii="Times New Roman" w:hAnsi="Times New Roman" w:cs="Times New Roman"/>
          <w:sz w:val="24"/>
          <w:szCs w:val="24"/>
          <w:lang w:val="sv-SE"/>
        </w:rPr>
        <w:t xml:space="preserve"> mewujudkan panggilan hidup untuk</w:t>
      </w:r>
      <w:r w:rsidRPr="006D5B30">
        <w:rPr>
          <w:rFonts w:ascii="Times New Roman" w:hAnsi="Times New Roman" w:cs="Times New Roman"/>
          <w:sz w:val="24"/>
          <w:szCs w:val="24"/>
          <w:lang w:val="sv-SE"/>
        </w:rPr>
        <w:t xml:space="preserve"> saling mencintai</w:t>
      </w:r>
      <w:r w:rsidR="00510DC5" w:rsidRPr="006D5B30">
        <w:rPr>
          <w:rFonts w:ascii="Times New Roman" w:hAnsi="Times New Roman" w:cs="Times New Roman"/>
          <w:sz w:val="24"/>
          <w:szCs w:val="24"/>
          <w:lang w:val="sv-SE"/>
        </w:rPr>
        <w:t xml:space="preserve"> dalam keluarga</w:t>
      </w:r>
      <w:r w:rsidR="00DE7328" w:rsidRPr="006D5B30">
        <w:rPr>
          <w:rFonts w:ascii="Times New Roman" w:hAnsi="Times New Roman" w:cs="Times New Roman"/>
          <w:sz w:val="24"/>
          <w:szCs w:val="24"/>
          <w:lang w:val="sv-SE"/>
        </w:rPr>
        <w:t xml:space="preserve">. </w:t>
      </w:r>
      <w:r w:rsidR="00B93FA8" w:rsidRPr="006D5B30">
        <w:rPr>
          <w:rFonts w:ascii="Times New Roman" w:hAnsi="Times New Roman" w:cs="Times New Roman"/>
          <w:sz w:val="24"/>
          <w:szCs w:val="24"/>
          <w:lang w:val="sv-SE"/>
        </w:rPr>
        <w:t>Terkait hal ini</w:t>
      </w:r>
      <w:r w:rsidR="00DE7328" w:rsidRPr="006D5B30">
        <w:rPr>
          <w:rFonts w:ascii="Times New Roman" w:hAnsi="Times New Roman" w:cs="Times New Roman"/>
          <w:sz w:val="24"/>
          <w:szCs w:val="24"/>
          <w:lang w:val="sv-SE"/>
        </w:rPr>
        <w:t xml:space="preserve">, I3 mengatakan bahwa dasar pembentukan hidup bersama </w:t>
      </w:r>
      <w:r w:rsidR="00510DC5" w:rsidRPr="006D5B30">
        <w:rPr>
          <w:rFonts w:ascii="Times New Roman" w:hAnsi="Times New Roman" w:cs="Times New Roman"/>
          <w:sz w:val="24"/>
          <w:szCs w:val="24"/>
          <w:lang w:val="sv-SE"/>
        </w:rPr>
        <w:t>dalam keluarga</w:t>
      </w:r>
      <w:r w:rsidR="00DE7328" w:rsidRPr="006D5B30">
        <w:rPr>
          <w:rFonts w:ascii="Times New Roman" w:hAnsi="Times New Roman" w:cs="Times New Roman"/>
          <w:sz w:val="24"/>
          <w:szCs w:val="24"/>
          <w:lang w:val="sv-SE"/>
        </w:rPr>
        <w:t xml:space="preserve"> adalah kasih. Kasih </w:t>
      </w:r>
      <w:r w:rsidR="00510DC5" w:rsidRPr="006D5B30">
        <w:rPr>
          <w:rFonts w:ascii="Times New Roman" w:hAnsi="Times New Roman" w:cs="Times New Roman"/>
          <w:sz w:val="24"/>
          <w:szCs w:val="24"/>
          <w:lang w:val="sv-SE"/>
        </w:rPr>
        <w:t xml:space="preserve">Tuhan yang dialami setiap anggota keluarga terutama </w:t>
      </w:r>
      <w:r w:rsidR="00EC6699" w:rsidRPr="006D5B30">
        <w:rPr>
          <w:rFonts w:ascii="Times New Roman" w:hAnsi="Times New Roman" w:cs="Times New Roman"/>
          <w:sz w:val="24"/>
          <w:szCs w:val="24"/>
          <w:lang w:val="sv-SE"/>
        </w:rPr>
        <w:t>orang tua</w:t>
      </w:r>
      <w:r w:rsidR="00510DC5" w:rsidRPr="006D5B30">
        <w:rPr>
          <w:rFonts w:ascii="Times New Roman" w:hAnsi="Times New Roman" w:cs="Times New Roman"/>
          <w:sz w:val="24"/>
          <w:szCs w:val="24"/>
          <w:lang w:val="sv-SE"/>
        </w:rPr>
        <w:t xml:space="preserve"> dalam anggota keluarga hendaknya dibagi kepada setiap anggota keluarga melalui perbuatan dan perilaku hidup yang baik dan menggembirakan. </w:t>
      </w:r>
      <w:r w:rsidR="00DE7328" w:rsidRPr="006D5B30">
        <w:rPr>
          <w:rFonts w:ascii="Times New Roman" w:hAnsi="Times New Roman" w:cs="Times New Roman"/>
          <w:sz w:val="24"/>
          <w:szCs w:val="24"/>
          <w:lang w:val="sv-SE"/>
        </w:rPr>
        <w:t>Menyusul, I7 mengatakan bahwa tujuannya adalah untuk pembentukan keluarga Katolik.</w:t>
      </w:r>
    </w:p>
    <w:p w14:paraId="0F3D6A92" w14:textId="77777777" w:rsidR="007F1409" w:rsidRPr="006D5B30" w:rsidRDefault="00851B6E" w:rsidP="006C73C4">
      <w:pPr>
        <w:pStyle w:val="ListParagraph"/>
        <w:spacing w:after="0" w:line="480"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bookmarkStart w:id="92" w:name="_Hlk200793539"/>
      <w:r w:rsidRPr="006D5B30">
        <w:rPr>
          <w:rFonts w:ascii="Times New Roman" w:hAnsi="Times New Roman" w:cs="Times New Roman"/>
          <w:sz w:val="24"/>
          <w:szCs w:val="24"/>
          <w:lang w:val="sv-SE"/>
        </w:rPr>
        <w:t>Berdasarkan hasil uraian di atas</w:t>
      </w:r>
      <w:r w:rsidR="00C839E3"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maka dapat disimpulkan bahwa maksud dan tujuan pembentukan hidup bersama keluarga Katolik adalah </w:t>
      </w:r>
      <w:r w:rsidR="00CA1616" w:rsidRPr="006D5B30">
        <w:rPr>
          <w:rFonts w:ascii="Times New Roman" w:hAnsi="Times New Roman" w:cs="Times New Roman"/>
          <w:sz w:val="24"/>
          <w:szCs w:val="24"/>
          <w:lang w:val="sv-SE"/>
        </w:rPr>
        <w:t xml:space="preserve">untuk membangun komunitas Gereja terkecil </w:t>
      </w:r>
      <w:r w:rsidR="000D2B5D" w:rsidRPr="006D5B30">
        <w:rPr>
          <w:rFonts w:ascii="Times New Roman" w:hAnsi="Times New Roman" w:cs="Times New Roman"/>
          <w:sz w:val="24"/>
          <w:szCs w:val="24"/>
          <w:lang w:val="sv-SE"/>
        </w:rPr>
        <w:t>yakni keluarga yang menjalankan hidup atas dasar kasih dan kesetiaan</w:t>
      </w:r>
      <w:r w:rsidR="00CA1616" w:rsidRPr="006D5B30">
        <w:rPr>
          <w:rFonts w:ascii="Times New Roman" w:hAnsi="Times New Roman" w:cs="Times New Roman"/>
          <w:sz w:val="24"/>
          <w:szCs w:val="24"/>
          <w:lang w:val="sv-SE"/>
        </w:rPr>
        <w:t>, hidup sesuai iman Katolik, serta terbuka</w:t>
      </w:r>
      <w:r w:rsidR="000D2B5D" w:rsidRPr="006D5B30">
        <w:rPr>
          <w:rFonts w:ascii="Times New Roman" w:hAnsi="Times New Roman" w:cs="Times New Roman"/>
          <w:sz w:val="24"/>
          <w:szCs w:val="24"/>
          <w:lang w:val="sv-SE"/>
        </w:rPr>
        <w:t xml:space="preserve"> untuk melahirkan anak serta mendidiknya sesuai iman Katolik, dan menghadirkan kasih dan kebaikan Tuhan dalam keluarga. </w:t>
      </w:r>
      <w:bookmarkEnd w:id="92"/>
    </w:p>
    <w:p w14:paraId="026C7817" w14:textId="77777777" w:rsidR="00997831" w:rsidRPr="006D5B30" w:rsidRDefault="00997831" w:rsidP="006C73C4">
      <w:pPr>
        <w:pStyle w:val="BAB4"/>
        <w:rPr>
          <w:lang w:val="sv-SE"/>
        </w:rPr>
      </w:pPr>
      <w:r w:rsidRPr="006D5B30">
        <w:rPr>
          <w:lang w:val="sv-SE"/>
        </w:rPr>
        <w:br w:type="page"/>
      </w:r>
    </w:p>
    <w:p w14:paraId="52676E83" w14:textId="65D6C872" w:rsidR="005756DA" w:rsidRPr="006D5B30" w:rsidRDefault="005756DA" w:rsidP="006C73C4">
      <w:pPr>
        <w:pStyle w:val="BAB4"/>
        <w:rPr>
          <w:lang w:val="sv-SE"/>
        </w:rPr>
      </w:pPr>
      <w:bookmarkStart w:id="93" w:name="_Toc203805020"/>
      <w:r w:rsidRPr="006D5B30">
        <w:rPr>
          <w:lang w:val="sv-SE"/>
        </w:rPr>
        <w:t xml:space="preserve">Pemahaman </w:t>
      </w:r>
      <w:r w:rsidR="000C6191" w:rsidRPr="006D5B30">
        <w:rPr>
          <w:lang w:val="sv-SE"/>
        </w:rPr>
        <w:t>Informan</w:t>
      </w:r>
      <w:r w:rsidRPr="006D5B30">
        <w:rPr>
          <w:lang w:val="sv-SE"/>
        </w:rPr>
        <w:t xml:space="preserve"> </w:t>
      </w:r>
      <w:r w:rsidR="001A7F04" w:rsidRPr="006D5B30">
        <w:rPr>
          <w:lang w:val="sv-SE"/>
        </w:rPr>
        <w:t>t</w:t>
      </w:r>
      <w:r w:rsidRPr="006D5B30">
        <w:rPr>
          <w:lang w:val="sv-SE"/>
        </w:rPr>
        <w:t>entang Arti Iman Katolik</w:t>
      </w:r>
      <w:bookmarkEnd w:id="93"/>
    </w:p>
    <w:p w14:paraId="4CAB3998" w14:textId="26E65CD6" w:rsidR="009E7C74" w:rsidRPr="006D5B30" w:rsidRDefault="009E7C74" w:rsidP="00897AC5">
      <w:pPr>
        <w:pStyle w:val="Subbab43"/>
        <w:spacing w:before="0"/>
        <w:ind w:left="426" w:hanging="426"/>
        <w:rPr>
          <w:lang w:val="sv-SE"/>
        </w:rPr>
      </w:pPr>
      <w:bookmarkStart w:id="94" w:name="_Toc203805021"/>
      <w:r w:rsidRPr="006D5B30">
        <w:rPr>
          <w:lang w:val="sv-SE"/>
        </w:rPr>
        <w:t xml:space="preserve">Pemahaman </w:t>
      </w:r>
      <w:r w:rsidR="00EC6699" w:rsidRPr="006D5B30">
        <w:rPr>
          <w:lang w:val="sv-SE"/>
        </w:rPr>
        <w:t xml:space="preserve">Orang </w:t>
      </w:r>
      <w:r w:rsidR="001A7F04" w:rsidRPr="006D5B30">
        <w:rPr>
          <w:lang w:val="sv-SE"/>
        </w:rPr>
        <w:t>T</w:t>
      </w:r>
      <w:r w:rsidR="00EC6699" w:rsidRPr="006D5B30">
        <w:rPr>
          <w:lang w:val="sv-SE"/>
        </w:rPr>
        <w:t>ua</w:t>
      </w:r>
      <w:r w:rsidRPr="006D5B30">
        <w:rPr>
          <w:lang w:val="sv-SE"/>
        </w:rPr>
        <w:t xml:space="preserve"> </w:t>
      </w:r>
      <w:r w:rsidR="001A7F04" w:rsidRPr="006D5B30">
        <w:rPr>
          <w:lang w:val="sv-SE"/>
        </w:rPr>
        <w:t>t</w:t>
      </w:r>
      <w:r w:rsidRPr="006D5B30">
        <w:rPr>
          <w:lang w:val="sv-SE"/>
        </w:rPr>
        <w:t>entang Arti Iman Katolik</w:t>
      </w:r>
      <w:bookmarkEnd w:id="94"/>
    </w:p>
    <w:p w14:paraId="541DF6F1" w14:textId="3131F63C" w:rsidR="00544F6A" w:rsidRPr="006D5B30" w:rsidRDefault="00544F6A" w:rsidP="006C73C4">
      <w:pPr>
        <w:pStyle w:val="Caption"/>
        <w:spacing w:after="0"/>
        <w:jc w:val="center"/>
        <w:rPr>
          <w:rFonts w:ascii="Times New Roman" w:hAnsi="Times New Roman" w:cs="Times New Roman"/>
          <w:b/>
          <w:bCs/>
          <w:i w:val="0"/>
          <w:iCs w:val="0"/>
          <w:color w:val="auto"/>
          <w:sz w:val="36"/>
          <w:szCs w:val="36"/>
        </w:rPr>
      </w:pPr>
      <w:bookmarkStart w:id="95" w:name="_Toc201002625"/>
      <w:bookmarkStart w:id="96" w:name="_Hlk200796447"/>
      <w:r w:rsidRPr="006D5B30">
        <w:rPr>
          <w:rFonts w:ascii="Times New Roman" w:hAnsi="Times New Roman" w:cs="Times New Roman"/>
          <w:b/>
          <w:bCs/>
          <w:i w:val="0"/>
          <w:iCs w:val="0"/>
          <w:color w:val="auto"/>
          <w:sz w:val="24"/>
          <w:szCs w:val="24"/>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rPr>
        <w:t>5</w:t>
      </w:r>
      <w:bookmarkEnd w:id="95"/>
      <w:r w:rsidRPr="006D5B30">
        <w:rPr>
          <w:rFonts w:ascii="Times New Roman" w:hAnsi="Times New Roman" w:cs="Times New Roman"/>
          <w:b/>
          <w:bCs/>
          <w:i w:val="0"/>
          <w:iCs w:val="0"/>
          <w:color w:val="auto"/>
          <w:sz w:val="24"/>
          <w:szCs w:val="24"/>
        </w:rPr>
        <w:fldChar w:fldCharType="end"/>
      </w:r>
      <w:r w:rsidRPr="006D5B30">
        <w:rPr>
          <w:rFonts w:ascii="Times New Roman" w:hAnsi="Times New Roman" w:cs="Times New Roman"/>
          <w:b/>
          <w:bCs/>
          <w:i w:val="0"/>
          <w:iCs w:val="0"/>
          <w:color w:val="auto"/>
          <w:sz w:val="24"/>
          <w:szCs w:val="24"/>
        </w:rPr>
        <w:t xml:space="preserve"> </w:t>
      </w:r>
    </w:p>
    <w:p w14:paraId="2C15E97F" w14:textId="139209B2" w:rsidR="00C524B7" w:rsidRPr="006D5B30" w:rsidRDefault="009E7C74" w:rsidP="006C73C4">
      <w:pPr>
        <w:spacing w:after="0" w:line="480" w:lineRule="auto"/>
        <w:jc w:val="center"/>
        <w:rPr>
          <w:rFonts w:ascii="Times New Roman" w:hAnsi="Times New Roman" w:cs="Times New Roman"/>
          <w:b/>
          <w:bCs/>
          <w:sz w:val="24"/>
          <w:szCs w:val="24"/>
        </w:rPr>
      </w:pPr>
      <w:r w:rsidRPr="006D5B30">
        <w:rPr>
          <w:rFonts w:ascii="Times New Roman" w:hAnsi="Times New Roman" w:cs="Times New Roman"/>
          <w:b/>
          <w:bCs/>
          <w:sz w:val="24"/>
          <w:szCs w:val="24"/>
        </w:rPr>
        <w:t>Pemahaman Tentang Iman Katolik</w:t>
      </w:r>
    </w:p>
    <w:tbl>
      <w:tblPr>
        <w:tblStyle w:val="TableGrid"/>
        <w:tblW w:w="7938" w:type="dxa"/>
        <w:tblInd w:w="-5" w:type="dxa"/>
        <w:tblLook w:val="04A0" w:firstRow="1" w:lastRow="0" w:firstColumn="1" w:lastColumn="0" w:noHBand="0" w:noVBand="1"/>
      </w:tblPr>
      <w:tblGrid>
        <w:gridCol w:w="562"/>
        <w:gridCol w:w="3189"/>
        <w:gridCol w:w="1875"/>
        <w:gridCol w:w="2312"/>
      </w:tblGrid>
      <w:tr w:rsidR="009E7C74" w:rsidRPr="00CE0F56" w14:paraId="539D6680" w14:textId="77777777" w:rsidTr="003B0484">
        <w:tc>
          <w:tcPr>
            <w:tcW w:w="7938" w:type="dxa"/>
            <w:gridSpan w:val="4"/>
          </w:tcPr>
          <w:p w14:paraId="31278170" w14:textId="34DF99B2" w:rsidR="009E7C74" w:rsidRPr="006D5B30" w:rsidRDefault="009E7C74"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Pertanyaan 3: Apa arti iman Katolik menurut pemahaman bapak/ibu?</w:t>
            </w:r>
          </w:p>
        </w:tc>
      </w:tr>
      <w:tr w:rsidR="00200EB0" w:rsidRPr="006D5B30" w14:paraId="6F28DE3B" w14:textId="77777777" w:rsidTr="003B0484">
        <w:tc>
          <w:tcPr>
            <w:tcW w:w="562" w:type="dxa"/>
          </w:tcPr>
          <w:p w14:paraId="58721AE9" w14:textId="77777777" w:rsidR="009E7C74" w:rsidRPr="006D5B30" w:rsidRDefault="009E7C7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2C7F3164" w14:textId="77777777" w:rsidR="009E7C74" w:rsidRPr="006D5B30" w:rsidRDefault="009E7C7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26968D84" w14:textId="77777777" w:rsidR="009E7C74" w:rsidRPr="006D5B30" w:rsidRDefault="009E7C74"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78BFBFAA" w14:textId="4B17AF2D" w:rsidR="009E7C74"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w:t>
            </w:r>
            <w:r w:rsidR="009E7C74" w:rsidRPr="006D5B30">
              <w:rPr>
                <w:rFonts w:ascii="Times New Roman" w:hAnsi="Times New Roman" w:cs="Times New Roman"/>
                <w:b/>
                <w:bCs/>
                <w:sz w:val="24"/>
                <w:szCs w:val="24"/>
              </w:rPr>
              <w:t>ode</w:t>
            </w:r>
          </w:p>
        </w:tc>
      </w:tr>
      <w:tr w:rsidR="00200EB0" w:rsidRPr="006D5B30" w14:paraId="3FBFEE5C" w14:textId="77777777" w:rsidTr="00C524B7">
        <w:trPr>
          <w:trHeight w:val="396"/>
        </w:trPr>
        <w:tc>
          <w:tcPr>
            <w:tcW w:w="562" w:type="dxa"/>
            <w:vMerge w:val="restart"/>
          </w:tcPr>
          <w:p w14:paraId="0DE278D8" w14:textId="77777777" w:rsidR="00880285" w:rsidRPr="006D5B30" w:rsidRDefault="0088028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4442B03D" w14:textId="58520672" w:rsidR="00880285" w:rsidRPr="006D5B30" w:rsidRDefault="00880285"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Iman Katolik yaitu kepercayaan </w:t>
            </w:r>
            <w:r w:rsidR="00A34C8F" w:rsidRPr="006D5B30">
              <w:rPr>
                <w:rFonts w:ascii="Times New Roman" w:hAnsi="Times New Roman" w:cs="Times New Roman"/>
                <w:sz w:val="24"/>
                <w:szCs w:val="24"/>
              </w:rPr>
              <w:t xml:space="preserve">kepada Allah </w:t>
            </w:r>
            <w:r w:rsidRPr="006D5B30">
              <w:rPr>
                <w:rFonts w:ascii="Times New Roman" w:hAnsi="Times New Roman" w:cs="Times New Roman"/>
                <w:sz w:val="24"/>
                <w:szCs w:val="24"/>
              </w:rPr>
              <w:t xml:space="preserve">Tritunggal </w:t>
            </w:r>
            <w:r w:rsidR="00423CC1" w:rsidRPr="006D5B30">
              <w:rPr>
                <w:rFonts w:ascii="Times New Roman" w:hAnsi="Times New Roman" w:cs="Times New Roman"/>
                <w:sz w:val="24"/>
                <w:szCs w:val="24"/>
              </w:rPr>
              <w:t xml:space="preserve">yaitu </w:t>
            </w:r>
            <w:r w:rsidRPr="006D5B30">
              <w:rPr>
                <w:rFonts w:ascii="Times New Roman" w:hAnsi="Times New Roman" w:cs="Times New Roman"/>
                <w:sz w:val="24"/>
                <w:szCs w:val="24"/>
              </w:rPr>
              <w:t xml:space="preserve">Bapa, Putra, dan Roh Kudus. </w:t>
            </w:r>
            <w:r w:rsidRPr="006D5B30">
              <w:rPr>
                <w:rFonts w:ascii="Times New Roman" w:hAnsi="Times New Roman" w:cs="Times New Roman"/>
                <w:sz w:val="24"/>
                <w:szCs w:val="24"/>
                <w:lang w:val="sv-SE"/>
              </w:rPr>
              <w:t xml:space="preserve">Beriman berarti memiliki suatu hubungan pribadi dengan Allah dan diwujudkan dalam hidup sehari-hari. Perwujudannya itu ya bisa </w:t>
            </w:r>
            <w:r w:rsidR="00423CC1" w:rsidRPr="006D5B30">
              <w:rPr>
                <w:rFonts w:ascii="Times New Roman" w:hAnsi="Times New Roman" w:cs="Times New Roman"/>
                <w:sz w:val="24"/>
                <w:szCs w:val="24"/>
                <w:lang w:val="sv-SE"/>
              </w:rPr>
              <w:t xml:space="preserve">dalam bentuk </w:t>
            </w:r>
            <w:r w:rsidRPr="006D5B30">
              <w:rPr>
                <w:rFonts w:ascii="Times New Roman" w:hAnsi="Times New Roman" w:cs="Times New Roman"/>
                <w:sz w:val="24"/>
                <w:szCs w:val="24"/>
                <w:lang w:val="sv-SE"/>
              </w:rPr>
              <w:t>berdoa atau berperilaku yang baik kepada sesama</w:t>
            </w:r>
            <w:r w:rsidR="00423CC1"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423CC1" w:rsidRPr="006D5B30">
              <w:rPr>
                <w:rFonts w:ascii="Times New Roman" w:hAnsi="Times New Roman" w:cs="Times New Roman"/>
                <w:sz w:val="24"/>
                <w:szCs w:val="24"/>
              </w:rPr>
              <w:t>I</w:t>
            </w:r>
            <w:r w:rsidRPr="006D5B30">
              <w:rPr>
                <w:rFonts w:ascii="Times New Roman" w:hAnsi="Times New Roman" w:cs="Times New Roman"/>
                <w:sz w:val="24"/>
                <w:szCs w:val="24"/>
              </w:rPr>
              <w:t>man tanpa perbuatan itu mati.</w:t>
            </w:r>
          </w:p>
        </w:tc>
        <w:tc>
          <w:tcPr>
            <w:tcW w:w="1875" w:type="dxa"/>
          </w:tcPr>
          <w:p w14:paraId="4D6FEFB9" w14:textId="180FADE5" w:rsidR="00880285" w:rsidRPr="006D5B30" w:rsidRDefault="00423CC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Allah Tritunggal</w:t>
            </w:r>
          </w:p>
        </w:tc>
        <w:tc>
          <w:tcPr>
            <w:tcW w:w="2312" w:type="dxa"/>
          </w:tcPr>
          <w:p w14:paraId="5A4C64B2" w14:textId="369ACE1B" w:rsidR="00880285" w:rsidRPr="006D5B30" w:rsidRDefault="009A62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050229" w:rsidRPr="006D5B30">
              <w:rPr>
                <w:rFonts w:ascii="Times New Roman" w:hAnsi="Times New Roman" w:cs="Times New Roman"/>
                <w:sz w:val="24"/>
                <w:szCs w:val="24"/>
              </w:rPr>
              <w:t>a</w:t>
            </w:r>
          </w:p>
        </w:tc>
      </w:tr>
      <w:tr w:rsidR="00200EB0" w:rsidRPr="006D5B30" w14:paraId="47A6AEFC" w14:textId="77777777" w:rsidTr="00C524B7">
        <w:trPr>
          <w:trHeight w:val="140"/>
        </w:trPr>
        <w:tc>
          <w:tcPr>
            <w:tcW w:w="562" w:type="dxa"/>
            <w:vMerge/>
          </w:tcPr>
          <w:p w14:paraId="1FE7324F" w14:textId="77777777" w:rsidR="006347A5" w:rsidRPr="006D5B30" w:rsidRDefault="006347A5" w:rsidP="006C73C4">
            <w:pPr>
              <w:pStyle w:val="ListParagraph"/>
              <w:spacing w:line="276" w:lineRule="auto"/>
              <w:ind w:left="0"/>
              <w:jc w:val="both"/>
              <w:rPr>
                <w:rFonts w:ascii="Times New Roman" w:hAnsi="Times New Roman" w:cs="Times New Roman"/>
                <w:sz w:val="24"/>
                <w:szCs w:val="24"/>
              </w:rPr>
            </w:pPr>
          </w:p>
        </w:tc>
        <w:tc>
          <w:tcPr>
            <w:tcW w:w="3189" w:type="dxa"/>
            <w:vMerge/>
          </w:tcPr>
          <w:p w14:paraId="0381BC7F" w14:textId="77777777" w:rsidR="006347A5" w:rsidRPr="006D5B30" w:rsidRDefault="006347A5" w:rsidP="006C73C4">
            <w:pPr>
              <w:pStyle w:val="ListParagraph"/>
              <w:spacing w:line="276" w:lineRule="auto"/>
              <w:ind w:left="0"/>
              <w:jc w:val="both"/>
              <w:rPr>
                <w:rFonts w:ascii="Times New Roman" w:hAnsi="Times New Roman" w:cs="Times New Roman"/>
                <w:sz w:val="24"/>
                <w:szCs w:val="24"/>
              </w:rPr>
            </w:pPr>
          </w:p>
        </w:tc>
        <w:tc>
          <w:tcPr>
            <w:tcW w:w="1875" w:type="dxa"/>
          </w:tcPr>
          <w:p w14:paraId="232905AB" w14:textId="51EAD8D8" w:rsidR="006347A5" w:rsidRPr="006D5B30" w:rsidRDefault="006347A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Hubungan pribadi</w:t>
            </w:r>
          </w:p>
        </w:tc>
        <w:tc>
          <w:tcPr>
            <w:tcW w:w="2312" w:type="dxa"/>
          </w:tcPr>
          <w:p w14:paraId="77CB2711" w14:textId="12FF2F5A" w:rsidR="006347A5" w:rsidRPr="006D5B30" w:rsidRDefault="006347A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b</w:t>
            </w:r>
          </w:p>
        </w:tc>
      </w:tr>
      <w:tr w:rsidR="00200EB0" w:rsidRPr="006D5B30" w14:paraId="5AA7443E" w14:textId="77777777" w:rsidTr="003B0484">
        <w:trPr>
          <w:trHeight w:val="1676"/>
        </w:trPr>
        <w:tc>
          <w:tcPr>
            <w:tcW w:w="562" w:type="dxa"/>
            <w:vMerge/>
          </w:tcPr>
          <w:p w14:paraId="1B69ADBC"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3189" w:type="dxa"/>
            <w:vMerge/>
          </w:tcPr>
          <w:p w14:paraId="403ABD7E"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1875" w:type="dxa"/>
          </w:tcPr>
          <w:p w14:paraId="655D819B" w14:textId="4EEA7530" w:rsidR="00B900AA" w:rsidRPr="006D5B30" w:rsidRDefault="00423CC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Doa dan </w:t>
            </w:r>
            <w:r w:rsidR="00B900AA" w:rsidRPr="006D5B30">
              <w:rPr>
                <w:rFonts w:ascii="Times New Roman" w:hAnsi="Times New Roman" w:cs="Times New Roman"/>
                <w:sz w:val="24"/>
                <w:szCs w:val="24"/>
              </w:rPr>
              <w:t>Perbuatan</w:t>
            </w:r>
            <w:r w:rsidRPr="006D5B30">
              <w:rPr>
                <w:rFonts w:ascii="Times New Roman" w:hAnsi="Times New Roman" w:cs="Times New Roman"/>
                <w:sz w:val="24"/>
                <w:szCs w:val="24"/>
              </w:rPr>
              <w:t xml:space="preserve"> baik</w:t>
            </w:r>
          </w:p>
          <w:p w14:paraId="31681DFC"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p w14:paraId="28846D75" w14:textId="23B6E165"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2312" w:type="dxa"/>
          </w:tcPr>
          <w:p w14:paraId="7B67DD71" w14:textId="61387F2C" w:rsidR="00B900AA" w:rsidRPr="006D5B30" w:rsidRDefault="00B900A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c</w:t>
            </w:r>
          </w:p>
        </w:tc>
      </w:tr>
      <w:tr w:rsidR="00423CC1" w:rsidRPr="006D5B30" w14:paraId="7CF93CA2" w14:textId="77777777" w:rsidTr="003B0484">
        <w:trPr>
          <w:trHeight w:val="2222"/>
        </w:trPr>
        <w:tc>
          <w:tcPr>
            <w:tcW w:w="562" w:type="dxa"/>
          </w:tcPr>
          <w:p w14:paraId="41281644" w14:textId="77777777" w:rsidR="00423CC1" w:rsidRPr="006D5B30" w:rsidRDefault="00423CC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tcPr>
          <w:p w14:paraId="39EAF62F" w14:textId="325D7DD0" w:rsidR="00423CC1" w:rsidRPr="006D5B30" w:rsidRDefault="00423CC1"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Iman Katolik artinya segala</w:t>
            </w:r>
            <w:r w:rsidR="00C83396"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perbuatan, tingkah laku, dan tutur kata kita </w:t>
            </w:r>
            <w:r w:rsidR="005B52A4" w:rsidRPr="006D5B30">
              <w:rPr>
                <w:rFonts w:ascii="Times New Roman" w:hAnsi="Times New Roman" w:cs="Times New Roman"/>
                <w:sz w:val="24"/>
                <w:szCs w:val="24"/>
                <w:lang w:val="sv-SE"/>
              </w:rPr>
              <w:t>yang</w:t>
            </w:r>
            <w:r w:rsidRPr="006D5B30">
              <w:rPr>
                <w:rFonts w:ascii="Times New Roman" w:hAnsi="Times New Roman" w:cs="Times New Roman"/>
                <w:sz w:val="24"/>
                <w:szCs w:val="24"/>
                <w:lang w:val="sv-SE"/>
              </w:rPr>
              <w:t xml:space="preserve"> mencerminkan</w:t>
            </w:r>
            <w:r w:rsidR="00C83396" w:rsidRPr="006D5B30">
              <w:rPr>
                <w:rFonts w:ascii="Times New Roman" w:hAnsi="Times New Roman" w:cs="Times New Roman"/>
                <w:sz w:val="24"/>
                <w:szCs w:val="24"/>
                <w:lang w:val="sv-SE"/>
              </w:rPr>
              <w:t xml:space="preserve"> diri kita sebagai orang Katolik yang dijiwai oleh semangat kasih dan pelayanan.</w:t>
            </w:r>
          </w:p>
        </w:tc>
        <w:tc>
          <w:tcPr>
            <w:tcW w:w="1875" w:type="dxa"/>
          </w:tcPr>
          <w:p w14:paraId="25B9B93D" w14:textId="77777777" w:rsidR="00423CC1" w:rsidRPr="006D5B30" w:rsidRDefault="00423CC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layanan kasih</w:t>
            </w:r>
          </w:p>
          <w:p w14:paraId="610423DD" w14:textId="77777777" w:rsidR="00423CC1" w:rsidRPr="006D5B30" w:rsidRDefault="00423CC1" w:rsidP="006C73C4">
            <w:pPr>
              <w:pStyle w:val="ListParagraph"/>
              <w:spacing w:line="276" w:lineRule="auto"/>
              <w:ind w:left="0"/>
              <w:jc w:val="both"/>
              <w:rPr>
                <w:rFonts w:ascii="Times New Roman" w:hAnsi="Times New Roman" w:cs="Times New Roman"/>
                <w:sz w:val="24"/>
                <w:szCs w:val="24"/>
              </w:rPr>
            </w:pPr>
          </w:p>
          <w:p w14:paraId="05F34DDB" w14:textId="412227AC" w:rsidR="00423CC1" w:rsidRPr="006D5B30" w:rsidRDefault="00423CC1" w:rsidP="006C73C4">
            <w:pPr>
              <w:pStyle w:val="ListParagraph"/>
              <w:spacing w:line="276" w:lineRule="auto"/>
              <w:ind w:left="0"/>
              <w:jc w:val="both"/>
              <w:rPr>
                <w:rFonts w:ascii="Times New Roman" w:hAnsi="Times New Roman" w:cs="Times New Roman"/>
                <w:sz w:val="24"/>
                <w:szCs w:val="24"/>
              </w:rPr>
            </w:pPr>
          </w:p>
        </w:tc>
        <w:tc>
          <w:tcPr>
            <w:tcW w:w="2312" w:type="dxa"/>
          </w:tcPr>
          <w:p w14:paraId="61FE89CC" w14:textId="36CEEFF6" w:rsidR="00423CC1" w:rsidRPr="006D5B30" w:rsidRDefault="00423CC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CA1616" w:rsidRPr="006D5B30">
              <w:rPr>
                <w:rFonts w:ascii="Times New Roman" w:hAnsi="Times New Roman" w:cs="Times New Roman"/>
                <w:sz w:val="24"/>
                <w:szCs w:val="24"/>
              </w:rPr>
              <w:t>d</w:t>
            </w:r>
          </w:p>
        </w:tc>
      </w:tr>
      <w:tr w:rsidR="00200EB0" w:rsidRPr="006D5B30" w14:paraId="2ECBEBFF" w14:textId="77777777" w:rsidTr="00C524B7">
        <w:trPr>
          <w:trHeight w:val="554"/>
        </w:trPr>
        <w:tc>
          <w:tcPr>
            <w:tcW w:w="562" w:type="dxa"/>
            <w:vMerge w:val="restart"/>
          </w:tcPr>
          <w:p w14:paraId="009817C7" w14:textId="77777777" w:rsidR="006347A5" w:rsidRPr="006D5B30" w:rsidRDefault="006347A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65D4E9C2" w14:textId="0A85C786" w:rsidR="006347A5" w:rsidRPr="006D5B30" w:rsidRDefault="006347A5"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Menurut saya, iman itu merupakan pedoman </w:t>
            </w:r>
            <w:r w:rsidR="00C83396" w:rsidRPr="006D5B30">
              <w:rPr>
                <w:rFonts w:ascii="Times New Roman" w:hAnsi="Times New Roman" w:cs="Times New Roman"/>
                <w:sz w:val="24"/>
                <w:szCs w:val="24"/>
              </w:rPr>
              <w:t xml:space="preserve">hidup, </w:t>
            </w:r>
            <w:r w:rsidRPr="006D5B30">
              <w:rPr>
                <w:rFonts w:ascii="Times New Roman" w:hAnsi="Times New Roman" w:cs="Times New Roman"/>
                <w:sz w:val="24"/>
                <w:szCs w:val="24"/>
              </w:rPr>
              <w:t xml:space="preserve">kepercayaan </w:t>
            </w:r>
            <w:r w:rsidR="00C83396" w:rsidRPr="006D5B30">
              <w:rPr>
                <w:rFonts w:ascii="Times New Roman" w:hAnsi="Times New Roman" w:cs="Times New Roman"/>
                <w:sz w:val="24"/>
                <w:szCs w:val="24"/>
              </w:rPr>
              <w:t>total kepada Yesus dan ajaran-Nya. Iman ini harus dihayati melalui perbuatan kasih sebagaimana ditunjukkan oleh Yesus sendiri melalui wafat-Nya di salib</w:t>
            </w:r>
            <w:r w:rsidRPr="006D5B30">
              <w:rPr>
                <w:rFonts w:ascii="Times New Roman" w:hAnsi="Times New Roman" w:cs="Times New Roman"/>
                <w:sz w:val="24"/>
                <w:szCs w:val="24"/>
              </w:rPr>
              <w:t>. Jadi, kalau saya</w:t>
            </w:r>
            <w:r w:rsidR="00C83396" w:rsidRPr="006D5B30">
              <w:rPr>
                <w:rFonts w:ascii="Times New Roman" w:hAnsi="Times New Roman" w:cs="Times New Roman"/>
                <w:sz w:val="24"/>
                <w:szCs w:val="24"/>
              </w:rPr>
              <w:t xml:space="preserve"> secara</w:t>
            </w:r>
            <w:r w:rsidRPr="006D5B30">
              <w:rPr>
                <w:rFonts w:ascii="Times New Roman" w:hAnsi="Times New Roman" w:cs="Times New Roman"/>
                <w:sz w:val="24"/>
                <w:szCs w:val="24"/>
              </w:rPr>
              <w:t xml:space="preserve"> pribadi</w:t>
            </w:r>
            <w:r w:rsidR="00C83396" w:rsidRPr="006D5B30">
              <w:rPr>
                <w:rFonts w:ascii="Times New Roman" w:hAnsi="Times New Roman" w:cs="Times New Roman"/>
                <w:sz w:val="24"/>
                <w:szCs w:val="24"/>
              </w:rPr>
              <w:t xml:space="preserve"> berpendapat bahwa</w:t>
            </w:r>
            <w:r w:rsidRPr="006D5B30">
              <w:rPr>
                <w:rFonts w:ascii="Times New Roman" w:hAnsi="Times New Roman" w:cs="Times New Roman"/>
                <w:sz w:val="24"/>
                <w:szCs w:val="24"/>
              </w:rPr>
              <w:t xml:space="preserve"> iman Katolik itu merupakan suatu </w:t>
            </w:r>
            <w:r w:rsidR="00C83396" w:rsidRPr="006D5B30">
              <w:rPr>
                <w:rFonts w:ascii="Times New Roman" w:hAnsi="Times New Roman" w:cs="Times New Roman"/>
                <w:sz w:val="24"/>
                <w:szCs w:val="24"/>
              </w:rPr>
              <w:t>pedoman hidup dan kepercayaan kepada Yesus yang senantiasa mengasihi kita.</w:t>
            </w:r>
          </w:p>
        </w:tc>
        <w:tc>
          <w:tcPr>
            <w:tcW w:w="1875" w:type="dxa"/>
          </w:tcPr>
          <w:p w14:paraId="55EA1CD2" w14:textId="5DF97498" w:rsidR="00C83396" w:rsidRPr="006D5B30" w:rsidRDefault="00C8339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doman hidup</w:t>
            </w:r>
          </w:p>
          <w:p w14:paraId="3418A7B9" w14:textId="7C8E1EFD" w:rsidR="006347A5" w:rsidRPr="006D5B30" w:rsidRDefault="006347A5" w:rsidP="006C73C4">
            <w:pPr>
              <w:pStyle w:val="ListParagraph"/>
              <w:spacing w:line="276" w:lineRule="auto"/>
              <w:ind w:left="0"/>
              <w:jc w:val="both"/>
              <w:rPr>
                <w:rFonts w:ascii="Times New Roman" w:hAnsi="Times New Roman" w:cs="Times New Roman"/>
                <w:sz w:val="24"/>
                <w:szCs w:val="24"/>
              </w:rPr>
            </w:pPr>
          </w:p>
        </w:tc>
        <w:tc>
          <w:tcPr>
            <w:tcW w:w="2312" w:type="dxa"/>
          </w:tcPr>
          <w:p w14:paraId="30E726E5" w14:textId="7B12FDC1" w:rsidR="006347A5" w:rsidRPr="006D5B30" w:rsidRDefault="006347A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CA1616" w:rsidRPr="006D5B30">
              <w:rPr>
                <w:rFonts w:ascii="Times New Roman" w:hAnsi="Times New Roman" w:cs="Times New Roman"/>
                <w:sz w:val="24"/>
                <w:szCs w:val="24"/>
              </w:rPr>
              <w:t>e</w:t>
            </w:r>
          </w:p>
        </w:tc>
      </w:tr>
      <w:tr w:rsidR="00C83396" w:rsidRPr="006D5B30" w14:paraId="1EC5414E" w14:textId="77777777" w:rsidTr="00C524B7">
        <w:trPr>
          <w:trHeight w:val="554"/>
        </w:trPr>
        <w:tc>
          <w:tcPr>
            <w:tcW w:w="562" w:type="dxa"/>
            <w:vMerge/>
          </w:tcPr>
          <w:p w14:paraId="52EEC009" w14:textId="77777777" w:rsidR="00C83396" w:rsidRPr="006D5B30" w:rsidRDefault="00C83396" w:rsidP="006C73C4">
            <w:pPr>
              <w:pStyle w:val="ListParagraph"/>
              <w:spacing w:line="276" w:lineRule="auto"/>
              <w:ind w:left="0"/>
              <w:jc w:val="both"/>
              <w:rPr>
                <w:rFonts w:ascii="Times New Roman" w:hAnsi="Times New Roman" w:cs="Times New Roman"/>
                <w:sz w:val="24"/>
                <w:szCs w:val="24"/>
              </w:rPr>
            </w:pPr>
          </w:p>
        </w:tc>
        <w:tc>
          <w:tcPr>
            <w:tcW w:w="3189" w:type="dxa"/>
            <w:vMerge/>
          </w:tcPr>
          <w:p w14:paraId="2C4A0D09" w14:textId="77777777" w:rsidR="00C83396" w:rsidRPr="006D5B30" w:rsidRDefault="00C83396" w:rsidP="006C73C4">
            <w:pPr>
              <w:pStyle w:val="ListParagraph"/>
              <w:spacing w:line="276" w:lineRule="auto"/>
              <w:ind w:left="0"/>
              <w:jc w:val="both"/>
              <w:rPr>
                <w:rFonts w:ascii="Times New Roman" w:hAnsi="Times New Roman" w:cs="Times New Roman"/>
                <w:sz w:val="24"/>
                <w:szCs w:val="24"/>
              </w:rPr>
            </w:pPr>
          </w:p>
        </w:tc>
        <w:tc>
          <w:tcPr>
            <w:tcW w:w="1875" w:type="dxa"/>
          </w:tcPr>
          <w:p w14:paraId="2FE2DE19" w14:textId="5BEE357E" w:rsidR="00C83396" w:rsidRPr="006D5B30" w:rsidRDefault="00C8339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w:t>
            </w:r>
            <w:r w:rsidR="00CA1616" w:rsidRPr="006D5B30">
              <w:rPr>
                <w:rFonts w:ascii="Times New Roman" w:hAnsi="Times New Roman" w:cs="Times New Roman"/>
                <w:sz w:val="24"/>
                <w:szCs w:val="24"/>
              </w:rPr>
              <w:t xml:space="preserve"> </w:t>
            </w:r>
            <w:r w:rsidRPr="006D5B30">
              <w:rPr>
                <w:rFonts w:ascii="Times New Roman" w:hAnsi="Times New Roman" w:cs="Times New Roman"/>
                <w:sz w:val="24"/>
                <w:szCs w:val="24"/>
              </w:rPr>
              <w:t>kepada Yesus</w:t>
            </w:r>
            <w:r w:rsidR="00CA1616" w:rsidRPr="006D5B30">
              <w:rPr>
                <w:rFonts w:ascii="Times New Roman" w:hAnsi="Times New Roman" w:cs="Times New Roman"/>
                <w:sz w:val="24"/>
                <w:szCs w:val="24"/>
              </w:rPr>
              <w:t xml:space="preserve"> Kristus</w:t>
            </w:r>
          </w:p>
        </w:tc>
        <w:tc>
          <w:tcPr>
            <w:tcW w:w="2312" w:type="dxa"/>
          </w:tcPr>
          <w:p w14:paraId="2D6F3807" w14:textId="450B3CE0" w:rsidR="00C83396" w:rsidRPr="006D5B30" w:rsidRDefault="00CA1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a</w:t>
            </w:r>
          </w:p>
        </w:tc>
      </w:tr>
      <w:tr w:rsidR="00200EB0" w:rsidRPr="006D5B30" w14:paraId="07490DF6" w14:textId="77777777" w:rsidTr="003B0484">
        <w:trPr>
          <w:trHeight w:val="3312"/>
        </w:trPr>
        <w:tc>
          <w:tcPr>
            <w:tcW w:w="562" w:type="dxa"/>
            <w:vMerge/>
          </w:tcPr>
          <w:p w14:paraId="7A314675"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3189" w:type="dxa"/>
            <w:vMerge/>
          </w:tcPr>
          <w:p w14:paraId="4F68E493"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1875" w:type="dxa"/>
          </w:tcPr>
          <w:p w14:paraId="4BE847A8"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p w14:paraId="734221BE"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p w14:paraId="06333687"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p w14:paraId="75BF7DFB" w14:textId="77777777" w:rsidR="00B900AA" w:rsidRPr="006D5B30" w:rsidRDefault="00B900AA" w:rsidP="006C73C4">
            <w:pPr>
              <w:pStyle w:val="ListParagraph"/>
              <w:spacing w:line="276" w:lineRule="auto"/>
              <w:ind w:left="0"/>
              <w:jc w:val="both"/>
              <w:rPr>
                <w:rFonts w:ascii="Times New Roman" w:hAnsi="Times New Roman" w:cs="Times New Roman"/>
                <w:sz w:val="24"/>
                <w:szCs w:val="24"/>
              </w:rPr>
            </w:pPr>
          </w:p>
          <w:p w14:paraId="0615AECD" w14:textId="2D8C4255" w:rsidR="00B900AA" w:rsidRPr="006D5B30" w:rsidRDefault="00B900AA" w:rsidP="006C73C4">
            <w:pPr>
              <w:pStyle w:val="ListParagraph"/>
              <w:spacing w:line="276" w:lineRule="auto"/>
              <w:ind w:left="0"/>
              <w:jc w:val="both"/>
              <w:rPr>
                <w:rFonts w:ascii="Times New Roman" w:hAnsi="Times New Roman" w:cs="Times New Roman"/>
                <w:sz w:val="24"/>
                <w:szCs w:val="24"/>
              </w:rPr>
            </w:pPr>
          </w:p>
        </w:tc>
        <w:tc>
          <w:tcPr>
            <w:tcW w:w="2312" w:type="dxa"/>
          </w:tcPr>
          <w:p w14:paraId="08DFA852" w14:textId="6202C8A0" w:rsidR="00B900AA" w:rsidRPr="006D5B30" w:rsidRDefault="00B900AA" w:rsidP="006C73C4">
            <w:pPr>
              <w:pStyle w:val="ListParagraph"/>
              <w:spacing w:line="276" w:lineRule="auto"/>
              <w:ind w:left="0"/>
              <w:jc w:val="both"/>
              <w:rPr>
                <w:rFonts w:ascii="Times New Roman" w:hAnsi="Times New Roman" w:cs="Times New Roman"/>
                <w:sz w:val="24"/>
                <w:szCs w:val="24"/>
              </w:rPr>
            </w:pPr>
          </w:p>
        </w:tc>
      </w:tr>
      <w:tr w:rsidR="00200EB0" w:rsidRPr="006D5B30" w14:paraId="1101E7C5" w14:textId="77777777" w:rsidTr="003B0484">
        <w:tc>
          <w:tcPr>
            <w:tcW w:w="562" w:type="dxa"/>
            <w:vMerge w:val="restart"/>
          </w:tcPr>
          <w:p w14:paraId="60295014"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2BF2032E" w14:textId="52BE9B7B" w:rsidR="00D422D3" w:rsidRPr="006D5B30" w:rsidRDefault="00D422D3"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Iman Katolik itu ya percaya kepada Allah Tritunggal (Allah Bapa, Allah Putra, dan Allah Roh Kudus), lalu menjalankan perintah-perintah Gereja Katolik.</w:t>
            </w:r>
          </w:p>
        </w:tc>
        <w:tc>
          <w:tcPr>
            <w:tcW w:w="1875" w:type="dxa"/>
          </w:tcPr>
          <w:p w14:paraId="7E70D579" w14:textId="335BD4A7"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Allah Tritunggal</w:t>
            </w:r>
          </w:p>
        </w:tc>
        <w:tc>
          <w:tcPr>
            <w:tcW w:w="2312" w:type="dxa"/>
          </w:tcPr>
          <w:p w14:paraId="49BA7406" w14:textId="6355F2ED"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a</w:t>
            </w:r>
          </w:p>
        </w:tc>
      </w:tr>
      <w:tr w:rsidR="00200EB0" w:rsidRPr="006D5B30" w14:paraId="2002FD50" w14:textId="77777777" w:rsidTr="003B0484">
        <w:tc>
          <w:tcPr>
            <w:tcW w:w="562" w:type="dxa"/>
            <w:vMerge/>
          </w:tcPr>
          <w:p w14:paraId="788A54B4"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p>
        </w:tc>
        <w:tc>
          <w:tcPr>
            <w:tcW w:w="3189" w:type="dxa"/>
            <w:vMerge/>
          </w:tcPr>
          <w:p w14:paraId="6DE06769"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p>
        </w:tc>
        <w:tc>
          <w:tcPr>
            <w:tcW w:w="1875" w:type="dxa"/>
          </w:tcPr>
          <w:p w14:paraId="54EC283F" w14:textId="1BAA0A93"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jalankan perintah Gereja</w:t>
            </w:r>
          </w:p>
        </w:tc>
        <w:tc>
          <w:tcPr>
            <w:tcW w:w="2312" w:type="dxa"/>
          </w:tcPr>
          <w:p w14:paraId="02D0D188" w14:textId="7F9115AF"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52296D" w:rsidRPr="006D5B30">
              <w:rPr>
                <w:rFonts w:ascii="Times New Roman" w:hAnsi="Times New Roman" w:cs="Times New Roman"/>
                <w:sz w:val="24"/>
                <w:szCs w:val="24"/>
              </w:rPr>
              <w:t>f</w:t>
            </w:r>
          </w:p>
        </w:tc>
      </w:tr>
      <w:tr w:rsidR="00200EB0" w:rsidRPr="006D5B30" w14:paraId="63EECB07" w14:textId="77777777" w:rsidTr="003B0484">
        <w:tc>
          <w:tcPr>
            <w:tcW w:w="562" w:type="dxa"/>
          </w:tcPr>
          <w:p w14:paraId="11251F06"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tcPr>
          <w:p w14:paraId="5823F455" w14:textId="5307A4C7" w:rsidR="00D422D3" w:rsidRPr="006D5B30" w:rsidRDefault="00D422D3"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Iman itu berarti landasan, pondasi atau pedoman hidup yang berdaya guna. Iman itu tumbuh, berproses, dan perlu diperbaharui secara terus menerus </w:t>
            </w:r>
          </w:p>
        </w:tc>
        <w:tc>
          <w:tcPr>
            <w:tcW w:w="1875" w:type="dxa"/>
          </w:tcPr>
          <w:p w14:paraId="766141D5" w14:textId="70AB336F"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doman hidup</w:t>
            </w:r>
          </w:p>
        </w:tc>
        <w:tc>
          <w:tcPr>
            <w:tcW w:w="2312" w:type="dxa"/>
          </w:tcPr>
          <w:p w14:paraId="0C278A3C" w14:textId="2FEC33D0"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e</w:t>
            </w:r>
          </w:p>
        </w:tc>
      </w:tr>
      <w:tr w:rsidR="00200EB0" w:rsidRPr="006D5B30" w14:paraId="0840351B" w14:textId="77777777" w:rsidTr="00C524B7">
        <w:trPr>
          <w:trHeight w:val="138"/>
        </w:trPr>
        <w:tc>
          <w:tcPr>
            <w:tcW w:w="562" w:type="dxa"/>
            <w:vMerge w:val="restart"/>
          </w:tcPr>
          <w:p w14:paraId="5AEFC453"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3B4B9CDD" w14:textId="36CC0209" w:rsidR="00D422D3" w:rsidRPr="006D5B30" w:rsidRDefault="00D422D3"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Iman itu adalah kepercayaan kepada Allah Tritunggal Maha Kudus </w:t>
            </w:r>
            <w:proofErr w:type="gramStart"/>
            <w:r w:rsidRPr="006D5B30">
              <w:rPr>
                <w:rFonts w:ascii="Times New Roman" w:hAnsi="Times New Roman" w:cs="Times New Roman"/>
                <w:sz w:val="24"/>
                <w:szCs w:val="24"/>
              </w:rPr>
              <w:t>dan kepercayaan kepada ajaran-ajaran</w:t>
            </w:r>
            <w:proofErr w:type="gramEnd"/>
            <w:r w:rsidRPr="006D5B30">
              <w:rPr>
                <w:rFonts w:ascii="Times New Roman" w:hAnsi="Times New Roman" w:cs="Times New Roman"/>
                <w:sz w:val="24"/>
                <w:szCs w:val="24"/>
              </w:rPr>
              <w:t xml:space="preserve"> Katolik. </w:t>
            </w:r>
            <w:r w:rsidR="00200EB0" w:rsidRPr="006D5B30">
              <w:rPr>
                <w:rFonts w:ascii="Times New Roman" w:hAnsi="Times New Roman" w:cs="Times New Roman"/>
                <w:sz w:val="24"/>
                <w:szCs w:val="24"/>
                <w:lang w:val="sv-SE"/>
              </w:rPr>
              <w:t>J</w:t>
            </w:r>
            <w:r w:rsidRPr="006D5B30">
              <w:rPr>
                <w:rFonts w:ascii="Times New Roman" w:hAnsi="Times New Roman" w:cs="Times New Roman"/>
                <w:sz w:val="24"/>
                <w:szCs w:val="24"/>
                <w:lang w:val="sv-SE"/>
              </w:rPr>
              <w:t>adi</w:t>
            </w:r>
            <w:r w:rsidR="00200EB0" w:rsidRPr="006D5B30">
              <w:rPr>
                <w:rFonts w:ascii="Times New Roman" w:hAnsi="Times New Roman" w:cs="Times New Roman"/>
                <w:sz w:val="24"/>
                <w:szCs w:val="24"/>
                <w:lang w:val="sv-SE"/>
              </w:rPr>
              <w:t xml:space="preserve"> iman artinya</w:t>
            </w:r>
            <w:r w:rsidRPr="006D5B30">
              <w:rPr>
                <w:rFonts w:ascii="Times New Roman" w:hAnsi="Times New Roman" w:cs="Times New Roman"/>
                <w:sz w:val="24"/>
                <w:szCs w:val="24"/>
                <w:lang w:val="sv-SE"/>
              </w:rPr>
              <w:t xml:space="preserve"> mengakui Tritunggal Maha Kudus dan percaya akan segala sesuatu yang berhubungan dengan</w:t>
            </w:r>
            <w:r w:rsidR="00200EB0" w:rsidRPr="006D5B30">
              <w:rPr>
                <w:rFonts w:ascii="Times New Roman" w:hAnsi="Times New Roman" w:cs="Times New Roman"/>
                <w:sz w:val="24"/>
                <w:szCs w:val="24"/>
                <w:lang w:val="sv-SE"/>
              </w:rPr>
              <w:t xml:space="preserve"> ajaran-ajaran </w:t>
            </w:r>
            <w:r w:rsidRPr="006D5B30">
              <w:rPr>
                <w:rFonts w:ascii="Times New Roman" w:hAnsi="Times New Roman" w:cs="Times New Roman"/>
                <w:sz w:val="24"/>
                <w:szCs w:val="24"/>
                <w:lang w:val="sv-SE"/>
              </w:rPr>
              <w:t>Katolik</w:t>
            </w:r>
            <w:r w:rsidR="00200EB0" w:rsidRPr="006D5B30">
              <w:rPr>
                <w:rFonts w:ascii="Times New Roman" w:hAnsi="Times New Roman" w:cs="Times New Roman"/>
                <w:sz w:val="24"/>
                <w:szCs w:val="24"/>
                <w:lang w:val="sv-SE"/>
              </w:rPr>
              <w:t xml:space="preserve">. </w:t>
            </w:r>
          </w:p>
        </w:tc>
        <w:tc>
          <w:tcPr>
            <w:tcW w:w="1875" w:type="dxa"/>
          </w:tcPr>
          <w:p w14:paraId="5ECD95A9" w14:textId="01280805" w:rsidR="00D422D3" w:rsidRPr="006D5B30" w:rsidRDefault="00200EB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Allah Tritunggal</w:t>
            </w:r>
          </w:p>
        </w:tc>
        <w:tc>
          <w:tcPr>
            <w:tcW w:w="2312" w:type="dxa"/>
          </w:tcPr>
          <w:p w14:paraId="0FF36A43" w14:textId="4EF36B1C"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a</w:t>
            </w:r>
          </w:p>
        </w:tc>
      </w:tr>
      <w:tr w:rsidR="00200EB0" w:rsidRPr="006D5B30" w14:paraId="25F9FBA2" w14:textId="77777777" w:rsidTr="003B0484">
        <w:trPr>
          <w:trHeight w:val="1114"/>
        </w:trPr>
        <w:tc>
          <w:tcPr>
            <w:tcW w:w="562" w:type="dxa"/>
            <w:vMerge/>
          </w:tcPr>
          <w:p w14:paraId="55E6C90A"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p>
        </w:tc>
        <w:tc>
          <w:tcPr>
            <w:tcW w:w="3189" w:type="dxa"/>
            <w:vMerge/>
          </w:tcPr>
          <w:p w14:paraId="11BB7601" w14:textId="77777777" w:rsidR="00D422D3" w:rsidRPr="006D5B30" w:rsidRDefault="00D422D3" w:rsidP="006C73C4">
            <w:pPr>
              <w:pStyle w:val="ListParagraph"/>
              <w:spacing w:line="276" w:lineRule="auto"/>
              <w:ind w:left="0"/>
              <w:jc w:val="both"/>
              <w:rPr>
                <w:rFonts w:ascii="Times New Roman" w:hAnsi="Times New Roman" w:cs="Times New Roman"/>
                <w:sz w:val="24"/>
                <w:szCs w:val="24"/>
              </w:rPr>
            </w:pPr>
          </w:p>
        </w:tc>
        <w:tc>
          <w:tcPr>
            <w:tcW w:w="1875" w:type="dxa"/>
          </w:tcPr>
          <w:p w14:paraId="5FAAB105" w14:textId="2F204CBD" w:rsidR="00D422D3" w:rsidRPr="006D5B30" w:rsidRDefault="00200EB0"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rcaya pada ajaran</w:t>
            </w:r>
            <w:r w:rsidR="005B52A4" w:rsidRPr="006D5B30">
              <w:rPr>
                <w:rFonts w:ascii="Times New Roman" w:hAnsi="Times New Roman" w:cs="Times New Roman"/>
                <w:sz w:val="24"/>
                <w:szCs w:val="24"/>
                <w:lang w:val="sv-SE"/>
              </w:rPr>
              <w:t xml:space="preserve">/Gereja </w:t>
            </w:r>
            <w:r w:rsidRPr="006D5B30">
              <w:rPr>
                <w:rFonts w:ascii="Times New Roman" w:hAnsi="Times New Roman" w:cs="Times New Roman"/>
                <w:sz w:val="24"/>
                <w:szCs w:val="24"/>
                <w:lang w:val="sv-SE"/>
              </w:rPr>
              <w:t>Katolik</w:t>
            </w:r>
          </w:p>
        </w:tc>
        <w:tc>
          <w:tcPr>
            <w:tcW w:w="2312" w:type="dxa"/>
          </w:tcPr>
          <w:p w14:paraId="3255F08C" w14:textId="556BA3E4" w:rsidR="00D422D3" w:rsidRPr="006D5B30" w:rsidRDefault="00D422D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5B52A4" w:rsidRPr="006D5B30">
              <w:rPr>
                <w:rFonts w:ascii="Times New Roman" w:hAnsi="Times New Roman" w:cs="Times New Roman"/>
                <w:sz w:val="24"/>
                <w:szCs w:val="24"/>
              </w:rPr>
              <w:t>f</w:t>
            </w:r>
          </w:p>
        </w:tc>
      </w:tr>
      <w:tr w:rsidR="005B52A4" w:rsidRPr="006D5B30" w14:paraId="2FA325E0" w14:textId="77777777" w:rsidTr="003B0484">
        <w:trPr>
          <w:trHeight w:val="3174"/>
        </w:trPr>
        <w:tc>
          <w:tcPr>
            <w:tcW w:w="562" w:type="dxa"/>
          </w:tcPr>
          <w:p w14:paraId="2241F918" w14:textId="77777777" w:rsidR="005B52A4" w:rsidRPr="006D5B30" w:rsidRDefault="005B52A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tcPr>
          <w:p w14:paraId="57FDCE9B" w14:textId="343D54B9" w:rsidR="005B52A4" w:rsidRPr="006D5B30" w:rsidRDefault="005B52A4"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Iman secara harafiah yaitu kepercayaan kita akan Yesus Kristus sebagai Tuhan kita. </w:t>
            </w:r>
            <w:r w:rsidRPr="006D5B30">
              <w:rPr>
                <w:rFonts w:ascii="Times New Roman" w:hAnsi="Times New Roman" w:cs="Times New Roman"/>
                <w:sz w:val="24"/>
                <w:szCs w:val="24"/>
                <w:lang w:val="sv-SE"/>
              </w:rPr>
              <w:t xml:space="preserve">Iman ini pada dasarnya diwariskan oleh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kepada kita. Jadi menurut saya, iman adalah kepercayaan yang kita miliki bahwa Yesus Kristus itu merupakan Tuhan kita. </w:t>
            </w:r>
          </w:p>
        </w:tc>
        <w:tc>
          <w:tcPr>
            <w:tcW w:w="1875" w:type="dxa"/>
          </w:tcPr>
          <w:p w14:paraId="33B86D4B" w14:textId="77777777" w:rsidR="005B52A4" w:rsidRPr="006D5B30" w:rsidRDefault="005B52A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rcaya kepada Yesus Kristus</w:t>
            </w:r>
          </w:p>
          <w:p w14:paraId="4545993B" w14:textId="77777777" w:rsidR="005B52A4" w:rsidRPr="006D5B30" w:rsidRDefault="005B52A4" w:rsidP="006C73C4">
            <w:pPr>
              <w:pStyle w:val="ListParagraph"/>
              <w:spacing w:line="276" w:lineRule="auto"/>
              <w:ind w:left="0"/>
              <w:jc w:val="both"/>
              <w:rPr>
                <w:rFonts w:ascii="Times New Roman" w:hAnsi="Times New Roman" w:cs="Times New Roman"/>
                <w:sz w:val="24"/>
                <w:szCs w:val="24"/>
              </w:rPr>
            </w:pPr>
          </w:p>
          <w:p w14:paraId="3EEBF5B0" w14:textId="708F4B32" w:rsidR="005B52A4" w:rsidRPr="006D5B30" w:rsidRDefault="005B52A4" w:rsidP="006C73C4">
            <w:pPr>
              <w:pStyle w:val="ListParagraph"/>
              <w:spacing w:line="276" w:lineRule="auto"/>
              <w:ind w:left="0"/>
              <w:jc w:val="both"/>
              <w:rPr>
                <w:rFonts w:ascii="Times New Roman" w:hAnsi="Times New Roman" w:cs="Times New Roman"/>
                <w:sz w:val="24"/>
                <w:szCs w:val="24"/>
              </w:rPr>
            </w:pPr>
          </w:p>
        </w:tc>
        <w:tc>
          <w:tcPr>
            <w:tcW w:w="2312" w:type="dxa"/>
          </w:tcPr>
          <w:p w14:paraId="7D3D318F" w14:textId="69B86D99" w:rsidR="005B52A4" w:rsidRPr="006D5B30" w:rsidRDefault="005B52A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a</w:t>
            </w:r>
          </w:p>
        </w:tc>
      </w:tr>
    </w:tbl>
    <w:p w14:paraId="26CD9FA3" w14:textId="77777777" w:rsidR="009E7C74" w:rsidRPr="006D5B30" w:rsidRDefault="009E7C74" w:rsidP="006C73C4">
      <w:pPr>
        <w:spacing w:after="0" w:line="480" w:lineRule="auto"/>
        <w:jc w:val="center"/>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FB7283" w:rsidRPr="006D5B30" w14:paraId="01681146" w14:textId="77777777" w:rsidTr="003B0484">
        <w:tc>
          <w:tcPr>
            <w:tcW w:w="7932" w:type="dxa"/>
            <w:gridSpan w:val="5"/>
          </w:tcPr>
          <w:p w14:paraId="00DB8ACA" w14:textId="77777777" w:rsidR="00FB7283" w:rsidRPr="006D5B30" w:rsidRDefault="00FB7283" w:rsidP="006C73C4">
            <w:pPr>
              <w:pStyle w:val="ListParagraph"/>
              <w:spacing w:line="480" w:lineRule="auto"/>
              <w:ind w:left="0"/>
              <w:jc w:val="center"/>
              <w:rPr>
                <w:rFonts w:ascii="Times New Roman" w:hAnsi="Times New Roman" w:cs="Times New Roman"/>
                <w:b/>
                <w:bCs/>
                <w:sz w:val="24"/>
                <w:szCs w:val="24"/>
              </w:rPr>
            </w:pPr>
            <w:bookmarkStart w:id="97" w:name="_Hlk200447744"/>
            <w:r w:rsidRPr="006D5B30">
              <w:rPr>
                <w:rFonts w:ascii="Times New Roman" w:hAnsi="Times New Roman" w:cs="Times New Roman"/>
                <w:b/>
                <w:bCs/>
                <w:sz w:val="24"/>
                <w:szCs w:val="24"/>
              </w:rPr>
              <w:t>Indeks</w:t>
            </w:r>
          </w:p>
        </w:tc>
      </w:tr>
      <w:tr w:rsidR="00FB7283" w:rsidRPr="006D5B30" w14:paraId="04B25927" w14:textId="77777777" w:rsidTr="003B0484">
        <w:tc>
          <w:tcPr>
            <w:tcW w:w="3261" w:type="dxa"/>
            <w:gridSpan w:val="2"/>
          </w:tcPr>
          <w:p w14:paraId="106B4C27" w14:textId="77777777" w:rsidR="00FB7283" w:rsidRPr="006D5B30" w:rsidRDefault="00FB7283" w:rsidP="006C73C4">
            <w:pPr>
              <w:pStyle w:val="ListParagraph"/>
              <w:spacing w:line="480"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7F552919" w14:textId="77777777" w:rsidR="00FB7283" w:rsidRPr="006D5B30" w:rsidRDefault="00FB7283" w:rsidP="006C73C4">
            <w:pPr>
              <w:pStyle w:val="ListParagraph"/>
              <w:spacing w:line="480"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0116AD18" w14:textId="77777777" w:rsidR="00FB7283" w:rsidRPr="006D5B30" w:rsidRDefault="00FB7283" w:rsidP="006C73C4">
            <w:pPr>
              <w:pStyle w:val="ListParagraph"/>
              <w:spacing w:line="480"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5DFB171B" w14:textId="77777777" w:rsidR="00FB7283" w:rsidRPr="006D5B30" w:rsidRDefault="00FB7283" w:rsidP="006C73C4">
            <w:pPr>
              <w:pStyle w:val="ListParagraph"/>
              <w:spacing w:line="480"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FB7283" w:rsidRPr="006D5B30" w14:paraId="509FA7A6" w14:textId="77777777" w:rsidTr="003B0484">
        <w:tc>
          <w:tcPr>
            <w:tcW w:w="567" w:type="dxa"/>
          </w:tcPr>
          <w:p w14:paraId="4912F327" w14:textId="7692C1BC"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a</w:t>
            </w:r>
          </w:p>
        </w:tc>
        <w:tc>
          <w:tcPr>
            <w:tcW w:w="2694" w:type="dxa"/>
          </w:tcPr>
          <w:p w14:paraId="7706EBAB" w14:textId="23546F71" w:rsidR="00FB7283" w:rsidRPr="006D5B30" w:rsidRDefault="00CA1616" w:rsidP="006C73C4">
            <w:pPr>
              <w:pStyle w:val="ListParagraph"/>
              <w:spacing w:line="480" w:lineRule="auto"/>
              <w:ind w:left="0"/>
              <w:rPr>
                <w:rFonts w:ascii="Times New Roman" w:hAnsi="Times New Roman" w:cs="Times New Roman"/>
                <w:b/>
                <w:bCs/>
                <w:sz w:val="24"/>
                <w:szCs w:val="24"/>
              </w:rPr>
            </w:pPr>
            <w:r w:rsidRPr="006D5B30">
              <w:rPr>
                <w:rFonts w:ascii="Times New Roman" w:hAnsi="Times New Roman" w:cs="Times New Roman"/>
                <w:sz w:val="24"/>
                <w:szCs w:val="24"/>
              </w:rPr>
              <w:t>Percaya kepada Allah Tritunggal</w:t>
            </w:r>
          </w:p>
        </w:tc>
        <w:tc>
          <w:tcPr>
            <w:tcW w:w="1984" w:type="dxa"/>
          </w:tcPr>
          <w:p w14:paraId="5F8BEA6B"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3, I4, I6, I7</w:t>
            </w:r>
          </w:p>
        </w:tc>
        <w:tc>
          <w:tcPr>
            <w:tcW w:w="1243" w:type="dxa"/>
          </w:tcPr>
          <w:p w14:paraId="15ACE8E9"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256FE48C" w14:textId="0DD52F8F" w:rsidR="00FB7283" w:rsidRPr="006D5B30" w:rsidRDefault="00FB7283" w:rsidP="006C73C4">
            <w:pPr>
              <w:pStyle w:val="ListParagraph"/>
              <w:spacing w:line="360"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p>
        </w:tc>
      </w:tr>
      <w:tr w:rsidR="00FB7283" w:rsidRPr="006D5B30" w14:paraId="52586F90" w14:textId="77777777" w:rsidTr="003B0484">
        <w:tc>
          <w:tcPr>
            <w:tcW w:w="567" w:type="dxa"/>
          </w:tcPr>
          <w:p w14:paraId="17EF6E83" w14:textId="032609C6"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b</w:t>
            </w:r>
          </w:p>
        </w:tc>
        <w:tc>
          <w:tcPr>
            <w:tcW w:w="2694" w:type="dxa"/>
          </w:tcPr>
          <w:p w14:paraId="576F5DF2" w14:textId="6A1CFF4A" w:rsidR="00FB7283" w:rsidRPr="006D5B30" w:rsidRDefault="006347A5" w:rsidP="006C73C4">
            <w:pPr>
              <w:pStyle w:val="ListParagraph"/>
              <w:spacing w:line="480"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Hubungan pribadi</w:t>
            </w:r>
          </w:p>
        </w:tc>
        <w:tc>
          <w:tcPr>
            <w:tcW w:w="1984" w:type="dxa"/>
          </w:tcPr>
          <w:p w14:paraId="6673FC41" w14:textId="5EEF6D34" w:rsidR="00FB7283" w:rsidRPr="006D5B30" w:rsidRDefault="00FB7283" w:rsidP="006C73C4">
            <w:pPr>
              <w:pStyle w:val="ListParagraph"/>
              <w:spacing w:line="480"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I1</w:t>
            </w:r>
          </w:p>
        </w:tc>
        <w:tc>
          <w:tcPr>
            <w:tcW w:w="1243" w:type="dxa"/>
          </w:tcPr>
          <w:p w14:paraId="0AA146AC" w14:textId="271EEAF0" w:rsidR="00FB7283" w:rsidRPr="006D5B30" w:rsidRDefault="00B654F1"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6820EE07" w14:textId="7A45FA47" w:rsidR="00FB7283" w:rsidRPr="006D5B30" w:rsidRDefault="00B654F1"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FB7283" w:rsidRPr="006D5B30">
              <w:rPr>
                <w:rFonts w:ascii="Times New Roman" w:hAnsi="Times New Roman" w:cs="Times New Roman"/>
                <w:sz w:val="24"/>
                <w:szCs w:val="24"/>
              </w:rPr>
              <w:t>%</w:t>
            </w:r>
          </w:p>
        </w:tc>
      </w:tr>
      <w:tr w:rsidR="00FB7283" w:rsidRPr="006D5B30" w14:paraId="2D2DEC70" w14:textId="77777777" w:rsidTr="003B0484">
        <w:tc>
          <w:tcPr>
            <w:tcW w:w="567" w:type="dxa"/>
          </w:tcPr>
          <w:p w14:paraId="25BCCC2B" w14:textId="0A5BE198"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c</w:t>
            </w:r>
          </w:p>
        </w:tc>
        <w:tc>
          <w:tcPr>
            <w:tcW w:w="2694" w:type="dxa"/>
          </w:tcPr>
          <w:p w14:paraId="56F153D4" w14:textId="1CC29063" w:rsidR="00FB7283" w:rsidRPr="006D5B30" w:rsidRDefault="00CA1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oa dan Perbuatan baik</w:t>
            </w:r>
          </w:p>
        </w:tc>
        <w:tc>
          <w:tcPr>
            <w:tcW w:w="1984" w:type="dxa"/>
          </w:tcPr>
          <w:p w14:paraId="0329CD6D" w14:textId="5D4F4E3E"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75BA872A" w14:textId="3DB12F73" w:rsidR="00FB7283" w:rsidRPr="006D5B30" w:rsidRDefault="0052296D"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0FE05BC9" w14:textId="4C730ED3" w:rsidR="00FB7283" w:rsidRPr="006D5B30" w:rsidRDefault="0052296D"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FB7283" w:rsidRPr="006D5B30">
              <w:rPr>
                <w:rFonts w:ascii="Times New Roman" w:hAnsi="Times New Roman" w:cs="Times New Roman"/>
                <w:sz w:val="24"/>
                <w:szCs w:val="24"/>
              </w:rPr>
              <w:t>%</w:t>
            </w:r>
          </w:p>
        </w:tc>
      </w:tr>
      <w:tr w:rsidR="00FB7283" w:rsidRPr="006D5B30" w14:paraId="6955D432" w14:textId="77777777" w:rsidTr="003B0484">
        <w:tc>
          <w:tcPr>
            <w:tcW w:w="567" w:type="dxa"/>
          </w:tcPr>
          <w:p w14:paraId="55D443ED" w14:textId="11FFD27C"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d</w:t>
            </w:r>
          </w:p>
        </w:tc>
        <w:tc>
          <w:tcPr>
            <w:tcW w:w="2694" w:type="dxa"/>
          </w:tcPr>
          <w:p w14:paraId="4B3EC0A0" w14:textId="03127BCD" w:rsidR="00FB7283" w:rsidRPr="006D5B30" w:rsidRDefault="0052296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layanan kasih</w:t>
            </w:r>
          </w:p>
        </w:tc>
        <w:tc>
          <w:tcPr>
            <w:tcW w:w="1984" w:type="dxa"/>
          </w:tcPr>
          <w:p w14:paraId="417098AF" w14:textId="1F54693B"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B654F1" w:rsidRPr="006D5B30">
              <w:rPr>
                <w:rFonts w:ascii="Times New Roman" w:hAnsi="Times New Roman" w:cs="Times New Roman"/>
                <w:sz w:val="24"/>
                <w:szCs w:val="24"/>
              </w:rPr>
              <w:t>2</w:t>
            </w:r>
          </w:p>
        </w:tc>
        <w:tc>
          <w:tcPr>
            <w:tcW w:w="1243" w:type="dxa"/>
          </w:tcPr>
          <w:p w14:paraId="179E5442"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301323EC"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FB7283" w:rsidRPr="006D5B30" w14:paraId="20E58E62" w14:textId="77777777" w:rsidTr="003B0484">
        <w:tc>
          <w:tcPr>
            <w:tcW w:w="567" w:type="dxa"/>
          </w:tcPr>
          <w:p w14:paraId="1CBA7C99" w14:textId="49C613D3"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e</w:t>
            </w:r>
          </w:p>
        </w:tc>
        <w:tc>
          <w:tcPr>
            <w:tcW w:w="2694" w:type="dxa"/>
          </w:tcPr>
          <w:p w14:paraId="394ACBC7" w14:textId="1C485AE0" w:rsidR="00FB7283" w:rsidRPr="006D5B30" w:rsidRDefault="006347A5"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Pedoman hidup</w:t>
            </w:r>
          </w:p>
        </w:tc>
        <w:tc>
          <w:tcPr>
            <w:tcW w:w="1984" w:type="dxa"/>
          </w:tcPr>
          <w:p w14:paraId="0578751A" w14:textId="79E692FA" w:rsidR="00FB7283" w:rsidRPr="006D5B30" w:rsidRDefault="00B654F1"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I3, I5</w:t>
            </w:r>
          </w:p>
        </w:tc>
        <w:tc>
          <w:tcPr>
            <w:tcW w:w="1243" w:type="dxa"/>
          </w:tcPr>
          <w:p w14:paraId="793117D2"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6B6BC806" w14:textId="77777777"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FB7283" w:rsidRPr="006D5B30" w14:paraId="3F3DD2B9" w14:textId="77777777" w:rsidTr="003B0484">
        <w:tc>
          <w:tcPr>
            <w:tcW w:w="567" w:type="dxa"/>
          </w:tcPr>
          <w:p w14:paraId="2194175A" w14:textId="6CB11344" w:rsidR="00FB7283" w:rsidRPr="006D5B30" w:rsidRDefault="009A6250"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r w:rsidR="00FB7283" w:rsidRPr="006D5B30">
              <w:rPr>
                <w:rFonts w:ascii="Times New Roman" w:hAnsi="Times New Roman" w:cs="Times New Roman"/>
                <w:sz w:val="24"/>
                <w:szCs w:val="24"/>
              </w:rPr>
              <w:t>f</w:t>
            </w:r>
          </w:p>
        </w:tc>
        <w:tc>
          <w:tcPr>
            <w:tcW w:w="2694" w:type="dxa"/>
          </w:tcPr>
          <w:p w14:paraId="495091B1" w14:textId="77823631" w:rsidR="00FB7283" w:rsidRPr="006D5B30" w:rsidRDefault="0063008D" w:rsidP="006C73C4">
            <w:pPr>
              <w:pStyle w:val="ListParagraph"/>
              <w:spacing w:line="480"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rcaya pada ajaran/Gereja Katolik</w:t>
            </w:r>
          </w:p>
        </w:tc>
        <w:tc>
          <w:tcPr>
            <w:tcW w:w="1984" w:type="dxa"/>
          </w:tcPr>
          <w:p w14:paraId="32F1FD68" w14:textId="6F2FF091" w:rsidR="00FB7283" w:rsidRPr="006D5B30" w:rsidRDefault="00FB7283"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B654F1" w:rsidRPr="006D5B30">
              <w:rPr>
                <w:rFonts w:ascii="Times New Roman" w:hAnsi="Times New Roman" w:cs="Times New Roman"/>
                <w:sz w:val="24"/>
                <w:szCs w:val="24"/>
              </w:rPr>
              <w:t>4</w:t>
            </w:r>
            <w:r w:rsidR="005B52A4" w:rsidRPr="006D5B30">
              <w:rPr>
                <w:rFonts w:ascii="Times New Roman" w:hAnsi="Times New Roman" w:cs="Times New Roman"/>
                <w:sz w:val="24"/>
                <w:szCs w:val="24"/>
              </w:rPr>
              <w:t>, I6</w:t>
            </w:r>
          </w:p>
        </w:tc>
        <w:tc>
          <w:tcPr>
            <w:tcW w:w="1243" w:type="dxa"/>
          </w:tcPr>
          <w:p w14:paraId="08934AE9" w14:textId="14AFB3D1" w:rsidR="00FB7283" w:rsidRPr="006D5B30" w:rsidRDefault="005B52A4"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15AD951A" w14:textId="2F540B79" w:rsidR="00FB7283" w:rsidRPr="006D5B30" w:rsidRDefault="005B52A4" w:rsidP="006C73C4">
            <w:pPr>
              <w:pStyle w:val="ListParagraph"/>
              <w:spacing w:line="480"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r w:rsidR="00FB7283" w:rsidRPr="006D5B30">
              <w:rPr>
                <w:rFonts w:ascii="Times New Roman" w:hAnsi="Times New Roman" w:cs="Times New Roman"/>
                <w:sz w:val="24"/>
                <w:szCs w:val="24"/>
              </w:rPr>
              <w:t>%</w:t>
            </w:r>
          </w:p>
        </w:tc>
      </w:tr>
      <w:bookmarkEnd w:id="96"/>
      <w:bookmarkEnd w:id="97"/>
    </w:tbl>
    <w:p w14:paraId="43EEFF20" w14:textId="77777777" w:rsidR="004F64E1" w:rsidRPr="006D5B30" w:rsidRDefault="004F64E1" w:rsidP="006C73C4">
      <w:pPr>
        <w:spacing w:after="0" w:line="480" w:lineRule="auto"/>
        <w:ind w:firstLine="720"/>
        <w:jc w:val="both"/>
        <w:rPr>
          <w:rFonts w:ascii="Times New Roman" w:hAnsi="Times New Roman" w:cs="Times New Roman"/>
          <w:sz w:val="24"/>
          <w:szCs w:val="24"/>
        </w:rPr>
      </w:pPr>
    </w:p>
    <w:p w14:paraId="37EC50C3" w14:textId="02017EA3" w:rsidR="0052296D" w:rsidRPr="006D5B30" w:rsidRDefault="00D738A4" w:rsidP="006C73C4">
      <w:pPr>
        <w:spacing w:after="0" w:line="480" w:lineRule="auto"/>
        <w:ind w:firstLine="720"/>
        <w:jc w:val="both"/>
        <w:rPr>
          <w:rFonts w:ascii="Times New Roman" w:hAnsi="Times New Roman" w:cs="Times New Roman"/>
          <w:sz w:val="24"/>
          <w:szCs w:val="24"/>
          <w:lang w:val="sv-SE"/>
        </w:rPr>
      </w:pPr>
      <w:bookmarkStart w:id="98" w:name="_Hlk201402788"/>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lapangan menunjukkan sebanyak 5 (71,42%)</w:t>
      </w:r>
      <w:r w:rsidR="009335E9"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informan yaitu I1, I3, I4, I6, dan I7 berpendapat bahwa iman adalah </w:t>
      </w:r>
      <w:r w:rsidR="0052296D" w:rsidRPr="006D5B30">
        <w:rPr>
          <w:rFonts w:ascii="Times New Roman" w:hAnsi="Times New Roman" w:cs="Times New Roman"/>
          <w:sz w:val="24"/>
          <w:szCs w:val="24"/>
          <w:lang w:val="sv-SE"/>
        </w:rPr>
        <w:t xml:space="preserve">percaya </w:t>
      </w:r>
      <w:r w:rsidR="00B654F1" w:rsidRPr="006D5B30">
        <w:rPr>
          <w:rFonts w:ascii="Times New Roman" w:hAnsi="Times New Roman" w:cs="Times New Roman"/>
          <w:sz w:val="24"/>
          <w:szCs w:val="24"/>
          <w:lang w:val="sv-SE"/>
        </w:rPr>
        <w:t>kepada Allah</w:t>
      </w:r>
      <w:r w:rsidR="0052296D" w:rsidRPr="006D5B30">
        <w:rPr>
          <w:rFonts w:ascii="Times New Roman" w:hAnsi="Times New Roman" w:cs="Times New Roman"/>
          <w:sz w:val="24"/>
          <w:szCs w:val="24"/>
          <w:lang w:val="sv-SE"/>
        </w:rPr>
        <w:t xml:space="preserve"> Tritunggal</w:t>
      </w:r>
      <w:r w:rsidRPr="006D5B30">
        <w:rPr>
          <w:rFonts w:ascii="Times New Roman" w:hAnsi="Times New Roman" w:cs="Times New Roman"/>
          <w:sz w:val="24"/>
          <w:szCs w:val="24"/>
          <w:lang w:val="sv-SE"/>
        </w:rPr>
        <w:t>. Hal ini dapat dilihat dari pandangan I1 sebagai berikut:</w:t>
      </w:r>
      <w:r w:rsidR="00FD66DA"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w:t>
      </w:r>
      <w:r w:rsidR="0052296D" w:rsidRPr="006D5B30">
        <w:rPr>
          <w:rFonts w:ascii="Times New Roman" w:hAnsi="Times New Roman" w:cs="Times New Roman"/>
          <w:sz w:val="24"/>
          <w:szCs w:val="24"/>
          <w:lang w:val="sv-SE"/>
        </w:rPr>
        <w:t>Iman Katolik yaitu kepercayaan kepada Allah Tritunggal yaitu Bapa, Putra, dan Roh Kudus</w:t>
      </w:r>
      <w:r w:rsidR="00FD66DA"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Selanjutnya, I</w:t>
      </w:r>
      <w:r w:rsidR="0052296D" w:rsidRPr="006D5B30">
        <w:rPr>
          <w:rFonts w:ascii="Times New Roman" w:hAnsi="Times New Roman" w:cs="Times New Roman"/>
          <w:sz w:val="24"/>
          <w:szCs w:val="24"/>
          <w:lang w:val="sv-SE"/>
        </w:rPr>
        <w:t>4</w:t>
      </w:r>
      <w:r w:rsidR="003F5433" w:rsidRPr="006D5B30">
        <w:rPr>
          <w:rFonts w:ascii="Times New Roman" w:hAnsi="Times New Roman" w:cs="Times New Roman"/>
          <w:sz w:val="24"/>
          <w:szCs w:val="24"/>
          <w:lang w:val="sv-SE"/>
        </w:rPr>
        <w:t xml:space="preserve"> mengatakan:</w:t>
      </w:r>
      <w:r w:rsidR="00FD66DA" w:rsidRPr="006D5B30">
        <w:rPr>
          <w:rFonts w:ascii="Times New Roman" w:hAnsi="Times New Roman" w:cs="Times New Roman"/>
          <w:sz w:val="24"/>
          <w:szCs w:val="24"/>
          <w:lang w:val="sv-SE"/>
        </w:rPr>
        <w:t xml:space="preserve"> </w:t>
      </w:r>
      <w:r w:rsidR="003F5433" w:rsidRPr="006D5B30">
        <w:rPr>
          <w:rFonts w:ascii="Times New Roman" w:hAnsi="Times New Roman" w:cs="Times New Roman"/>
          <w:sz w:val="24"/>
          <w:szCs w:val="24"/>
          <w:lang w:val="sv-SE"/>
        </w:rPr>
        <w:t>“</w:t>
      </w:r>
      <w:r w:rsidR="0052296D" w:rsidRPr="006D5B30">
        <w:rPr>
          <w:rFonts w:ascii="Times New Roman" w:hAnsi="Times New Roman" w:cs="Times New Roman"/>
          <w:sz w:val="24"/>
          <w:szCs w:val="24"/>
          <w:lang w:val="sv-SE"/>
        </w:rPr>
        <w:t>Iman Katolik itu ya percaya kepada Allah Tritunggal (Allah Bapa, Allah Putra, dan Allah Roh Kudus</w:t>
      </w:r>
      <w:r w:rsidR="0063008D" w:rsidRPr="006D5B30">
        <w:rPr>
          <w:rFonts w:ascii="Times New Roman" w:hAnsi="Times New Roman" w:cs="Times New Roman"/>
          <w:sz w:val="24"/>
          <w:szCs w:val="24"/>
          <w:lang w:val="sv-SE"/>
        </w:rPr>
        <w:t>)</w:t>
      </w:r>
      <w:r w:rsidR="00FD66DA" w:rsidRPr="006D5B30">
        <w:rPr>
          <w:rFonts w:ascii="Times New Roman" w:hAnsi="Times New Roman" w:cs="Times New Roman"/>
          <w:sz w:val="24"/>
          <w:szCs w:val="24"/>
          <w:lang w:val="sv-SE"/>
        </w:rPr>
        <w:t xml:space="preserve">”. </w:t>
      </w:r>
      <w:r w:rsidR="003F5433" w:rsidRPr="006D5B30">
        <w:rPr>
          <w:rFonts w:ascii="Times New Roman" w:hAnsi="Times New Roman" w:cs="Times New Roman"/>
          <w:sz w:val="24"/>
          <w:szCs w:val="24"/>
          <w:lang w:val="sv-SE"/>
        </w:rPr>
        <w:t>Terakhir, I</w:t>
      </w:r>
      <w:r w:rsidR="0052296D" w:rsidRPr="006D5B30">
        <w:rPr>
          <w:rFonts w:ascii="Times New Roman" w:hAnsi="Times New Roman" w:cs="Times New Roman"/>
          <w:sz w:val="24"/>
          <w:szCs w:val="24"/>
          <w:lang w:val="sv-SE"/>
        </w:rPr>
        <w:t>7</w:t>
      </w:r>
      <w:r w:rsidR="003F5433" w:rsidRPr="006D5B30">
        <w:rPr>
          <w:rFonts w:ascii="Times New Roman" w:hAnsi="Times New Roman" w:cs="Times New Roman"/>
          <w:sz w:val="24"/>
          <w:szCs w:val="24"/>
          <w:lang w:val="sv-SE"/>
        </w:rPr>
        <w:t xml:space="preserve"> mengatakan</w:t>
      </w:r>
      <w:r w:rsidR="0052296D" w:rsidRPr="006D5B30">
        <w:rPr>
          <w:rFonts w:ascii="Times New Roman" w:hAnsi="Times New Roman" w:cs="Times New Roman"/>
          <w:sz w:val="24"/>
          <w:szCs w:val="24"/>
          <w:lang w:val="sv-SE"/>
        </w:rPr>
        <w:t>:</w:t>
      </w:r>
      <w:r w:rsidR="00FD66DA" w:rsidRPr="006D5B30">
        <w:rPr>
          <w:rFonts w:ascii="Times New Roman" w:hAnsi="Times New Roman" w:cs="Times New Roman"/>
          <w:sz w:val="24"/>
          <w:szCs w:val="24"/>
          <w:lang w:val="sv-SE"/>
        </w:rPr>
        <w:t xml:space="preserve"> </w:t>
      </w:r>
      <w:r w:rsidR="0052296D" w:rsidRPr="006D5B30">
        <w:rPr>
          <w:rFonts w:ascii="Times New Roman" w:hAnsi="Times New Roman" w:cs="Times New Roman"/>
          <w:sz w:val="24"/>
          <w:szCs w:val="24"/>
          <w:lang w:val="sv-SE"/>
        </w:rPr>
        <w:t>“Iman secara harafiah yaitu kepercayaan kita akan Yesus Kristus sebagai Tuhan kita</w:t>
      </w:r>
      <w:r w:rsidR="00FD66DA" w:rsidRPr="006D5B30">
        <w:rPr>
          <w:rFonts w:ascii="Times New Roman" w:hAnsi="Times New Roman" w:cs="Times New Roman"/>
          <w:sz w:val="24"/>
          <w:szCs w:val="24"/>
          <w:lang w:val="sv-SE"/>
        </w:rPr>
        <w:t>”</w:t>
      </w:r>
    </w:p>
    <w:bookmarkEnd w:id="98"/>
    <w:p w14:paraId="7E3622DB" w14:textId="3785862F" w:rsidR="003955A6" w:rsidRPr="006D5B30" w:rsidRDefault="003F5433" w:rsidP="006C73C4">
      <w:pPr>
        <w:pStyle w:val="ListParagraph"/>
        <w:spacing w:after="0" w:line="480" w:lineRule="auto"/>
        <w:ind w:left="0"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00744FF5" w:rsidRPr="006D5B30">
        <w:rPr>
          <w:rFonts w:ascii="Times New Roman" w:hAnsi="Times New Roman" w:cs="Times New Roman"/>
          <w:sz w:val="24"/>
          <w:szCs w:val="24"/>
          <w:lang w:val="sv-SE"/>
        </w:rPr>
        <w:t xml:space="preserve"> data penelitian di atas</w:t>
      </w:r>
      <w:r w:rsidR="00FD66DA" w:rsidRPr="006D5B30">
        <w:rPr>
          <w:rFonts w:ascii="Times New Roman" w:hAnsi="Times New Roman" w:cs="Times New Roman"/>
          <w:sz w:val="24"/>
          <w:szCs w:val="24"/>
          <w:lang w:val="sv-SE"/>
        </w:rPr>
        <w:t>,</w:t>
      </w:r>
      <w:r w:rsidR="00744FF5" w:rsidRPr="006D5B30">
        <w:rPr>
          <w:rFonts w:ascii="Times New Roman" w:hAnsi="Times New Roman" w:cs="Times New Roman"/>
          <w:sz w:val="24"/>
          <w:szCs w:val="24"/>
          <w:lang w:val="sv-SE"/>
        </w:rPr>
        <w:t xml:space="preserve"> dapat dikatakan </w:t>
      </w:r>
      <w:r w:rsidR="00FD66DA" w:rsidRPr="006D5B30">
        <w:rPr>
          <w:rFonts w:ascii="Times New Roman" w:hAnsi="Times New Roman" w:cs="Times New Roman"/>
          <w:sz w:val="24"/>
          <w:szCs w:val="24"/>
          <w:lang w:val="sv-SE"/>
        </w:rPr>
        <w:t xml:space="preserve">bahwa </w:t>
      </w:r>
      <w:r w:rsidR="00744FF5" w:rsidRPr="006D5B30">
        <w:rPr>
          <w:rFonts w:ascii="Times New Roman" w:hAnsi="Times New Roman" w:cs="Times New Roman"/>
          <w:sz w:val="24"/>
          <w:szCs w:val="24"/>
          <w:lang w:val="sv-SE"/>
        </w:rPr>
        <w:t xml:space="preserve">iman Katolik adalah kepercayaan kepada Allah </w:t>
      </w:r>
      <w:r w:rsidR="0052296D" w:rsidRPr="006D5B30">
        <w:rPr>
          <w:rFonts w:ascii="Times New Roman" w:hAnsi="Times New Roman" w:cs="Times New Roman"/>
          <w:sz w:val="24"/>
          <w:szCs w:val="24"/>
          <w:lang w:val="sv-SE"/>
        </w:rPr>
        <w:t xml:space="preserve">Tritunggal </w:t>
      </w:r>
      <w:r w:rsidR="0063008D" w:rsidRPr="006D5B30">
        <w:rPr>
          <w:rFonts w:ascii="Times New Roman" w:hAnsi="Times New Roman" w:cs="Times New Roman"/>
          <w:sz w:val="24"/>
          <w:szCs w:val="24"/>
          <w:lang w:val="sv-SE"/>
        </w:rPr>
        <w:t>Maha Kudus yaitu Bapa, Putra, dan Roh Kudus</w:t>
      </w:r>
      <w:r w:rsidR="003955A6" w:rsidRPr="006D5B30">
        <w:rPr>
          <w:rFonts w:ascii="Times New Roman" w:hAnsi="Times New Roman" w:cs="Times New Roman"/>
          <w:sz w:val="24"/>
          <w:szCs w:val="24"/>
          <w:lang w:val="sv-SE"/>
        </w:rPr>
        <w:t>.</w:t>
      </w:r>
      <w:r w:rsidR="00B459B3" w:rsidRPr="006D5B30">
        <w:rPr>
          <w:rFonts w:ascii="Times New Roman" w:hAnsi="Times New Roman" w:cs="Times New Roman"/>
          <w:sz w:val="24"/>
          <w:szCs w:val="24"/>
          <w:lang w:val="sv-SE"/>
        </w:rPr>
        <w:t xml:space="preserve"> </w:t>
      </w:r>
      <w:bookmarkStart w:id="99" w:name="_Hlk201411146"/>
      <w:r w:rsidR="00A04B49"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Xv4OUfc1","properties":{"formattedCitation":"({\\i{}Memahami Konsep Iman Dan Perbuatan Menurut Yakobus: Suatu Study Eksegesis Yakobus 2:26 | Jawamara | SESAWI: Jurnal Teologi Dan Pendidikan Kristen}, n.d.)","plainCitation":"(Memahami Konsep Iman Dan Perbuatan Menurut Yakobus: Suatu Study Eksegesis Yakobus 2:26 | Jawamara | SESAWI: Jurnal Teologi Dan Pendidikan Kristen, n.d.)","dontUpdate":true,"noteIndex":0},"citationItems":[{"id":80,"uris":["http://zotero.org/users/local/UiSBHLCM/items/R8SG3ETB"],"itemData":{"id":80,"type":"webpage","title":"Memahami Konsep Iman Dan Perbuatan Menurut Yakobus: Suatu Study Eksegesis Yakobus 2:26 | Jawamara | SESAWI: Jurnal Teologi dan Pendidikan Kristen","URL":"https://e-journal.sttsabdaagung.ac.id/index.php/sesawi/article/view/15","author":[{"family":"Jawamara","given":"Markus Ndihi"}],"accessed":{"date-parts":[["2025",5,24]]}}}],"schema":"https://github.com/citation-style-language/schema/raw/master/csl-citation.json"} </w:instrText>
      </w:r>
      <w:r w:rsidR="00A04B49" w:rsidRPr="006D5B30">
        <w:rPr>
          <w:rFonts w:ascii="Times New Roman" w:hAnsi="Times New Roman" w:cs="Times New Roman"/>
          <w:sz w:val="24"/>
          <w:szCs w:val="24"/>
        </w:rPr>
        <w:fldChar w:fldCharType="separate"/>
      </w:r>
      <w:r w:rsidR="00A04B49" w:rsidRPr="006D5B30">
        <w:rPr>
          <w:rFonts w:ascii="Times New Roman" w:hAnsi="Times New Roman" w:cs="Times New Roman"/>
          <w:kern w:val="0"/>
          <w:sz w:val="24"/>
        </w:rPr>
        <w:t>Jawamara, Ndihi (2020:116)</w:t>
      </w:r>
      <w:r w:rsidR="00A04B49" w:rsidRPr="006D5B30">
        <w:rPr>
          <w:rFonts w:ascii="Times New Roman" w:hAnsi="Times New Roman" w:cs="Times New Roman"/>
          <w:sz w:val="24"/>
          <w:szCs w:val="24"/>
        </w:rPr>
        <w:fldChar w:fldCharType="end"/>
      </w:r>
      <w:r w:rsidR="00A04B49" w:rsidRPr="006D5B30">
        <w:rPr>
          <w:rFonts w:ascii="Times New Roman" w:hAnsi="Times New Roman" w:cs="Times New Roman"/>
          <w:sz w:val="24"/>
          <w:szCs w:val="24"/>
        </w:rPr>
        <w:t xml:space="preserve"> mengatakan bahwa iman </w:t>
      </w:r>
      <w:r w:rsidR="002F3D91" w:rsidRPr="006D5B30">
        <w:rPr>
          <w:rFonts w:ascii="Times New Roman" w:hAnsi="Times New Roman" w:cs="Times New Roman"/>
          <w:sz w:val="24"/>
          <w:szCs w:val="24"/>
        </w:rPr>
        <w:t xml:space="preserve">Katolik </w:t>
      </w:r>
      <w:r w:rsidR="00A04B49" w:rsidRPr="006D5B30">
        <w:rPr>
          <w:rFonts w:ascii="Times New Roman" w:hAnsi="Times New Roman" w:cs="Times New Roman"/>
          <w:sz w:val="24"/>
          <w:szCs w:val="24"/>
        </w:rPr>
        <w:t xml:space="preserve">merupakan suatu keyakinan yang teguh kepada Allah Tritunggal. </w:t>
      </w:r>
      <w:r w:rsidR="003955A6" w:rsidRPr="006D5B30">
        <w:rPr>
          <w:rFonts w:ascii="Times New Roman" w:hAnsi="Times New Roman" w:cs="Times New Roman"/>
          <w:sz w:val="24"/>
          <w:szCs w:val="24"/>
        </w:rPr>
        <w:t>Konsili Vatikan II dalam</w:t>
      </w:r>
      <w:r w:rsidR="00541B32" w:rsidRPr="006D5B30">
        <w:rPr>
          <w:rFonts w:ascii="Times New Roman" w:hAnsi="Times New Roman" w:cs="Times New Roman"/>
          <w:sz w:val="24"/>
          <w:szCs w:val="24"/>
        </w:rPr>
        <w:t xml:space="preserve"> Katekismus Gereja Katolik (</w:t>
      </w:r>
      <w:r w:rsidR="0063008D" w:rsidRPr="006D5B30">
        <w:rPr>
          <w:rFonts w:ascii="Times New Roman" w:hAnsi="Times New Roman" w:cs="Times New Roman"/>
          <w:sz w:val="24"/>
          <w:szCs w:val="24"/>
        </w:rPr>
        <w:t xml:space="preserve">art. </w:t>
      </w:r>
      <w:r w:rsidR="00541B32" w:rsidRPr="006D5B30">
        <w:rPr>
          <w:rFonts w:ascii="Times New Roman" w:hAnsi="Times New Roman" w:cs="Times New Roman"/>
          <w:sz w:val="24"/>
          <w:szCs w:val="24"/>
        </w:rPr>
        <w:t>154)</w:t>
      </w:r>
      <w:r w:rsidR="003955A6" w:rsidRPr="006D5B30">
        <w:rPr>
          <w:rFonts w:ascii="Times New Roman" w:hAnsi="Times New Roman" w:cs="Times New Roman"/>
          <w:sz w:val="24"/>
          <w:szCs w:val="24"/>
        </w:rPr>
        <w:t xml:space="preserve"> </w:t>
      </w:r>
      <w:r w:rsidR="00541B32" w:rsidRPr="006D5B30">
        <w:rPr>
          <w:rFonts w:ascii="Times New Roman" w:hAnsi="Times New Roman" w:cs="Times New Roman"/>
          <w:sz w:val="24"/>
          <w:szCs w:val="24"/>
        </w:rPr>
        <w:t xml:space="preserve">mengatakan </w:t>
      </w:r>
      <w:r w:rsidR="002F3D91" w:rsidRPr="006D5B30">
        <w:rPr>
          <w:rFonts w:ascii="Times New Roman" w:hAnsi="Times New Roman" w:cs="Times New Roman"/>
          <w:sz w:val="24"/>
          <w:szCs w:val="24"/>
        </w:rPr>
        <w:t xml:space="preserve">bahwa </w:t>
      </w:r>
      <w:r w:rsidR="00541B32" w:rsidRPr="006D5B30">
        <w:rPr>
          <w:rFonts w:ascii="Times New Roman" w:hAnsi="Times New Roman" w:cs="Times New Roman"/>
          <w:sz w:val="24"/>
          <w:szCs w:val="24"/>
        </w:rPr>
        <w:t xml:space="preserve">iman adalah kegiatan manusiawi yang </w:t>
      </w:r>
      <w:r w:rsidR="002F3D91" w:rsidRPr="006D5B30">
        <w:rPr>
          <w:rFonts w:ascii="Times New Roman" w:hAnsi="Times New Roman" w:cs="Times New Roman"/>
          <w:sz w:val="24"/>
          <w:szCs w:val="24"/>
        </w:rPr>
        <w:t xml:space="preserve">menerima dan mengakui </w:t>
      </w:r>
      <w:r w:rsidR="00541B32" w:rsidRPr="006D5B30">
        <w:rPr>
          <w:rFonts w:ascii="Times New Roman" w:hAnsi="Times New Roman" w:cs="Times New Roman"/>
          <w:sz w:val="24"/>
          <w:szCs w:val="24"/>
        </w:rPr>
        <w:t xml:space="preserve">Allah </w:t>
      </w:r>
      <w:r w:rsidR="002F3D91" w:rsidRPr="006D5B30">
        <w:rPr>
          <w:rFonts w:ascii="Times New Roman" w:hAnsi="Times New Roman" w:cs="Times New Roman"/>
          <w:sz w:val="24"/>
          <w:szCs w:val="24"/>
        </w:rPr>
        <w:t xml:space="preserve">Tritunggal sebagai Tuhan dalam hidupnya. </w:t>
      </w:r>
      <w:bookmarkEnd w:id="99"/>
    </w:p>
    <w:p w14:paraId="60D14F4C" w14:textId="37E7C650" w:rsidR="004F409D" w:rsidRPr="006D5B30" w:rsidRDefault="0052296D"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w:t>
      </w:r>
      <w:r w:rsidR="002F524D" w:rsidRPr="006D5B30">
        <w:rPr>
          <w:rFonts w:ascii="Times New Roman" w:hAnsi="Times New Roman" w:cs="Times New Roman"/>
          <w:sz w:val="24"/>
          <w:szCs w:val="24"/>
          <w:lang w:val="sv-SE"/>
        </w:rPr>
        <w:t>i</w:t>
      </w:r>
      <w:r w:rsidRPr="006D5B30">
        <w:rPr>
          <w:rFonts w:ascii="Times New Roman" w:hAnsi="Times New Roman" w:cs="Times New Roman"/>
          <w:sz w:val="24"/>
          <w:szCs w:val="24"/>
          <w:lang w:val="sv-SE"/>
        </w:rPr>
        <w:t>tian di atas menunjukkan 2 (28,6%) informan yaitu I3 dan I5 mengatakan iman adalah pedoman hidup. Terkait hal ini, I3 mengatakan</w:t>
      </w:r>
      <w:r w:rsidR="002F3D91"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iman Katolik itu merupakan suatu pedoman hidup</w:t>
      </w:r>
      <w:r w:rsidR="002F3D91"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Selanjutnya, I5 mengatakan</w:t>
      </w:r>
      <w:r w:rsidR="005B52A4" w:rsidRPr="006D5B30">
        <w:rPr>
          <w:rFonts w:ascii="Times New Roman" w:hAnsi="Times New Roman" w:cs="Times New Roman"/>
          <w:sz w:val="24"/>
          <w:szCs w:val="24"/>
          <w:lang w:val="sv-SE"/>
        </w:rPr>
        <w:t xml:space="preserve"> </w:t>
      </w:r>
      <w:r w:rsidR="002F3D91" w:rsidRPr="006D5B30">
        <w:rPr>
          <w:rFonts w:ascii="Times New Roman" w:hAnsi="Times New Roman" w:cs="Times New Roman"/>
          <w:sz w:val="24"/>
          <w:szCs w:val="24"/>
          <w:lang w:val="sv-SE"/>
        </w:rPr>
        <w:t xml:space="preserve">bahwa iman adalah landasan atau pedoman hidup yang berdaya guna untuk </w:t>
      </w:r>
      <w:r w:rsidR="00411B6F" w:rsidRPr="006D5B30">
        <w:rPr>
          <w:rFonts w:ascii="Times New Roman" w:hAnsi="Times New Roman" w:cs="Times New Roman"/>
          <w:sz w:val="24"/>
          <w:szCs w:val="24"/>
          <w:lang w:val="sv-SE"/>
        </w:rPr>
        <w:t>menuntun hidup sesuai dengan nilai-nilai kebaikan dan kasih</w:t>
      </w:r>
      <w:r w:rsidR="0063008D" w:rsidRPr="006D5B30">
        <w:rPr>
          <w:rFonts w:ascii="Times New Roman" w:hAnsi="Times New Roman" w:cs="Times New Roman"/>
          <w:sz w:val="24"/>
          <w:szCs w:val="24"/>
          <w:lang w:val="sv-SE"/>
        </w:rPr>
        <w:t xml:space="preserve"> yang diajarkan oleh Yesus</w:t>
      </w:r>
      <w:r w:rsidR="002F3D91" w:rsidRPr="006D5B30">
        <w:rPr>
          <w:rFonts w:ascii="Times New Roman" w:hAnsi="Times New Roman" w:cs="Times New Roman"/>
          <w:sz w:val="24"/>
          <w:szCs w:val="24"/>
          <w:lang w:val="sv-SE"/>
        </w:rPr>
        <w:t>.</w:t>
      </w:r>
    </w:p>
    <w:p w14:paraId="28CE82AD" w14:textId="32E8DD35" w:rsidR="004F409D" w:rsidRPr="006D5B30" w:rsidRDefault="0052296D" w:rsidP="006C73C4">
      <w:pPr>
        <w:pStyle w:val="ListParagraph"/>
        <w:spacing w:after="0" w:line="480" w:lineRule="auto"/>
        <w:ind w:left="0"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para informan berpendapat bahwa iman dapat menjadi pedoman hidup</w:t>
      </w:r>
      <w:r w:rsidR="00411B6F" w:rsidRPr="006D5B30">
        <w:rPr>
          <w:rFonts w:ascii="Times New Roman" w:hAnsi="Times New Roman" w:cs="Times New Roman"/>
          <w:sz w:val="24"/>
          <w:szCs w:val="24"/>
          <w:lang w:val="sv-SE"/>
        </w:rPr>
        <w:t xml:space="preserve"> yang menuntun hidup </w:t>
      </w:r>
      <w:r w:rsidR="0063008D" w:rsidRPr="006D5B30">
        <w:rPr>
          <w:rFonts w:ascii="Times New Roman" w:hAnsi="Times New Roman" w:cs="Times New Roman"/>
          <w:sz w:val="24"/>
          <w:szCs w:val="24"/>
          <w:lang w:val="sv-SE"/>
        </w:rPr>
        <w:t>manusia berdasarkan</w:t>
      </w:r>
      <w:r w:rsidR="00411B6F" w:rsidRPr="006D5B30">
        <w:rPr>
          <w:rFonts w:ascii="Times New Roman" w:hAnsi="Times New Roman" w:cs="Times New Roman"/>
          <w:sz w:val="24"/>
          <w:szCs w:val="24"/>
          <w:lang w:val="sv-SE"/>
        </w:rPr>
        <w:t xml:space="preserve"> nilai-nilai kebaikan dan kasih</w:t>
      </w:r>
      <w:r w:rsidR="0063008D" w:rsidRPr="006D5B30">
        <w:rPr>
          <w:rFonts w:ascii="Times New Roman" w:hAnsi="Times New Roman" w:cs="Times New Roman"/>
          <w:sz w:val="24"/>
          <w:szCs w:val="24"/>
          <w:lang w:val="sv-SE"/>
        </w:rPr>
        <w:t xml:space="preserve"> yang diajarkan oleh Yesus</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fldChar w:fldCharType="begin"/>
      </w:r>
      <w:r w:rsidRPr="006D5B30">
        <w:rPr>
          <w:rFonts w:ascii="Times New Roman" w:hAnsi="Times New Roman" w:cs="Times New Roman"/>
          <w:sz w:val="24"/>
          <w:szCs w:val="24"/>
          <w:lang w:val="sv-SE"/>
        </w:rPr>
        <w:instrText xml:space="preserve"> ADDIN ZOTERO_ITEM CSL_CITATION {"citationID":"2YA56ghh","properties":{"formattedCitation":"(Abatan et al., 2024)","plainCitation":"(Abatan et al., 2024)","dontUpdate":true,"noteIndex":0},"citationItems":[{"id":65,"uris":["http://zotero.org/users/local/UiSBHLCM/items/VZ552HSW"],"itemData":{"id":65,"type":"article-journal","abstract":"Young Catholics (OMK) are the next generation of sources of the Catholic faith. One of them is the holy book. In the Naibonat quasi-parish, OMK is very active in church activities. However, in reality, there are still many OMK who do not have adequate knowledge and understanding of the holy books, both deuteurocanonical. So, when a new translation of the deuteurocanonical holy book was published, OMK became confused about which holy book to have. This research aims to determine the extent of understanding of OMK in Naibonat regarding the deuterocanonical holy book, efforts that need to be made to increase OMK's understanding so that harmony is maintained through the teachings of the deuterurocanonical holy book. The method used is a descriptive qualitative method. Data collection techniques are interviews, observation and documentation combined with literary studies. The data obtained was reduced and analyzed so that it answered the research objectives. As a result, OMK in Naibonat do not understand the differences between Catholic and Protestant holy books. However, OMK knows that the contents of the holy book teach about helping each other and loving each other. This is also what is taught in deuteurocanonical books, such as in the book of Tobit which contains life advice for his son Tobiah to continue doing good, abstain from sin, and continue to help others by giving alms. Advice for OMKs like this is what encourages the creation of a harmonious life where by helping and loving each other, differences and diversity will not become obstacles but become tools that maintain harmony in life for the common good. The results of this research will be a starting point for community service activities in the form of socializing the deuteurocanonical holy book for OMK in Naibonat in particular and in the Archdiocese of Kupang in general.","container-title":"Metta : Jurnal Ilmu Multidisiplin","DOI":"10.37329/metta.v4i3.3516","ISSN":"2798-7329","issue":"3","language":"en","license":"Copyright (c) 2024 Yofince  Abatan, Graciana Amanda  Bele, Florens Maxi Un  Bria","note":"number: 3","page":"119-131","source":"jayapanguspress.penerbit.org","title":"Implementasi Pemahaman Orang Muda Katolik Tentang Kitab Suci Deuteurokanonika Bagi Kerukunan Di Naibonat, Kuasi Paroki Raknamo, Kupang","volume":"4","author":[{"family":"Abatan","given":"Yofince"},{"family":"Bele","given":"Graciana Amanda"},{"family":"Bria","given":"Florens Maxi Un"}],"issued":{"date-parts":[["2024",10,16]]}}}],"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szCs w:val="24"/>
          <w:lang w:val="sv-SE"/>
        </w:rPr>
        <w:t>Abatan dkk (2024:128)</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lang w:val="sv-SE"/>
        </w:rPr>
        <w:t xml:space="preserve"> </w:t>
      </w:r>
      <w:r w:rsidR="005B52A4" w:rsidRPr="006D5B30">
        <w:rPr>
          <w:rFonts w:ascii="Times New Roman" w:hAnsi="Times New Roman" w:cs="Times New Roman"/>
          <w:sz w:val="24"/>
          <w:szCs w:val="24"/>
          <w:lang w:val="sv-SE"/>
        </w:rPr>
        <w:t xml:space="preserve">mengatakan bahwa </w:t>
      </w:r>
      <w:r w:rsidR="004F409D" w:rsidRPr="006D5B30">
        <w:rPr>
          <w:rFonts w:ascii="Times New Roman" w:hAnsi="Times New Roman" w:cs="Times New Roman"/>
          <w:sz w:val="24"/>
          <w:szCs w:val="24"/>
          <w:lang w:val="sv-SE"/>
        </w:rPr>
        <w:t xml:space="preserve">iman yang bersumber pada Kitab Suci menjadi pedoman hidup yang mengarahkan setiap langkah manusia untuk berbuat baik, membangun persaudaraan, dan menciptakan kedamaian, sebab Kitab Suci merupakan </w:t>
      </w:r>
      <w:r w:rsidR="0063008D" w:rsidRPr="006D5B30">
        <w:rPr>
          <w:rFonts w:ascii="Times New Roman" w:hAnsi="Times New Roman" w:cs="Times New Roman"/>
          <w:sz w:val="24"/>
          <w:szCs w:val="24"/>
          <w:lang w:val="sv-SE"/>
        </w:rPr>
        <w:t>Sabda Tuhan yang meng</w:t>
      </w:r>
      <w:r w:rsidR="004F409D" w:rsidRPr="006D5B30">
        <w:rPr>
          <w:rFonts w:ascii="Times New Roman" w:hAnsi="Times New Roman" w:cs="Times New Roman"/>
          <w:sz w:val="24"/>
          <w:szCs w:val="24"/>
          <w:lang w:val="sv-SE"/>
        </w:rPr>
        <w:t>ajar</w:t>
      </w:r>
      <w:r w:rsidR="0063008D" w:rsidRPr="006D5B30">
        <w:rPr>
          <w:rFonts w:ascii="Times New Roman" w:hAnsi="Times New Roman" w:cs="Times New Roman"/>
          <w:sz w:val="24"/>
          <w:szCs w:val="24"/>
          <w:lang w:val="sv-SE"/>
        </w:rPr>
        <w:t>k</w:t>
      </w:r>
      <w:r w:rsidR="004F409D" w:rsidRPr="006D5B30">
        <w:rPr>
          <w:rFonts w:ascii="Times New Roman" w:hAnsi="Times New Roman" w:cs="Times New Roman"/>
          <w:sz w:val="24"/>
          <w:szCs w:val="24"/>
          <w:lang w:val="sv-SE"/>
        </w:rPr>
        <w:t xml:space="preserve">an </w:t>
      </w:r>
      <w:r w:rsidR="0063008D" w:rsidRPr="006D5B30">
        <w:rPr>
          <w:rFonts w:ascii="Times New Roman" w:hAnsi="Times New Roman" w:cs="Times New Roman"/>
          <w:sz w:val="24"/>
          <w:szCs w:val="24"/>
          <w:lang w:val="sv-SE"/>
        </w:rPr>
        <w:t>nilai-nilai kasih dan kebaikan bagi hidup manusia</w:t>
      </w:r>
      <w:r w:rsidR="004F409D"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Y83T6f65","properties":{"formattedCitation":"(Putri &amp; Wilhelmus, 2019)","plainCitation":"(Putri &amp; Wilhelmus, 2019)","dontUpdate":true,"noteIndex":0},"citationItems":[{"id":67,"uris":["http://zotero.org/users/local/UiSBHLCM/items/R99N822J"],"itemData":{"id":67,"type":"article-journal","abstract":"Clara Intan Sari Putri “Make a Donation of Scripture Study Activities On the Development and Appreciation of the Faith of Catholics in St. Maria Assumpta Basic Christian Community, Caruban District”. The Holy Scriptures for the Catholics are a source of salvation, because they contain the truth of God's Word. Catholics as the faithful have to read the Scriptures regularly. If they read them regularly then they may naturally explore particular knowledge and values on the Scriptures and at the same time develop their own faith on God. In part of encouraging the Catholics to study and explore the Holy Scriptures, the Catholic Church has dedicated certain months for the Catholics to read and study the Scriptures. This study aimed to explore several aspects regarding the understanding of Catholics about the meaning of the Holy Scrip</w:instrText>
      </w:r>
      <w:r w:rsidR="008F6F2F" w:rsidRPr="006D5B30">
        <w:rPr>
          <w:rFonts w:ascii="Times New Roman" w:hAnsi="Times New Roman" w:cs="Times New Roman"/>
          <w:sz w:val="24"/>
          <w:szCs w:val="24"/>
        </w:rPr>
        <w:instrText xml:space="preserve">tures, the habit of the Catholics to read the Scriptures, and the effect of reading the Scriptures on the development and appreciation of the Catholics’ faith. In addition, the study also explored the methods used to study the Holy Scriptures. This study used a qualitative method. Data collection was done by personal interview technique. The number of respondents for the study amounted to 5 members of St. Maria Assumpta Basic Christian Community, Caruban District. The respondents were representatives of the community, and activelly involved in the Bible study. The results of study showed that majority of respondents understood enough about the meaning and the values of the Holy Scriptures for their daily life. The study indicated that the respondents did not pay yet serious attention on reading and studying the Scriptures. This was happening because of various obstacles, among others due to their daily activities. The results of study showed that majority of respondents tried to read and explore the Scriptures using digital communication media. The respondents have developed particular efforts to overcome obstacles occuring by trying to be consistent of reading the Scriptures, and building more and more intention to read the Scriptures. The results of study showed that activity of exploring the Holy Scriptures has a significant make a donation on the development and appreciation of the Catholics’ faith. By exploring the Holy Scripture, the faith of the respondents has been growing stronger and much better. However, this was only applied to adults, while young Catholics in the community were less interested in studying of the Scriptures. This could be happened partly due to the method of studying the Scriptures in the community was not in accordance with the expectations of the young Catholics.","container-title":"CREDENDUM: Jurnal Pendidikan Agama","DOI":"10.34150/credendum.v1i2.275","ISSN":"2714-8327","issue":"2","language":"en","license":"Copyright (c) 2020","note":"number: 2","page":"50-59","source":"ejournal.widyayuwana.ac.id","title":"Sumbangan Pendalaman Kitab Suci Terhadap Perkembangan Dan Penghayatan Iman Umat Di Stasi Santa Maria Assumpta Caruban","volume":"1","author":[{"family":"Putri","given":"Clara Intan Sari"},{"family":"Wilhelmus","given":"Ola Rongan"}],"issued":{"date-parts":[["2019"]]}}}],"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szCs w:val="24"/>
        </w:rPr>
        <w:t>Putri dan Wilhelmus (2019:54)</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rPr>
        <w:t xml:space="preserve"> mengatakan </w:t>
      </w:r>
      <w:r w:rsidR="004F409D" w:rsidRPr="006D5B30">
        <w:rPr>
          <w:rFonts w:ascii="Times New Roman" w:hAnsi="Times New Roman" w:cs="Times New Roman"/>
          <w:sz w:val="24"/>
          <w:szCs w:val="24"/>
        </w:rPr>
        <w:t xml:space="preserve">iman </w:t>
      </w:r>
      <w:r w:rsidR="0063008D" w:rsidRPr="006D5B30">
        <w:rPr>
          <w:rFonts w:ascii="Times New Roman" w:hAnsi="Times New Roman" w:cs="Times New Roman"/>
          <w:sz w:val="24"/>
          <w:szCs w:val="24"/>
        </w:rPr>
        <w:t xml:space="preserve">merupakan </w:t>
      </w:r>
      <w:r w:rsidR="004F409D" w:rsidRPr="006D5B30">
        <w:rPr>
          <w:rFonts w:ascii="Times New Roman" w:hAnsi="Times New Roman" w:cs="Times New Roman"/>
          <w:sz w:val="24"/>
          <w:szCs w:val="24"/>
        </w:rPr>
        <w:t xml:space="preserve">pedoman hidup sehari-hari umat beriman, sebab sumber utama ajaran </w:t>
      </w:r>
      <w:r w:rsidR="0063008D" w:rsidRPr="006D5B30">
        <w:rPr>
          <w:rFonts w:ascii="Times New Roman" w:hAnsi="Times New Roman" w:cs="Times New Roman"/>
          <w:sz w:val="24"/>
          <w:szCs w:val="24"/>
        </w:rPr>
        <w:t xml:space="preserve">tentang </w:t>
      </w:r>
      <w:r w:rsidR="004F409D" w:rsidRPr="006D5B30">
        <w:rPr>
          <w:rFonts w:ascii="Times New Roman" w:hAnsi="Times New Roman" w:cs="Times New Roman"/>
          <w:sz w:val="24"/>
          <w:szCs w:val="24"/>
        </w:rPr>
        <w:t xml:space="preserve">iman adalah Kitab Suci yang merupakan Sabda Allah sendiri. </w:t>
      </w:r>
    </w:p>
    <w:p w14:paraId="610A9CF2" w14:textId="1E1FB7E0" w:rsidR="0063008D" w:rsidRPr="006D5B30" w:rsidRDefault="0063008D"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tian di atas menunjukkan 2 (28,6%) informan yaitu I4 dan I6 mengatakan bahwa iman Katolik merupakan kepercayaan kepada ajaran dan perintah Gereja. Terkait hal ini, I4 mengatakan bahwa iman Katolik </w:t>
      </w:r>
      <w:r w:rsidR="004163F9" w:rsidRPr="006D5B30">
        <w:rPr>
          <w:rFonts w:ascii="Times New Roman" w:hAnsi="Times New Roman" w:cs="Times New Roman"/>
          <w:sz w:val="24"/>
          <w:szCs w:val="24"/>
          <w:lang w:val="sv-SE"/>
        </w:rPr>
        <w:t xml:space="preserve">berkaitan erat dengan kewajiban umat beriman Katolik untuk </w:t>
      </w:r>
      <w:r w:rsidRPr="006D5B30">
        <w:rPr>
          <w:rFonts w:ascii="Times New Roman" w:hAnsi="Times New Roman" w:cs="Times New Roman"/>
          <w:sz w:val="24"/>
          <w:szCs w:val="24"/>
          <w:lang w:val="sv-SE"/>
        </w:rPr>
        <w:t>menjalankan perintah</w:t>
      </w:r>
      <w:r w:rsidR="004163F9"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Gereja </w:t>
      </w:r>
      <w:r w:rsidR="004163F9" w:rsidRPr="006D5B30">
        <w:rPr>
          <w:rFonts w:ascii="Times New Roman" w:hAnsi="Times New Roman" w:cs="Times New Roman"/>
          <w:sz w:val="24"/>
          <w:szCs w:val="24"/>
          <w:lang w:val="sv-SE"/>
        </w:rPr>
        <w:t>dalam hidup sehari-hari</w:t>
      </w:r>
      <w:r w:rsidRPr="006D5B30">
        <w:rPr>
          <w:rFonts w:ascii="Times New Roman" w:hAnsi="Times New Roman" w:cs="Times New Roman"/>
          <w:sz w:val="24"/>
          <w:szCs w:val="24"/>
          <w:lang w:val="sv-SE"/>
        </w:rPr>
        <w:t>.</w:t>
      </w:r>
      <w:r w:rsidR="004163F9" w:rsidRPr="006D5B30">
        <w:rPr>
          <w:rFonts w:ascii="Times New Roman" w:hAnsi="Times New Roman" w:cs="Times New Roman"/>
          <w:sz w:val="24"/>
          <w:szCs w:val="24"/>
          <w:lang w:val="sv-SE"/>
        </w:rPr>
        <w:t xml:space="preserve"> Sementara itu, I6 mengatakan bahwa iman Katolik adalah kepercayaan kepada ajaran-ajaran Katolik.</w:t>
      </w:r>
    </w:p>
    <w:p w14:paraId="45F9E018" w14:textId="74DC0B6E" w:rsidR="004163F9" w:rsidRPr="006D5B30" w:rsidRDefault="004163F9"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iman Katolik berarti kepercayaan dan penghayatan terhadap ajaran-ajaran Gereja. </w:t>
      </w:r>
      <w:r w:rsidR="00621D15" w:rsidRPr="006D5B30">
        <w:rPr>
          <w:rFonts w:ascii="Times New Roman" w:hAnsi="Times New Roman" w:cs="Times New Roman"/>
          <w:sz w:val="24"/>
          <w:szCs w:val="24"/>
          <w:lang w:val="sv-SE"/>
        </w:rPr>
        <w:t xml:space="preserve">Wendi (2024:66) mengatakan bahwa iman dapat diartikan sebagai penghayatan yang mendalam dan pengetahuan yang kuat tentang ajaran iman Katolik, yang membantu umat Katolik mengenal dan menghayati imannya dengan lebih baik. </w:t>
      </w:r>
    </w:p>
    <w:p w14:paraId="43A96613" w14:textId="3F2BCAF8" w:rsidR="005B65DC" w:rsidRPr="006D5B30" w:rsidRDefault="005B65DC"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masing-masing 1 (14,3%) informan yaitu I1</w:t>
      </w:r>
      <w:r w:rsidR="002F524D" w:rsidRPr="006D5B30">
        <w:rPr>
          <w:rFonts w:ascii="Times New Roman" w:hAnsi="Times New Roman" w:cs="Times New Roman"/>
          <w:sz w:val="24"/>
          <w:szCs w:val="24"/>
          <w:lang w:val="sv-SE"/>
        </w:rPr>
        <w:t xml:space="preserve"> dan</w:t>
      </w:r>
      <w:r w:rsidRPr="006D5B30">
        <w:rPr>
          <w:rFonts w:ascii="Times New Roman" w:hAnsi="Times New Roman" w:cs="Times New Roman"/>
          <w:sz w:val="24"/>
          <w:szCs w:val="24"/>
          <w:lang w:val="sv-SE"/>
        </w:rPr>
        <w:t xml:space="preserve"> I2 mengatakan iman Katolik merupakan hubungan pribadi</w:t>
      </w:r>
      <w:r w:rsidR="004163F9" w:rsidRPr="006D5B30">
        <w:rPr>
          <w:rFonts w:ascii="Times New Roman" w:hAnsi="Times New Roman" w:cs="Times New Roman"/>
          <w:sz w:val="24"/>
          <w:szCs w:val="24"/>
          <w:lang w:val="sv-SE"/>
        </w:rPr>
        <w:t xml:space="preserve"> antara manusia dengan Allah yang dinyatakan melalui kebiasaan berdoa setiap hari</w:t>
      </w:r>
      <w:r w:rsidR="002F524D" w:rsidRPr="006D5B30">
        <w:rPr>
          <w:rFonts w:ascii="Times New Roman" w:hAnsi="Times New Roman" w:cs="Times New Roman"/>
          <w:sz w:val="24"/>
          <w:szCs w:val="24"/>
          <w:lang w:val="sv-SE"/>
        </w:rPr>
        <w:t xml:space="preserve"> dan </w:t>
      </w:r>
      <w:r w:rsidR="004163F9" w:rsidRPr="006D5B30">
        <w:rPr>
          <w:rFonts w:ascii="Times New Roman" w:hAnsi="Times New Roman" w:cs="Times New Roman"/>
          <w:sz w:val="24"/>
          <w:szCs w:val="24"/>
          <w:lang w:val="sv-SE"/>
        </w:rPr>
        <w:t xml:space="preserve">pelayanan kasih berdasarkan nilai-nilai Injil yang diajarkan oleh Yesus dalam hidup sehari-hari. </w:t>
      </w:r>
    </w:p>
    <w:p w14:paraId="2CB188FA" w14:textId="2D9F8156" w:rsidR="00A73323" w:rsidRPr="006D5B30" w:rsidRDefault="005B65DC" w:rsidP="006C73C4">
      <w:pPr>
        <w:pStyle w:val="ListParagraph"/>
        <w:spacing w:after="0" w:line="480" w:lineRule="auto"/>
        <w:ind w:left="0"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an di atas</w:t>
      </w:r>
      <w:r w:rsidR="002F524D"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katakan bahwa iman Katolik adalah hubungan pribadi antara manusia dengan Allah</w:t>
      </w:r>
      <w:r w:rsidR="004163F9" w:rsidRPr="006D5B30">
        <w:rPr>
          <w:rFonts w:ascii="Times New Roman" w:hAnsi="Times New Roman" w:cs="Times New Roman"/>
          <w:sz w:val="24"/>
          <w:szCs w:val="24"/>
          <w:lang w:val="sv-SE"/>
        </w:rPr>
        <w:t xml:space="preserve"> yang terjadi berkat bantuan rahmat Allah</w:t>
      </w:r>
      <w:r w:rsidR="004171A3" w:rsidRPr="006D5B30">
        <w:rPr>
          <w:rFonts w:ascii="Times New Roman" w:hAnsi="Times New Roman" w:cs="Times New Roman"/>
          <w:sz w:val="24"/>
          <w:szCs w:val="24"/>
          <w:lang w:val="sv-SE"/>
        </w:rPr>
        <w:t xml:space="preserve">. </w:t>
      </w:r>
      <w:r w:rsidR="00AB2B19" w:rsidRPr="006D5B30">
        <w:rPr>
          <w:rFonts w:ascii="Times New Roman" w:hAnsi="Times New Roman" w:cs="Times New Roman"/>
          <w:sz w:val="24"/>
          <w:szCs w:val="24"/>
          <w:lang w:val="sv-SE"/>
        </w:rPr>
        <w:t>Terkait pandangan ini,</w:t>
      </w:r>
      <w:r w:rsidR="00BC7F40" w:rsidRPr="006D5B30">
        <w:rPr>
          <w:rFonts w:ascii="Times New Roman" w:hAnsi="Times New Roman" w:cs="Times New Roman"/>
          <w:sz w:val="24"/>
          <w:szCs w:val="24"/>
          <w:lang w:val="sv-SE"/>
        </w:rPr>
        <w:t xml:space="preserve"> </w:t>
      </w:r>
      <w:r w:rsidR="00BC7F40"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GSAJxxQc","properties":{"formattedCitation":"(Putri &amp; Wilhelmus, 2019)","plainCitation":"(Putri &amp; Wilhelmus, 2019)","dontUpdate":true,"noteIndex":0},"citationItems":[{"id":67,"uris":["http://zotero.org/users/local/UiSBHLCM/items/R99N822J"],"itemData":{"id":67,"type":"article-journal","abstract":"Clara Intan Sari Putri “Make a Donation of Scripture Study Activities On the Development and Appreciation of the Faith of Catholics in St. Maria Assumpta Basic Christian Community, Caruban District”. The Holy Scriptures for the Catholics are a source of salvation, because they contain the truth of God's Word. Catholics as the faithful have to read the Scriptures regularly. If they read them regularly then they may naturally explore particular knowledge and values on the Scriptures and at the same time develop their own faith on God. In part of encouraging the Catholics to study and explore the Holy Scriptures, the Catholic Church has dedicated certain months for the Catholics to read and study the Scriptures. This study aimed to explore several aspects regarding the understanding of Catholics about the meaning of the Holy Scriptures, the habit of the Catholics to read the Scriptures, and the effect of reading the Scriptures on the development and appreciation of the Catholics’ faith. In addition, the study also explored the methods used to study the Holy Scriptures. This study used a qualitative method. Data collection was done by personal interview technique. The number of respondents for the study amounted to 5 members of St. Maria Assumpta Basic Christian Community, Caruban District. The respondents were representatives of the community, and activelly involved in the Bible study. The results of study showed that majority of respondents understood enough about the meaning and the values of the Holy Scriptures for their daily life. The study indicated that the respondents did not pay yet serious attention on reading and studying the Scriptures. This was happening because of various obstacles, among others due to their daily activities. The results of study showed that majority of respondents tried to read and explore the Scriptures using digital communication media. The respondents have developed particular efforts to overcome obstacles occuring by trying to be consistent of reading the Scriptures, and building more and more intention to read the Scriptures. The results of study showed that activity of exploring the Holy Scriptures has a significant make a donation on the development and appreciation of the Catholics’ faith. By exploring the Holy Scripture, the faith of the respondents has been growing stronger and much better. However, this was only applied to adults, while young Catholics in the community were less interested in studying of the Scriptures. This could be happened partly due to the method of studying the Scriptures in the community was not in accordance with the expectations of the young Catholics.","container-title":"CREDENDUM: Jurnal Pendidikan Agama","DOI":"10.34150/credendum.v1i2.275","ISSN":"2714-8327","issue":"2","language":"en","license":"Copyright (c) 2020","note":"number: 2","page":"50-59","source":"ejournal.widyayuwana.ac.id","title":"Sumbangan Pendalaman Kitab Suci Terhadap Perkembangan Dan Penghayatan Iman Umat Di Stasi Santa Maria Assumpta Caruban","volume":"1","author":[{"family":"Putri","given":"Clara Intan Sari"},{"family":"Wilhelmus","given":"Ola Rongan"}],"issued":{"date-parts":[["2019"]]}}}],"schema":"https://github.com/citation-style-language/schema/raw/master/csl-citation.json"} </w:instrText>
      </w:r>
      <w:r w:rsidR="00BC7F40" w:rsidRPr="006D5B30">
        <w:rPr>
          <w:rFonts w:ascii="Times New Roman" w:hAnsi="Times New Roman" w:cs="Times New Roman"/>
          <w:sz w:val="24"/>
          <w:szCs w:val="24"/>
        </w:rPr>
        <w:fldChar w:fldCharType="separate"/>
      </w:r>
      <w:r w:rsidR="00BC7F40" w:rsidRPr="006D5B30">
        <w:rPr>
          <w:rFonts w:ascii="Times New Roman" w:hAnsi="Times New Roman" w:cs="Times New Roman"/>
          <w:sz w:val="24"/>
          <w:lang w:val="sv-SE"/>
        </w:rPr>
        <w:t xml:space="preserve">Putri </w:t>
      </w:r>
      <w:r w:rsidR="00B459B3" w:rsidRPr="006D5B30">
        <w:rPr>
          <w:rFonts w:ascii="Times New Roman" w:hAnsi="Times New Roman" w:cs="Times New Roman"/>
          <w:sz w:val="24"/>
          <w:lang w:val="sv-SE"/>
        </w:rPr>
        <w:t>dan</w:t>
      </w:r>
      <w:r w:rsidR="00BC7F40" w:rsidRPr="006D5B30">
        <w:rPr>
          <w:rFonts w:ascii="Times New Roman" w:hAnsi="Times New Roman" w:cs="Times New Roman"/>
          <w:sz w:val="24"/>
          <w:lang w:val="sv-SE"/>
        </w:rPr>
        <w:t xml:space="preserve"> Wilhelmus (2019:57)</w:t>
      </w:r>
      <w:r w:rsidR="00BC7F40" w:rsidRPr="006D5B30">
        <w:rPr>
          <w:rFonts w:ascii="Times New Roman" w:hAnsi="Times New Roman" w:cs="Times New Roman"/>
          <w:sz w:val="24"/>
          <w:szCs w:val="24"/>
        </w:rPr>
        <w:fldChar w:fldCharType="end"/>
      </w:r>
      <w:r w:rsidR="00BC7F40" w:rsidRPr="006D5B30">
        <w:rPr>
          <w:rFonts w:ascii="Times New Roman" w:hAnsi="Times New Roman" w:cs="Times New Roman"/>
          <w:sz w:val="24"/>
          <w:szCs w:val="24"/>
          <w:lang w:val="sv-SE"/>
        </w:rPr>
        <w:t xml:space="preserve"> mengatakan iman merupakan hubungan pribadi </w:t>
      </w:r>
      <w:r w:rsidR="004F409D" w:rsidRPr="006D5B30">
        <w:rPr>
          <w:rFonts w:ascii="Times New Roman" w:hAnsi="Times New Roman" w:cs="Times New Roman"/>
          <w:sz w:val="24"/>
          <w:szCs w:val="24"/>
          <w:lang w:val="sv-SE"/>
        </w:rPr>
        <w:t xml:space="preserve">antara manusia </w:t>
      </w:r>
      <w:r w:rsidR="00BC7F40" w:rsidRPr="006D5B30">
        <w:rPr>
          <w:rFonts w:ascii="Times New Roman" w:hAnsi="Times New Roman" w:cs="Times New Roman"/>
          <w:sz w:val="24"/>
          <w:szCs w:val="24"/>
          <w:lang w:val="sv-SE"/>
        </w:rPr>
        <w:t xml:space="preserve">dengan Allah yang terjadi berkat bantuan rahmat Allah. </w:t>
      </w:r>
      <w:r w:rsidR="004163F9" w:rsidRPr="006D5B30">
        <w:rPr>
          <w:rFonts w:ascii="Times New Roman" w:hAnsi="Times New Roman" w:cs="Times New Roman"/>
          <w:sz w:val="24"/>
          <w:szCs w:val="24"/>
          <w:lang w:val="sv-SE"/>
        </w:rPr>
        <w:t xml:space="preserve">Hubungan pribadi ini terungkap melalui kebiasaan berdoa, membaca Kitab Suci, serta mengamalkannya melalui perbuatan-perbuatan baik dalam hidup sehari-hari. </w:t>
      </w:r>
    </w:p>
    <w:p w14:paraId="2457D5AA" w14:textId="7CB0FB75" w:rsidR="00BC7F40" w:rsidRPr="006D5B30" w:rsidRDefault="00BC7F40" w:rsidP="006C73C4">
      <w:pPr>
        <w:pStyle w:val="ListParagraph"/>
        <w:spacing w:after="0" w:line="480" w:lineRule="auto"/>
        <w:ind w:left="0" w:firstLine="720"/>
        <w:jc w:val="both"/>
        <w:rPr>
          <w:rFonts w:ascii="Times New Roman" w:hAnsi="Times New Roman" w:cs="Times New Roman"/>
          <w:sz w:val="24"/>
          <w:szCs w:val="24"/>
          <w:lang w:val="sv-SE"/>
        </w:rPr>
      </w:pPr>
      <w:bookmarkStart w:id="100" w:name="_Hlk200793598"/>
      <w:bookmarkStart w:id="101" w:name="_Hlk200793581"/>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2F524D"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simpulkan bahwa iman Katolik adalah </w:t>
      </w:r>
      <w:r w:rsidR="00DC7866" w:rsidRPr="006D5B30">
        <w:rPr>
          <w:rFonts w:ascii="Times New Roman" w:hAnsi="Times New Roman" w:cs="Times New Roman"/>
          <w:sz w:val="24"/>
          <w:szCs w:val="24"/>
          <w:lang w:val="sv-SE"/>
        </w:rPr>
        <w:t xml:space="preserve">kepercayaan yang teguh kepada Allah Tritunggal (Bapa, Putra, dan Roh Kudus) yang diwujudkan dalam hubungan pribadi yang mendalam dengan Allah melalui doa, perbuatan baik, dan pelayanan kasih. Iman ini menjadi pedoman hidup yang membimbing umat </w:t>
      </w:r>
      <w:r w:rsidR="004163F9" w:rsidRPr="006D5B30">
        <w:rPr>
          <w:rFonts w:ascii="Times New Roman" w:hAnsi="Times New Roman" w:cs="Times New Roman"/>
          <w:sz w:val="24"/>
          <w:szCs w:val="24"/>
          <w:lang w:val="sv-SE"/>
        </w:rPr>
        <w:t xml:space="preserve">agar tetap </w:t>
      </w:r>
      <w:r w:rsidR="00DC7866" w:rsidRPr="006D5B30">
        <w:rPr>
          <w:rFonts w:ascii="Times New Roman" w:hAnsi="Times New Roman" w:cs="Times New Roman"/>
          <w:sz w:val="24"/>
          <w:szCs w:val="24"/>
          <w:lang w:val="sv-SE"/>
        </w:rPr>
        <w:t xml:space="preserve">setia menjalankan ajaran </w:t>
      </w:r>
      <w:r w:rsidR="002F524D" w:rsidRPr="006D5B30">
        <w:rPr>
          <w:rFonts w:ascii="Times New Roman" w:hAnsi="Times New Roman" w:cs="Times New Roman"/>
          <w:sz w:val="24"/>
          <w:szCs w:val="24"/>
          <w:lang w:val="sv-SE"/>
        </w:rPr>
        <w:t xml:space="preserve">Yesus Kristus dan Gereja </w:t>
      </w:r>
      <w:r w:rsidR="00DC7866" w:rsidRPr="006D5B30">
        <w:rPr>
          <w:rFonts w:ascii="Times New Roman" w:hAnsi="Times New Roman" w:cs="Times New Roman"/>
          <w:sz w:val="24"/>
          <w:szCs w:val="24"/>
          <w:lang w:val="sv-SE"/>
        </w:rPr>
        <w:t xml:space="preserve">Katolik </w:t>
      </w:r>
      <w:r w:rsidR="002F524D" w:rsidRPr="006D5B30">
        <w:rPr>
          <w:rFonts w:ascii="Times New Roman" w:hAnsi="Times New Roman" w:cs="Times New Roman"/>
          <w:sz w:val="24"/>
          <w:szCs w:val="24"/>
          <w:lang w:val="sv-SE"/>
        </w:rPr>
        <w:t>dalam hidup sehari-hari</w:t>
      </w:r>
      <w:bookmarkEnd w:id="100"/>
      <w:r w:rsidR="002F524D" w:rsidRPr="006D5B30">
        <w:rPr>
          <w:rFonts w:ascii="Times New Roman" w:hAnsi="Times New Roman" w:cs="Times New Roman"/>
          <w:sz w:val="24"/>
          <w:szCs w:val="24"/>
          <w:lang w:val="sv-SE"/>
        </w:rPr>
        <w:t>.</w:t>
      </w:r>
      <w:r w:rsidR="00DC7866" w:rsidRPr="006D5B30">
        <w:rPr>
          <w:rFonts w:ascii="Times New Roman" w:hAnsi="Times New Roman" w:cs="Times New Roman"/>
          <w:sz w:val="24"/>
          <w:szCs w:val="24"/>
          <w:lang w:val="sv-SE"/>
        </w:rPr>
        <w:t xml:space="preserve"> </w:t>
      </w:r>
    </w:p>
    <w:p w14:paraId="40089A59" w14:textId="04C9687B" w:rsidR="00D32B7E" w:rsidRPr="006D5B30" w:rsidRDefault="00D32B7E">
      <w:pPr>
        <w:pStyle w:val="Subbab43"/>
        <w:numPr>
          <w:ilvl w:val="0"/>
          <w:numId w:val="48"/>
        </w:numPr>
        <w:spacing w:before="0"/>
        <w:ind w:left="426" w:hanging="426"/>
        <w:rPr>
          <w:lang w:val="sv-SE"/>
        </w:rPr>
      </w:pPr>
      <w:bookmarkStart w:id="102" w:name="_Toc203805022"/>
      <w:bookmarkEnd w:id="101"/>
      <w:r w:rsidRPr="006D5B30">
        <w:rPr>
          <w:lang w:val="sv-SE"/>
        </w:rPr>
        <w:t xml:space="preserve">Cara </w:t>
      </w:r>
      <w:r w:rsidR="00EC6699" w:rsidRPr="006D5B30">
        <w:rPr>
          <w:lang w:val="sv-SE"/>
        </w:rPr>
        <w:t>Orang tua</w:t>
      </w:r>
      <w:r w:rsidRPr="006D5B30">
        <w:rPr>
          <w:lang w:val="sv-SE"/>
        </w:rPr>
        <w:t xml:space="preserve"> Mengajarkan Iman Katolik Kepada Anak</w:t>
      </w:r>
      <w:bookmarkEnd w:id="102"/>
    </w:p>
    <w:p w14:paraId="6E7EF070" w14:textId="45B21AE2"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03" w:name="_Toc201002626"/>
      <w:bookmarkStart w:id="104" w:name="_Hlk200796469"/>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6</w:t>
      </w:r>
      <w:bookmarkEnd w:id="103"/>
      <w:r w:rsidRPr="006D5B30">
        <w:rPr>
          <w:rFonts w:ascii="Times New Roman" w:hAnsi="Times New Roman" w:cs="Times New Roman"/>
          <w:b/>
          <w:bCs/>
          <w:i w:val="0"/>
          <w:iCs w:val="0"/>
          <w:color w:val="auto"/>
          <w:sz w:val="24"/>
          <w:szCs w:val="24"/>
        </w:rPr>
        <w:fldChar w:fldCharType="end"/>
      </w:r>
    </w:p>
    <w:p w14:paraId="01D0D741" w14:textId="76F276D9" w:rsidR="00D32B7E" w:rsidRPr="006D5B30" w:rsidRDefault="00D32B7E"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Cara Mengajarkan Iman Katolik Kepada Anak</w:t>
      </w:r>
    </w:p>
    <w:tbl>
      <w:tblPr>
        <w:tblStyle w:val="TableGrid"/>
        <w:tblW w:w="7938" w:type="dxa"/>
        <w:tblInd w:w="-5" w:type="dxa"/>
        <w:tblLook w:val="04A0" w:firstRow="1" w:lastRow="0" w:firstColumn="1" w:lastColumn="0" w:noHBand="0" w:noVBand="1"/>
      </w:tblPr>
      <w:tblGrid>
        <w:gridCol w:w="562"/>
        <w:gridCol w:w="3189"/>
        <w:gridCol w:w="1875"/>
        <w:gridCol w:w="2312"/>
      </w:tblGrid>
      <w:tr w:rsidR="00D32B7E" w:rsidRPr="00CE0F56" w14:paraId="4896F255" w14:textId="77777777" w:rsidTr="003B0484">
        <w:tc>
          <w:tcPr>
            <w:tcW w:w="7938" w:type="dxa"/>
            <w:gridSpan w:val="4"/>
          </w:tcPr>
          <w:p w14:paraId="78CC16E3" w14:textId="374DA1FD" w:rsidR="00D32B7E" w:rsidRPr="006D5B30" w:rsidRDefault="00D32B7E"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 xml:space="preserve">Pertanyaan </w:t>
            </w:r>
            <w:r w:rsidR="00AB76EC"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xml:space="preserve">: Ceritakan pengalam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tentang cara bapak/ibu mengajarkan iman Katolik kepada anak-anak dalam keluarga!</w:t>
            </w:r>
          </w:p>
        </w:tc>
      </w:tr>
      <w:tr w:rsidR="00B31BCA" w:rsidRPr="006D5B30" w14:paraId="11E4DF15" w14:textId="77777777" w:rsidTr="003B0484">
        <w:tc>
          <w:tcPr>
            <w:tcW w:w="562" w:type="dxa"/>
          </w:tcPr>
          <w:p w14:paraId="61DB880F" w14:textId="77777777" w:rsidR="00D32B7E" w:rsidRPr="006D5B30" w:rsidRDefault="00D32B7E"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3DFF97D8" w14:textId="77777777" w:rsidR="00D32B7E" w:rsidRPr="006D5B30" w:rsidRDefault="00D32B7E"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1170FEA1" w14:textId="77777777" w:rsidR="00D32B7E" w:rsidRPr="006D5B30" w:rsidRDefault="00D32B7E"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36E53311" w14:textId="7681B747" w:rsidR="00D32B7E"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w:t>
            </w:r>
            <w:r w:rsidR="00D32B7E" w:rsidRPr="006D5B30">
              <w:rPr>
                <w:rFonts w:ascii="Times New Roman" w:hAnsi="Times New Roman" w:cs="Times New Roman"/>
                <w:b/>
                <w:bCs/>
                <w:sz w:val="24"/>
                <w:szCs w:val="24"/>
              </w:rPr>
              <w:t>ode</w:t>
            </w:r>
          </w:p>
        </w:tc>
      </w:tr>
      <w:tr w:rsidR="00B31BCA" w:rsidRPr="006D5B30" w14:paraId="058A82FF" w14:textId="77777777" w:rsidTr="003A5960">
        <w:trPr>
          <w:trHeight w:val="619"/>
        </w:trPr>
        <w:tc>
          <w:tcPr>
            <w:tcW w:w="562" w:type="dxa"/>
            <w:vMerge w:val="restart"/>
          </w:tcPr>
          <w:p w14:paraId="39D0D4D3" w14:textId="2851B361" w:rsidR="00E50504" w:rsidRPr="006D5B30" w:rsidRDefault="00E5050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1B816977" w14:textId="01E53749" w:rsidR="00E50504" w:rsidRPr="006D5B30" w:rsidRDefault="00E50504"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ngajaran iman</w:t>
            </w:r>
            <w:r w:rsidR="002F524D" w:rsidRPr="006D5B30">
              <w:rPr>
                <w:rFonts w:ascii="Times New Roman" w:hAnsi="Times New Roman" w:cs="Times New Roman"/>
                <w:sz w:val="24"/>
                <w:szCs w:val="24"/>
                <w:lang w:val="sv-SE"/>
              </w:rPr>
              <w:t xml:space="preserve"> dalam keluarga kami di</w:t>
            </w:r>
            <w:r w:rsidRPr="006D5B30">
              <w:rPr>
                <w:rFonts w:ascii="Times New Roman" w:hAnsi="Times New Roman" w:cs="Times New Roman"/>
                <w:sz w:val="24"/>
                <w:szCs w:val="24"/>
                <w:lang w:val="sv-SE"/>
              </w:rPr>
              <w:t xml:space="preserve">lakukan </w:t>
            </w:r>
            <w:r w:rsidR="002F524D" w:rsidRPr="006D5B30">
              <w:rPr>
                <w:rFonts w:ascii="Times New Roman" w:hAnsi="Times New Roman" w:cs="Times New Roman"/>
                <w:sz w:val="24"/>
                <w:szCs w:val="24"/>
                <w:lang w:val="sv-SE"/>
              </w:rPr>
              <w:t>dengan cara melakukan doa bersama dalam keluarga sejak anak-anak masih kecil</w:t>
            </w:r>
            <w:r w:rsidRPr="006D5B30">
              <w:rPr>
                <w:rFonts w:ascii="Times New Roman" w:hAnsi="Times New Roman" w:cs="Times New Roman"/>
                <w:sz w:val="24"/>
                <w:szCs w:val="24"/>
                <w:lang w:val="sv-SE"/>
              </w:rPr>
              <w:t xml:space="preserve">. Awalnya kami </w:t>
            </w:r>
            <w:r w:rsidR="00D16160" w:rsidRPr="006D5B30">
              <w:rPr>
                <w:rFonts w:ascii="Times New Roman" w:hAnsi="Times New Roman" w:cs="Times New Roman"/>
                <w:sz w:val="24"/>
                <w:szCs w:val="24"/>
                <w:lang w:val="sv-SE"/>
              </w:rPr>
              <w:t xml:space="preserve">mengajarkan anak-anak </w:t>
            </w:r>
            <w:r w:rsidRPr="006D5B30">
              <w:rPr>
                <w:rFonts w:ascii="Times New Roman" w:hAnsi="Times New Roman" w:cs="Times New Roman"/>
                <w:sz w:val="24"/>
                <w:szCs w:val="24"/>
                <w:lang w:val="sv-SE"/>
              </w:rPr>
              <w:t xml:space="preserve">membuat tanda salib, lalu ketika anak sudah mulai bisa bicara kami ajarkan mereka </w:t>
            </w:r>
            <w:r w:rsidR="00D16160" w:rsidRPr="006D5B30">
              <w:rPr>
                <w:rFonts w:ascii="Times New Roman" w:hAnsi="Times New Roman" w:cs="Times New Roman"/>
                <w:sz w:val="24"/>
                <w:szCs w:val="24"/>
                <w:lang w:val="sv-SE"/>
              </w:rPr>
              <w:t xml:space="preserve">doa </w:t>
            </w:r>
            <w:r w:rsidRPr="006D5B30">
              <w:rPr>
                <w:rFonts w:ascii="Times New Roman" w:hAnsi="Times New Roman" w:cs="Times New Roman"/>
                <w:sz w:val="24"/>
                <w:szCs w:val="24"/>
                <w:lang w:val="sv-SE"/>
              </w:rPr>
              <w:t xml:space="preserve">Salam Maria, Bapa Kami, Kemuliaan, dan Terpujilah. </w:t>
            </w:r>
            <w:r w:rsidR="00D16160" w:rsidRPr="006D5B30">
              <w:rPr>
                <w:rFonts w:ascii="Times New Roman" w:hAnsi="Times New Roman" w:cs="Times New Roman"/>
                <w:sz w:val="24"/>
                <w:szCs w:val="24"/>
                <w:lang w:val="sv-SE"/>
              </w:rPr>
              <w:t xml:space="preserve">Selain itu, kami juga mengajak anak-anak </w:t>
            </w:r>
            <w:r w:rsidRPr="006D5B30">
              <w:rPr>
                <w:rFonts w:ascii="Times New Roman" w:hAnsi="Times New Roman" w:cs="Times New Roman"/>
                <w:sz w:val="24"/>
                <w:szCs w:val="24"/>
                <w:lang w:val="sv-SE"/>
              </w:rPr>
              <w:t>untuk beribadah bersama di Gereja.</w:t>
            </w:r>
            <w:r w:rsidR="00D16160" w:rsidRPr="006D5B30">
              <w:rPr>
                <w:rFonts w:ascii="Times New Roman" w:hAnsi="Times New Roman" w:cs="Times New Roman"/>
                <w:sz w:val="24"/>
                <w:szCs w:val="24"/>
                <w:lang w:val="sv-SE"/>
              </w:rPr>
              <w:t xml:space="preserve"> K</w:t>
            </w:r>
            <w:r w:rsidRPr="006D5B30">
              <w:rPr>
                <w:rFonts w:ascii="Times New Roman" w:hAnsi="Times New Roman" w:cs="Times New Roman"/>
                <w:sz w:val="24"/>
                <w:szCs w:val="24"/>
                <w:lang w:val="sv-SE"/>
              </w:rPr>
              <w:t xml:space="preserve">ami juga </w:t>
            </w:r>
            <w:r w:rsidR="00D16160" w:rsidRPr="006D5B30">
              <w:rPr>
                <w:rFonts w:ascii="Times New Roman" w:hAnsi="Times New Roman" w:cs="Times New Roman"/>
                <w:sz w:val="24"/>
                <w:szCs w:val="24"/>
                <w:lang w:val="sv-SE"/>
              </w:rPr>
              <w:t xml:space="preserve">berusaha </w:t>
            </w:r>
            <w:r w:rsidRPr="006D5B30">
              <w:rPr>
                <w:rFonts w:ascii="Times New Roman" w:hAnsi="Times New Roman" w:cs="Times New Roman"/>
                <w:sz w:val="24"/>
                <w:szCs w:val="24"/>
                <w:lang w:val="sv-SE"/>
              </w:rPr>
              <w:t xml:space="preserve">memberikan teladan yang baik kepada </w:t>
            </w:r>
            <w:r w:rsidR="00D16160" w:rsidRPr="006D5B30">
              <w:rPr>
                <w:rFonts w:ascii="Times New Roman" w:hAnsi="Times New Roman" w:cs="Times New Roman"/>
                <w:sz w:val="24"/>
                <w:szCs w:val="24"/>
                <w:lang w:val="sv-SE"/>
              </w:rPr>
              <w:t>anak-anak</w:t>
            </w:r>
            <w:r w:rsidRPr="006D5B30">
              <w:rPr>
                <w:rFonts w:ascii="Times New Roman" w:hAnsi="Times New Roman" w:cs="Times New Roman"/>
                <w:sz w:val="24"/>
                <w:szCs w:val="24"/>
                <w:lang w:val="sv-SE"/>
              </w:rPr>
              <w:t xml:space="preserve">, misalnya </w:t>
            </w:r>
            <w:r w:rsidR="00D16160" w:rsidRPr="006D5B30">
              <w:rPr>
                <w:rFonts w:ascii="Times New Roman" w:hAnsi="Times New Roman" w:cs="Times New Roman"/>
                <w:sz w:val="24"/>
                <w:szCs w:val="24"/>
                <w:lang w:val="sv-SE"/>
              </w:rPr>
              <w:t>seperti</w:t>
            </w:r>
            <w:r w:rsidRPr="006D5B30">
              <w:rPr>
                <w:rFonts w:ascii="Times New Roman" w:hAnsi="Times New Roman" w:cs="Times New Roman"/>
                <w:sz w:val="24"/>
                <w:szCs w:val="24"/>
                <w:lang w:val="sv-SE"/>
              </w:rPr>
              <w:t xml:space="preserve"> </w:t>
            </w:r>
            <w:r w:rsidR="00D16160" w:rsidRPr="006D5B30">
              <w:rPr>
                <w:rFonts w:ascii="Times New Roman" w:hAnsi="Times New Roman" w:cs="Times New Roman"/>
                <w:sz w:val="24"/>
                <w:szCs w:val="24"/>
                <w:lang w:val="sv-SE"/>
              </w:rPr>
              <w:t xml:space="preserve">membantu sesama </w:t>
            </w:r>
            <w:r w:rsidRPr="006D5B30">
              <w:rPr>
                <w:rFonts w:ascii="Times New Roman" w:hAnsi="Times New Roman" w:cs="Times New Roman"/>
                <w:sz w:val="24"/>
                <w:szCs w:val="24"/>
                <w:lang w:val="sv-SE"/>
              </w:rPr>
              <w:t>yang membutuhkan. Terkadang kami juga mengajarkan</w:t>
            </w:r>
            <w:r w:rsidR="00D16160" w:rsidRPr="006D5B30">
              <w:rPr>
                <w:rFonts w:ascii="Times New Roman" w:hAnsi="Times New Roman" w:cs="Times New Roman"/>
                <w:sz w:val="24"/>
                <w:szCs w:val="24"/>
                <w:lang w:val="sv-SE"/>
              </w:rPr>
              <w:t xml:space="preserve"> iman</w:t>
            </w:r>
            <w:r w:rsidRPr="006D5B30">
              <w:rPr>
                <w:rFonts w:ascii="Times New Roman" w:hAnsi="Times New Roman" w:cs="Times New Roman"/>
                <w:sz w:val="24"/>
                <w:szCs w:val="24"/>
                <w:lang w:val="sv-SE"/>
              </w:rPr>
              <w:t xml:space="preserve"> lewat nasihat-nasihat</w:t>
            </w:r>
            <w:r w:rsidR="00D16160" w:rsidRPr="006D5B30">
              <w:rPr>
                <w:rFonts w:ascii="Times New Roman" w:hAnsi="Times New Roman" w:cs="Times New Roman"/>
                <w:sz w:val="24"/>
                <w:szCs w:val="24"/>
                <w:lang w:val="sv-SE"/>
              </w:rPr>
              <w:t xml:space="preserve"> tentang hidup yang baik dan benar sesuai dengan ajaran Gereja. </w:t>
            </w:r>
          </w:p>
        </w:tc>
        <w:tc>
          <w:tcPr>
            <w:tcW w:w="1875" w:type="dxa"/>
          </w:tcPr>
          <w:p w14:paraId="4EB7B74C" w14:textId="463E0949" w:rsidR="003E1BD8" w:rsidRPr="006D5B30" w:rsidRDefault="00D1616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Doa bersama</w:t>
            </w:r>
            <w:r w:rsidR="00E50504" w:rsidRPr="006D5B30">
              <w:rPr>
                <w:rFonts w:ascii="Times New Roman" w:hAnsi="Times New Roman" w:cs="Times New Roman"/>
                <w:sz w:val="24"/>
                <w:szCs w:val="24"/>
              </w:rPr>
              <w:t xml:space="preserve"> </w:t>
            </w:r>
          </w:p>
        </w:tc>
        <w:tc>
          <w:tcPr>
            <w:tcW w:w="2312" w:type="dxa"/>
          </w:tcPr>
          <w:p w14:paraId="78FFB9DE" w14:textId="29F09EA4" w:rsidR="00E50504" w:rsidRPr="006D5B30" w:rsidRDefault="009A62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B31BCA" w:rsidRPr="006D5B30" w14:paraId="2545BEE7" w14:textId="77777777" w:rsidTr="003B0484">
        <w:tc>
          <w:tcPr>
            <w:tcW w:w="562" w:type="dxa"/>
            <w:vMerge/>
          </w:tcPr>
          <w:p w14:paraId="75E48461" w14:textId="77777777" w:rsidR="00E50504" w:rsidRPr="006D5B30" w:rsidRDefault="00E50504" w:rsidP="006C73C4">
            <w:pPr>
              <w:pStyle w:val="ListParagraph"/>
              <w:spacing w:line="276" w:lineRule="auto"/>
              <w:ind w:left="0"/>
              <w:jc w:val="both"/>
              <w:rPr>
                <w:rFonts w:ascii="Times New Roman" w:hAnsi="Times New Roman" w:cs="Times New Roman"/>
                <w:sz w:val="24"/>
                <w:szCs w:val="24"/>
              </w:rPr>
            </w:pPr>
          </w:p>
        </w:tc>
        <w:tc>
          <w:tcPr>
            <w:tcW w:w="3189" w:type="dxa"/>
            <w:vMerge/>
          </w:tcPr>
          <w:p w14:paraId="5AB77A84" w14:textId="77777777" w:rsidR="00E50504" w:rsidRPr="006D5B30" w:rsidRDefault="00E50504" w:rsidP="006C73C4">
            <w:pPr>
              <w:pStyle w:val="ListParagraph"/>
              <w:spacing w:line="276" w:lineRule="auto"/>
              <w:ind w:left="0"/>
              <w:jc w:val="both"/>
              <w:rPr>
                <w:rFonts w:ascii="Times New Roman" w:hAnsi="Times New Roman" w:cs="Times New Roman"/>
                <w:sz w:val="24"/>
                <w:szCs w:val="24"/>
              </w:rPr>
            </w:pPr>
          </w:p>
        </w:tc>
        <w:tc>
          <w:tcPr>
            <w:tcW w:w="1875" w:type="dxa"/>
          </w:tcPr>
          <w:p w14:paraId="4BE40EC4" w14:textId="5BC2B429" w:rsidR="003E1BD8" w:rsidRPr="006D5B30" w:rsidRDefault="00D1616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2312" w:type="dxa"/>
          </w:tcPr>
          <w:p w14:paraId="071755DD" w14:textId="7A9DBFBB" w:rsidR="00E50504" w:rsidRPr="006D5B30" w:rsidRDefault="009A625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b</w:t>
            </w:r>
          </w:p>
        </w:tc>
      </w:tr>
      <w:tr w:rsidR="001655DF" w:rsidRPr="006D5B30" w14:paraId="260A1944" w14:textId="77777777" w:rsidTr="003B0484">
        <w:trPr>
          <w:trHeight w:val="952"/>
        </w:trPr>
        <w:tc>
          <w:tcPr>
            <w:tcW w:w="562" w:type="dxa"/>
            <w:vMerge/>
          </w:tcPr>
          <w:p w14:paraId="7C9DBDF8" w14:textId="77777777" w:rsidR="001655DF" w:rsidRPr="006D5B30" w:rsidRDefault="001655DF" w:rsidP="006C73C4">
            <w:pPr>
              <w:pStyle w:val="ListParagraph"/>
              <w:spacing w:line="276" w:lineRule="auto"/>
              <w:ind w:left="0"/>
              <w:jc w:val="both"/>
              <w:rPr>
                <w:rFonts w:ascii="Times New Roman" w:hAnsi="Times New Roman" w:cs="Times New Roman"/>
                <w:sz w:val="24"/>
                <w:szCs w:val="24"/>
              </w:rPr>
            </w:pPr>
          </w:p>
        </w:tc>
        <w:tc>
          <w:tcPr>
            <w:tcW w:w="3189" w:type="dxa"/>
            <w:vMerge/>
          </w:tcPr>
          <w:p w14:paraId="4A8DD82B" w14:textId="77777777" w:rsidR="001655DF" w:rsidRPr="006D5B30" w:rsidRDefault="001655DF" w:rsidP="006C73C4">
            <w:pPr>
              <w:pStyle w:val="ListParagraph"/>
              <w:spacing w:line="276" w:lineRule="auto"/>
              <w:ind w:left="0"/>
              <w:jc w:val="both"/>
              <w:rPr>
                <w:rFonts w:ascii="Times New Roman" w:hAnsi="Times New Roman" w:cs="Times New Roman"/>
                <w:sz w:val="24"/>
                <w:szCs w:val="24"/>
              </w:rPr>
            </w:pPr>
          </w:p>
        </w:tc>
        <w:tc>
          <w:tcPr>
            <w:tcW w:w="1875" w:type="dxa"/>
          </w:tcPr>
          <w:p w14:paraId="3EAAB3E0" w14:textId="0713A8E4" w:rsidR="001655DF" w:rsidRPr="006D5B30" w:rsidRDefault="00D1616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w:t>
            </w:r>
            <w:r w:rsidR="001655DF" w:rsidRPr="006D5B30">
              <w:rPr>
                <w:rFonts w:ascii="Times New Roman" w:hAnsi="Times New Roman" w:cs="Times New Roman"/>
                <w:sz w:val="24"/>
                <w:szCs w:val="24"/>
              </w:rPr>
              <w:t>eladan dan nasihat</w:t>
            </w:r>
          </w:p>
        </w:tc>
        <w:tc>
          <w:tcPr>
            <w:tcW w:w="2312" w:type="dxa"/>
          </w:tcPr>
          <w:p w14:paraId="35C37271" w14:textId="49C4579A" w:rsidR="001655DF" w:rsidRPr="006D5B30" w:rsidRDefault="001655D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c</w:t>
            </w:r>
          </w:p>
        </w:tc>
      </w:tr>
      <w:tr w:rsidR="001655DF" w:rsidRPr="006D5B30" w14:paraId="1B94A256" w14:textId="77777777" w:rsidTr="00FC42F4">
        <w:trPr>
          <w:trHeight w:val="681"/>
        </w:trPr>
        <w:tc>
          <w:tcPr>
            <w:tcW w:w="562" w:type="dxa"/>
            <w:vMerge w:val="restart"/>
          </w:tcPr>
          <w:p w14:paraId="51C1D0E8" w14:textId="77777777" w:rsidR="001655DF" w:rsidRPr="006D5B30" w:rsidRDefault="001655D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1378370A" w14:textId="6987FC1F" w:rsidR="001655DF" w:rsidRPr="006D5B30" w:rsidRDefault="001655DF"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bagai orang tua tentunya </w:t>
            </w:r>
            <w:r w:rsidR="00B25AEC" w:rsidRPr="006D5B30">
              <w:rPr>
                <w:rFonts w:ascii="Times New Roman" w:hAnsi="Times New Roman" w:cs="Times New Roman"/>
                <w:sz w:val="24"/>
                <w:szCs w:val="24"/>
                <w:lang w:val="sv-SE"/>
              </w:rPr>
              <w:t xml:space="preserve">saya sangat memperhatikan </w:t>
            </w:r>
            <w:r w:rsidRPr="006D5B30">
              <w:rPr>
                <w:rFonts w:ascii="Times New Roman" w:hAnsi="Times New Roman" w:cs="Times New Roman"/>
                <w:sz w:val="24"/>
                <w:szCs w:val="24"/>
                <w:lang w:val="sv-SE"/>
              </w:rPr>
              <w:t xml:space="preserve">pendidikan iman anak </w:t>
            </w:r>
            <w:r w:rsidR="00B25AEC" w:rsidRPr="006D5B30">
              <w:rPr>
                <w:rFonts w:ascii="Times New Roman" w:hAnsi="Times New Roman" w:cs="Times New Roman"/>
                <w:sz w:val="24"/>
                <w:szCs w:val="24"/>
                <w:lang w:val="sv-SE"/>
              </w:rPr>
              <w:t>agar iman anak dapat ber</w:t>
            </w:r>
            <w:r w:rsidRPr="006D5B30">
              <w:rPr>
                <w:rFonts w:ascii="Times New Roman" w:hAnsi="Times New Roman" w:cs="Times New Roman"/>
                <w:sz w:val="24"/>
                <w:szCs w:val="24"/>
                <w:lang w:val="sv-SE"/>
              </w:rPr>
              <w:t xml:space="preserve">tumbuh </w:t>
            </w:r>
            <w:r w:rsidR="00B25AEC" w:rsidRPr="006D5B30">
              <w:rPr>
                <w:rFonts w:ascii="Times New Roman" w:hAnsi="Times New Roman" w:cs="Times New Roman"/>
                <w:sz w:val="24"/>
                <w:szCs w:val="24"/>
                <w:lang w:val="sv-SE"/>
              </w:rPr>
              <w:t xml:space="preserve">dan </w:t>
            </w:r>
            <w:r w:rsidRPr="006D5B30">
              <w:rPr>
                <w:rFonts w:ascii="Times New Roman" w:hAnsi="Times New Roman" w:cs="Times New Roman"/>
                <w:sz w:val="24"/>
                <w:szCs w:val="24"/>
                <w:lang w:val="sv-SE"/>
              </w:rPr>
              <w:t xml:space="preserve">berkembang </w:t>
            </w:r>
            <w:r w:rsidR="00B25AEC" w:rsidRPr="006D5B30">
              <w:rPr>
                <w:rFonts w:ascii="Times New Roman" w:hAnsi="Times New Roman" w:cs="Times New Roman"/>
                <w:sz w:val="24"/>
                <w:szCs w:val="24"/>
                <w:lang w:val="sv-SE"/>
              </w:rPr>
              <w:t xml:space="preserve">menjadi lebih </w:t>
            </w:r>
            <w:r w:rsidRPr="006D5B30">
              <w:rPr>
                <w:rFonts w:ascii="Times New Roman" w:hAnsi="Times New Roman" w:cs="Times New Roman"/>
                <w:sz w:val="24"/>
                <w:szCs w:val="24"/>
                <w:lang w:val="sv-SE"/>
              </w:rPr>
              <w:t>kuat</w:t>
            </w:r>
            <w:r w:rsidR="00B25AEC" w:rsidRPr="006D5B30">
              <w:rPr>
                <w:rFonts w:ascii="Times New Roman" w:hAnsi="Times New Roman" w:cs="Times New Roman"/>
                <w:sz w:val="24"/>
                <w:szCs w:val="24"/>
                <w:lang w:val="sv-SE"/>
              </w:rPr>
              <w:t xml:space="preserve">. Oleh karena itu, sebagai </w:t>
            </w:r>
            <w:r w:rsidR="00EC6699" w:rsidRPr="006D5B30">
              <w:rPr>
                <w:rFonts w:ascii="Times New Roman" w:hAnsi="Times New Roman" w:cs="Times New Roman"/>
                <w:sz w:val="24"/>
                <w:szCs w:val="24"/>
                <w:lang w:val="sv-SE"/>
              </w:rPr>
              <w:t>orang tua</w:t>
            </w:r>
            <w:r w:rsidR="00B25AEC" w:rsidRPr="006D5B30">
              <w:rPr>
                <w:rFonts w:ascii="Times New Roman" w:hAnsi="Times New Roman" w:cs="Times New Roman"/>
                <w:sz w:val="24"/>
                <w:szCs w:val="24"/>
                <w:lang w:val="sv-SE"/>
              </w:rPr>
              <w:t xml:space="preserve"> saya </w:t>
            </w:r>
            <w:r w:rsidRPr="006D5B30">
              <w:rPr>
                <w:rFonts w:ascii="Times New Roman" w:hAnsi="Times New Roman" w:cs="Times New Roman"/>
                <w:sz w:val="24"/>
                <w:szCs w:val="24"/>
                <w:lang w:val="sv-SE"/>
              </w:rPr>
              <w:t>tidak</w:t>
            </w:r>
            <w:r w:rsidR="00B25AEC" w:rsidRPr="006D5B30">
              <w:rPr>
                <w:rFonts w:ascii="Times New Roman" w:hAnsi="Times New Roman" w:cs="Times New Roman"/>
                <w:sz w:val="24"/>
                <w:szCs w:val="24"/>
                <w:lang w:val="sv-SE"/>
              </w:rPr>
              <w:t xml:space="preserve"> pernah</w:t>
            </w:r>
            <w:r w:rsidRPr="006D5B30">
              <w:rPr>
                <w:rFonts w:ascii="Times New Roman" w:hAnsi="Times New Roman" w:cs="Times New Roman"/>
                <w:sz w:val="24"/>
                <w:szCs w:val="24"/>
                <w:lang w:val="sv-SE"/>
              </w:rPr>
              <w:t xml:space="preserve"> bosan-bosannya mengajak dan memberi contoh </w:t>
            </w:r>
            <w:r w:rsidR="00B25AEC" w:rsidRPr="006D5B30">
              <w:rPr>
                <w:rFonts w:ascii="Times New Roman" w:hAnsi="Times New Roman" w:cs="Times New Roman"/>
                <w:sz w:val="24"/>
                <w:szCs w:val="24"/>
                <w:lang w:val="sv-SE"/>
              </w:rPr>
              <w:t xml:space="preserve">kepada anak-anak </w:t>
            </w:r>
            <w:r w:rsidRPr="006D5B30">
              <w:rPr>
                <w:rFonts w:ascii="Times New Roman" w:hAnsi="Times New Roman" w:cs="Times New Roman"/>
                <w:sz w:val="24"/>
                <w:szCs w:val="24"/>
                <w:lang w:val="sv-SE"/>
              </w:rPr>
              <w:t>untuk terlibat dalam kegiatan Gereja, ikut BIAK, serta ikut dalam doa-doa di lingkungan.</w:t>
            </w:r>
            <w:r w:rsidR="00B25AEC"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Saya juga bersyukur </w:t>
            </w:r>
            <w:r w:rsidR="00B25AEC" w:rsidRPr="006D5B30">
              <w:rPr>
                <w:rFonts w:ascii="Times New Roman" w:hAnsi="Times New Roman" w:cs="Times New Roman"/>
                <w:sz w:val="24"/>
                <w:szCs w:val="24"/>
                <w:lang w:val="sv-SE"/>
              </w:rPr>
              <w:t xml:space="preserve">karena </w:t>
            </w:r>
            <w:r w:rsidRPr="006D5B30">
              <w:rPr>
                <w:rFonts w:ascii="Times New Roman" w:hAnsi="Times New Roman" w:cs="Times New Roman"/>
                <w:sz w:val="24"/>
                <w:szCs w:val="24"/>
                <w:lang w:val="sv-SE"/>
              </w:rPr>
              <w:t xml:space="preserve">bisa menyekolahkan anak-anak saya di sekolah Katolik </w:t>
            </w:r>
            <w:r w:rsidR="00B25AEC" w:rsidRPr="006D5B30">
              <w:rPr>
                <w:rFonts w:ascii="Times New Roman" w:hAnsi="Times New Roman" w:cs="Times New Roman"/>
                <w:sz w:val="24"/>
                <w:szCs w:val="24"/>
                <w:lang w:val="sv-SE"/>
              </w:rPr>
              <w:t>sebab</w:t>
            </w:r>
            <w:r w:rsidRPr="006D5B30">
              <w:rPr>
                <w:rFonts w:ascii="Times New Roman" w:hAnsi="Times New Roman" w:cs="Times New Roman"/>
                <w:sz w:val="24"/>
                <w:szCs w:val="24"/>
                <w:lang w:val="sv-SE"/>
              </w:rPr>
              <w:t xml:space="preserve"> </w:t>
            </w:r>
            <w:r w:rsidR="00B25AEC" w:rsidRPr="006D5B30">
              <w:rPr>
                <w:rFonts w:ascii="Times New Roman" w:hAnsi="Times New Roman" w:cs="Times New Roman"/>
                <w:sz w:val="24"/>
                <w:szCs w:val="24"/>
                <w:lang w:val="sv-SE"/>
              </w:rPr>
              <w:t xml:space="preserve">sekolah Katolik dapat menanamkan nilai-nilai kedisiplinan, kemandirian, serta kehidupan iman dalam diri anak. </w:t>
            </w:r>
          </w:p>
        </w:tc>
        <w:tc>
          <w:tcPr>
            <w:tcW w:w="1875" w:type="dxa"/>
          </w:tcPr>
          <w:p w14:paraId="05E43D8C" w14:textId="22AF8923" w:rsidR="001655DF" w:rsidRPr="006D5B30" w:rsidRDefault="00B25AEC"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w:t>
            </w:r>
            <w:r w:rsidR="001655DF" w:rsidRPr="006D5B30">
              <w:rPr>
                <w:rFonts w:ascii="Times New Roman" w:hAnsi="Times New Roman" w:cs="Times New Roman"/>
                <w:sz w:val="24"/>
                <w:szCs w:val="24"/>
              </w:rPr>
              <w:t>eladan dan nasiha</w:t>
            </w:r>
            <w:r w:rsidR="00FC42F4" w:rsidRPr="006D5B30">
              <w:rPr>
                <w:rFonts w:ascii="Times New Roman" w:hAnsi="Times New Roman" w:cs="Times New Roman"/>
                <w:sz w:val="24"/>
                <w:szCs w:val="24"/>
              </w:rPr>
              <w:t>t</w:t>
            </w:r>
          </w:p>
        </w:tc>
        <w:tc>
          <w:tcPr>
            <w:tcW w:w="2312" w:type="dxa"/>
          </w:tcPr>
          <w:p w14:paraId="2019DF34" w14:textId="727003C9" w:rsidR="001655DF" w:rsidRPr="006D5B30" w:rsidRDefault="001655D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c</w:t>
            </w:r>
          </w:p>
        </w:tc>
      </w:tr>
      <w:tr w:rsidR="00B31BCA" w:rsidRPr="006D5B30" w14:paraId="379B59E6" w14:textId="77777777" w:rsidTr="003B0484">
        <w:tc>
          <w:tcPr>
            <w:tcW w:w="562" w:type="dxa"/>
            <w:vMerge/>
          </w:tcPr>
          <w:p w14:paraId="138CA88A"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162A809D"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7794CFA3" w14:textId="74CD5661" w:rsidR="003E1BD8" w:rsidRPr="006D5B30" w:rsidRDefault="00B25AEC"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2312" w:type="dxa"/>
          </w:tcPr>
          <w:p w14:paraId="22EEA0CB" w14:textId="06F379C0"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r w:rsidR="00E133CF" w:rsidRPr="006D5B30">
              <w:rPr>
                <w:rFonts w:ascii="Times New Roman" w:hAnsi="Times New Roman" w:cs="Times New Roman"/>
                <w:sz w:val="24"/>
                <w:szCs w:val="24"/>
              </w:rPr>
              <w:t>b</w:t>
            </w:r>
          </w:p>
        </w:tc>
      </w:tr>
      <w:tr w:rsidR="00B25AEC" w:rsidRPr="006D5B30" w14:paraId="27B13CCE" w14:textId="77777777" w:rsidTr="003B0484">
        <w:trPr>
          <w:trHeight w:val="645"/>
        </w:trPr>
        <w:tc>
          <w:tcPr>
            <w:tcW w:w="562" w:type="dxa"/>
            <w:vMerge/>
          </w:tcPr>
          <w:p w14:paraId="73A8BED3" w14:textId="77777777" w:rsidR="00B25AEC" w:rsidRPr="006D5B30" w:rsidRDefault="00B25AEC" w:rsidP="006C73C4">
            <w:pPr>
              <w:pStyle w:val="ListParagraph"/>
              <w:spacing w:line="276" w:lineRule="auto"/>
              <w:ind w:left="0"/>
              <w:jc w:val="both"/>
              <w:rPr>
                <w:rFonts w:ascii="Times New Roman" w:hAnsi="Times New Roman" w:cs="Times New Roman"/>
                <w:sz w:val="24"/>
                <w:szCs w:val="24"/>
              </w:rPr>
            </w:pPr>
          </w:p>
        </w:tc>
        <w:tc>
          <w:tcPr>
            <w:tcW w:w="3189" w:type="dxa"/>
            <w:vMerge/>
          </w:tcPr>
          <w:p w14:paraId="2BAD9DE3" w14:textId="77777777" w:rsidR="00B25AEC" w:rsidRPr="006D5B30" w:rsidRDefault="00B25AEC" w:rsidP="006C73C4">
            <w:pPr>
              <w:pStyle w:val="ListParagraph"/>
              <w:spacing w:line="276" w:lineRule="auto"/>
              <w:ind w:left="0"/>
              <w:jc w:val="both"/>
              <w:rPr>
                <w:rFonts w:ascii="Times New Roman" w:hAnsi="Times New Roman" w:cs="Times New Roman"/>
                <w:sz w:val="24"/>
                <w:szCs w:val="24"/>
              </w:rPr>
            </w:pPr>
          </w:p>
        </w:tc>
        <w:tc>
          <w:tcPr>
            <w:tcW w:w="1875" w:type="dxa"/>
          </w:tcPr>
          <w:p w14:paraId="3E8EE368" w14:textId="4E02862D" w:rsidR="00B25AEC" w:rsidRPr="006D5B30" w:rsidRDefault="00B25AEC"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erlibat dalam kegiatan Gereja</w:t>
            </w:r>
          </w:p>
        </w:tc>
        <w:tc>
          <w:tcPr>
            <w:tcW w:w="2312" w:type="dxa"/>
          </w:tcPr>
          <w:p w14:paraId="0AB6F3BC" w14:textId="20057CF0" w:rsidR="00B25AEC" w:rsidRPr="006D5B30" w:rsidRDefault="00B25A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d</w:t>
            </w:r>
          </w:p>
        </w:tc>
      </w:tr>
      <w:tr w:rsidR="00B31BCA" w:rsidRPr="006D5B30" w14:paraId="5EAF24E6" w14:textId="77777777" w:rsidTr="003B0484">
        <w:tc>
          <w:tcPr>
            <w:tcW w:w="562" w:type="dxa"/>
            <w:vMerge/>
          </w:tcPr>
          <w:p w14:paraId="30591105"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63EEAC0E"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564B7A9D" w14:textId="1EECF5BB" w:rsidR="00BC4C4B" w:rsidRPr="006D5B30" w:rsidRDefault="00B31BCA"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yekolahkan di s</w:t>
            </w:r>
            <w:r w:rsidR="00BC4C4B" w:rsidRPr="006D5B30">
              <w:rPr>
                <w:rFonts w:ascii="Times New Roman" w:hAnsi="Times New Roman" w:cs="Times New Roman"/>
                <w:sz w:val="24"/>
                <w:szCs w:val="24"/>
              </w:rPr>
              <w:t>ekolah Katolik</w:t>
            </w:r>
          </w:p>
        </w:tc>
        <w:tc>
          <w:tcPr>
            <w:tcW w:w="2312" w:type="dxa"/>
          </w:tcPr>
          <w:p w14:paraId="28ABB799" w14:textId="6F0C0E53"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r w:rsidR="00E133CF" w:rsidRPr="006D5B30">
              <w:rPr>
                <w:rFonts w:ascii="Times New Roman" w:hAnsi="Times New Roman" w:cs="Times New Roman"/>
                <w:sz w:val="24"/>
                <w:szCs w:val="24"/>
              </w:rPr>
              <w:t>e</w:t>
            </w:r>
          </w:p>
        </w:tc>
      </w:tr>
      <w:tr w:rsidR="00B31BCA" w:rsidRPr="006D5B30" w14:paraId="307FBFDD" w14:textId="77777777" w:rsidTr="003B0484">
        <w:tc>
          <w:tcPr>
            <w:tcW w:w="562" w:type="dxa"/>
            <w:vMerge w:val="restart"/>
          </w:tcPr>
          <w:p w14:paraId="30248BEB"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05188593" w14:textId="5EFABAAB"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lang w:val="sv-SE"/>
              </w:rPr>
              <w:t>Kami sekeluarga</w:t>
            </w:r>
            <w:r w:rsidR="001C6569" w:rsidRPr="006D5B30">
              <w:rPr>
                <w:rFonts w:ascii="Times New Roman" w:hAnsi="Times New Roman" w:cs="Times New Roman"/>
                <w:sz w:val="24"/>
                <w:szCs w:val="24"/>
                <w:lang w:val="sv-SE"/>
              </w:rPr>
              <w:t xml:space="preserve"> berusaha</w:t>
            </w:r>
            <w:r w:rsidRPr="006D5B30">
              <w:rPr>
                <w:rFonts w:ascii="Times New Roman" w:hAnsi="Times New Roman" w:cs="Times New Roman"/>
                <w:sz w:val="24"/>
                <w:szCs w:val="24"/>
                <w:lang w:val="sv-SE"/>
              </w:rPr>
              <w:t xml:space="preserve"> mengajarkan iman Katolik sama seperti apa yang diajarkan</w:t>
            </w:r>
            <w:r w:rsidR="001C6569" w:rsidRPr="006D5B30">
              <w:rPr>
                <w:rFonts w:ascii="Times New Roman" w:hAnsi="Times New Roman" w:cs="Times New Roman"/>
                <w:sz w:val="24"/>
                <w:szCs w:val="24"/>
                <w:lang w:val="sv-SE"/>
              </w:rPr>
              <w:t xml:space="preserve"> kepada kami</w:t>
            </w:r>
            <w:r w:rsidRPr="006D5B30">
              <w:rPr>
                <w:rFonts w:ascii="Times New Roman" w:hAnsi="Times New Roman" w:cs="Times New Roman"/>
                <w:sz w:val="24"/>
                <w:szCs w:val="24"/>
                <w:lang w:val="sv-SE"/>
              </w:rPr>
              <w:t xml:space="preserve"> saat ku</w:t>
            </w:r>
            <w:r w:rsidR="001C6569" w:rsidRPr="006D5B30">
              <w:rPr>
                <w:rFonts w:ascii="Times New Roman" w:hAnsi="Times New Roman" w:cs="Times New Roman"/>
                <w:sz w:val="24"/>
                <w:szCs w:val="24"/>
                <w:lang w:val="sv-SE"/>
              </w:rPr>
              <w:t>r</w:t>
            </w:r>
            <w:r w:rsidRPr="006D5B30">
              <w:rPr>
                <w:rFonts w:ascii="Times New Roman" w:hAnsi="Times New Roman" w:cs="Times New Roman"/>
                <w:sz w:val="24"/>
                <w:szCs w:val="24"/>
                <w:lang w:val="sv-SE"/>
              </w:rPr>
              <w:t xml:space="preserve">sus pra nikah. </w:t>
            </w:r>
            <w:r w:rsidR="001C6569" w:rsidRPr="006D5B30">
              <w:rPr>
                <w:rFonts w:ascii="Times New Roman" w:hAnsi="Times New Roman" w:cs="Times New Roman"/>
                <w:sz w:val="24"/>
                <w:szCs w:val="24"/>
                <w:lang w:val="sv-SE"/>
              </w:rPr>
              <w:t>S</w:t>
            </w:r>
            <w:r w:rsidRPr="006D5B30">
              <w:rPr>
                <w:rFonts w:ascii="Times New Roman" w:hAnsi="Times New Roman" w:cs="Times New Roman"/>
                <w:sz w:val="24"/>
                <w:szCs w:val="24"/>
                <w:lang w:val="sv-SE"/>
              </w:rPr>
              <w:t>ebagai contoh</w:t>
            </w:r>
            <w:r w:rsidR="001C656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kami membaptis anak-anak</w:t>
            </w:r>
            <w:r w:rsidR="001C6569" w:rsidRPr="006D5B30">
              <w:rPr>
                <w:rFonts w:ascii="Times New Roman" w:hAnsi="Times New Roman" w:cs="Times New Roman"/>
                <w:sz w:val="24"/>
                <w:szCs w:val="24"/>
                <w:lang w:val="sv-SE"/>
              </w:rPr>
              <w:t xml:space="preserve"> kami </w:t>
            </w:r>
            <w:r w:rsidRPr="006D5B30">
              <w:rPr>
                <w:rFonts w:ascii="Times New Roman" w:hAnsi="Times New Roman" w:cs="Times New Roman"/>
                <w:sz w:val="24"/>
                <w:szCs w:val="24"/>
                <w:lang w:val="sv-SE"/>
              </w:rPr>
              <w:t>secara Katolik. Kemudian, mendidiknya s</w:t>
            </w:r>
            <w:r w:rsidR="001C6569" w:rsidRPr="006D5B30">
              <w:rPr>
                <w:rFonts w:ascii="Times New Roman" w:hAnsi="Times New Roman" w:cs="Times New Roman"/>
                <w:sz w:val="24"/>
                <w:szCs w:val="24"/>
                <w:lang w:val="sv-SE"/>
              </w:rPr>
              <w:t xml:space="preserve">esuai dengan ajaran </w:t>
            </w:r>
            <w:r w:rsidRPr="006D5B30">
              <w:rPr>
                <w:rFonts w:ascii="Times New Roman" w:hAnsi="Times New Roman" w:cs="Times New Roman"/>
                <w:sz w:val="24"/>
                <w:szCs w:val="24"/>
                <w:lang w:val="sv-SE"/>
              </w:rPr>
              <w:t>iman Katolik dengan</w:t>
            </w:r>
            <w:r w:rsidR="001C6569" w:rsidRPr="006D5B30">
              <w:rPr>
                <w:rFonts w:ascii="Times New Roman" w:hAnsi="Times New Roman" w:cs="Times New Roman"/>
                <w:sz w:val="24"/>
                <w:szCs w:val="24"/>
                <w:lang w:val="sv-SE"/>
              </w:rPr>
              <w:t xml:space="preserve"> cara</w:t>
            </w:r>
            <w:r w:rsidRPr="006D5B30">
              <w:rPr>
                <w:rFonts w:ascii="Times New Roman" w:hAnsi="Times New Roman" w:cs="Times New Roman"/>
                <w:sz w:val="24"/>
                <w:szCs w:val="24"/>
                <w:lang w:val="sv-SE"/>
              </w:rPr>
              <w:t xml:space="preserve"> mengajarkan anak untuk berdoa sebelum </w:t>
            </w:r>
            <w:r w:rsidR="001C6569" w:rsidRPr="006D5B30">
              <w:rPr>
                <w:rFonts w:ascii="Times New Roman" w:hAnsi="Times New Roman" w:cs="Times New Roman"/>
                <w:sz w:val="24"/>
                <w:szCs w:val="24"/>
                <w:lang w:val="sv-SE"/>
              </w:rPr>
              <w:t xml:space="preserve">dan sesudah </w:t>
            </w:r>
            <w:r w:rsidRPr="006D5B30">
              <w:rPr>
                <w:rFonts w:ascii="Times New Roman" w:hAnsi="Times New Roman" w:cs="Times New Roman"/>
                <w:sz w:val="24"/>
                <w:szCs w:val="24"/>
                <w:lang w:val="sv-SE"/>
              </w:rPr>
              <w:t>makan</w:t>
            </w:r>
            <w:r w:rsidR="001C6569"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berdoa rosario rutin </w:t>
            </w:r>
            <w:r w:rsidR="001C6569" w:rsidRPr="006D5B30">
              <w:rPr>
                <w:rFonts w:ascii="Times New Roman" w:hAnsi="Times New Roman" w:cs="Times New Roman"/>
                <w:sz w:val="24"/>
                <w:szCs w:val="24"/>
                <w:lang w:val="sv-SE"/>
              </w:rPr>
              <w:t xml:space="preserve">hampir </w:t>
            </w:r>
            <w:r w:rsidRPr="006D5B30">
              <w:rPr>
                <w:rFonts w:ascii="Times New Roman" w:hAnsi="Times New Roman" w:cs="Times New Roman"/>
                <w:sz w:val="24"/>
                <w:szCs w:val="24"/>
                <w:lang w:val="sv-SE"/>
              </w:rPr>
              <w:t>setiap hari.</w:t>
            </w:r>
            <w:r w:rsidR="001C6569" w:rsidRPr="006D5B30">
              <w:rPr>
                <w:rFonts w:ascii="Times New Roman" w:hAnsi="Times New Roman" w:cs="Times New Roman"/>
                <w:sz w:val="24"/>
                <w:szCs w:val="24"/>
                <w:lang w:val="sv-SE"/>
              </w:rPr>
              <w:t xml:space="preserve"> </w:t>
            </w:r>
            <w:r w:rsidR="001C6569" w:rsidRPr="006D5B30">
              <w:rPr>
                <w:rFonts w:ascii="Times New Roman" w:hAnsi="Times New Roman" w:cs="Times New Roman"/>
                <w:sz w:val="24"/>
                <w:szCs w:val="24"/>
              </w:rPr>
              <w:t>Kami juga melakukan devosi rosario</w:t>
            </w:r>
          </w:p>
        </w:tc>
        <w:tc>
          <w:tcPr>
            <w:tcW w:w="1875" w:type="dxa"/>
          </w:tcPr>
          <w:p w14:paraId="18C90BA8" w14:textId="540FADFD" w:rsidR="003E1BD8" w:rsidRPr="006D5B30" w:rsidRDefault="001C6569"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mbaptis anak secara Katolik</w:t>
            </w:r>
          </w:p>
        </w:tc>
        <w:tc>
          <w:tcPr>
            <w:tcW w:w="2312" w:type="dxa"/>
          </w:tcPr>
          <w:p w14:paraId="73D0E8CC" w14:textId="0F662D02" w:rsidR="00BC4C4B" w:rsidRPr="006D5B30" w:rsidRDefault="001C6569"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f</w:t>
            </w:r>
          </w:p>
        </w:tc>
      </w:tr>
      <w:tr w:rsidR="001C6569" w:rsidRPr="006D5B30" w14:paraId="0854BCD5" w14:textId="77777777" w:rsidTr="003B0484">
        <w:trPr>
          <w:trHeight w:val="952"/>
        </w:trPr>
        <w:tc>
          <w:tcPr>
            <w:tcW w:w="562" w:type="dxa"/>
            <w:vMerge/>
          </w:tcPr>
          <w:p w14:paraId="581C2010" w14:textId="77777777" w:rsidR="001C6569" w:rsidRPr="006D5B30" w:rsidRDefault="001C6569" w:rsidP="006C73C4">
            <w:pPr>
              <w:pStyle w:val="ListParagraph"/>
              <w:spacing w:line="276" w:lineRule="auto"/>
              <w:ind w:left="0"/>
              <w:jc w:val="both"/>
              <w:rPr>
                <w:rFonts w:ascii="Times New Roman" w:hAnsi="Times New Roman" w:cs="Times New Roman"/>
                <w:sz w:val="24"/>
                <w:szCs w:val="24"/>
              </w:rPr>
            </w:pPr>
          </w:p>
        </w:tc>
        <w:tc>
          <w:tcPr>
            <w:tcW w:w="3189" w:type="dxa"/>
            <w:vMerge/>
          </w:tcPr>
          <w:p w14:paraId="4A06E99E" w14:textId="77777777" w:rsidR="001C6569" w:rsidRPr="006D5B30" w:rsidRDefault="001C6569" w:rsidP="006C73C4">
            <w:pPr>
              <w:pStyle w:val="ListParagraph"/>
              <w:spacing w:line="276" w:lineRule="auto"/>
              <w:ind w:left="0"/>
              <w:jc w:val="both"/>
              <w:rPr>
                <w:rFonts w:ascii="Times New Roman" w:hAnsi="Times New Roman" w:cs="Times New Roman"/>
                <w:sz w:val="24"/>
                <w:szCs w:val="24"/>
              </w:rPr>
            </w:pPr>
          </w:p>
        </w:tc>
        <w:tc>
          <w:tcPr>
            <w:tcW w:w="1875" w:type="dxa"/>
          </w:tcPr>
          <w:p w14:paraId="063D2A25" w14:textId="0C3004D3" w:rsidR="001C6569" w:rsidRPr="006D5B30" w:rsidRDefault="001C6569"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doa dan berdevosi bersama</w:t>
            </w:r>
          </w:p>
        </w:tc>
        <w:tc>
          <w:tcPr>
            <w:tcW w:w="2312" w:type="dxa"/>
          </w:tcPr>
          <w:p w14:paraId="73867573" w14:textId="075E3882" w:rsidR="001C6569" w:rsidRPr="006D5B30" w:rsidRDefault="001C6569"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B31BCA" w:rsidRPr="006D5B30" w14:paraId="12AB3DD6" w14:textId="77777777" w:rsidTr="003B0484">
        <w:tc>
          <w:tcPr>
            <w:tcW w:w="562" w:type="dxa"/>
            <w:vMerge w:val="restart"/>
          </w:tcPr>
          <w:p w14:paraId="2FF04E8A"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3101C206" w14:textId="1C0C7D62" w:rsidR="00BC4C4B" w:rsidRPr="006D5B30" w:rsidRDefault="00AF6EC4"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jak bangun pagi kami mengajarkan anak untuk berdoa sebelum makan dan sesudah makan. Kami juga mengajarkan anak berdoa sebelum tidur. </w:t>
            </w:r>
            <w:r w:rsidR="00BC4C4B" w:rsidRPr="006D5B30">
              <w:rPr>
                <w:rFonts w:ascii="Times New Roman" w:hAnsi="Times New Roman" w:cs="Times New Roman"/>
                <w:sz w:val="24"/>
                <w:szCs w:val="24"/>
                <w:lang w:val="sv-SE"/>
              </w:rPr>
              <w:t>Lalu k</w:t>
            </w:r>
            <w:r w:rsidRPr="006D5B30">
              <w:rPr>
                <w:rFonts w:ascii="Times New Roman" w:hAnsi="Times New Roman" w:cs="Times New Roman"/>
                <w:sz w:val="24"/>
                <w:szCs w:val="24"/>
                <w:lang w:val="sv-SE"/>
              </w:rPr>
              <w:t>ami</w:t>
            </w:r>
            <w:r w:rsidR="00BC4C4B" w:rsidRPr="006D5B30">
              <w:rPr>
                <w:rFonts w:ascii="Times New Roman" w:hAnsi="Times New Roman" w:cs="Times New Roman"/>
                <w:sz w:val="24"/>
                <w:szCs w:val="24"/>
                <w:lang w:val="sv-SE"/>
              </w:rPr>
              <w:t xml:space="preserve"> sekolahkan</w:t>
            </w:r>
            <w:r w:rsidRPr="006D5B30">
              <w:rPr>
                <w:rFonts w:ascii="Times New Roman" w:hAnsi="Times New Roman" w:cs="Times New Roman"/>
                <w:sz w:val="24"/>
                <w:szCs w:val="24"/>
                <w:lang w:val="sv-SE"/>
              </w:rPr>
              <w:t xml:space="preserve"> anak-anak</w:t>
            </w:r>
            <w:r w:rsidR="00BC4C4B" w:rsidRPr="006D5B30">
              <w:rPr>
                <w:rFonts w:ascii="Times New Roman" w:hAnsi="Times New Roman" w:cs="Times New Roman"/>
                <w:sz w:val="24"/>
                <w:szCs w:val="24"/>
                <w:lang w:val="sv-SE"/>
              </w:rPr>
              <w:t xml:space="preserve"> di sekolah Katolik, karena kalau di sekolah Katolik itu </w:t>
            </w:r>
            <w:r w:rsidRPr="006D5B30">
              <w:rPr>
                <w:rFonts w:ascii="Times New Roman" w:hAnsi="Times New Roman" w:cs="Times New Roman"/>
                <w:sz w:val="24"/>
                <w:szCs w:val="24"/>
                <w:lang w:val="sv-SE"/>
              </w:rPr>
              <w:t xml:space="preserve">anak-anak </w:t>
            </w:r>
            <w:r w:rsidR="00BC4C4B" w:rsidRPr="006D5B30">
              <w:rPr>
                <w:rFonts w:ascii="Times New Roman" w:hAnsi="Times New Roman" w:cs="Times New Roman"/>
                <w:sz w:val="24"/>
                <w:szCs w:val="24"/>
                <w:lang w:val="sv-SE"/>
              </w:rPr>
              <w:t>diajarkan untuk berdoa</w:t>
            </w:r>
            <w:r w:rsidRPr="006D5B30">
              <w:rPr>
                <w:rFonts w:ascii="Times New Roman" w:hAnsi="Times New Roman" w:cs="Times New Roman"/>
                <w:sz w:val="24"/>
                <w:szCs w:val="24"/>
                <w:lang w:val="sv-SE"/>
              </w:rPr>
              <w:t xml:space="preserve"> secara Katolik.</w:t>
            </w:r>
            <w:r w:rsidR="00BC4C4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Kami juga</w:t>
            </w:r>
            <w:r w:rsidR="00BC4C4B" w:rsidRPr="006D5B30">
              <w:rPr>
                <w:rFonts w:ascii="Times New Roman" w:hAnsi="Times New Roman" w:cs="Times New Roman"/>
                <w:sz w:val="24"/>
                <w:szCs w:val="24"/>
                <w:lang w:val="sv-SE"/>
              </w:rPr>
              <w:t xml:space="preserve"> mengajak </w:t>
            </w:r>
            <w:r w:rsidRPr="006D5B30">
              <w:rPr>
                <w:rFonts w:ascii="Times New Roman" w:hAnsi="Times New Roman" w:cs="Times New Roman"/>
                <w:sz w:val="24"/>
                <w:szCs w:val="24"/>
                <w:lang w:val="sv-SE"/>
              </w:rPr>
              <w:t xml:space="preserve">anak-anak untuk mengikuti perayaan Ekaristi bersama di </w:t>
            </w:r>
            <w:r w:rsidR="00BC4C4B" w:rsidRPr="006D5B30">
              <w:rPr>
                <w:rFonts w:ascii="Times New Roman" w:hAnsi="Times New Roman" w:cs="Times New Roman"/>
                <w:sz w:val="24"/>
                <w:szCs w:val="24"/>
                <w:lang w:val="sv-SE"/>
              </w:rPr>
              <w:t>Gereja</w:t>
            </w:r>
            <w:r w:rsidRPr="006D5B30">
              <w:rPr>
                <w:rFonts w:ascii="Times New Roman" w:hAnsi="Times New Roman" w:cs="Times New Roman"/>
                <w:sz w:val="24"/>
                <w:szCs w:val="24"/>
                <w:lang w:val="sv-SE"/>
              </w:rPr>
              <w:t xml:space="preserve"> dan meng</w:t>
            </w:r>
            <w:r w:rsidR="00BC4C4B" w:rsidRPr="006D5B30">
              <w:rPr>
                <w:rFonts w:ascii="Times New Roman" w:hAnsi="Times New Roman" w:cs="Times New Roman"/>
                <w:sz w:val="24"/>
                <w:szCs w:val="24"/>
                <w:lang w:val="sv-SE"/>
              </w:rPr>
              <w:t>ikut</w:t>
            </w:r>
            <w:r w:rsidRPr="006D5B30">
              <w:rPr>
                <w:rFonts w:ascii="Times New Roman" w:hAnsi="Times New Roman" w:cs="Times New Roman"/>
                <w:sz w:val="24"/>
                <w:szCs w:val="24"/>
                <w:lang w:val="sv-SE"/>
              </w:rPr>
              <w:t>i</w:t>
            </w:r>
            <w:r w:rsidR="00BC4C4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kegiatan </w:t>
            </w:r>
            <w:r w:rsidR="00BC4C4B" w:rsidRPr="006D5B30">
              <w:rPr>
                <w:rFonts w:ascii="Times New Roman" w:hAnsi="Times New Roman" w:cs="Times New Roman"/>
                <w:sz w:val="24"/>
                <w:szCs w:val="24"/>
                <w:lang w:val="sv-SE"/>
              </w:rPr>
              <w:t xml:space="preserve">BIAK. </w:t>
            </w:r>
            <w:r w:rsidRPr="006D5B30">
              <w:rPr>
                <w:rFonts w:ascii="Times New Roman" w:hAnsi="Times New Roman" w:cs="Times New Roman"/>
                <w:sz w:val="24"/>
                <w:szCs w:val="24"/>
                <w:lang w:val="sv-SE"/>
              </w:rPr>
              <w:t xml:space="preserve">Terakhir, kami mengajarkan anak-anak semangat </w:t>
            </w:r>
            <w:r w:rsidR="00BC4C4B" w:rsidRPr="006D5B30">
              <w:rPr>
                <w:rFonts w:ascii="Times New Roman" w:hAnsi="Times New Roman" w:cs="Times New Roman"/>
                <w:sz w:val="24"/>
                <w:szCs w:val="24"/>
                <w:lang w:val="sv-SE"/>
              </w:rPr>
              <w:t xml:space="preserve">untuk </w:t>
            </w:r>
            <w:r w:rsidRPr="006D5B30">
              <w:rPr>
                <w:rFonts w:ascii="Times New Roman" w:hAnsi="Times New Roman" w:cs="Times New Roman"/>
                <w:sz w:val="24"/>
                <w:szCs w:val="24"/>
                <w:lang w:val="sv-SE"/>
              </w:rPr>
              <w:t xml:space="preserve">membantu sesama dan </w:t>
            </w:r>
            <w:r w:rsidR="00BC4C4B" w:rsidRPr="006D5B30">
              <w:rPr>
                <w:rFonts w:ascii="Times New Roman" w:hAnsi="Times New Roman" w:cs="Times New Roman"/>
                <w:sz w:val="24"/>
                <w:szCs w:val="24"/>
                <w:lang w:val="sv-SE"/>
              </w:rPr>
              <w:t xml:space="preserve">tidak </w:t>
            </w:r>
            <w:r w:rsidRPr="006D5B30">
              <w:rPr>
                <w:rFonts w:ascii="Times New Roman" w:hAnsi="Times New Roman" w:cs="Times New Roman"/>
                <w:sz w:val="24"/>
                <w:szCs w:val="24"/>
                <w:lang w:val="sv-SE"/>
              </w:rPr>
              <w:t xml:space="preserve">bersikap </w:t>
            </w:r>
            <w:r w:rsidR="00BC4C4B" w:rsidRPr="006D5B30">
              <w:rPr>
                <w:rFonts w:ascii="Times New Roman" w:hAnsi="Times New Roman" w:cs="Times New Roman"/>
                <w:sz w:val="24"/>
                <w:szCs w:val="24"/>
                <w:lang w:val="sv-SE"/>
              </w:rPr>
              <w:t xml:space="preserve">cuek kepada </w:t>
            </w:r>
            <w:r w:rsidRPr="006D5B30">
              <w:rPr>
                <w:rFonts w:ascii="Times New Roman" w:hAnsi="Times New Roman" w:cs="Times New Roman"/>
                <w:sz w:val="24"/>
                <w:szCs w:val="24"/>
                <w:lang w:val="sv-SE"/>
              </w:rPr>
              <w:t>orang lain.</w:t>
            </w:r>
          </w:p>
        </w:tc>
        <w:tc>
          <w:tcPr>
            <w:tcW w:w="1875" w:type="dxa"/>
          </w:tcPr>
          <w:p w14:paraId="2B7D3B5E" w14:textId="3A1F91E3" w:rsidR="003E1BD8" w:rsidRPr="006D5B30" w:rsidRDefault="00AF6EC4"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Berdoa </w:t>
            </w:r>
            <w:r w:rsidR="00BC4C4B" w:rsidRPr="006D5B30">
              <w:rPr>
                <w:rFonts w:ascii="Times New Roman" w:hAnsi="Times New Roman" w:cs="Times New Roman"/>
                <w:sz w:val="24"/>
                <w:szCs w:val="24"/>
              </w:rPr>
              <w:t xml:space="preserve"> </w:t>
            </w:r>
          </w:p>
        </w:tc>
        <w:tc>
          <w:tcPr>
            <w:tcW w:w="2312" w:type="dxa"/>
          </w:tcPr>
          <w:p w14:paraId="7E5B6128" w14:textId="13B605B5"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B31BCA" w:rsidRPr="006D5B30" w14:paraId="38271CA5" w14:textId="77777777" w:rsidTr="003B0484">
        <w:tc>
          <w:tcPr>
            <w:tcW w:w="562" w:type="dxa"/>
            <w:vMerge/>
          </w:tcPr>
          <w:p w14:paraId="7648D271"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62BE2CD1"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34CA30C2" w14:textId="0EFCE26F" w:rsidR="003E1BD8" w:rsidRPr="006D5B30" w:rsidRDefault="00B31BCA"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yekolahkan di s</w:t>
            </w:r>
            <w:r w:rsidR="00BC4C4B" w:rsidRPr="006D5B30">
              <w:rPr>
                <w:rFonts w:ascii="Times New Roman" w:hAnsi="Times New Roman" w:cs="Times New Roman"/>
                <w:sz w:val="24"/>
                <w:szCs w:val="24"/>
              </w:rPr>
              <w:t>ekolah Katolik</w:t>
            </w:r>
          </w:p>
        </w:tc>
        <w:tc>
          <w:tcPr>
            <w:tcW w:w="2312" w:type="dxa"/>
          </w:tcPr>
          <w:p w14:paraId="4BBD4C5B" w14:textId="771F21BE"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r w:rsidR="00E133CF" w:rsidRPr="006D5B30">
              <w:rPr>
                <w:rFonts w:ascii="Times New Roman" w:hAnsi="Times New Roman" w:cs="Times New Roman"/>
                <w:sz w:val="24"/>
                <w:szCs w:val="24"/>
              </w:rPr>
              <w:t>e</w:t>
            </w:r>
          </w:p>
        </w:tc>
      </w:tr>
      <w:tr w:rsidR="00B31BCA" w:rsidRPr="006D5B30" w14:paraId="3BF4CA5F" w14:textId="77777777" w:rsidTr="003B0484">
        <w:tc>
          <w:tcPr>
            <w:tcW w:w="562" w:type="dxa"/>
            <w:vMerge/>
          </w:tcPr>
          <w:p w14:paraId="5FCC8640"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444740CF"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7C8E0CD4" w14:textId="4E67057C" w:rsidR="003E1BD8" w:rsidRPr="006D5B30" w:rsidRDefault="00AF6EC4"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2312" w:type="dxa"/>
          </w:tcPr>
          <w:p w14:paraId="708F13BA" w14:textId="105385B0"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b</w:t>
            </w:r>
          </w:p>
        </w:tc>
      </w:tr>
      <w:tr w:rsidR="00B31BCA" w:rsidRPr="006D5B30" w14:paraId="4EBBBB32" w14:textId="77777777" w:rsidTr="003B0484">
        <w:tc>
          <w:tcPr>
            <w:tcW w:w="562" w:type="dxa"/>
            <w:vMerge/>
          </w:tcPr>
          <w:p w14:paraId="3B1A22A2"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74AF875A"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0CE8741F" w14:textId="26DDB589" w:rsidR="003E1BD8" w:rsidRPr="006D5B30" w:rsidRDefault="00AF6EC4"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erlibat dalam kegiatan Gereja</w:t>
            </w:r>
          </w:p>
        </w:tc>
        <w:tc>
          <w:tcPr>
            <w:tcW w:w="2312" w:type="dxa"/>
          </w:tcPr>
          <w:p w14:paraId="4CBB7671" w14:textId="4046F636"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r w:rsidR="00E133CF" w:rsidRPr="006D5B30">
              <w:rPr>
                <w:rFonts w:ascii="Times New Roman" w:hAnsi="Times New Roman" w:cs="Times New Roman"/>
                <w:sz w:val="24"/>
                <w:szCs w:val="24"/>
              </w:rPr>
              <w:t>d</w:t>
            </w:r>
          </w:p>
        </w:tc>
      </w:tr>
      <w:tr w:rsidR="00B31BCA" w:rsidRPr="006D5B30" w14:paraId="487549ED" w14:textId="77777777" w:rsidTr="003B0484">
        <w:tc>
          <w:tcPr>
            <w:tcW w:w="562" w:type="dxa"/>
            <w:vMerge/>
          </w:tcPr>
          <w:p w14:paraId="1B4FBDD9"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3189" w:type="dxa"/>
            <w:vMerge/>
          </w:tcPr>
          <w:p w14:paraId="5D32DB50"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p>
        </w:tc>
        <w:tc>
          <w:tcPr>
            <w:tcW w:w="1875" w:type="dxa"/>
          </w:tcPr>
          <w:p w14:paraId="03146FB9" w14:textId="246B805E" w:rsidR="00BC4C4B" w:rsidRPr="006D5B30" w:rsidRDefault="00AF6EC4"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w:t>
            </w:r>
            <w:r w:rsidR="001655DF" w:rsidRPr="006D5B30">
              <w:rPr>
                <w:rFonts w:ascii="Times New Roman" w:hAnsi="Times New Roman" w:cs="Times New Roman"/>
                <w:sz w:val="24"/>
                <w:szCs w:val="24"/>
              </w:rPr>
              <w:t>eladan dan n</w:t>
            </w:r>
            <w:r w:rsidR="00BC4C4B" w:rsidRPr="006D5B30">
              <w:rPr>
                <w:rFonts w:ascii="Times New Roman" w:hAnsi="Times New Roman" w:cs="Times New Roman"/>
                <w:sz w:val="24"/>
                <w:szCs w:val="24"/>
              </w:rPr>
              <w:t>asihat</w:t>
            </w:r>
          </w:p>
        </w:tc>
        <w:tc>
          <w:tcPr>
            <w:tcW w:w="2312" w:type="dxa"/>
          </w:tcPr>
          <w:p w14:paraId="420EAFA6" w14:textId="4E3E1F38"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r w:rsidR="001655DF" w:rsidRPr="006D5B30">
              <w:rPr>
                <w:rFonts w:ascii="Times New Roman" w:hAnsi="Times New Roman" w:cs="Times New Roman"/>
                <w:sz w:val="24"/>
                <w:szCs w:val="24"/>
              </w:rPr>
              <w:t>c</w:t>
            </w:r>
          </w:p>
        </w:tc>
      </w:tr>
      <w:tr w:rsidR="00B31BCA" w:rsidRPr="006D5B30" w14:paraId="2D587ACD" w14:textId="77777777" w:rsidTr="003B0484">
        <w:tc>
          <w:tcPr>
            <w:tcW w:w="562" w:type="dxa"/>
            <w:vMerge w:val="restart"/>
          </w:tcPr>
          <w:p w14:paraId="4E6FE96C"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vMerge w:val="restart"/>
          </w:tcPr>
          <w:p w14:paraId="365AB44B" w14:textId="49CEE371" w:rsidR="00BC4C4B" w:rsidRPr="006D5B30" w:rsidRDefault="00E74436"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Kami mengajarkan iman kepada anak </w:t>
            </w:r>
            <w:r w:rsidR="00BC4C4B" w:rsidRPr="006D5B30">
              <w:rPr>
                <w:rFonts w:ascii="Times New Roman" w:hAnsi="Times New Roman" w:cs="Times New Roman"/>
                <w:sz w:val="24"/>
                <w:szCs w:val="24"/>
              </w:rPr>
              <w:t>dengan</w:t>
            </w:r>
            <w:r w:rsidRPr="006D5B30">
              <w:rPr>
                <w:rFonts w:ascii="Times New Roman" w:hAnsi="Times New Roman" w:cs="Times New Roman"/>
                <w:sz w:val="24"/>
                <w:szCs w:val="24"/>
              </w:rPr>
              <w:t xml:space="preserve"> cara</w:t>
            </w:r>
            <w:r w:rsidR="00BC4C4B" w:rsidRPr="006D5B30">
              <w:rPr>
                <w:rFonts w:ascii="Times New Roman" w:hAnsi="Times New Roman" w:cs="Times New Roman"/>
                <w:sz w:val="24"/>
                <w:szCs w:val="24"/>
              </w:rPr>
              <w:t xml:space="preserve"> menyediakan waktu untuk berdoa bersama, walaupun masih ada waktu yang terlewatkan karena kesibukan kerja. </w:t>
            </w:r>
            <w:r w:rsidR="00BC4C4B" w:rsidRPr="006D5B30">
              <w:rPr>
                <w:rFonts w:ascii="Times New Roman" w:hAnsi="Times New Roman" w:cs="Times New Roman"/>
                <w:sz w:val="24"/>
                <w:szCs w:val="24"/>
                <w:lang w:val="sv-SE"/>
              </w:rPr>
              <w:t xml:space="preserve">Jadi </w:t>
            </w:r>
            <w:r w:rsidRPr="006D5B30">
              <w:rPr>
                <w:rFonts w:ascii="Times New Roman" w:hAnsi="Times New Roman" w:cs="Times New Roman"/>
                <w:sz w:val="24"/>
                <w:szCs w:val="24"/>
                <w:lang w:val="sv-SE"/>
              </w:rPr>
              <w:t xml:space="preserve">kami secara </w:t>
            </w:r>
            <w:r w:rsidR="00BC4C4B" w:rsidRPr="006D5B30">
              <w:rPr>
                <w:rFonts w:ascii="Times New Roman" w:hAnsi="Times New Roman" w:cs="Times New Roman"/>
                <w:sz w:val="24"/>
                <w:szCs w:val="24"/>
                <w:lang w:val="sv-SE"/>
              </w:rPr>
              <w:t xml:space="preserve">rutin </w:t>
            </w:r>
            <w:r w:rsidRPr="006D5B30">
              <w:rPr>
                <w:rFonts w:ascii="Times New Roman" w:hAnsi="Times New Roman" w:cs="Times New Roman"/>
                <w:sz w:val="24"/>
                <w:szCs w:val="24"/>
                <w:lang w:val="sv-SE"/>
              </w:rPr>
              <w:t xml:space="preserve">melakukan </w:t>
            </w:r>
            <w:r w:rsidR="00BC4C4B" w:rsidRPr="006D5B30">
              <w:rPr>
                <w:rFonts w:ascii="Times New Roman" w:hAnsi="Times New Roman" w:cs="Times New Roman"/>
                <w:sz w:val="24"/>
                <w:szCs w:val="24"/>
                <w:lang w:val="sv-SE"/>
              </w:rPr>
              <w:t>doa pagi</w:t>
            </w:r>
            <w:r w:rsidRPr="006D5B30">
              <w:rPr>
                <w:rFonts w:ascii="Times New Roman" w:hAnsi="Times New Roman" w:cs="Times New Roman"/>
                <w:sz w:val="24"/>
                <w:szCs w:val="24"/>
                <w:lang w:val="sv-SE"/>
              </w:rPr>
              <w:t xml:space="preserve"> dan</w:t>
            </w:r>
            <w:r w:rsidR="00BC4C4B" w:rsidRPr="006D5B30">
              <w:rPr>
                <w:rFonts w:ascii="Times New Roman" w:hAnsi="Times New Roman" w:cs="Times New Roman"/>
                <w:sz w:val="24"/>
                <w:szCs w:val="24"/>
                <w:lang w:val="sv-SE"/>
              </w:rPr>
              <w:t xml:space="preserve"> doa mal</w:t>
            </w:r>
            <w:r w:rsidRPr="006D5B30">
              <w:rPr>
                <w:rFonts w:ascii="Times New Roman" w:hAnsi="Times New Roman" w:cs="Times New Roman"/>
                <w:sz w:val="24"/>
                <w:szCs w:val="24"/>
                <w:lang w:val="sv-SE"/>
              </w:rPr>
              <w:t>a</w:t>
            </w:r>
            <w:r w:rsidR="00BC4C4B" w:rsidRPr="006D5B30">
              <w:rPr>
                <w:rFonts w:ascii="Times New Roman" w:hAnsi="Times New Roman" w:cs="Times New Roman"/>
                <w:sz w:val="24"/>
                <w:szCs w:val="24"/>
                <w:lang w:val="sv-SE"/>
              </w:rPr>
              <w:t>m</w:t>
            </w:r>
            <w:r w:rsidRPr="006D5B30">
              <w:rPr>
                <w:rFonts w:ascii="Times New Roman" w:hAnsi="Times New Roman" w:cs="Times New Roman"/>
                <w:sz w:val="24"/>
                <w:szCs w:val="24"/>
                <w:lang w:val="sv-SE"/>
              </w:rPr>
              <w:t xml:space="preserve"> secara bersama.</w:t>
            </w:r>
            <w:r w:rsidR="00BC4C4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Kemudian, kami juga mengajarkan dan memberi teladan kepada anak untuk berbuat baik terhadap sesama. Hal ini kami lakukan antara lain, mengajar anak untuk berbagi kepada sesama dengan cara me</w:t>
            </w:r>
            <w:r w:rsidR="00BC4C4B" w:rsidRPr="006D5B30">
              <w:rPr>
                <w:rFonts w:ascii="Times New Roman" w:hAnsi="Times New Roman" w:cs="Times New Roman"/>
                <w:sz w:val="24"/>
                <w:szCs w:val="24"/>
                <w:lang w:val="sv-SE"/>
              </w:rPr>
              <w:t>ngisi uang untuk dana sosial di sekolah</w:t>
            </w:r>
            <w:r w:rsidRPr="006D5B30">
              <w:rPr>
                <w:rFonts w:ascii="Times New Roman" w:hAnsi="Times New Roman" w:cs="Times New Roman"/>
                <w:sz w:val="24"/>
                <w:szCs w:val="24"/>
                <w:lang w:val="sv-SE"/>
              </w:rPr>
              <w:t>.</w:t>
            </w:r>
          </w:p>
        </w:tc>
        <w:tc>
          <w:tcPr>
            <w:tcW w:w="1875" w:type="dxa"/>
          </w:tcPr>
          <w:p w14:paraId="50C375D7" w14:textId="6878C597" w:rsidR="003E1BD8" w:rsidRPr="006D5B30" w:rsidRDefault="00E7443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oa bersama</w:t>
            </w:r>
          </w:p>
        </w:tc>
        <w:tc>
          <w:tcPr>
            <w:tcW w:w="2312" w:type="dxa"/>
          </w:tcPr>
          <w:p w14:paraId="758C95B7" w14:textId="2FB8CE7E"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1655DF" w:rsidRPr="006D5B30" w14:paraId="376CF9F5" w14:textId="77777777" w:rsidTr="003B0484">
        <w:trPr>
          <w:trHeight w:val="952"/>
        </w:trPr>
        <w:tc>
          <w:tcPr>
            <w:tcW w:w="562" w:type="dxa"/>
            <w:vMerge/>
          </w:tcPr>
          <w:p w14:paraId="4BACA2FF" w14:textId="77777777" w:rsidR="001655DF" w:rsidRPr="006D5B30" w:rsidRDefault="001655DF" w:rsidP="006C73C4">
            <w:pPr>
              <w:pStyle w:val="ListParagraph"/>
              <w:spacing w:line="276" w:lineRule="auto"/>
              <w:ind w:left="0"/>
              <w:jc w:val="both"/>
              <w:rPr>
                <w:rFonts w:ascii="Times New Roman" w:hAnsi="Times New Roman" w:cs="Times New Roman"/>
                <w:sz w:val="24"/>
                <w:szCs w:val="24"/>
              </w:rPr>
            </w:pPr>
          </w:p>
        </w:tc>
        <w:tc>
          <w:tcPr>
            <w:tcW w:w="3189" w:type="dxa"/>
            <w:vMerge/>
          </w:tcPr>
          <w:p w14:paraId="38F5F9FD" w14:textId="77777777" w:rsidR="001655DF" w:rsidRPr="006D5B30" w:rsidRDefault="001655DF" w:rsidP="006C73C4">
            <w:pPr>
              <w:pStyle w:val="ListParagraph"/>
              <w:spacing w:line="276" w:lineRule="auto"/>
              <w:ind w:left="0"/>
              <w:jc w:val="both"/>
              <w:rPr>
                <w:rFonts w:ascii="Times New Roman" w:hAnsi="Times New Roman" w:cs="Times New Roman"/>
                <w:sz w:val="24"/>
                <w:szCs w:val="24"/>
              </w:rPr>
            </w:pPr>
          </w:p>
        </w:tc>
        <w:tc>
          <w:tcPr>
            <w:tcW w:w="1875" w:type="dxa"/>
          </w:tcPr>
          <w:p w14:paraId="4F842139" w14:textId="3DB27E53" w:rsidR="001655DF" w:rsidRPr="006D5B30" w:rsidRDefault="00E7443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ladan</w:t>
            </w:r>
            <w:r w:rsidR="001655DF" w:rsidRPr="006D5B30">
              <w:rPr>
                <w:rFonts w:ascii="Times New Roman" w:hAnsi="Times New Roman" w:cs="Times New Roman"/>
                <w:sz w:val="24"/>
                <w:szCs w:val="24"/>
              </w:rPr>
              <w:t xml:space="preserve"> dan nasihat</w:t>
            </w:r>
          </w:p>
        </w:tc>
        <w:tc>
          <w:tcPr>
            <w:tcW w:w="2312" w:type="dxa"/>
          </w:tcPr>
          <w:p w14:paraId="1AFB5808" w14:textId="466405B7" w:rsidR="001655DF" w:rsidRPr="006D5B30" w:rsidRDefault="001655D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c</w:t>
            </w:r>
          </w:p>
        </w:tc>
      </w:tr>
      <w:tr w:rsidR="00BD3A00" w:rsidRPr="006D5B30" w14:paraId="5E4C9EF6" w14:textId="77777777" w:rsidTr="003B0484">
        <w:tc>
          <w:tcPr>
            <w:tcW w:w="562" w:type="dxa"/>
            <w:vMerge w:val="restart"/>
          </w:tcPr>
          <w:p w14:paraId="366BE4E9"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6439A1B3" w14:textId="40F9B017" w:rsidR="00BD3A00" w:rsidRPr="006D5B30" w:rsidRDefault="00BD3A00"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walnya ketika kami punya anak itu kami langsung mendoakan anak. Kami juga membaptis anak secara Katolik. Jadi, begitu mereka lahir langsung kami baptis secara Katolik. Kami juga mengikutsertakan anak-anak untuk beribadah bersama di Gereja. Lalu, kami juga menyekolahkan anak-anak disekolah Katolik sejak SD hingga SMA. Kalau di rumah kami juga biasa melakukan doa pagi, doa malam, dan doa rosario secara bersama-sama. Kami juga mengajarkan kepada anak untuk berani membuat tanda salib ketika kami makan bersama di luar.</w:t>
            </w:r>
          </w:p>
        </w:tc>
        <w:tc>
          <w:tcPr>
            <w:tcW w:w="1875" w:type="dxa"/>
          </w:tcPr>
          <w:p w14:paraId="11FD2ED1" w14:textId="02AD23B0" w:rsidR="00BD3A00" w:rsidRPr="006D5B30" w:rsidRDefault="00BD3A0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mbaptis anak secara Katolik</w:t>
            </w:r>
          </w:p>
        </w:tc>
        <w:tc>
          <w:tcPr>
            <w:tcW w:w="2312" w:type="dxa"/>
          </w:tcPr>
          <w:p w14:paraId="38F9B2C9" w14:textId="5CBAC418"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f</w:t>
            </w:r>
          </w:p>
        </w:tc>
      </w:tr>
      <w:tr w:rsidR="00BD3A00" w:rsidRPr="006D5B30" w14:paraId="6FDA8078" w14:textId="77777777" w:rsidTr="003B0484">
        <w:tc>
          <w:tcPr>
            <w:tcW w:w="562" w:type="dxa"/>
            <w:vMerge/>
          </w:tcPr>
          <w:p w14:paraId="505EEB22"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646F59A8"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1ECF67DC" w14:textId="0E6E500B" w:rsidR="00BD3A00" w:rsidRPr="006D5B30" w:rsidRDefault="00BD3A0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2312" w:type="dxa"/>
          </w:tcPr>
          <w:p w14:paraId="15D036FF" w14:textId="4EE0E7CD"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b</w:t>
            </w:r>
          </w:p>
        </w:tc>
      </w:tr>
      <w:tr w:rsidR="00BD3A00" w:rsidRPr="006D5B30" w14:paraId="54E44DB8" w14:textId="77777777" w:rsidTr="003B0484">
        <w:tc>
          <w:tcPr>
            <w:tcW w:w="562" w:type="dxa"/>
            <w:vMerge/>
          </w:tcPr>
          <w:p w14:paraId="4E5EDDF4"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2875B6B4"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46EEE1CB" w14:textId="46D5BFEF" w:rsidR="00BD3A00" w:rsidRPr="006D5B30" w:rsidRDefault="00BD3A0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doa dan berdevosi bersama</w:t>
            </w:r>
          </w:p>
        </w:tc>
        <w:tc>
          <w:tcPr>
            <w:tcW w:w="2312" w:type="dxa"/>
          </w:tcPr>
          <w:p w14:paraId="555910BF" w14:textId="0DD4068A"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BD3A00" w:rsidRPr="006D5B30" w14:paraId="62B8F0EB" w14:textId="77777777" w:rsidTr="003B0484">
        <w:trPr>
          <w:trHeight w:val="952"/>
        </w:trPr>
        <w:tc>
          <w:tcPr>
            <w:tcW w:w="562" w:type="dxa"/>
            <w:vMerge/>
          </w:tcPr>
          <w:p w14:paraId="16087C74"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5E9B383E"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03C99505" w14:textId="06D51981" w:rsidR="00BD3A00" w:rsidRPr="006D5B30" w:rsidRDefault="00BD3A0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yekolahkan di sekolah Katolik</w:t>
            </w:r>
          </w:p>
        </w:tc>
        <w:tc>
          <w:tcPr>
            <w:tcW w:w="2312" w:type="dxa"/>
          </w:tcPr>
          <w:p w14:paraId="676682E8" w14:textId="7A79ED6E"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e</w:t>
            </w:r>
          </w:p>
        </w:tc>
      </w:tr>
      <w:tr w:rsidR="00BD3A00" w:rsidRPr="006D5B30" w14:paraId="10804AFF" w14:textId="77777777" w:rsidTr="003B0484">
        <w:tc>
          <w:tcPr>
            <w:tcW w:w="562" w:type="dxa"/>
            <w:vMerge/>
          </w:tcPr>
          <w:p w14:paraId="2B01E915"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0357902B"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51426450" w14:textId="702FCD48" w:rsidR="00BD3A00" w:rsidRPr="006D5B30" w:rsidRDefault="00BD3A00"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Teladan dan nasihat </w:t>
            </w:r>
          </w:p>
        </w:tc>
        <w:tc>
          <w:tcPr>
            <w:tcW w:w="2312" w:type="dxa"/>
          </w:tcPr>
          <w:p w14:paraId="7B0F2EB8" w14:textId="0BAFB52A"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c</w:t>
            </w:r>
          </w:p>
        </w:tc>
      </w:tr>
      <w:tr w:rsidR="00BD3A00" w:rsidRPr="006D5B30" w14:paraId="180F42E8" w14:textId="77777777" w:rsidTr="003B0484">
        <w:tc>
          <w:tcPr>
            <w:tcW w:w="562" w:type="dxa"/>
            <w:vMerge w:val="restart"/>
          </w:tcPr>
          <w:p w14:paraId="39E61C9A" w14:textId="519D5F18"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4BE4192F" w14:textId="5BC245A9"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Cara mengajarkan iman Katolik dalam keluarga kami ialah: mengajak anak-anak untuk beribadah bersama di Gereja sejak kecil,</w:t>
            </w:r>
            <w:r w:rsidR="0073267A" w:rsidRPr="006D5B30">
              <w:rPr>
                <w:rFonts w:ascii="Times New Roman" w:hAnsi="Times New Roman" w:cs="Times New Roman"/>
                <w:sz w:val="24"/>
                <w:szCs w:val="24"/>
              </w:rPr>
              <w:t xml:space="preserve"> </w:t>
            </w:r>
            <w:r w:rsidRPr="006D5B30">
              <w:rPr>
                <w:rFonts w:ascii="Times New Roman" w:hAnsi="Times New Roman" w:cs="Times New Roman"/>
                <w:sz w:val="24"/>
                <w:szCs w:val="24"/>
              </w:rPr>
              <w:t>berdoa bersama dalam keluarga dan lingkungan dan ikut kegiatan Gereja seperti BIAK. Kami memperkuat iman anak dengan cara menyekolahkan anak-anak di sekolahan Katolik dengan harapan agar iman anak yang sudah dididik di keluarga selama ini bisa lebih berkembang dan menjadi lebih kuat.</w:t>
            </w:r>
          </w:p>
        </w:tc>
        <w:tc>
          <w:tcPr>
            <w:tcW w:w="1875" w:type="dxa"/>
          </w:tcPr>
          <w:p w14:paraId="08A706BB" w14:textId="6783DA13" w:rsidR="00BD3A00" w:rsidRPr="006D5B30" w:rsidRDefault="00EA216F"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2312" w:type="dxa"/>
          </w:tcPr>
          <w:p w14:paraId="0AB9E192" w14:textId="41ADDD34"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b</w:t>
            </w:r>
          </w:p>
        </w:tc>
      </w:tr>
      <w:tr w:rsidR="00BD3A00" w:rsidRPr="006D5B30" w14:paraId="723B4E9F" w14:textId="77777777" w:rsidTr="003B0484">
        <w:tc>
          <w:tcPr>
            <w:tcW w:w="562" w:type="dxa"/>
            <w:vMerge/>
          </w:tcPr>
          <w:p w14:paraId="3858347E"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2AE29E7D"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52E6FDA5" w14:textId="6997F7CF" w:rsidR="00BD3A00" w:rsidRPr="006D5B30" w:rsidRDefault="00EA216F"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Doa bersama</w:t>
            </w:r>
          </w:p>
        </w:tc>
        <w:tc>
          <w:tcPr>
            <w:tcW w:w="2312" w:type="dxa"/>
          </w:tcPr>
          <w:p w14:paraId="029D93CA" w14:textId="58765E2A"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r>
      <w:tr w:rsidR="00BD3A00" w:rsidRPr="006D5B30" w14:paraId="5152F7C6" w14:textId="77777777" w:rsidTr="003B0484">
        <w:tc>
          <w:tcPr>
            <w:tcW w:w="562" w:type="dxa"/>
            <w:vMerge/>
          </w:tcPr>
          <w:p w14:paraId="5D6367D9"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3189" w:type="dxa"/>
            <w:vMerge/>
          </w:tcPr>
          <w:p w14:paraId="4993DFC6" w14:textId="77777777" w:rsidR="00BD3A00" w:rsidRPr="006D5B30" w:rsidRDefault="00BD3A00" w:rsidP="006C73C4">
            <w:pPr>
              <w:pStyle w:val="ListParagraph"/>
              <w:spacing w:line="276" w:lineRule="auto"/>
              <w:ind w:left="0"/>
              <w:jc w:val="both"/>
              <w:rPr>
                <w:rFonts w:ascii="Times New Roman" w:hAnsi="Times New Roman" w:cs="Times New Roman"/>
                <w:sz w:val="24"/>
                <w:szCs w:val="24"/>
              </w:rPr>
            </w:pPr>
          </w:p>
        </w:tc>
        <w:tc>
          <w:tcPr>
            <w:tcW w:w="1875" w:type="dxa"/>
          </w:tcPr>
          <w:p w14:paraId="48FC9701" w14:textId="3BEA9E0E" w:rsidR="00BD3A00" w:rsidRPr="006D5B30" w:rsidRDefault="00EA216F"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Terlibat dalam kegiatan Gereja</w:t>
            </w:r>
          </w:p>
        </w:tc>
        <w:tc>
          <w:tcPr>
            <w:tcW w:w="2312" w:type="dxa"/>
          </w:tcPr>
          <w:p w14:paraId="1D39E6AB" w14:textId="5B0DE4A2" w:rsidR="00BD3A00" w:rsidRPr="006D5B30" w:rsidRDefault="00BD3A00"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d</w:t>
            </w:r>
          </w:p>
        </w:tc>
      </w:tr>
      <w:tr w:rsidR="00EA216F" w:rsidRPr="006D5B30" w14:paraId="3D060A09" w14:textId="77777777" w:rsidTr="003B0484">
        <w:trPr>
          <w:trHeight w:val="952"/>
        </w:trPr>
        <w:tc>
          <w:tcPr>
            <w:tcW w:w="562" w:type="dxa"/>
            <w:vMerge/>
          </w:tcPr>
          <w:p w14:paraId="5E897BE5" w14:textId="77777777" w:rsidR="00EA216F" w:rsidRPr="006D5B30" w:rsidRDefault="00EA216F" w:rsidP="006C73C4">
            <w:pPr>
              <w:pStyle w:val="ListParagraph"/>
              <w:spacing w:line="276" w:lineRule="auto"/>
              <w:ind w:left="0"/>
              <w:jc w:val="both"/>
              <w:rPr>
                <w:rFonts w:ascii="Times New Roman" w:hAnsi="Times New Roman" w:cs="Times New Roman"/>
                <w:sz w:val="24"/>
                <w:szCs w:val="24"/>
              </w:rPr>
            </w:pPr>
          </w:p>
        </w:tc>
        <w:tc>
          <w:tcPr>
            <w:tcW w:w="3189" w:type="dxa"/>
            <w:vMerge/>
          </w:tcPr>
          <w:p w14:paraId="5B62EA5D" w14:textId="77777777" w:rsidR="00EA216F" w:rsidRPr="006D5B30" w:rsidRDefault="00EA216F" w:rsidP="006C73C4">
            <w:pPr>
              <w:pStyle w:val="ListParagraph"/>
              <w:spacing w:line="276" w:lineRule="auto"/>
              <w:ind w:left="0"/>
              <w:jc w:val="both"/>
              <w:rPr>
                <w:rFonts w:ascii="Times New Roman" w:hAnsi="Times New Roman" w:cs="Times New Roman"/>
                <w:sz w:val="24"/>
                <w:szCs w:val="24"/>
              </w:rPr>
            </w:pPr>
          </w:p>
        </w:tc>
        <w:tc>
          <w:tcPr>
            <w:tcW w:w="1875" w:type="dxa"/>
          </w:tcPr>
          <w:p w14:paraId="7CC5DA62" w14:textId="4E67A036" w:rsidR="00EA216F" w:rsidRPr="006D5B30" w:rsidRDefault="00EA216F"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Menyekolahkan di sekolah Katolik </w:t>
            </w:r>
          </w:p>
        </w:tc>
        <w:tc>
          <w:tcPr>
            <w:tcW w:w="2312" w:type="dxa"/>
          </w:tcPr>
          <w:p w14:paraId="4D57D152" w14:textId="6C184152" w:rsidR="00EA216F" w:rsidRPr="006D5B30" w:rsidRDefault="00EA216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e</w:t>
            </w:r>
          </w:p>
        </w:tc>
      </w:tr>
    </w:tbl>
    <w:p w14:paraId="3054D60D" w14:textId="77777777" w:rsidR="00D32B7E" w:rsidRPr="006D5B30" w:rsidRDefault="00D32B7E" w:rsidP="006C73C4">
      <w:pPr>
        <w:pStyle w:val="ListParagraph"/>
        <w:spacing w:after="0" w:line="480" w:lineRule="auto"/>
        <w:ind w:left="426"/>
        <w:jc w:val="both"/>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BC4C4B" w:rsidRPr="006D5B30" w14:paraId="440E8C61" w14:textId="77777777" w:rsidTr="003B0484">
        <w:tc>
          <w:tcPr>
            <w:tcW w:w="7932" w:type="dxa"/>
            <w:gridSpan w:val="5"/>
          </w:tcPr>
          <w:p w14:paraId="3D5369CC" w14:textId="77777777" w:rsidR="00BC4C4B" w:rsidRPr="006D5B30" w:rsidRDefault="00BC4C4B" w:rsidP="006C73C4">
            <w:pPr>
              <w:pStyle w:val="ListParagraph"/>
              <w:spacing w:line="276" w:lineRule="auto"/>
              <w:ind w:left="0"/>
              <w:jc w:val="center"/>
              <w:rPr>
                <w:rFonts w:ascii="Times New Roman" w:hAnsi="Times New Roman" w:cs="Times New Roman"/>
                <w:b/>
                <w:bCs/>
                <w:sz w:val="24"/>
                <w:szCs w:val="24"/>
              </w:rPr>
            </w:pPr>
            <w:bookmarkStart w:id="105" w:name="_Hlk200447761"/>
            <w:r w:rsidRPr="006D5B30">
              <w:rPr>
                <w:rFonts w:ascii="Times New Roman" w:hAnsi="Times New Roman" w:cs="Times New Roman"/>
                <w:b/>
                <w:bCs/>
                <w:sz w:val="24"/>
                <w:szCs w:val="24"/>
              </w:rPr>
              <w:t>Indeks</w:t>
            </w:r>
          </w:p>
        </w:tc>
      </w:tr>
      <w:tr w:rsidR="00BC4C4B" w:rsidRPr="006D5B30" w14:paraId="0916A8AE" w14:textId="77777777" w:rsidTr="003B0484">
        <w:tc>
          <w:tcPr>
            <w:tcW w:w="3261" w:type="dxa"/>
            <w:gridSpan w:val="2"/>
          </w:tcPr>
          <w:p w14:paraId="7D2C33D6" w14:textId="43636810" w:rsidR="00BC4C4B" w:rsidRPr="006D5B30" w:rsidRDefault="00BC4C4B" w:rsidP="006C73C4">
            <w:pPr>
              <w:pStyle w:val="ListParagraph"/>
              <w:tabs>
                <w:tab w:val="center" w:pos="1522"/>
                <w:tab w:val="right" w:pos="3045"/>
              </w:tabs>
              <w:spacing w:line="276" w:lineRule="auto"/>
              <w:ind w:left="0"/>
              <w:rPr>
                <w:rFonts w:ascii="Times New Roman" w:hAnsi="Times New Roman" w:cs="Times New Roman"/>
                <w:b/>
                <w:bCs/>
                <w:sz w:val="24"/>
                <w:szCs w:val="24"/>
              </w:rPr>
            </w:pPr>
            <w:r w:rsidRPr="006D5B30">
              <w:rPr>
                <w:rFonts w:ascii="Times New Roman" w:hAnsi="Times New Roman" w:cs="Times New Roman"/>
                <w:b/>
                <w:bCs/>
                <w:sz w:val="24"/>
                <w:szCs w:val="24"/>
              </w:rPr>
              <w:tab/>
              <w:t>Jawaban</w:t>
            </w:r>
            <w:r w:rsidRPr="006D5B30">
              <w:rPr>
                <w:rFonts w:ascii="Times New Roman" w:hAnsi="Times New Roman" w:cs="Times New Roman"/>
                <w:b/>
                <w:bCs/>
                <w:sz w:val="24"/>
                <w:szCs w:val="24"/>
              </w:rPr>
              <w:tab/>
            </w:r>
          </w:p>
        </w:tc>
        <w:tc>
          <w:tcPr>
            <w:tcW w:w="1984" w:type="dxa"/>
          </w:tcPr>
          <w:p w14:paraId="23CD8757" w14:textId="77777777" w:rsidR="00BC4C4B" w:rsidRPr="006D5B30" w:rsidRDefault="00BC4C4B"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1ECDCBFB" w14:textId="77777777" w:rsidR="00BC4C4B" w:rsidRPr="006D5B30" w:rsidRDefault="00BC4C4B"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58171893" w14:textId="77777777" w:rsidR="00BC4C4B" w:rsidRPr="006D5B30" w:rsidRDefault="00BC4C4B"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BC4C4B" w:rsidRPr="006D5B30" w14:paraId="57FFD2E6" w14:textId="77777777" w:rsidTr="003B0484">
        <w:tc>
          <w:tcPr>
            <w:tcW w:w="567" w:type="dxa"/>
          </w:tcPr>
          <w:p w14:paraId="4551D68E"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a</w:t>
            </w:r>
          </w:p>
        </w:tc>
        <w:tc>
          <w:tcPr>
            <w:tcW w:w="2694" w:type="dxa"/>
          </w:tcPr>
          <w:p w14:paraId="6FA0DA07" w14:textId="55B75E41" w:rsidR="00BC4C4B"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Doa bersama </w:t>
            </w:r>
          </w:p>
        </w:tc>
        <w:tc>
          <w:tcPr>
            <w:tcW w:w="1984" w:type="dxa"/>
          </w:tcPr>
          <w:p w14:paraId="08D93396" w14:textId="106FA5F5"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3, I4, I5, I6, I7</w:t>
            </w:r>
          </w:p>
        </w:tc>
        <w:tc>
          <w:tcPr>
            <w:tcW w:w="1243" w:type="dxa"/>
          </w:tcPr>
          <w:p w14:paraId="0F9CAA7B" w14:textId="3BB540B1" w:rsidR="00BC4C4B"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w:t>
            </w:r>
          </w:p>
        </w:tc>
        <w:tc>
          <w:tcPr>
            <w:tcW w:w="1444" w:type="dxa"/>
          </w:tcPr>
          <w:p w14:paraId="0844F1E0" w14:textId="4DF01882" w:rsidR="00BC4C4B"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5,71%</w:t>
            </w:r>
          </w:p>
        </w:tc>
      </w:tr>
      <w:tr w:rsidR="00BC4C4B" w:rsidRPr="006D5B30" w14:paraId="17B428B3" w14:textId="77777777" w:rsidTr="003B0484">
        <w:tc>
          <w:tcPr>
            <w:tcW w:w="567" w:type="dxa"/>
          </w:tcPr>
          <w:p w14:paraId="0C4AA80F"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b</w:t>
            </w:r>
          </w:p>
        </w:tc>
        <w:tc>
          <w:tcPr>
            <w:tcW w:w="2694" w:type="dxa"/>
          </w:tcPr>
          <w:p w14:paraId="271E0D82" w14:textId="0B131133" w:rsidR="00BC4C4B"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ibadah bersama</w:t>
            </w:r>
          </w:p>
        </w:tc>
        <w:tc>
          <w:tcPr>
            <w:tcW w:w="1984" w:type="dxa"/>
          </w:tcPr>
          <w:p w14:paraId="46F907B2" w14:textId="77777777" w:rsidR="00BC4C4B" w:rsidRPr="006D5B30" w:rsidRDefault="00BC4C4B"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I1, I2, I4, I6, I7 </w:t>
            </w:r>
          </w:p>
        </w:tc>
        <w:tc>
          <w:tcPr>
            <w:tcW w:w="1243" w:type="dxa"/>
          </w:tcPr>
          <w:p w14:paraId="5AA91ED7"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2510FC84" w14:textId="77777777" w:rsidR="00BC4C4B" w:rsidRPr="006D5B30" w:rsidRDefault="00BC4C4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p>
        </w:tc>
      </w:tr>
      <w:tr w:rsidR="00E133CF" w:rsidRPr="006D5B30" w14:paraId="41E0B6C5" w14:textId="77777777" w:rsidTr="003B0484">
        <w:tc>
          <w:tcPr>
            <w:tcW w:w="567" w:type="dxa"/>
          </w:tcPr>
          <w:p w14:paraId="758A1F36" w14:textId="77777777" w:rsidR="00E133CF" w:rsidRPr="006D5B30" w:rsidRDefault="00E133C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c</w:t>
            </w:r>
          </w:p>
        </w:tc>
        <w:tc>
          <w:tcPr>
            <w:tcW w:w="2694" w:type="dxa"/>
          </w:tcPr>
          <w:p w14:paraId="4EDC3FB2" w14:textId="775D83D8" w:rsidR="00E133CF"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w:t>
            </w:r>
            <w:r w:rsidR="00E133CF" w:rsidRPr="006D5B30">
              <w:rPr>
                <w:rFonts w:ascii="Times New Roman" w:hAnsi="Times New Roman" w:cs="Times New Roman"/>
                <w:sz w:val="24"/>
                <w:szCs w:val="24"/>
              </w:rPr>
              <w:t>eladan dan nasihat</w:t>
            </w:r>
          </w:p>
        </w:tc>
        <w:tc>
          <w:tcPr>
            <w:tcW w:w="1984" w:type="dxa"/>
          </w:tcPr>
          <w:p w14:paraId="72846AD9" w14:textId="7F4A12DA" w:rsidR="00E133CF" w:rsidRPr="006D5B30" w:rsidRDefault="00E133CF"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2, I4, I5, I6</w:t>
            </w:r>
          </w:p>
        </w:tc>
        <w:tc>
          <w:tcPr>
            <w:tcW w:w="1243" w:type="dxa"/>
          </w:tcPr>
          <w:p w14:paraId="5D040935" w14:textId="4D42E15C" w:rsidR="00E133CF"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7EE21230" w14:textId="218C1C58" w:rsidR="00E133CF" w:rsidRPr="006D5B30" w:rsidRDefault="00FC42F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p>
        </w:tc>
      </w:tr>
      <w:tr w:rsidR="00BC4C4B" w:rsidRPr="006D5B30" w14:paraId="2CBF0ABC" w14:textId="77777777" w:rsidTr="003B0484">
        <w:tc>
          <w:tcPr>
            <w:tcW w:w="567" w:type="dxa"/>
          </w:tcPr>
          <w:p w14:paraId="1875C62B" w14:textId="46B9D19C"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4</w:t>
            </w:r>
            <w:r w:rsidR="00E133CF" w:rsidRPr="006D5B30">
              <w:rPr>
                <w:rFonts w:ascii="Times New Roman" w:hAnsi="Times New Roman" w:cs="Times New Roman"/>
              </w:rPr>
              <w:t>d</w:t>
            </w:r>
          </w:p>
        </w:tc>
        <w:tc>
          <w:tcPr>
            <w:tcW w:w="2694" w:type="dxa"/>
          </w:tcPr>
          <w:p w14:paraId="7940278D" w14:textId="20743EAA" w:rsidR="00BC4C4B" w:rsidRPr="006D5B30" w:rsidRDefault="00FC42F4"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sz w:val="24"/>
                <w:szCs w:val="24"/>
              </w:rPr>
              <w:t>Terlibat dalam kegiatan Gereja</w:t>
            </w:r>
          </w:p>
        </w:tc>
        <w:tc>
          <w:tcPr>
            <w:tcW w:w="1984" w:type="dxa"/>
          </w:tcPr>
          <w:p w14:paraId="2D3A3473"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I2, I4, I7</w:t>
            </w:r>
          </w:p>
        </w:tc>
        <w:tc>
          <w:tcPr>
            <w:tcW w:w="1243" w:type="dxa"/>
          </w:tcPr>
          <w:p w14:paraId="2CFAECBB"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3</w:t>
            </w:r>
          </w:p>
        </w:tc>
        <w:tc>
          <w:tcPr>
            <w:tcW w:w="1444" w:type="dxa"/>
          </w:tcPr>
          <w:p w14:paraId="31588A51"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42,9%</w:t>
            </w:r>
          </w:p>
        </w:tc>
      </w:tr>
      <w:tr w:rsidR="00BC4C4B" w:rsidRPr="006D5B30" w14:paraId="06058B71" w14:textId="77777777" w:rsidTr="003B0484">
        <w:tc>
          <w:tcPr>
            <w:tcW w:w="567" w:type="dxa"/>
          </w:tcPr>
          <w:p w14:paraId="380BA8D0" w14:textId="7BFB3692"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4</w:t>
            </w:r>
            <w:r w:rsidR="00E133CF" w:rsidRPr="006D5B30">
              <w:rPr>
                <w:rFonts w:ascii="Times New Roman" w:hAnsi="Times New Roman" w:cs="Times New Roman"/>
              </w:rPr>
              <w:t>e</w:t>
            </w:r>
          </w:p>
        </w:tc>
        <w:tc>
          <w:tcPr>
            <w:tcW w:w="2694" w:type="dxa"/>
          </w:tcPr>
          <w:p w14:paraId="3257F739" w14:textId="67E79CDC" w:rsidR="00BC4C4B" w:rsidRPr="006D5B30" w:rsidRDefault="00B31BCA"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 xml:space="preserve">Menyekolahkan di </w:t>
            </w:r>
            <w:r w:rsidR="00BC4C4B" w:rsidRPr="006D5B30">
              <w:rPr>
                <w:rFonts w:ascii="Times New Roman" w:hAnsi="Times New Roman" w:cs="Times New Roman"/>
              </w:rPr>
              <w:t>Sekolah Katolik</w:t>
            </w:r>
          </w:p>
        </w:tc>
        <w:tc>
          <w:tcPr>
            <w:tcW w:w="1984" w:type="dxa"/>
          </w:tcPr>
          <w:p w14:paraId="73B4205E"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I2, I4, I6, I7</w:t>
            </w:r>
          </w:p>
        </w:tc>
        <w:tc>
          <w:tcPr>
            <w:tcW w:w="1243" w:type="dxa"/>
          </w:tcPr>
          <w:p w14:paraId="604AAE1B"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4</w:t>
            </w:r>
          </w:p>
        </w:tc>
        <w:tc>
          <w:tcPr>
            <w:tcW w:w="1444" w:type="dxa"/>
          </w:tcPr>
          <w:p w14:paraId="2C063AAB"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57,14%</w:t>
            </w:r>
          </w:p>
        </w:tc>
      </w:tr>
      <w:tr w:rsidR="00BC4C4B" w:rsidRPr="006D5B30" w14:paraId="25525231" w14:textId="77777777" w:rsidTr="003B0484">
        <w:tc>
          <w:tcPr>
            <w:tcW w:w="567" w:type="dxa"/>
          </w:tcPr>
          <w:p w14:paraId="1DC30EF2" w14:textId="3E51731D"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4</w:t>
            </w:r>
            <w:r w:rsidR="00E133CF" w:rsidRPr="006D5B30">
              <w:rPr>
                <w:rFonts w:ascii="Times New Roman" w:hAnsi="Times New Roman" w:cs="Times New Roman"/>
              </w:rPr>
              <w:t>f</w:t>
            </w:r>
          </w:p>
        </w:tc>
        <w:tc>
          <w:tcPr>
            <w:tcW w:w="2694" w:type="dxa"/>
          </w:tcPr>
          <w:p w14:paraId="5F2129C9" w14:textId="3B740643" w:rsidR="00BC4C4B" w:rsidRPr="006D5B30" w:rsidRDefault="001C6569"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sz w:val="24"/>
                <w:szCs w:val="24"/>
              </w:rPr>
              <w:t>Membaptis anak secara Katolik</w:t>
            </w:r>
          </w:p>
        </w:tc>
        <w:tc>
          <w:tcPr>
            <w:tcW w:w="1984" w:type="dxa"/>
          </w:tcPr>
          <w:p w14:paraId="164CF5FD" w14:textId="6B718998"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I3,</w:t>
            </w:r>
            <w:r w:rsidR="00FC42F4" w:rsidRPr="006D5B30">
              <w:rPr>
                <w:rFonts w:ascii="Times New Roman" w:hAnsi="Times New Roman" w:cs="Times New Roman"/>
              </w:rPr>
              <w:t xml:space="preserve"> I6</w:t>
            </w:r>
          </w:p>
        </w:tc>
        <w:tc>
          <w:tcPr>
            <w:tcW w:w="1243" w:type="dxa"/>
          </w:tcPr>
          <w:p w14:paraId="2185A8F4" w14:textId="7DB88659" w:rsidR="00BC4C4B" w:rsidRPr="006D5B30" w:rsidRDefault="00FC42F4"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2</w:t>
            </w:r>
          </w:p>
        </w:tc>
        <w:tc>
          <w:tcPr>
            <w:tcW w:w="1444" w:type="dxa"/>
          </w:tcPr>
          <w:p w14:paraId="1FAF5B67" w14:textId="77777777" w:rsidR="00BC4C4B" w:rsidRPr="006D5B30" w:rsidRDefault="00BC4C4B" w:rsidP="006C73C4">
            <w:pPr>
              <w:pStyle w:val="ListParagraph"/>
              <w:spacing w:line="276" w:lineRule="auto"/>
              <w:ind w:left="0"/>
              <w:jc w:val="both"/>
              <w:rPr>
                <w:rFonts w:ascii="Times New Roman" w:hAnsi="Times New Roman" w:cs="Times New Roman"/>
              </w:rPr>
            </w:pPr>
            <w:r w:rsidRPr="006D5B30">
              <w:rPr>
                <w:rFonts w:ascii="Times New Roman" w:hAnsi="Times New Roman" w:cs="Times New Roman"/>
              </w:rPr>
              <w:t>28,6%</w:t>
            </w:r>
          </w:p>
        </w:tc>
      </w:tr>
      <w:bookmarkEnd w:id="104"/>
      <w:bookmarkEnd w:id="105"/>
    </w:tbl>
    <w:p w14:paraId="75A6591A" w14:textId="77777777" w:rsidR="00B31BCA" w:rsidRPr="006D5B30" w:rsidRDefault="00B31BCA" w:rsidP="006C73C4">
      <w:pPr>
        <w:spacing w:after="0" w:line="480" w:lineRule="auto"/>
        <w:jc w:val="both"/>
        <w:rPr>
          <w:rFonts w:ascii="Times New Roman" w:hAnsi="Times New Roman" w:cs="Times New Roman"/>
          <w:b/>
          <w:bCs/>
          <w:sz w:val="24"/>
          <w:szCs w:val="24"/>
        </w:rPr>
      </w:pPr>
    </w:p>
    <w:p w14:paraId="7D907693" w14:textId="60207A23" w:rsidR="00370114" w:rsidRPr="006D5B30" w:rsidRDefault="00B31BCA" w:rsidP="006C73C4">
      <w:pPr>
        <w:spacing w:after="0" w:line="480" w:lineRule="auto"/>
        <w:ind w:firstLine="720"/>
        <w:jc w:val="both"/>
        <w:rPr>
          <w:rFonts w:ascii="Times New Roman" w:hAnsi="Times New Roman" w:cs="Times New Roman"/>
          <w:sz w:val="24"/>
          <w:szCs w:val="24"/>
          <w:lang w:val="sv-SE"/>
        </w:rPr>
      </w:pPr>
      <w:bookmarkStart w:id="106" w:name="_Hlk201411223"/>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tentang pengalam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w:t>
      </w:r>
      <w:r w:rsidR="00EC6699" w:rsidRPr="006D5B30">
        <w:rPr>
          <w:rFonts w:ascii="Times New Roman" w:hAnsi="Times New Roman" w:cs="Times New Roman"/>
          <w:sz w:val="24"/>
          <w:szCs w:val="24"/>
          <w:lang w:val="sv-SE"/>
        </w:rPr>
        <w:t>orang tua</w:t>
      </w:r>
      <w:r w:rsidR="00DA31FE"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mengajarkan iman Katolik kepada anak-anak dalam keluarga menunjukkan </w:t>
      </w:r>
      <w:r w:rsidR="00FC42F4" w:rsidRPr="006D5B30">
        <w:rPr>
          <w:rFonts w:ascii="Times New Roman" w:hAnsi="Times New Roman" w:cs="Times New Roman"/>
          <w:sz w:val="24"/>
          <w:szCs w:val="24"/>
          <w:lang w:val="sv-SE"/>
        </w:rPr>
        <w:t>6</w:t>
      </w:r>
      <w:r w:rsidRPr="006D5B30">
        <w:rPr>
          <w:rFonts w:ascii="Times New Roman" w:hAnsi="Times New Roman" w:cs="Times New Roman"/>
          <w:sz w:val="24"/>
          <w:szCs w:val="24"/>
          <w:lang w:val="sv-SE"/>
        </w:rPr>
        <w:t xml:space="preserve"> (</w:t>
      </w:r>
      <w:r w:rsidR="00FC42F4" w:rsidRPr="006D5B30">
        <w:rPr>
          <w:rFonts w:ascii="Times New Roman" w:hAnsi="Times New Roman" w:cs="Times New Roman"/>
          <w:sz w:val="24"/>
          <w:szCs w:val="24"/>
          <w:lang w:val="sv-SE"/>
        </w:rPr>
        <w:t>85,71%</w:t>
      </w:r>
      <w:r w:rsidR="00550827" w:rsidRPr="006D5B30">
        <w:rPr>
          <w:rFonts w:ascii="Times New Roman" w:hAnsi="Times New Roman" w:cs="Times New Roman"/>
          <w:sz w:val="24"/>
          <w:szCs w:val="24"/>
          <w:lang w:val="sv-SE"/>
        </w:rPr>
        <w:t xml:space="preserve">) informan yaitu </w:t>
      </w:r>
      <w:r w:rsidR="00FC42F4" w:rsidRPr="006D5B30">
        <w:rPr>
          <w:rFonts w:ascii="Times New Roman" w:hAnsi="Times New Roman" w:cs="Times New Roman"/>
          <w:sz w:val="24"/>
          <w:szCs w:val="24"/>
          <w:lang w:val="sv-SE"/>
        </w:rPr>
        <w:t>I1, I3, I4, I5, I6, dan I7</w:t>
      </w:r>
      <w:r w:rsidR="00550827" w:rsidRPr="006D5B30">
        <w:rPr>
          <w:rFonts w:ascii="Times New Roman" w:hAnsi="Times New Roman" w:cs="Times New Roman"/>
          <w:sz w:val="24"/>
          <w:szCs w:val="24"/>
          <w:lang w:val="sv-SE"/>
        </w:rPr>
        <w:t xml:space="preserve"> mengatakan </w:t>
      </w:r>
      <w:r w:rsidR="001E2EE5" w:rsidRPr="006D5B30">
        <w:rPr>
          <w:rFonts w:ascii="Times New Roman" w:hAnsi="Times New Roman" w:cs="Times New Roman"/>
          <w:sz w:val="24"/>
          <w:szCs w:val="24"/>
          <w:lang w:val="sv-SE"/>
        </w:rPr>
        <w:t xml:space="preserve">bahwa mereka mengajarkan iman Katolik kepada anak-anak dalam keluarga dengan cara </w:t>
      </w:r>
      <w:r w:rsidR="00FC42F4" w:rsidRPr="006D5B30">
        <w:rPr>
          <w:rFonts w:ascii="Times New Roman" w:hAnsi="Times New Roman" w:cs="Times New Roman"/>
          <w:sz w:val="24"/>
          <w:szCs w:val="24"/>
          <w:lang w:val="sv-SE"/>
        </w:rPr>
        <w:t>doa bersama</w:t>
      </w:r>
      <w:r w:rsidR="001E2EE5" w:rsidRPr="006D5B30">
        <w:rPr>
          <w:rFonts w:ascii="Times New Roman" w:hAnsi="Times New Roman" w:cs="Times New Roman"/>
          <w:sz w:val="24"/>
          <w:szCs w:val="24"/>
          <w:lang w:val="sv-SE"/>
        </w:rPr>
        <w:t>.</w:t>
      </w:r>
      <w:r w:rsidR="00370114" w:rsidRPr="006D5B30">
        <w:rPr>
          <w:rFonts w:ascii="Times New Roman" w:hAnsi="Times New Roman" w:cs="Times New Roman"/>
          <w:sz w:val="24"/>
          <w:szCs w:val="24"/>
          <w:lang w:val="sv-SE"/>
        </w:rPr>
        <w:t xml:space="preserve"> Tentang hal ini, I1 mengatakan:</w:t>
      </w:r>
      <w:r w:rsidR="00FC42F4" w:rsidRPr="006D5B30">
        <w:rPr>
          <w:rFonts w:ascii="Times New Roman" w:hAnsi="Times New Roman" w:cs="Times New Roman"/>
          <w:sz w:val="24"/>
          <w:szCs w:val="24"/>
          <w:lang w:val="sv-SE"/>
        </w:rPr>
        <w:t xml:space="preserve"> “Pengajaran iman dalam keluarga kami dilakukan dengan cara</w:t>
      </w:r>
      <w:r w:rsidR="0081233C" w:rsidRPr="006D5B30">
        <w:rPr>
          <w:rFonts w:ascii="Times New Roman" w:hAnsi="Times New Roman" w:cs="Times New Roman"/>
          <w:sz w:val="24"/>
          <w:szCs w:val="24"/>
          <w:lang w:val="sv-SE"/>
        </w:rPr>
        <w:t xml:space="preserve"> </w:t>
      </w:r>
      <w:r w:rsidR="00FC42F4" w:rsidRPr="006D5B30">
        <w:rPr>
          <w:rFonts w:ascii="Times New Roman" w:hAnsi="Times New Roman" w:cs="Times New Roman"/>
          <w:sz w:val="24"/>
          <w:szCs w:val="24"/>
          <w:lang w:val="sv-SE"/>
        </w:rPr>
        <w:t xml:space="preserve">doa bersama dalam keluarga sejak anak-anak masih kecil”. </w:t>
      </w:r>
      <w:r w:rsidR="00370114" w:rsidRPr="006D5B30">
        <w:rPr>
          <w:rFonts w:ascii="Times New Roman" w:hAnsi="Times New Roman" w:cs="Times New Roman"/>
          <w:sz w:val="24"/>
          <w:szCs w:val="24"/>
          <w:lang w:val="sv-SE"/>
        </w:rPr>
        <w:t>Menyusul, I</w:t>
      </w:r>
      <w:r w:rsidR="00172A15" w:rsidRPr="006D5B30">
        <w:rPr>
          <w:rFonts w:ascii="Times New Roman" w:hAnsi="Times New Roman" w:cs="Times New Roman"/>
          <w:sz w:val="24"/>
          <w:szCs w:val="24"/>
          <w:lang w:val="sv-SE"/>
        </w:rPr>
        <w:t>5</w:t>
      </w:r>
      <w:r w:rsidR="00370114" w:rsidRPr="006D5B30">
        <w:rPr>
          <w:rFonts w:ascii="Times New Roman" w:hAnsi="Times New Roman" w:cs="Times New Roman"/>
          <w:sz w:val="24"/>
          <w:szCs w:val="24"/>
          <w:lang w:val="sv-SE"/>
        </w:rPr>
        <w:t xml:space="preserve"> mengatakan</w:t>
      </w:r>
      <w:r w:rsidR="00172A15" w:rsidRPr="006D5B30">
        <w:rPr>
          <w:rFonts w:ascii="Times New Roman" w:hAnsi="Times New Roman" w:cs="Times New Roman"/>
          <w:sz w:val="24"/>
          <w:szCs w:val="24"/>
          <w:lang w:val="sv-SE"/>
        </w:rPr>
        <w:t xml:space="preserve"> bahwa kami mengajarkan iman kepada anak dengan cara menyediakan waktu untuk berdoa bersama </w:t>
      </w:r>
      <w:r w:rsidR="0081233C" w:rsidRPr="006D5B30">
        <w:rPr>
          <w:rFonts w:ascii="Times New Roman" w:hAnsi="Times New Roman" w:cs="Times New Roman"/>
          <w:sz w:val="24"/>
          <w:szCs w:val="24"/>
          <w:lang w:val="sv-SE"/>
        </w:rPr>
        <w:t>secara rutin pada</w:t>
      </w:r>
      <w:r w:rsidR="00172A15" w:rsidRPr="006D5B30">
        <w:rPr>
          <w:rFonts w:ascii="Times New Roman" w:hAnsi="Times New Roman" w:cs="Times New Roman"/>
          <w:sz w:val="24"/>
          <w:szCs w:val="24"/>
          <w:lang w:val="sv-SE"/>
        </w:rPr>
        <w:t xml:space="preserve"> pagi dan malam </w:t>
      </w:r>
      <w:r w:rsidR="0081233C" w:rsidRPr="006D5B30">
        <w:rPr>
          <w:rFonts w:ascii="Times New Roman" w:hAnsi="Times New Roman" w:cs="Times New Roman"/>
          <w:sz w:val="24"/>
          <w:szCs w:val="24"/>
          <w:lang w:val="sv-SE"/>
        </w:rPr>
        <w:t>hari</w:t>
      </w:r>
      <w:r w:rsidR="00172A15" w:rsidRPr="006D5B30">
        <w:rPr>
          <w:rFonts w:ascii="Times New Roman" w:hAnsi="Times New Roman" w:cs="Times New Roman"/>
          <w:sz w:val="24"/>
          <w:szCs w:val="24"/>
          <w:lang w:val="sv-SE"/>
        </w:rPr>
        <w:t xml:space="preserve">. </w:t>
      </w:r>
      <w:r w:rsidR="00370114" w:rsidRPr="006D5B30">
        <w:rPr>
          <w:rFonts w:ascii="Times New Roman" w:hAnsi="Times New Roman" w:cs="Times New Roman"/>
          <w:sz w:val="24"/>
          <w:szCs w:val="24"/>
          <w:lang w:val="sv-SE"/>
        </w:rPr>
        <w:t>Terakhir, I</w:t>
      </w:r>
      <w:r w:rsidR="00172A15" w:rsidRPr="006D5B30">
        <w:rPr>
          <w:rFonts w:ascii="Times New Roman" w:hAnsi="Times New Roman" w:cs="Times New Roman"/>
          <w:sz w:val="24"/>
          <w:szCs w:val="24"/>
          <w:lang w:val="sv-SE"/>
        </w:rPr>
        <w:t xml:space="preserve">6 </w:t>
      </w:r>
      <w:r w:rsidR="00370114" w:rsidRPr="006D5B30">
        <w:rPr>
          <w:rFonts w:ascii="Times New Roman" w:hAnsi="Times New Roman" w:cs="Times New Roman"/>
          <w:sz w:val="24"/>
          <w:szCs w:val="24"/>
          <w:lang w:val="sv-SE"/>
        </w:rPr>
        <w:t>mengatakan</w:t>
      </w:r>
      <w:r w:rsidR="00172A15" w:rsidRPr="006D5B30">
        <w:rPr>
          <w:rFonts w:ascii="Times New Roman" w:hAnsi="Times New Roman" w:cs="Times New Roman"/>
          <w:sz w:val="24"/>
          <w:szCs w:val="24"/>
          <w:lang w:val="sv-SE"/>
        </w:rPr>
        <w:t xml:space="preserve"> bahwa kami biasa melakukan doa pagi, doa malam, dan doa rosario secara bersama-sama.</w:t>
      </w:r>
    </w:p>
    <w:bookmarkEnd w:id="106"/>
    <w:p w14:paraId="3EA744DC" w14:textId="17893B22" w:rsidR="0008402F" w:rsidRPr="006D5B30" w:rsidRDefault="00370114"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DA31FE"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maka dapat dipertegas bahwa orang tua mengajarkan iman kepada anak-anak dalam keluarga </w:t>
      </w:r>
      <w:r w:rsidR="00172A15" w:rsidRPr="006D5B30">
        <w:rPr>
          <w:rFonts w:ascii="Times New Roman" w:hAnsi="Times New Roman" w:cs="Times New Roman"/>
          <w:sz w:val="24"/>
          <w:szCs w:val="24"/>
          <w:lang w:val="sv-SE"/>
        </w:rPr>
        <w:t xml:space="preserve">melalui doa bersama. </w:t>
      </w:r>
      <w:r w:rsidR="00F2375F" w:rsidRPr="006D5B30">
        <w:rPr>
          <w:rFonts w:ascii="Times New Roman" w:hAnsi="Times New Roman" w:cs="Times New Roman"/>
          <w:sz w:val="24"/>
          <w:szCs w:val="24"/>
          <w:lang w:val="sv-SE"/>
        </w:rPr>
        <w:t>Terkait pandangan ini,</w:t>
      </w:r>
      <w:r w:rsidR="002057B0" w:rsidRPr="006D5B30">
        <w:rPr>
          <w:rFonts w:ascii="Times New Roman" w:hAnsi="Times New Roman" w:cs="Times New Roman"/>
          <w:sz w:val="24"/>
          <w:szCs w:val="24"/>
          <w:lang w:val="sv-SE"/>
        </w:rPr>
        <w:t xml:space="preserve"> </w:t>
      </w:r>
      <w:bookmarkStart w:id="107" w:name="_Hlk201411256"/>
      <w:r w:rsidR="00937070" w:rsidRPr="006D5B30">
        <w:rPr>
          <w:rFonts w:ascii="Times New Roman" w:hAnsi="Times New Roman" w:cs="Times New Roman"/>
          <w:sz w:val="24"/>
          <w:szCs w:val="24"/>
        </w:rPr>
        <w:fldChar w:fldCharType="begin"/>
      </w:r>
      <w:r w:rsidR="008E4B34" w:rsidRPr="006D5B30">
        <w:rPr>
          <w:rFonts w:ascii="Times New Roman" w:hAnsi="Times New Roman" w:cs="Times New Roman"/>
          <w:sz w:val="24"/>
          <w:szCs w:val="24"/>
          <w:lang w:val="sv-SE"/>
        </w:rPr>
        <w:instrText xml:space="preserve"> ADDIN ZOTERO_ITEM CSL_CITATION {"citationID":"DsHukEcP","properties":{"formattedCitation":"(Kurniadi et al., 2022)","plainCitation":"(Kurniadi et al., 2022)","dontUpdate":true,"noteIndex":0},"citationItems":[{"id":1,"uris":["http://zotero.org/users/local/UiSBHLCM/items/NUZA8MSZ"],"itemData":{"id":1,"type":"article-journal","abstract":"The objective of this study is to describe the implementation of children's faith education by parents in Paroki Santo Yosef Delitua. This study applies the descriptive qualitative method by  using interview, observation and documentation. Thus parents become role models in developing children's faith. Although the implementation is recognized by the parents, it has not been carried out optimally and has not covered all the activities of family members. Lacking time of parents and chilhdren to sit together from morning to evening as the most factor that make the implementation of the children's faith education does not run well.  However, it can be concluded that parents have understood the purpose of Catholic marriage where husband and wife are being together in the sacrament of marriage for the purpose of birth and education of children. Children who are believed as the crown of God must be guided and educated according to the Catholic faith. The family is the first and foremost educator of children. Thus, parents carry out their duties and responsibilities as a Catholic family.\nPenelitian ini bertujuan menggambarkan pelaksanaan pendidikan iman anak oleh orangtua di Paroki Santo Yosef Delitua. Metode penelitian yang digunakan ialah pendekatan kualitatif deskriptif dengan menggunakan teknik wawancara, pengamatan dan dokumentasi di tujuh wilayah Paroki Santo Yosef Delitua. Orangtua menjadi teladan dalam pengembangan iman anak. Pelaksanaan pendidikan iman anak tersebut terwujud dalam bentuk kegiatan berdoa bersama yang ditandai dengan tanda salib sebagai orang katolik, mendengarkan nyayian rohani dan membaca buku rohani serta kitab suci, memfasilitasi bakat anak serta berperan aktif dalam kegiatan rohani di gereja, sosial gereja dan retret (pedalaman iman) orang muda katolik. Meskipun pada pelaksanaanya diakui oleh orangtua belum terlaksana secara maksimal dan belum mencakup pada keseluruhan aktifitas anggota keluarga. Faktor penyebabnya adalh kurangnya waktu bersama misalnya untuk berdoa bersama. Orangtua telah memahami tujuan perkawinan katolik dimana suami dan istri dipersatukan dalam sakramen perkawinan untuk tujuan kelahiran dan pendidikan anak. Anak yang merupakan mahkota dari Tuhan wajib dibimbing dan dididik sesuai dengan iman katolik. Keluarga merupakan pendidik pertama dan utama anak. Dengan demikian, orangtua menjalankan tugas dan tanggungjawabnya sebagai keluarga katolik.","container-title":"Jurnal Ilmiah Religiosity Entity Humanity (JIREH)","DOI":"10.37364/jireh.v4i2.119","ISSN":"2685-1466","issue":"2","language":"en","license":"Copyright (c) 2022 Benediktus Benteng Kurniadi, Tri Chandra Fajariyanto, Yova Andriani Br Ginting","note":"number: 2","page":"415-433","source":"ojs-jireh.org","title":"Pelaksanaan Pendidikan Iman Anak oleh Orangtua di Paroki Santo Yosef Delitua","volume":"4","author":[{"family":"Kurniadi","given":"Benediktus Benteng"},{"family":"Fajariyanto","given":"Tri Chandra"},{"family":"Ginting","given":"Yova Andriani Br"}],"issued":{"date-parts":[["2022",12,31]]}}}],"schema":"https://github.com/citation-style-language/schema/raw/master/csl-citation.json"} </w:instrText>
      </w:r>
      <w:r w:rsidR="00937070" w:rsidRPr="006D5B30">
        <w:rPr>
          <w:rFonts w:ascii="Times New Roman" w:hAnsi="Times New Roman" w:cs="Times New Roman"/>
          <w:sz w:val="24"/>
          <w:szCs w:val="24"/>
        </w:rPr>
        <w:fldChar w:fldCharType="separate"/>
      </w:r>
      <w:r w:rsidR="00937070" w:rsidRPr="006D5B30">
        <w:rPr>
          <w:rFonts w:ascii="Times New Roman" w:hAnsi="Times New Roman" w:cs="Times New Roman"/>
          <w:sz w:val="24"/>
          <w:lang w:val="sv-SE"/>
        </w:rPr>
        <w:t>Kurniadi</w:t>
      </w:r>
      <w:r w:rsidR="008778DC" w:rsidRPr="006D5B30">
        <w:rPr>
          <w:rFonts w:ascii="Times New Roman" w:hAnsi="Times New Roman" w:cs="Times New Roman"/>
          <w:sz w:val="24"/>
          <w:lang w:val="sv-SE"/>
        </w:rPr>
        <w:t xml:space="preserve">, </w:t>
      </w:r>
      <w:r w:rsidR="00F2375F" w:rsidRPr="006D5B30">
        <w:rPr>
          <w:rFonts w:ascii="Times New Roman" w:hAnsi="Times New Roman" w:cs="Times New Roman"/>
          <w:sz w:val="24"/>
          <w:lang w:val="sv-SE"/>
        </w:rPr>
        <w:t>dkk</w:t>
      </w:r>
      <w:r w:rsidR="008778DC" w:rsidRPr="006D5B30">
        <w:rPr>
          <w:rFonts w:ascii="Times New Roman" w:hAnsi="Times New Roman" w:cs="Times New Roman"/>
          <w:sz w:val="24"/>
          <w:lang w:val="sv-SE"/>
        </w:rPr>
        <w:t>.</w:t>
      </w:r>
      <w:r w:rsidR="00F2375F" w:rsidRPr="006D5B30">
        <w:rPr>
          <w:rFonts w:ascii="Times New Roman" w:hAnsi="Times New Roman" w:cs="Times New Roman"/>
          <w:sz w:val="24"/>
          <w:lang w:val="sv-SE"/>
        </w:rPr>
        <w:t xml:space="preserve"> (</w:t>
      </w:r>
      <w:r w:rsidR="00937070" w:rsidRPr="006D5B30">
        <w:rPr>
          <w:rFonts w:ascii="Times New Roman" w:hAnsi="Times New Roman" w:cs="Times New Roman"/>
          <w:sz w:val="24"/>
          <w:lang w:val="sv-SE"/>
        </w:rPr>
        <w:t>2022</w:t>
      </w:r>
      <w:r w:rsidR="00F2375F" w:rsidRPr="006D5B30">
        <w:rPr>
          <w:rFonts w:ascii="Times New Roman" w:hAnsi="Times New Roman" w:cs="Times New Roman"/>
          <w:sz w:val="24"/>
          <w:lang w:val="sv-SE"/>
        </w:rPr>
        <w:t>:424</w:t>
      </w:r>
      <w:r w:rsidR="00937070" w:rsidRPr="006D5B30">
        <w:rPr>
          <w:rFonts w:ascii="Times New Roman" w:hAnsi="Times New Roman" w:cs="Times New Roman"/>
          <w:sz w:val="24"/>
          <w:lang w:val="sv-SE"/>
        </w:rPr>
        <w:t>)</w:t>
      </w:r>
      <w:r w:rsidR="00937070" w:rsidRPr="006D5B30">
        <w:rPr>
          <w:rFonts w:ascii="Times New Roman" w:hAnsi="Times New Roman" w:cs="Times New Roman"/>
          <w:sz w:val="24"/>
          <w:szCs w:val="24"/>
        </w:rPr>
        <w:fldChar w:fldCharType="end"/>
      </w:r>
      <w:r w:rsidR="00F2375F" w:rsidRPr="006D5B30">
        <w:rPr>
          <w:rFonts w:ascii="Times New Roman" w:hAnsi="Times New Roman" w:cs="Times New Roman"/>
          <w:sz w:val="24"/>
          <w:szCs w:val="24"/>
          <w:lang w:val="sv-SE"/>
        </w:rPr>
        <w:t xml:space="preserve"> mengatakan </w:t>
      </w:r>
      <w:r w:rsidR="0008402F" w:rsidRPr="006D5B30">
        <w:rPr>
          <w:rFonts w:ascii="Times New Roman" w:hAnsi="Times New Roman" w:cs="Times New Roman"/>
          <w:sz w:val="24"/>
          <w:szCs w:val="24"/>
          <w:lang w:val="sv-SE"/>
        </w:rPr>
        <w:t>ber</w:t>
      </w:r>
      <w:r w:rsidR="00F2375F" w:rsidRPr="006D5B30">
        <w:rPr>
          <w:rFonts w:ascii="Times New Roman" w:hAnsi="Times New Roman" w:cs="Times New Roman"/>
          <w:sz w:val="24"/>
          <w:szCs w:val="24"/>
          <w:lang w:val="sv-SE"/>
        </w:rPr>
        <w:t>doa bersama</w:t>
      </w:r>
      <w:r w:rsidR="0008402F" w:rsidRPr="006D5B30">
        <w:rPr>
          <w:rFonts w:ascii="Times New Roman" w:hAnsi="Times New Roman" w:cs="Times New Roman"/>
          <w:sz w:val="24"/>
          <w:szCs w:val="24"/>
          <w:lang w:val="sv-SE"/>
        </w:rPr>
        <w:t xml:space="preserve"> keluarga</w:t>
      </w:r>
      <w:r w:rsidR="00172A15" w:rsidRPr="006D5B30">
        <w:rPr>
          <w:rFonts w:ascii="Times New Roman" w:hAnsi="Times New Roman" w:cs="Times New Roman"/>
          <w:sz w:val="24"/>
          <w:szCs w:val="24"/>
          <w:lang w:val="sv-SE"/>
        </w:rPr>
        <w:t xml:space="preserve"> </w:t>
      </w:r>
      <w:r w:rsidR="0008402F" w:rsidRPr="006D5B30">
        <w:rPr>
          <w:rFonts w:ascii="Times New Roman" w:hAnsi="Times New Roman" w:cs="Times New Roman"/>
          <w:sz w:val="24"/>
          <w:szCs w:val="24"/>
          <w:lang w:val="sv-SE"/>
        </w:rPr>
        <w:t xml:space="preserve">adalah cara </w:t>
      </w:r>
      <w:r w:rsidR="00543169" w:rsidRPr="006D5B30">
        <w:rPr>
          <w:rFonts w:ascii="Times New Roman" w:hAnsi="Times New Roman" w:cs="Times New Roman"/>
          <w:sz w:val="24"/>
          <w:szCs w:val="24"/>
          <w:lang w:val="sv-SE"/>
        </w:rPr>
        <w:t>konkret</w:t>
      </w:r>
      <w:r w:rsidR="0008402F" w:rsidRPr="006D5B30">
        <w:rPr>
          <w:rFonts w:ascii="Times New Roman" w:hAnsi="Times New Roman" w:cs="Times New Roman"/>
          <w:sz w:val="24"/>
          <w:szCs w:val="24"/>
          <w:lang w:val="sv-SE"/>
        </w:rPr>
        <w:t xml:space="preserve"> yang dapat dilakukan oleh </w:t>
      </w:r>
      <w:r w:rsidR="00EC6699" w:rsidRPr="006D5B30">
        <w:rPr>
          <w:rFonts w:ascii="Times New Roman" w:hAnsi="Times New Roman" w:cs="Times New Roman"/>
          <w:sz w:val="24"/>
          <w:szCs w:val="24"/>
          <w:lang w:val="sv-SE"/>
        </w:rPr>
        <w:t>orang tua</w:t>
      </w:r>
      <w:r w:rsidR="0081233C" w:rsidRPr="006D5B30">
        <w:rPr>
          <w:rFonts w:ascii="Times New Roman" w:hAnsi="Times New Roman" w:cs="Times New Roman"/>
          <w:sz w:val="24"/>
          <w:szCs w:val="24"/>
          <w:lang w:val="sv-SE"/>
        </w:rPr>
        <w:t xml:space="preserve"> sebagai sarana </w:t>
      </w:r>
      <w:r w:rsidR="009B3A1B" w:rsidRPr="006D5B30">
        <w:rPr>
          <w:rFonts w:ascii="Times New Roman" w:hAnsi="Times New Roman" w:cs="Times New Roman"/>
          <w:sz w:val="24"/>
          <w:szCs w:val="24"/>
          <w:lang w:val="sv-SE"/>
        </w:rPr>
        <w:t xml:space="preserve">pendidikan </w:t>
      </w:r>
      <w:r w:rsidR="0008402F" w:rsidRPr="006D5B30">
        <w:rPr>
          <w:rFonts w:ascii="Times New Roman" w:hAnsi="Times New Roman" w:cs="Times New Roman"/>
          <w:sz w:val="24"/>
          <w:szCs w:val="24"/>
          <w:lang w:val="sv-SE"/>
        </w:rPr>
        <w:t xml:space="preserve">iman Katolik </w:t>
      </w:r>
      <w:r w:rsidR="009B3A1B" w:rsidRPr="006D5B30">
        <w:rPr>
          <w:rFonts w:ascii="Times New Roman" w:hAnsi="Times New Roman" w:cs="Times New Roman"/>
          <w:sz w:val="24"/>
          <w:szCs w:val="24"/>
          <w:lang w:val="sv-SE"/>
        </w:rPr>
        <w:t>pada anak-anak</w:t>
      </w:r>
      <w:r w:rsidR="00F2375F" w:rsidRPr="006D5B30">
        <w:rPr>
          <w:rFonts w:ascii="Times New Roman" w:hAnsi="Times New Roman" w:cs="Times New Roman"/>
          <w:sz w:val="24"/>
          <w:szCs w:val="24"/>
          <w:lang w:val="sv-SE"/>
        </w:rPr>
        <w:t xml:space="preserve">. </w:t>
      </w:r>
      <w:r w:rsidR="009B3A1B"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51p022w8","properties":{"formattedCitation":"(Erma &amp; Wilhemus, 2018)","plainCitation":"(Erma &amp; Wilhemus, 2018)","dontUpdate":true,"noteIndex":0},"citationItems":[{"id":82,"uris":["http://zotero.org/users/local/UiSBHLCM/items/7E63WNYZ"],"itemData":{"id":82,"type":"article-journal","abstract":"Praying together in family is a prayer offered together by the parents with all their children. Parents have a responsibility as the first and primary educator for their children. Parents carry out praying together in the family as a means to educate the children to be more faithful to God. In fact, the christian family seldom pray together, because of the various reasons of each member of the family. This scientific research h used the qualitative research method which directed to answer the research question: (1) What is the meaning and the function of praying in daily life? (2) What is the meaning and the benefit of praying together in a family? (3) How is the frequency of praying together in the family? (4) What kind of prayers are usually done in the family? (5) What is the impact of praying together in the family for the development of the children's faiths? The result of the research in general shows that the respondents have understood the meaning, the function and the benefit of the prayer in daily life. However 50% of the respondents seldom pray together in the family. The respondents knew that praying together in their family can be the means of the children's faith education. Therefore prayer becomes something very important and can't be ignored. The more often families established prayer together, the greater the influence on the spiritual growth of children.","container-title":"JPAK: Jurnal Pendidikan Agama Katolik","DOI":"10.34150/jpak.v20i10.205","ISSN":"2655-7665","issue":"10","language":"en","license":"Copyright (c)","note":"number: 10","page":"25-41","source":"ejournal.widyayuwana.ac.id","title":"Doa Bersama Dalam Keluarga Sebagai Sarana Pendidikan Iman Anak","volume":"20","author":[{"family":"Erma","given":"Euvemia"},{"family":"Wilhemus","given":"Ola Rongan"}],"issued":{"date-parts":[["2018"]]}}}],"schema":"https://github.com/citation-style-language/schema/raw/master/csl-citation.json"} </w:instrText>
      </w:r>
      <w:r w:rsidR="009B3A1B" w:rsidRPr="006D5B30">
        <w:rPr>
          <w:rFonts w:ascii="Times New Roman" w:hAnsi="Times New Roman" w:cs="Times New Roman"/>
          <w:sz w:val="24"/>
          <w:szCs w:val="24"/>
        </w:rPr>
        <w:fldChar w:fldCharType="separate"/>
      </w:r>
      <w:r w:rsidR="009B3A1B" w:rsidRPr="006D5B30">
        <w:rPr>
          <w:rFonts w:ascii="Times New Roman" w:hAnsi="Times New Roman" w:cs="Times New Roman"/>
          <w:sz w:val="24"/>
          <w:lang w:val="sv-SE"/>
        </w:rPr>
        <w:t>Erma &amp; Wilhemus (2018:29)</w:t>
      </w:r>
      <w:r w:rsidR="009B3A1B" w:rsidRPr="006D5B30">
        <w:rPr>
          <w:rFonts w:ascii="Times New Roman" w:hAnsi="Times New Roman" w:cs="Times New Roman"/>
          <w:sz w:val="24"/>
          <w:szCs w:val="24"/>
        </w:rPr>
        <w:fldChar w:fldCharType="end"/>
      </w:r>
      <w:r w:rsidR="009B3A1B" w:rsidRPr="006D5B30">
        <w:rPr>
          <w:rFonts w:ascii="Times New Roman" w:hAnsi="Times New Roman" w:cs="Times New Roman"/>
          <w:sz w:val="24"/>
          <w:szCs w:val="24"/>
          <w:lang w:val="sv-SE"/>
        </w:rPr>
        <w:t xml:space="preserve"> mengatakan bahwa </w:t>
      </w:r>
      <w:r w:rsidR="0073267A" w:rsidRPr="006D5B30">
        <w:rPr>
          <w:rFonts w:ascii="Times New Roman" w:hAnsi="Times New Roman" w:cs="Times New Roman"/>
          <w:sz w:val="24"/>
          <w:szCs w:val="24"/>
          <w:lang w:val="sv-SE"/>
        </w:rPr>
        <w:t xml:space="preserve">berdoa bersama keluarga menjadi sarana bagi </w:t>
      </w:r>
      <w:r w:rsidR="00EC6699" w:rsidRPr="006D5B30">
        <w:rPr>
          <w:rFonts w:ascii="Times New Roman" w:hAnsi="Times New Roman" w:cs="Times New Roman"/>
          <w:sz w:val="24"/>
          <w:szCs w:val="24"/>
          <w:lang w:val="sv-SE"/>
        </w:rPr>
        <w:t>orang tua</w:t>
      </w:r>
      <w:r w:rsidR="0073267A" w:rsidRPr="006D5B30">
        <w:rPr>
          <w:rFonts w:ascii="Times New Roman" w:hAnsi="Times New Roman" w:cs="Times New Roman"/>
          <w:sz w:val="24"/>
          <w:szCs w:val="24"/>
          <w:lang w:val="sv-SE"/>
        </w:rPr>
        <w:t xml:space="preserve"> untuk mendidik dan menumbuhkan iman anak-anak mereka kepada Allah.</w:t>
      </w:r>
      <w:bookmarkEnd w:id="107"/>
    </w:p>
    <w:p w14:paraId="4482740B" w14:textId="2C9D01F8" w:rsidR="0073267A" w:rsidRPr="006D5B30" w:rsidRDefault="0073267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gungkapkan 5 (71,42%) informan yaitu I1, I2, I4, I6, dan I7 berpendapat bahwa </w:t>
      </w:r>
      <w:r w:rsidR="00AD7528" w:rsidRPr="006D5B30">
        <w:rPr>
          <w:rFonts w:ascii="Times New Roman" w:hAnsi="Times New Roman" w:cs="Times New Roman"/>
          <w:sz w:val="24"/>
          <w:szCs w:val="24"/>
          <w:lang w:val="sv-SE"/>
        </w:rPr>
        <w:t xml:space="preserve">mereka </w:t>
      </w:r>
      <w:r w:rsidRPr="006D5B30">
        <w:rPr>
          <w:rFonts w:ascii="Times New Roman" w:hAnsi="Times New Roman" w:cs="Times New Roman"/>
          <w:sz w:val="24"/>
          <w:szCs w:val="24"/>
          <w:lang w:val="sv-SE"/>
        </w:rPr>
        <w:t xml:space="preserve">memberikan pengajaran iman Katolik kepada anak-anak dalam keluarga dengan </w:t>
      </w:r>
      <w:r w:rsidR="00DC1EC3"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 xml:space="preserve">mengajak anak untuk beribadah bersama di Gereja. Tentang hal ini, I2 mengatakan bahwa kami mengajarkan iman Katolik kepada anak-anak dengan </w:t>
      </w:r>
      <w:r w:rsidR="00DA31FE"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ngajak mereka mengikuti perayaan Ekaristi bersama di Gereja. Menyusul, I6 mengatakan: “Kami juga mengikutsertakan anak-anak untuk beribadah bersama di Gereja”. Selanjutnya, I7 mengatakan bahwa cara mengajarkan iman Katolik dalam keluarga kami ialah</w:t>
      </w:r>
      <w:r w:rsidR="005B17E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gajak anak-anak untuk beribadah bersama di Gereja sejak kecil,</w:t>
      </w:r>
    </w:p>
    <w:p w14:paraId="0C401543" w14:textId="13B49D58" w:rsidR="0073267A" w:rsidRPr="006D5B30" w:rsidRDefault="0073267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81233C"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maka dapat dikatakan bahwa orang tua mengajarkan iman </w:t>
      </w:r>
      <w:r w:rsidR="0081233C"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 xml:space="preserve">kepada anak-anak dalam keluarga dengan </w:t>
      </w:r>
      <w:r w:rsidR="00DA31FE"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 xml:space="preserve">mengajak anak-anak mereka untuk </w:t>
      </w:r>
      <w:r w:rsidR="005B17EB" w:rsidRPr="006D5B30">
        <w:rPr>
          <w:rFonts w:ascii="Times New Roman" w:hAnsi="Times New Roman" w:cs="Times New Roman"/>
          <w:sz w:val="24"/>
          <w:szCs w:val="24"/>
          <w:lang w:val="sv-SE"/>
        </w:rPr>
        <w:t>beribadah bersama di Gereja</w:t>
      </w:r>
      <w:r w:rsidRPr="006D5B30">
        <w:rPr>
          <w:rFonts w:ascii="Times New Roman" w:hAnsi="Times New Roman" w:cs="Times New Roman"/>
          <w:sz w:val="24"/>
          <w:szCs w:val="24"/>
          <w:lang w:val="sv-SE"/>
        </w:rPr>
        <w:t>.</w:t>
      </w:r>
      <w:r w:rsidR="005B17E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Pedoman Pastoral Keluarga (2011:32) mengatakan </w:t>
      </w:r>
      <w:r w:rsidR="005B17EB" w:rsidRPr="006D5B30">
        <w:rPr>
          <w:rFonts w:ascii="Times New Roman" w:hAnsi="Times New Roman" w:cs="Times New Roman"/>
          <w:sz w:val="24"/>
          <w:szCs w:val="24"/>
          <w:lang w:val="sv-SE"/>
        </w:rPr>
        <w:t xml:space="preserve">bahwa </w:t>
      </w:r>
      <w:r w:rsidRPr="006D5B30">
        <w:rPr>
          <w:rFonts w:ascii="Times New Roman" w:hAnsi="Times New Roman" w:cs="Times New Roman"/>
          <w:sz w:val="24"/>
          <w:szCs w:val="24"/>
          <w:lang w:val="sv-SE"/>
        </w:rPr>
        <w:t>sejak dini anak-anak perlu diajak mengambil bagian</w:t>
      </w:r>
      <w:r w:rsidR="0081233C" w:rsidRPr="006D5B30">
        <w:rPr>
          <w:rFonts w:ascii="Times New Roman" w:hAnsi="Times New Roman" w:cs="Times New Roman"/>
          <w:sz w:val="24"/>
          <w:szCs w:val="24"/>
          <w:lang w:val="sv-SE"/>
        </w:rPr>
        <w:t xml:space="preserve"> secara</w:t>
      </w:r>
      <w:r w:rsidRPr="006D5B30">
        <w:rPr>
          <w:rFonts w:ascii="Times New Roman" w:hAnsi="Times New Roman" w:cs="Times New Roman"/>
          <w:sz w:val="24"/>
          <w:szCs w:val="24"/>
          <w:lang w:val="sv-SE"/>
        </w:rPr>
        <w:t xml:space="preserve"> aktif dalam perayaan liturgi, terutama Ekaristi, supaya mereka mengenal dan mencintai Tuhan. </w:t>
      </w:r>
      <w:r w:rsidR="005B17EB" w:rsidRPr="006D5B30">
        <w:rPr>
          <w:rFonts w:ascii="Times New Roman" w:hAnsi="Times New Roman" w:cs="Times New Roman"/>
          <w:sz w:val="24"/>
          <w:szCs w:val="24"/>
        </w:rPr>
        <w:fldChar w:fldCharType="begin"/>
      </w:r>
      <w:r w:rsidR="00735734" w:rsidRPr="006D5B30">
        <w:rPr>
          <w:rFonts w:ascii="Times New Roman" w:hAnsi="Times New Roman" w:cs="Times New Roman"/>
          <w:sz w:val="24"/>
          <w:szCs w:val="24"/>
          <w:lang w:val="sv-SE"/>
        </w:rPr>
        <w:instrText xml:space="preserve"> ADDIN ZOTERO_ITEM CSL_CITATION {"citationID":"EPigM7qr","properties":{"formattedCitation":"(Kurniadi et al., 2022)","plainCitation":"(Kurniadi et al., 2022)","dontUpdate":true,"noteIndex":0},"citationItems":[{"id":1,"uris":["http://zotero.org/users/local/UiSBHLCM/items/NUZA8MSZ"],"itemData":{"id":1,"type":"article-journal","abstract":"The objective of this study is to describe the implementation of children's faith education by parents in Paroki Santo Yosef Delitua. This study applies the descriptive qualitative method by  using interview, observation and documentation. Thus parents become role models in developing children's faith. Although the implementation is recognized by the parents, it has not been carried out optimally and has not covered all the activities of family members. Lacking time of parents and chilhdren to sit together from morning to evening as the most factor that make the implementation of the children's faith education does not run well.  However, it can be concluded that parents have understood the purpose of Catholic marriage where husband and wife are being together in the sacrament of marriage for the purpose of birth and education of children. Children who are believed as the crown of God must be guided and educated according to the Catholic faith. The family is the first and foremost educator of children. Thus, parents carry out their duties and responsibilities as a Catholic family.\nPenelitian ini bertujuan menggambarkan pelaksanaan pendidikan iman anak oleh orangtua di Paroki Santo Yosef Delitua. Metode penelitian yang digunakan ialah pendekatan kualitatif deskriptif dengan menggunakan teknik wawancara, pengamatan dan dokumentasi di tujuh wilayah Paroki Santo Yosef Delitua. Orangtua menjadi teladan dalam pengembangan iman anak. Pelaksanaan pendidikan iman anak tersebut terwujud dalam bentuk kegiatan berdoa bersama yang ditandai dengan tanda salib sebagai orang katolik, mendengarkan nyayian rohani dan membaca buku rohani serta kitab suci, memfasilitasi bakat anak serta berperan aktif dalam kegiatan rohani di gereja, sosial gereja dan retret (pedalaman iman) orang muda katolik. Meskipun pada pelaksanaanya diakui oleh orangtua belum terlaksana secara maksimal dan belum mencakup pada keseluruhan aktifitas anggota keluarga. Faktor penyebabnya adalh kurangnya waktu bersama misalnya untuk berdoa bersama. Orangtua telah memahami tujuan perkawinan katolik dimana suami dan istri dipersatukan dalam sakramen perkawinan untuk tujuan kelahiran dan pendidikan anak. Anak yang merupakan mahkota dari Tuhan wajib dibimbing dan dididik sesuai dengan iman katolik. Keluarga merupakan pendidik pertama dan utama anak. Dengan demikian, orangtua menjalankan tugas dan tanggungjawabnya sebagai keluarga katolik.","container-title":"Jurnal Ilmiah Religiosity Entity Humanity (JIREH)","DOI":"10.37364/jireh.v4i2.119","ISSN":"2685-1466","issue":"2","language":"en","license":"Copyright (c) 2022 Benediktus Benteng Kurniadi, Tri Chandra Fajariyanto, Yova Andriani Br Ginting","note":"number: 2","page":"415-433","source":"ojs-jireh.org","title":"Pelaksanaan Pendidikan Iman Anak oleh Orangtua di Paroki Santo Yosef Delitua","volume":"4","author":[{"family":"Kurniadi","given":"Benediktus Benteng"},{"family":"Fajariyanto","given":"Tri Chandra"},{"family":"Ginting","given":"Yova Andriani Br"}],"issued":{"date-parts":[["2022",12,31]]}}}],"schema":"https://github.com/citation-style-language/schema/raw/master/csl-citation.json"} </w:instrText>
      </w:r>
      <w:r w:rsidR="005B17EB" w:rsidRPr="006D5B30">
        <w:rPr>
          <w:rFonts w:ascii="Times New Roman" w:hAnsi="Times New Roman" w:cs="Times New Roman"/>
          <w:sz w:val="24"/>
          <w:szCs w:val="24"/>
        </w:rPr>
        <w:fldChar w:fldCharType="separate"/>
      </w:r>
      <w:r w:rsidR="005B17EB" w:rsidRPr="006D5B30">
        <w:rPr>
          <w:rFonts w:ascii="Times New Roman" w:hAnsi="Times New Roman" w:cs="Times New Roman"/>
          <w:sz w:val="24"/>
          <w:lang w:val="sv-SE"/>
        </w:rPr>
        <w:t>Kurniadi, dkk (2022:425)</w:t>
      </w:r>
      <w:r w:rsidR="005B17EB" w:rsidRPr="006D5B30">
        <w:rPr>
          <w:rFonts w:ascii="Times New Roman" w:hAnsi="Times New Roman" w:cs="Times New Roman"/>
          <w:sz w:val="24"/>
          <w:szCs w:val="24"/>
        </w:rPr>
        <w:fldChar w:fldCharType="end"/>
      </w:r>
      <w:r w:rsidR="005B17EB" w:rsidRPr="006D5B30">
        <w:rPr>
          <w:rFonts w:ascii="Times New Roman" w:hAnsi="Times New Roman" w:cs="Times New Roman"/>
          <w:sz w:val="24"/>
          <w:szCs w:val="24"/>
          <w:lang w:val="sv-SE"/>
        </w:rPr>
        <w:t xml:space="preserve"> mengatakan bahwa pelaksanaan pendidikan iman dapat dilakukan dengan cara mengajak atau melibatkan anak sejak </w:t>
      </w:r>
      <w:r w:rsidR="00DC1EC3" w:rsidRPr="006D5B30">
        <w:rPr>
          <w:rFonts w:ascii="Times New Roman" w:hAnsi="Times New Roman" w:cs="Times New Roman"/>
          <w:sz w:val="24"/>
          <w:szCs w:val="24"/>
          <w:lang w:val="sv-SE"/>
        </w:rPr>
        <w:t xml:space="preserve">usia </w:t>
      </w:r>
      <w:r w:rsidR="005B17EB" w:rsidRPr="006D5B30">
        <w:rPr>
          <w:rFonts w:ascii="Times New Roman" w:hAnsi="Times New Roman" w:cs="Times New Roman"/>
          <w:sz w:val="24"/>
          <w:szCs w:val="24"/>
          <w:lang w:val="sv-SE"/>
        </w:rPr>
        <w:t>dini untuk ikut ambil bagian dalam perayaan liturgi, terutama perayaan Ekaristi.</w:t>
      </w:r>
    </w:p>
    <w:p w14:paraId="1497F194" w14:textId="3E294C03" w:rsidR="00340C0F" w:rsidRPr="006D5B30" w:rsidRDefault="008A6C2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gungkapkan </w:t>
      </w:r>
      <w:r w:rsidR="005B17EB"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xml:space="preserve"> (71,42%) informan yaitu I1, I2, I4, I5, dan I6 berpendapat bahwa pengajaran iman Katolik kepada anak-anak dalam keluarga </w:t>
      </w:r>
      <w:r w:rsidR="005B17EB" w:rsidRPr="006D5B30">
        <w:rPr>
          <w:rFonts w:ascii="Times New Roman" w:hAnsi="Times New Roman" w:cs="Times New Roman"/>
          <w:sz w:val="24"/>
          <w:szCs w:val="24"/>
          <w:lang w:val="sv-SE"/>
        </w:rPr>
        <w:t xml:space="preserve">dilakukan </w:t>
      </w:r>
      <w:r w:rsidRPr="006D5B30">
        <w:rPr>
          <w:rFonts w:ascii="Times New Roman" w:hAnsi="Times New Roman" w:cs="Times New Roman"/>
          <w:sz w:val="24"/>
          <w:szCs w:val="24"/>
          <w:lang w:val="sv-SE"/>
        </w:rPr>
        <w:t xml:space="preserve">dengan </w:t>
      </w:r>
      <w:r w:rsidR="005B17EB"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mberikan teladan dan nasihat. Tentang hal ini, I1 mengatakan</w:t>
      </w:r>
      <w:r w:rsidR="005B17EB" w:rsidRPr="006D5B30">
        <w:rPr>
          <w:rFonts w:ascii="Times New Roman" w:hAnsi="Times New Roman" w:cs="Times New Roman"/>
          <w:sz w:val="24"/>
          <w:szCs w:val="24"/>
          <w:lang w:val="sv-SE"/>
        </w:rPr>
        <w:t xml:space="preserve"> bahwa kami </w:t>
      </w:r>
      <w:r w:rsidR="00DC1EC3" w:rsidRPr="006D5B30">
        <w:rPr>
          <w:rFonts w:ascii="Times New Roman" w:hAnsi="Times New Roman" w:cs="Times New Roman"/>
          <w:sz w:val="24"/>
          <w:szCs w:val="24"/>
          <w:lang w:val="sv-SE"/>
        </w:rPr>
        <w:t xml:space="preserve">sebagai </w:t>
      </w:r>
      <w:r w:rsidR="00EC6699" w:rsidRPr="006D5B30">
        <w:rPr>
          <w:rFonts w:ascii="Times New Roman" w:hAnsi="Times New Roman" w:cs="Times New Roman"/>
          <w:sz w:val="24"/>
          <w:szCs w:val="24"/>
          <w:lang w:val="sv-SE"/>
        </w:rPr>
        <w:t>orang tua</w:t>
      </w:r>
      <w:r w:rsidR="00DC1EC3" w:rsidRPr="006D5B30">
        <w:rPr>
          <w:rFonts w:ascii="Times New Roman" w:hAnsi="Times New Roman" w:cs="Times New Roman"/>
          <w:sz w:val="24"/>
          <w:szCs w:val="24"/>
          <w:lang w:val="sv-SE"/>
        </w:rPr>
        <w:t xml:space="preserve"> </w:t>
      </w:r>
      <w:r w:rsidR="005B17EB" w:rsidRPr="006D5B30">
        <w:rPr>
          <w:rFonts w:ascii="Times New Roman" w:hAnsi="Times New Roman" w:cs="Times New Roman"/>
          <w:sz w:val="24"/>
          <w:szCs w:val="24"/>
          <w:lang w:val="sv-SE"/>
        </w:rPr>
        <w:t>berusaha memberikan teladan yang baik kepada anak-anak</w:t>
      </w:r>
      <w:r w:rsidR="00340C0F" w:rsidRPr="006D5B30">
        <w:rPr>
          <w:rFonts w:ascii="Times New Roman" w:hAnsi="Times New Roman" w:cs="Times New Roman"/>
          <w:sz w:val="24"/>
          <w:szCs w:val="24"/>
          <w:lang w:val="sv-SE"/>
        </w:rPr>
        <w:t xml:space="preserve"> dan t</w:t>
      </w:r>
      <w:r w:rsidR="005B17EB" w:rsidRPr="006D5B30">
        <w:rPr>
          <w:rFonts w:ascii="Times New Roman" w:hAnsi="Times New Roman" w:cs="Times New Roman"/>
          <w:sz w:val="24"/>
          <w:szCs w:val="24"/>
          <w:lang w:val="sv-SE"/>
        </w:rPr>
        <w:t>erkadang kami juga mengajarkan iman lewat nasihat-nasihat tentang hidup yang baik dan benar sesuai dengan ajaran Gereja.</w:t>
      </w:r>
      <w:r w:rsidR="00340C0F"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Selanjutnya, </w:t>
      </w:r>
      <w:r w:rsidR="00340C0F" w:rsidRPr="006D5B30">
        <w:rPr>
          <w:rFonts w:ascii="Times New Roman" w:hAnsi="Times New Roman" w:cs="Times New Roman"/>
          <w:sz w:val="24"/>
          <w:szCs w:val="24"/>
          <w:lang w:val="sv-SE"/>
        </w:rPr>
        <w:t>I2 mengatakan</w:t>
      </w:r>
      <w:r w:rsidR="00DC1EC3" w:rsidRPr="006D5B30">
        <w:rPr>
          <w:rFonts w:ascii="Times New Roman" w:hAnsi="Times New Roman" w:cs="Times New Roman"/>
          <w:sz w:val="24"/>
          <w:szCs w:val="24"/>
          <w:lang w:val="sv-SE"/>
        </w:rPr>
        <w:t>:</w:t>
      </w:r>
      <w:r w:rsidR="00340C0F" w:rsidRPr="006D5B30">
        <w:rPr>
          <w:rFonts w:ascii="Times New Roman" w:hAnsi="Times New Roman" w:cs="Times New Roman"/>
          <w:sz w:val="24"/>
          <w:szCs w:val="24"/>
          <w:lang w:val="sv-SE"/>
        </w:rPr>
        <w:t xml:space="preserve"> </w:t>
      </w:r>
      <w:r w:rsidR="00DC1EC3" w:rsidRPr="006D5B30">
        <w:rPr>
          <w:rFonts w:ascii="Times New Roman" w:hAnsi="Times New Roman" w:cs="Times New Roman"/>
          <w:sz w:val="24"/>
          <w:szCs w:val="24"/>
          <w:lang w:val="sv-SE"/>
        </w:rPr>
        <w:t>“</w:t>
      </w:r>
      <w:r w:rsidR="00340C0F" w:rsidRPr="006D5B30">
        <w:rPr>
          <w:rFonts w:ascii="Times New Roman" w:hAnsi="Times New Roman" w:cs="Times New Roman"/>
          <w:sz w:val="24"/>
          <w:szCs w:val="24"/>
          <w:lang w:val="sv-SE"/>
        </w:rPr>
        <w:t xml:space="preserve">sebagai </w:t>
      </w:r>
      <w:r w:rsidR="00EC6699" w:rsidRPr="006D5B30">
        <w:rPr>
          <w:rFonts w:ascii="Times New Roman" w:hAnsi="Times New Roman" w:cs="Times New Roman"/>
          <w:sz w:val="24"/>
          <w:szCs w:val="24"/>
          <w:lang w:val="sv-SE"/>
        </w:rPr>
        <w:t>orang tua</w:t>
      </w:r>
      <w:r w:rsidR="00340C0F" w:rsidRPr="006D5B30">
        <w:rPr>
          <w:rFonts w:ascii="Times New Roman" w:hAnsi="Times New Roman" w:cs="Times New Roman"/>
          <w:sz w:val="24"/>
          <w:szCs w:val="24"/>
          <w:lang w:val="sv-SE"/>
        </w:rPr>
        <w:t xml:space="preserve"> saya tidak pernah bosan-bosannya mengajak dan memberi contoh kepada anak-anak dalam memberikan pendidikan iman Katolik</w:t>
      </w:r>
      <w:r w:rsidR="00DC1EC3" w:rsidRPr="006D5B30">
        <w:rPr>
          <w:rFonts w:ascii="Times New Roman" w:hAnsi="Times New Roman" w:cs="Times New Roman"/>
          <w:sz w:val="24"/>
          <w:szCs w:val="24"/>
          <w:lang w:val="sv-SE"/>
        </w:rPr>
        <w:t>”</w:t>
      </w:r>
      <w:r w:rsidR="00340C0F"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Terakhir, </w:t>
      </w:r>
      <w:r w:rsidR="00340C0F" w:rsidRPr="006D5B30">
        <w:rPr>
          <w:rFonts w:ascii="Times New Roman" w:hAnsi="Times New Roman" w:cs="Times New Roman"/>
          <w:sz w:val="24"/>
          <w:szCs w:val="24"/>
          <w:lang w:val="sv-SE"/>
        </w:rPr>
        <w:t>I5 mengatakan: “kami juga mengajarkan dan memberi teladan kepada anak untuk berbuat baik terhadap sesama”</w:t>
      </w:r>
    </w:p>
    <w:p w14:paraId="23997EF2" w14:textId="7F77F654" w:rsidR="008A6C2A" w:rsidRPr="006D5B30" w:rsidRDefault="008A6C2A"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w:t>
      </w:r>
      <w:r w:rsidR="00DC1EC3" w:rsidRPr="006D5B30">
        <w:rPr>
          <w:rFonts w:ascii="Times New Roman" w:hAnsi="Times New Roman" w:cs="Times New Roman"/>
          <w:sz w:val="24"/>
          <w:szCs w:val="24"/>
          <w:lang w:val="sv-SE"/>
        </w:rPr>
        <w:t xml:space="preserve">data </w:t>
      </w:r>
      <w:r w:rsidRPr="006D5B30">
        <w:rPr>
          <w:rFonts w:ascii="Times New Roman" w:hAnsi="Times New Roman" w:cs="Times New Roman"/>
          <w:sz w:val="24"/>
          <w:szCs w:val="24"/>
          <w:lang w:val="sv-SE"/>
        </w:rPr>
        <w:t>penelitian di atas</w:t>
      </w:r>
      <w:r w:rsidR="00DC1EC3"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katakan bahwa orang tua dapat memberi pengajaran iman kepada anak dalam keluarga </w:t>
      </w:r>
      <w:r w:rsidR="00DC1EC3" w:rsidRPr="006D5B30">
        <w:rPr>
          <w:rFonts w:ascii="Times New Roman" w:hAnsi="Times New Roman" w:cs="Times New Roman"/>
          <w:sz w:val="24"/>
          <w:szCs w:val="24"/>
          <w:lang w:val="sv-SE"/>
        </w:rPr>
        <w:t>dengan cara memberi</w:t>
      </w:r>
      <w:r w:rsidRPr="006D5B30">
        <w:rPr>
          <w:rFonts w:ascii="Times New Roman" w:hAnsi="Times New Roman" w:cs="Times New Roman"/>
          <w:sz w:val="24"/>
          <w:szCs w:val="24"/>
          <w:lang w:val="sv-SE"/>
        </w:rPr>
        <w:t xml:space="preserve"> teladan dan nasihat</w:t>
      </w:r>
      <w:r w:rsidR="00DC1EC3" w:rsidRPr="006D5B30">
        <w:rPr>
          <w:rFonts w:ascii="Times New Roman" w:hAnsi="Times New Roman" w:cs="Times New Roman"/>
          <w:sz w:val="24"/>
          <w:szCs w:val="24"/>
          <w:lang w:val="sv-SE"/>
        </w:rPr>
        <w:t xml:space="preserve"> kepada anak dalam hidup sehari-hari</w:t>
      </w:r>
      <w:r w:rsidRPr="006D5B30">
        <w:rPr>
          <w:rFonts w:ascii="Times New Roman" w:hAnsi="Times New Roman" w:cs="Times New Roman"/>
          <w:sz w:val="24"/>
          <w:szCs w:val="24"/>
          <w:lang w:val="sv-SE"/>
        </w:rPr>
        <w:t xml:space="preserve">. </w:t>
      </w:r>
      <w:r w:rsidR="002C62BF" w:rsidRPr="006D5B30">
        <w:rPr>
          <w:rFonts w:ascii="Times New Roman" w:hAnsi="Times New Roman" w:cs="Times New Roman"/>
          <w:sz w:val="24"/>
          <w:szCs w:val="24"/>
          <w:lang w:val="sv-SE"/>
        </w:rPr>
        <w:t xml:space="preserve">Chistien, dkk (2022:106) mengatakan bahwa pengajaran iman kepada anak dalam keluarga dapat dilakukan melalui teladan yang baik dari </w:t>
      </w:r>
      <w:r w:rsidR="00EC6699" w:rsidRPr="006D5B30">
        <w:rPr>
          <w:rFonts w:ascii="Times New Roman" w:hAnsi="Times New Roman" w:cs="Times New Roman"/>
          <w:sz w:val="24"/>
          <w:szCs w:val="24"/>
          <w:lang w:val="sv-SE"/>
        </w:rPr>
        <w:t>orang tua</w:t>
      </w:r>
      <w:r w:rsidR="002C62BF" w:rsidRPr="006D5B30">
        <w:rPr>
          <w:rFonts w:ascii="Times New Roman" w:hAnsi="Times New Roman" w:cs="Times New Roman"/>
          <w:sz w:val="24"/>
          <w:szCs w:val="24"/>
          <w:lang w:val="sv-SE"/>
        </w:rPr>
        <w:t xml:space="preserve"> dan melalui nasihat yang membantu anak memahami </w:t>
      </w:r>
      <w:r w:rsidR="00DC1EC3" w:rsidRPr="006D5B30">
        <w:rPr>
          <w:rFonts w:ascii="Times New Roman" w:hAnsi="Times New Roman" w:cs="Times New Roman"/>
          <w:sz w:val="24"/>
          <w:szCs w:val="24"/>
          <w:lang w:val="sv-SE"/>
        </w:rPr>
        <w:t xml:space="preserve">arti dan makna </w:t>
      </w:r>
      <w:r w:rsidR="002C62BF" w:rsidRPr="006D5B30">
        <w:rPr>
          <w:rFonts w:ascii="Times New Roman" w:hAnsi="Times New Roman" w:cs="Times New Roman"/>
          <w:sz w:val="24"/>
          <w:szCs w:val="24"/>
          <w:lang w:val="sv-SE"/>
        </w:rPr>
        <w:t xml:space="preserve">iman </w:t>
      </w:r>
      <w:r w:rsidR="00DC1EC3" w:rsidRPr="006D5B30">
        <w:rPr>
          <w:rFonts w:ascii="Times New Roman" w:hAnsi="Times New Roman" w:cs="Times New Roman"/>
          <w:sz w:val="24"/>
          <w:szCs w:val="24"/>
          <w:lang w:val="sv-SE"/>
        </w:rPr>
        <w:t xml:space="preserve">Katolik </w:t>
      </w:r>
      <w:r w:rsidR="002C62BF" w:rsidRPr="006D5B30">
        <w:rPr>
          <w:rFonts w:ascii="Times New Roman" w:hAnsi="Times New Roman" w:cs="Times New Roman"/>
          <w:sz w:val="24"/>
          <w:szCs w:val="24"/>
          <w:lang w:val="sv-SE"/>
        </w:rPr>
        <w:t xml:space="preserve">sejak usia dini. </w:t>
      </w:r>
      <w:r w:rsidR="00997ED1"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h3vNmjaI","properties":{"formattedCitation":"({\\i{}PERAN ORANG TUA DALAM MEWARISKAN IMAN BAGI PEMBINAAN ROHANI ANAK REMAJA MENURUT 2 TIMOTIUS 1:5 DALAM ERA REVOLUSI INDUSTRI 4.0 | Sibarani | Jurnal Gamaliel\\uc0\\u8239{}: Teologi Praktika}, n.d.)","plainCitation":"(PERAN ORANG TUA DALAM MEWARISKAN IMAN BAGI PEMBINAAN ROHANI ANAK REMAJA MENURUT 2 TIMOTIUS 1:5 DALAM ERA REVOLUSI INDUSTRI 4.0 | Sibarani | Jurnal Gamaliel : Teologi Praktika, n.d.)","dontUpdate":true,"noteIndex":0},"citationItems":[{"id":86,"uris":["http://zotero.org/users/local/UiSBHLCM/items/A23K6EJR"],"itemData":{"id":86,"type":"webpage","title":"Peran Orang Tua Dalam Mewariskan Iman Bagi Pembinaan Rohani Anak Remaja Menurut 2 Timotius 1:5 Dalam Era Revolusi Industri 4.0 | Sibarani | Jurnal Gamaliel: Teologi Praktika","URL":"https://jurnal.stt-gamaliel.ac.id/index.php/gamaliel/article/view/61","author":[{"family":"SIbarani","given":"Yosua"}],"accessed":{"date-parts":[["2025",5,27]]}}}],"schema":"https://github.com/citation-style-language/schema/raw/master/csl-citation.json"} </w:instrText>
      </w:r>
      <w:r w:rsidR="00997ED1" w:rsidRPr="006D5B30">
        <w:rPr>
          <w:rFonts w:ascii="Times New Roman" w:hAnsi="Times New Roman" w:cs="Times New Roman"/>
          <w:sz w:val="24"/>
          <w:szCs w:val="24"/>
        </w:rPr>
        <w:fldChar w:fldCharType="separate"/>
      </w:r>
      <w:r w:rsidR="00C02303" w:rsidRPr="006D5B30">
        <w:rPr>
          <w:rFonts w:ascii="Times New Roman" w:hAnsi="Times New Roman" w:cs="Times New Roman"/>
          <w:kern w:val="0"/>
          <w:sz w:val="24"/>
        </w:rPr>
        <w:t>Sibarani, (20</w:t>
      </w:r>
      <w:r w:rsidR="00B93FA8" w:rsidRPr="006D5B30">
        <w:rPr>
          <w:rFonts w:ascii="Times New Roman" w:hAnsi="Times New Roman" w:cs="Times New Roman"/>
          <w:kern w:val="0"/>
          <w:sz w:val="24"/>
        </w:rPr>
        <w:t>21</w:t>
      </w:r>
      <w:r w:rsidR="00C02303" w:rsidRPr="006D5B30">
        <w:rPr>
          <w:rFonts w:ascii="Times New Roman" w:hAnsi="Times New Roman" w:cs="Times New Roman"/>
          <w:kern w:val="0"/>
          <w:sz w:val="24"/>
        </w:rPr>
        <w:t>:</w:t>
      </w:r>
      <w:r w:rsidR="00B93FA8" w:rsidRPr="006D5B30">
        <w:rPr>
          <w:rFonts w:ascii="Times New Roman" w:hAnsi="Times New Roman" w:cs="Times New Roman"/>
          <w:kern w:val="0"/>
          <w:sz w:val="24"/>
        </w:rPr>
        <w:t>27</w:t>
      </w:r>
      <w:r w:rsidR="00C02303" w:rsidRPr="006D5B30">
        <w:rPr>
          <w:rFonts w:ascii="Times New Roman" w:hAnsi="Times New Roman" w:cs="Times New Roman"/>
          <w:kern w:val="0"/>
          <w:sz w:val="24"/>
        </w:rPr>
        <w:t>)</w:t>
      </w:r>
      <w:r w:rsidR="00997ED1" w:rsidRPr="006D5B30">
        <w:rPr>
          <w:rFonts w:ascii="Times New Roman" w:hAnsi="Times New Roman" w:cs="Times New Roman"/>
          <w:sz w:val="24"/>
          <w:szCs w:val="24"/>
        </w:rPr>
        <w:fldChar w:fldCharType="end"/>
      </w:r>
      <w:r w:rsidR="00B93FA8" w:rsidRPr="006D5B30">
        <w:rPr>
          <w:rFonts w:ascii="Times New Roman" w:hAnsi="Times New Roman" w:cs="Times New Roman"/>
          <w:sz w:val="24"/>
          <w:szCs w:val="24"/>
        </w:rPr>
        <w:t xml:space="preserve"> </w:t>
      </w:r>
      <w:r w:rsidR="00997ED1" w:rsidRPr="006D5B30">
        <w:rPr>
          <w:rFonts w:ascii="Times New Roman" w:hAnsi="Times New Roman" w:cs="Times New Roman"/>
          <w:sz w:val="24"/>
          <w:szCs w:val="24"/>
        </w:rPr>
        <w:t xml:space="preserve">mengatakan bahwa pengajaran iman yang efektif kepada anak dalam keluarga dimulai dengan tindakan nyata dan teladan yang baik, baru kemudian dilengkapi dengan nasihat atau kata-kata yang mendukung. </w:t>
      </w:r>
    </w:p>
    <w:p w14:paraId="452F048A" w14:textId="217C73A2" w:rsidR="00997ED1" w:rsidRPr="006D5B30" w:rsidRDefault="00997ED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enunjukkan 4 (57,14%) informan yaitu I2, I4, I6, dan I7 berpendapat bahwa mereka melakukan pengajaran iman </w:t>
      </w:r>
      <w:r w:rsidR="00DA31FE"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kepada anak dalam keluarga dengan cara menyekolahkan</w:t>
      </w:r>
      <w:r w:rsidR="00067249" w:rsidRPr="006D5B30">
        <w:rPr>
          <w:rFonts w:ascii="Times New Roman" w:hAnsi="Times New Roman" w:cs="Times New Roman"/>
          <w:sz w:val="24"/>
          <w:szCs w:val="24"/>
          <w:lang w:val="sv-SE"/>
        </w:rPr>
        <w:t xml:space="preserve"> anak</w:t>
      </w:r>
      <w:r w:rsidRPr="006D5B30">
        <w:rPr>
          <w:rFonts w:ascii="Times New Roman" w:hAnsi="Times New Roman" w:cs="Times New Roman"/>
          <w:sz w:val="24"/>
          <w:szCs w:val="24"/>
          <w:lang w:val="sv-SE"/>
        </w:rPr>
        <w:t xml:space="preserve"> di sekolahan Katolik. Terkait hal ini, I4 mengatakan: “kami sekolahkan anak-anak di sekolah Katolik, karena kalau di sekolah Katolik itu anak-anak diajarkan untuk berdoa secara Katolik”. Kemudian, I6 mengatakan: “kami menyekolahkan anak-anak di</w:t>
      </w:r>
      <w:r w:rsidR="001A7F04"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sekolah Katolik sejak SD</w:t>
      </w:r>
      <w:r w:rsidR="00EB2094" w:rsidRPr="006D5B30">
        <w:rPr>
          <w:rFonts w:ascii="Times New Roman" w:hAnsi="Times New Roman" w:cs="Times New Roman"/>
          <w:sz w:val="24"/>
          <w:szCs w:val="24"/>
          <w:lang w:val="sv-SE"/>
        </w:rPr>
        <w:t xml:space="preserve"> hingga SMA</w:t>
      </w:r>
      <w:r w:rsidRPr="006D5B30">
        <w:rPr>
          <w:rFonts w:ascii="Times New Roman" w:hAnsi="Times New Roman" w:cs="Times New Roman"/>
          <w:sz w:val="24"/>
          <w:szCs w:val="24"/>
          <w:lang w:val="sv-SE"/>
        </w:rPr>
        <w:t>”. Selanjutnya, I7 mengatakan: “Kami memperkuat iman anak dengan cara menyekolahkan anak-anak di sekolahan Katolik dengan harapan agar iman anak yang sudah dididik di keluarga selama ini bisa lebih berkembang dan menjadi lebih kuat</w:t>
      </w:r>
      <w:r w:rsidR="00EB2094" w:rsidRPr="006D5B30">
        <w:rPr>
          <w:rFonts w:ascii="Times New Roman" w:hAnsi="Times New Roman" w:cs="Times New Roman"/>
          <w:sz w:val="24"/>
          <w:szCs w:val="24"/>
          <w:lang w:val="sv-SE"/>
        </w:rPr>
        <w:t>”.</w:t>
      </w:r>
    </w:p>
    <w:p w14:paraId="4FC79BFA" w14:textId="3445510B" w:rsidR="00241F2E" w:rsidRPr="006D5B30" w:rsidRDefault="00997ED1"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06724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katakan bahwa pengajaran iman </w:t>
      </w:r>
      <w:r w:rsidR="00067249"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kepada anak dalam keluarga da</w:t>
      </w:r>
      <w:r w:rsidR="00067249" w:rsidRPr="006D5B30">
        <w:rPr>
          <w:rFonts w:ascii="Times New Roman" w:hAnsi="Times New Roman" w:cs="Times New Roman"/>
          <w:sz w:val="24"/>
          <w:szCs w:val="24"/>
          <w:lang w:val="sv-SE"/>
        </w:rPr>
        <w:t>pat</w:t>
      </w:r>
      <w:r w:rsidRPr="006D5B30">
        <w:rPr>
          <w:rFonts w:ascii="Times New Roman" w:hAnsi="Times New Roman" w:cs="Times New Roman"/>
          <w:sz w:val="24"/>
          <w:szCs w:val="24"/>
          <w:lang w:val="sv-SE"/>
        </w:rPr>
        <w:t xml:space="preserve"> dilakukan </w:t>
      </w:r>
      <w:r w:rsidR="00067249" w:rsidRPr="006D5B30">
        <w:rPr>
          <w:rFonts w:ascii="Times New Roman" w:hAnsi="Times New Roman" w:cs="Times New Roman"/>
          <w:sz w:val="24"/>
          <w:szCs w:val="24"/>
          <w:lang w:val="sv-SE"/>
        </w:rPr>
        <w:t>dengan</w:t>
      </w:r>
      <w:r w:rsidRPr="006D5B30">
        <w:rPr>
          <w:rFonts w:ascii="Times New Roman" w:hAnsi="Times New Roman" w:cs="Times New Roman"/>
          <w:sz w:val="24"/>
          <w:szCs w:val="24"/>
          <w:lang w:val="sv-SE"/>
        </w:rPr>
        <w:t xml:space="preserve"> cara menyekolahkan anak di sekolahan Katolik. </w:t>
      </w:r>
      <w:r w:rsidR="00EB2094"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s9g3RZwE","properties":{"formattedCitation":"(Wijaya &amp; Purwanto, 2015)","plainCitation":"(Wijaya &amp; Purwanto, 2015)","dontUpdate":true,"noteIndex":0},"citationItems":[{"id":89,"uris":["http://zotero.org/users/local/UiSBHLCM/items/52HZ4UDR"],"itemData":{"id":89,"type":"article-journal","abstract":"Catholic parents are the first and primary teacher for their children, that precious task could not be replaced by anyone else. Teachers in the school could not be said as first and primary educators, because their task is just to help parents to deepen their children's knowledge. Catholic parents should choose opportune school to develop children's faith, because this time many parents are busy with their work until they forget with this main task to teach their children about faith. Catholic school is a right option for developing children's faith so children are more believe in Jesus Christ. The result of this research in general, showed that Catholic parents reveal indeed very important of Catholic children schooled at Catholic School. The Catholic parents want the faith of Catholicism owned by children can be nurtured from an early age to adulthood later. Catholic parents really aware of the limitations in fostering the faith of children. Therefore, some Catholic parents prefer to schooled their children in Catholic school in accordance with the mandate of Gravissimum Educationis.","container-title":"JPAK: Jurnal Pendidikan Agama Katolik","DOI":"10.34150/jpak.v14i7.94","ISSN":"2655-7665","issue":"7","language":"en","license":"Copyright (c)","note":"number: 7","page":"23-35","source":"ejournal.widyayuwana.ac.id","title":"Pentingnya Menyekolahkan Anak Katolik Di Sekolah Katolik Dalam Terang Gravissimum Educationis","volume":"14","author":[{"family":"Wijaya","given":"Albert I. Ketut Deni"},{"family":"Purwanto","given":"Yohana Inez"}],"issued":{"date-parts":[["2015"]]}}}],"schema":"https://github.com/citation-style-language/schema/raw/master/csl-citation.json"} </w:instrText>
      </w:r>
      <w:r w:rsidR="00EB2094" w:rsidRPr="006D5B30">
        <w:rPr>
          <w:rFonts w:ascii="Times New Roman" w:hAnsi="Times New Roman" w:cs="Times New Roman"/>
          <w:sz w:val="24"/>
          <w:szCs w:val="24"/>
        </w:rPr>
        <w:fldChar w:fldCharType="separate"/>
      </w:r>
      <w:r w:rsidR="00EB2094" w:rsidRPr="006D5B30">
        <w:rPr>
          <w:rFonts w:ascii="Times New Roman" w:hAnsi="Times New Roman" w:cs="Times New Roman"/>
          <w:sz w:val="24"/>
        </w:rPr>
        <w:t>Wijaya &amp; Purwanto, (2015:34)</w:t>
      </w:r>
      <w:r w:rsidR="00EB2094" w:rsidRPr="006D5B30">
        <w:rPr>
          <w:rFonts w:ascii="Times New Roman" w:hAnsi="Times New Roman" w:cs="Times New Roman"/>
          <w:sz w:val="24"/>
          <w:szCs w:val="24"/>
        </w:rPr>
        <w:fldChar w:fldCharType="end"/>
      </w:r>
      <w:r w:rsidR="00EB2094" w:rsidRPr="006D5B30">
        <w:rPr>
          <w:rFonts w:ascii="Times New Roman" w:hAnsi="Times New Roman" w:cs="Times New Roman"/>
          <w:sz w:val="24"/>
          <w:szCs w:val="24"/>
        </w:rPr>
        <w:t xml:space="preserve"> mengatakan bahwa menyekolahkan anak Katolik di sekolah Katolik adalah hal penti</w:t>
      </w:r>
      <w:r w:rsidR="00241F2E" w:rsidRPr="006D5B30">
        <w:rPr>
          <w:rFonts w:ascii="Times New Roman" w:hAnsi="Times New Roman" w:cs="Times New Roman"/>
          <w:sz w:val="24"/>
          <w:szCs w:val="24"/>
        </w:rPr>
        <w:t>ng dan bermanfaat</w:t>
      </w:r>
      <w:r w:rsidR="00067249" w:rsidRPr="006D5B30">
        <w:rPr>
          <w:rFonts w:ascii="Times New Roman" w:hAnsi="Times New Roman" w:cs="Times New Roman"/>
          <w:sz w:val="24"/>
          <w:szCs w:val="24"/>
        </w:rPr>
        <w:t>,</w:t>
      </w:r>
      <w:r w:rsidR="00241F2E" w:rsidRPr="006D5B30">
        <w:rPr>
          <w:rFonts w:ascii="Times New Roman" w:hAnsi="Times New Roman" w:cs="Times New Roman"/>
          <w:sz w:val="24"/>
          <w:szCs w:val="24"/>
        </w:rPr>
        <w:t xml:space="preserve"> </w:t>
      </w:r>
      <w:r w:rsidR="00067249" w:rsidRPr="006D5B30">
        <w:rPr>
          <w:rFonts w:ascii="Times New Roman" w:hAnsi="Times New Roman" w:cs="Times New Roman"/>
          <w:sz w:val="24"/>
          <w:szCs w:val="24"/>
        </w:rPr>
        <w:t xml:space="preserve">karena hal ini dapat </w:t>
      </w:r>
      <w:r w:rsidR="00241F2E" w:rsidRPr="006D5B30">
        <w:rPr>
          <w:rFonts w:ascii="Times New Roman" w:hAnsi="Times New Roman" w:cs="Times New Roman"/>
          <w:sz w:val="24"/>
          <w:szCs w:val="24"/>
        </w:rPr>
        <w:t xml:space="preserve">semakin memperkuat iman </w:t>
      </w:r>
      <w:r w:rsidR="00067249" w:rsidRPr="006D5B30">
        <w:rPr>
          <w:rFonts w:ascii="Times New Roman" w:hAnsi="Times New Roman" w:cs="Times New Roman"/>
          <w:sz w:val="24"/>
          <w:szCs w:val="24"/>
        </w:rPr>
        <w:t>K</w:t>
      </w:r>
      <w:r w:rsidR="00241F2E" w:rsidRPr="006D5B30">
        <w:rPr>
          <w:rFonts w:ascii="Times New Roman" w:hAnsi="Times New Roman" w:cs="Times New Roman"/>
          <w:sz w:val="24"/>
          <w:szCs w:val="24"/>
        </w:rPr>
        <w:t>atolik yang dimiliki ana</w:t>
      </w:r>
      <w:r w:rsidR="00067249" w:rsidRPr="006D5B30">
        <w:rPr>
          <w:rFonts w:ascii="Times New Roman" w:hAnsi="Times New Roman" w:cs="Times New Roman"/>
          <w:sz w:val="24"/>
          <w:szCs w:val="24"/>
        </w:rPr>
        <w:t>k</w:t>
      </w:r>
      <w:r w:rsidRPr="006D5B30">
        <w:rPr>
          <w:rFonts w:ascii="Times New Roman" w:hAnsi="Times New Roman" w:cs="Times New Roman"/>
          <w:sz w:val="24"/>
          <w:szCs w:val="24"/>
        </w:rPr>
        <w:t xml:space="preserve">. Surat Apostolik </w:t>
      </w:r>
      <w:r w:rsidRPr="006D5B30">
        <w:rPr>
          <w:rFonts w:ascii="Times New Roman" w:hAnsi="Times New Roman" w:cs="Times New Roman"/>
          <w:i/>
          <w:iCs/>
          <w:sz w:val="24"/>
          <w:szCs w:val="24"/>
        </w:rPr>
        <w:t>Familiaris Consortio</w:t>
      </w:r>
      <w:r w:rsidRPr="006D5B30">
        <w:rPr>
          <w:rFonts w:ascii="Times New Roman" w:hAnsi="Times New Roman" w:cs="Times New Roman"/>
          <w:sz w:val="24"/>
          <w:szCs w:val="24"/>
        </w:rPr>
        <w:t xml:space="preserve"> (</w:t>
      </w:r>
      <w:r w:rsidR="00495C47" w:rsidRPr="006D5B30">
        <w:rPr>
          <w:rFonts w:ascii="Times New Roman" w:hAnsi="Times New Roman" w:cs="Times New Roman"/>
          <w:sz w:val="24"/>
          <w:szCs w:val="24"/>
        </w:rPr>
        <w:t xml:space="preserve">art. </w:t>
      </w:r>
      <w:r w:rsidRPr="006D5B30">
        <w:rPr>
          <w:rFonts w:ascii="Times New Roman" w:hAnsi="Times New Roman" w:cs="Times New Roman"/>
          <w:sz w:val="24"/>
          <w:szCs w:val="24"/>
        </w:rPr>
        <w:t>40) mengatakan</w:t>
      </w:r>
      <w:r w:rsidR="00E35D86" w:rsidRPr="006D5B30">
        <w:rPr>
          <w:rFonts w:ascii="Times New Roman" w:hAnsi="Times New Roman" w:cs="Times New Roman"/>
          <w:sz w:val="24"/>
          <w:szCs w:val="24"/>
        </w:rPr>
        <w:t xml:space="preserve"> bahwa </w:t>
      </w:r>
      <w:r w:rsidR="00067249" w:rsidRPr="006D5B30">
        <w:rPr>
          <w:rFonts w:ascii="Times New Roman" w:hAnsi="Times New Roman" w:cs="Times New Roman"/>
          <w:sz w:val="24"/>
          <w:szCs w:val="24"/>
        </w:rPr>
        <w:t xml:space="preserve">dalam rangka memberikan pengajaran iman Katolik kepada anak, </w:t>
      </w:r>
      <w:r w:rsidR="00EC6699" w:rsidRPr="006D5B30">
        <w:rPr>
          <w:rFonts w:ascii="Times New Roman" w:hAnsi="Times New Roman" w:cs="Times New Roman"/>
          <w:sz w:val="24"/>
          <w:szCs w:val="24"/>
        </w:rPr>
        <w:t>orang tua</w:t>
      </w:r>
      <w:r w:rsidR="00241F2E" w:rsidRPr="006D5B30">
        <w:rPr>
          <w:rFonts w:ascii="Times New Roman" w:hAnsi="Times New Roman" w:cs="Times New Roman"/>
          <w:sz w:val="24"/>
          <w:szCs w:val="24"/>
        </w:rPr>
        <w:t xml:space="preserve"> memiliki hak untuk memilih lembaga pendidikan yang sesuai dengan iman mereka dan hak ini perlu dilindungi dengan sungguh-sungguh.</w:t>
      </w:r>
    </w:p>
    <w:p w14:paraId="633862C6" w14:textId="1A115B8A" w:rsidR="002C62BF" w:rsidRPr="006D5B30" w:rsidRDefault="002C62BF"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enunjukkan 3 (42,9%) informan yaitu I2, I4, dan I7</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berpendapat bahwa mereka memberikan pengajaran iman</w:t>
      </w:r>
      <w:r w:rsidR="006F72D6" w:rsidRPr="006D5B30">
        <w:rPr>
          <w:rFonts w:ascii="Times New Roman" w:hAnsi="Times New Roman" w:cs="Times New Roman"/>
          <w:sz w:val="24"/>
          <w:szCs w:val="24"/>
          <w:lang w:val="sv-SE"/>
        </w:rPr>
        <w:t xml:space="preserve"> Katolik</w:t>
      </w:r>
      <w:r w:rsidRPr="006D5B30">
        <w:rPr>
          <w:rFonts w:ascii="Times New Roman" w:hAnsi="Times New Roman" w:cs="Times New Roman"/>
          <w:sz w:val="24"/>
          <w:szCs w:val="24"/>
          <w:lang w:val="sv-SE"/>
        </w:rPr>
        <w:t xml:space="preserve"> kepada anak dalam keluarga dengan cara mengajak anak </w:t>
      </w:r>
      <w:r w:rsidR="00241F2E" w:rsidRPr="006D5B30">
        <w:rPr>
          <w:rFonts w:ascii="Times New Roman" w:hAnsi="Times New Roman" w:cs="Times New Roman"/>
          <w:sz w:val="24"/>
          <w:szCs w:val="24"/>
          <w:lang w:val="sv-SE"/>
        </w:rPr>
        <w:t>terlibat dalam kegiatan Gereja</w:t>
      </w:r>
      <w:r w:rsidR="00067249"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Terkait hal ini, I2 mengataka</w:t>
      </w:r>
      <w:r w:rsidR="00E35D86" w:rsidRPr="006D5B30">
        <w:rPr>
          <w:rFonts w:ascii="Times New Roman" w:hAnsi="Times New Roman" w:cs="Times New Roman"/>
          <w:sz w:val="24"/>
          <w:szCs w:val="24"/>
          <w:lang w:val="sv-SE"/>
        </w:rPr>
        <w:t>n</w:t>
      </w:r>
      <w:r w:rsidR="00067249" w:rsidRPr="006D5B30">
        <w:rPr>
          <w:rFonts w:ascii="Times New Roman" w:hAnsi="Times New Roman" w:cs="Times New Roman"/>
          <w:sz w:val="24"/>
          <w:szCs w:val="24"/>
          <w:lang w:val="sv-SE"/>
        </w:rPr>
        <w:t>: “</w:t>
      </w:r>
      <w:r w:rsidR="00E35D86" w:rsidRPr="006D5B30">
        <w:rPr>
          <w:rFonts w:ascii="Times New Roman" w:hAnsi="Times New Roman" w:cs="Times New Roman"/>
          <w:sz w:val="24"/>
          <w:szCs w:val="24"/>
          <w:lang w:val="sv-SE"/>
        </w:rPr>
        <w:t xml:space="preserve">sebagai </w:t>
      </w:r>
      <w:r w:rsidR="00EC6699" w:rsidRPr="006D5B30">
        <w:rPr>
          <w:rFonts w:ascii="Times New Roman" w:hAnsi="Times New Roman" w:cs="Times New Roman"/>
          <w:sz w:val="24"/>
          <w:szCs w:val="24"/>
          <w:lang w:val="sv-SE"/>
        </w:rPr>
        <w:t>orang tua</w:t>
      </w:r>
      <w:r w:rsidR="00E35D86" w:rsidRPr="006D5B30">
        <w:rPr>
          <w:rFonts w:ascii="Times New Roman" w:hAnsi="Times New Roman" w:cs="Times New Roman"/>
          <w:sz w:val="24"/>
          <w:szCs w:val="24"/>
          <w:lang w:val="sv-SE"/>
        </w:rPr>
        <w:t xml:space="preserve"> saya terus mengajak dan memberi contoh kepada anak-anak untuk terlibat dalam kegiatan Gereja</w:t>
      </w:r>
      <w:r w:rsidR="00067249" w:rsidRPr="006D5B30">
        <w:rPr>
          <w:rFonts w:ascii="Times New Roman" w:hAnsi="Times New Roman" w:cs="Times New Roman"/>
          <w:sz w:val="24"/>
          <w:szCs w:val="24"/>
          <w:lang w:val="sv-SE"/>
        </w:rPr>
        <w:t>”</w:t>
      </w:r>
      <w:r w:rsidR="00E35D86"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Kemudian, I</w:t>
      </w:r>
      <w:r w:rsidR="00E35D86"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xml:space="preserve"> mengatakan</w:t>
      </w:r>
      <w:r w:rsidR="00E35D86" w:rsidRPr="006D5B30">
        <w:rPr>
          <w:rFonts w:ascii="Times New Roman" w:hAnsi="Times New Roman" w:cs="Times New Roman"/>
          <w:sz w:val="24"/>
          <w:szCs w:val="24"/>
          <w:lang w:val="sv-SE"/>
        </w:rPr>
        <w:t xml:space="preserve"> bahwa kami mengajak anak-anak untuk mengikuti kegiatan BIAK. Terakhir, I7 mengatakan</w:t>
      </w:r>
      <w:r w:rsidR="00067249" w:rsidRPr="006D5B30">
        <w:rPr>
          <w:rFonts w:ascii="Times New Roman" w:hAnsi="Times New Roman" w:cs="Times New Roman"/>
          <w:sz w:val="24"/>
          <w:szCs w:val="24"/>
          <w:lang w:val="sv-SE"/>
        </w:rPr>
        <w:t>: “</w:t>
      </w:r>
      <w:r w:rsidR="00E35D86" w:rsidRPr="006D5B30">
        <w:rPr>
          <w:rFonts w:ascii="Times New Roman" w:hAnsi="Times New Roman" w:cs="Times New Roman"/>
          <w:sz w:val="24"/>
          <w:szCs w:val="24"/>
          <w:lang w:val="sv-SE"/>
        </w:rPr>
        <w:t>cara mengajarkan iman Katolik dalam keluarga kami ialah mengajak anak-anak untuk ikut kegiatan Gereja seperti BIAK</w:t>
      </w:r>
      <w:r w:rsidR="00067249" w:rsidRPr="006D5B30">
        <w:rPr>
          <w:rFonts w:ascii="Times New Roman" w:hAnsi="Times New Roman" w:cs="Times New Roman"/>
          <w:sz w:val="24"/>
          <w:szCs w:val="24"/>
          <w:lang w:val="sv-SE"/>
        </w:rPr>
        <w:t>”</w:t>
      </w:r>
      <w:r w:rsidR="00E35D86" w:rsidRPr="006D5B30">
        <w:rPr>
          <w:rFonts w:ascii="Times New Roman" w:hAnsi="Times New Roman" w:cs="Times New Roman"/>
          <w:sz w:val="24"/>
          <w:szCs w:val="24"/>
          <w:lang w:val="sv-SE"/>
        </w:rPr>
        <w:t>.</w:t>
      </w:r>
    </w:p>
    <w:p w14:paraId="63B02D66" w14:textId="70701648" w:rsidR="002C62BF" w:rsidRPr="006D5B30" w:rsidRDefault="002C62BF"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06724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w:t>
      </w:r>
      <w:r w:rsidR="00E832F1" w:rsidRPr="006D5B30">
        <w:rPr>
          <w:rFonts w:ascii="Times New Roman" w:hAnsi="Times New Roman" w:cs="Times New Roman"/>
          <w:sz w:val="24"/>
          <w:szCs w:val="24"/>
          <w:lang w:val="sv-SE"/>
        </w:rPr>
        <w:t xml:space="preserve">pertegas </w:t>
      </w:r>
      <w:r w:rsidRPr="006D5B30">
        <w:rPr>
          <w:rFonts w:ascii="Times New Roman" w:hAnsi="Times New Roman" w:cs="Times New Roman"/>
          <w:sz w:val="24"/>
          <w:szCs w:val="24"/>
          <w:lang w:val="sv-SE"/>
        </w:rPr>
        <w:t xml:space="preserve">bahwa par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memberikan pengajaran iman </w:t>
      </w:r>
      <w:r w:rsidR="006F72D6"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 xml:space="preserve">dalam keluarga kepada anak mereka dengan </w:t>
      </w:r>
      <w:r w:rsidR="00067249"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ngajak anak untuk terlibat dalam kegiatan Gereja</w:t>
      </w:r>
      <w:r w:rsidR="00E832F1" w:rsidRPr="006D5B30">
        <w:rPr>
          <w:rFonts w:ascii="Times New Roman" w:hAnsi="Times New Roman" w:cs="Times New Roman"/>
          <w:sz w:val="24"/>
          <w:szCs w:val="24"/>
          <w:lang w:val="sv-SE"/>
        </w:rPr>
        <w:t xml:space="preserve"> baik di paroki maupun di lingkungan</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fldChar w:fldCharType="begin"/>
      </w:r>
      <w:r w:rsidRPr="006D5B30">
        <w:rPr>
          <w:rFonts w:ascii="Times New Roman" w:hAnsi="Times New Roman" w:cs="Times New Roman"/>
          <w:sz w:val="24"/>
          <w:szCs w:val="24"/>
          <w:lang w:val="sv-SE"/>
        </w:rPr>
        <w:instrText xml:space="preserve"> ADDIN ZOTERO_ITEM CSL_CITATION {"citationID":"4V5lMCMA","properties":{"formattedCitation":"(Tibo, 2018)","plainCitation":"(Tibo, 2018)","dontUpdate":true,"noteIndex":0},"citationItems":[{"id":69,"uris":["http://zotero.org/users/local/UiSBHLCM/items/5MW3DBMT"],"itemData":{"id":69,"type":"article-journal","container-title":"Jurnal Masalah Pastoral","DOI":"10.60011/jumpa.v6i1.57","ISSN":"2615-0751","issue":"1","language":"id","license":"Copyright (c) 2018","note":"number: 1","page":"62-85","source":"ojs.stkyakobus.ac.id","title":"Praktik Hidup Doa Dalam Keluarga Sebagai Gereja Rumah Tangga","volume":"6","author":[{"family":"Tibo","given":"Paulinus"}],"issued":{"date-parts":[["2018",4,1]]}}}],"schema":"https://github.com/citation-style-language/schema/raw/master/csl-citation.json"}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rPr>
        <w:t>Tibo (2018:89)</w:t>
      </w:r>
      <w:r w:rsidRPr="006D5B30">
        <w:rPr>
          <w:rFonts w:ascii="Times New Roman" w:hAnsi="Times New Roman" w:cs="Times New Roman"/>
          <w:sz w:val="24"/>
          <w:szCs w:val="24"/>
        </w:rPr>
        <w:fldChar w:fldCharType="end"/>
      </w:r>
      <w:r w:rsidRPr="006D5B30">
        <w:rPr>
          <w:rFonts w:ascii="Times New Roman" w:hAnsi="Times New Roman" w:cs="Times New Roman"/>
          <w:sz w:val="24"/>
          <w:szCs w:val="24"/>
        </w:rPr>
        <w:t xml:space="preserve"> mengatakan bahwa </w:t>
      </w:r>
      <w:r w:rsidR="00EC6699" w:rsidRPr="006D5B30">
        <w:rPr>
          <w:rFonts w:ascii="Times New Roman" w:hAnsi="Times New Roman" w:cs="Times New Roman"/>
          <w:sz w:val="24"/>
          <w:szCs w:val="24"/>
        </w:rPr>
        <w:t>orang tua</w:t>
      </w:r>
      <w:r w:rsidR="00E35D86" w:rsidRPr="006D5B30">
        <w:rPr>
          <w:rFonts w:ascii="Times New Roman" w:hAnsi="Times New Roman" w:cs="Times New Roman"/>
          <w:sz w:val="24"/>
          <w:szCs w:val="24"/>
        </w:rPr>
        <w:t xml:space="preserve"> memiliki tugas penting dalam pengajaran iman kepada anak dengan menanamkan semangat hidup menggereja</w:t>
      </w:r>
      <w:r w:rsidR="00C763F9" w:rsidRPr="006D5B30">
        <w:rPr>
          <w:rFonts w:ascii="Times New Roman" w:hAnsi="Times New Roman" w:cs="Times New Roman"/>
          <w:sz w:val="24"/>
          <w:szCs w:val="24"/>
        </w:rPr>
        <w:t>,</w:t>
      </w:r>
      <w:r w:rsidR="00E35D86" w:rsidRPr="006D5B30">
        <w:rPr>
          <w:rFonts w:ascii="Times New Roman" w:hAnsi="Times New Roman" w:cs="Times New Roman"/>
          <w:sz w:val="24"/>
          <w:szCs w:val="24"/>
        </w:rPr>
        <w:t xml:space="preserve"> mengajak anak </w:t>
      </w:r>
      <w:r w:rsidR="00067249" w:rsidRPr="006D5B30">
        <w:rPr>
          <w:rFonts w:ascii="Times New Roman" w:hAnsi="Times New Roman" w:cs="Times New Roman"/>
          <w:sz w:val="24"/>
          <w:szCs w:val="24"/>
        </w:rPr>
        <w:t xml:space="preserve">untuk </w:t>
      </w:r>
      <w:r w:rsidR="00E35D86" w:rsidRPr="006D5B30">
        <w:rPr>
          <w:rFonts w:ascii="Times New Roman" w:hAnsi="Times New Roman" w:cs="Times New Roman"/>
          <w:sz w:val="24"/>
          <w:szCs w:val="24"/>
        </w:rPr>
        <w:t xml:space="preserve">terlibat </w:t>
      </w:r>
      <w:r w:rsidR="00067249" w:rsidRPr="006D5B30">
        <w:rPr>
          <w:rFonts w:ascii="Times New Roman" w:hAnsi="Times New Roman" w:cs="Times New Roman"/>
          <w:sz w:val="24"/>
          <w:szCs w:val="24"/>
        </w:rPr>
        <w:t xml:space="preserve">aktif </w:t>
      </w:r>
      <w:r w:rsidR="00E35D86" w:rsidRPr="006D5B30">
        <w:rPr>
          <w:rFonts w:ascii="Times New Roman" w:hAnsi="Times New Roman" w:cs="Times New Roman"/>
          <w:sz w:val="24"/>
          <w:szCs w:val="24"/>
        </w:rPr>
        <w:t>dalam berbagai kegiatan Gereja</w:t>
      </w:r>
      <w:r w:rsidR="00C763F9" w:rsidRPr="006D5B30">
        <w:rPr>
          <w:rFonts w:ascii="Times New Roman" w:hAnsi="Times New Roman" w:cs="Times New Roman"/>
          <w:sz w:val="24"/>
          <w:szCs w:val="24"/>
        </w:rPr>
        <w:t xml:space="preserve"> </w:t>
      </w:r>
      <w:r w:rsidR="00E35D86" w:rsidRPr="006D5B30">
        <w:rPr>
          <w:rFonts w:ascii="Times New Roman" w:hAnsi="Times New Roman" w:cs="Times New Roman"/>
          <w:sz w:val="24"/>
          <w:szCs w:val="24"/>
        </w:rPr>
        <w:t xml:space="preserve">seperti menjadi putera-puteri altar, koor, BIAK, dan </w:t>
      </w:r>
      <w:proofErr w:type="gramStart"/>
      <w:r w:rsidR="00E35D86" w:rsidRPr="006D5B30">
        <w:rPr>
          <w:rFonts w:ascii="Times New Roman" w:hAnsi="Times New Roman" w:cs="Times New Roman"/>
          <w:sz w:val="24"/>
          <w:szCs w:val="24"/>
        </w:rPr>
        <w:t>doa</w:t>
      </w:r>
      <w:proofErr w:type="gramEnd"/>
      <w:r w:rsidR="00E35D86" w:rsidRPr="006D5B30">
        <w:rPr>
          <w:rFonts w:ascii="Times New Roman" w:hAnsi="Times New Roman" w:cs="Times New Roman"/>
          <w:sz w:val="24"/>
          <w:szCs w:val="24"/>
        </w:rPr>
        <w:t xml:space="preserve"> lingkungan. </w:t>
      </w:r>
    </w:p>
    <w:p w14:paraId="7ACF3F53" w14:textId="31B3538D" w:rsidR="00E35D86" w:rsidRPr="006D5B30" w:rsidRDefault="00E35D86" w:rsidP="006C73C4">
      <w:pPr>
        <w:spacing w:after="0" w:line="480" w:lineRule="auto"/>
        <w:ind w:firstLine="720"/>
        <w:jc w:val="both"/>
        <w:rPr>
          <w:rFonts w:ascii="Times New Roman" w:hAnsi="Times New Roman" w:cs="Times New Roman"/>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enunjukkan 2 (28,6%) informan yaitu I3 dan I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 xml:space="preserve">berpendapat bahwa </w:t>
      </w:r>
      <w:r w:rsidR="00E832F1" w:rsidRPr="006D5B30">
        <w:rPr>
          <w:rFonts w:ascii="Times New Roman" w:hAnsi="Times New Roman" w:cs="Times New Roman"/>
          <w:sz w:val="24"/>
          <w:szCs w:val="24"/>
          <w:lang w:val="sv-SE"/>
        </w:rPr>
        <w:t xml:space="preserve">mereka memberikan pengajaran iman kepada anak dalam keluarga dengan </w:t>
      </w:r>
      <w:r w:rsidR="00C763F9" w:rsidRPr="006D5B30">
        <w:rPr>
          <w:rFonts w:ascii="Times New Roman" w:hAnsi="Times New Roman" w:cs="Times New Roman"/>
          <w:sz w:val="24"/>
          <w:szCs w:val="24"/>
          <w:lang w:val="sv-SE"/>
        </w:rPr>
        <w:t xml:space="preserve">cara </w:t>
      </w:r>
      <w:r w:rsidR="00E832F1" w:rsidRPr="006D5B30">
        <w:rPr>
          <w:rFonts w:ascii="Times New Roman" w:hAnsi="Times New Roman" w:cs="Times New Roman"/>
          <w:sz w:val="24"/>
          <w:szCs w:val="24"/>
          <w:lang w:val="sv-SE"/>
        </w:rPr>
        <w:t>m</w:t>
      </w:r>
      <w:r w:rsidRPr="006D5B30">
        <w:rPr>
          <w:rFonts w:ascii="Times New Roman" w:hAnsi="Times New Roman" w:cs="Times New Roman"/>
          <w:sz w:val="24"/>
          <w:szCs w:val="24"/>
          <w:lang w:val="sv-SE"/>
        </w:rPr>
        <w:t xml:space="preserve">embaptis anak </w:t>
      </w:r>
      <w:r w:rsidR="00C763F9" w:rsidRPr="006D5B30">
        <w:rPr>
          <w:rFonts w:ascii="Times New Roman" w:hAnsi="Times New Roman" w:cs="Times New Roman"/>
          <w:sz w:val="24"/>
          <w:szCs w:val="24"/>
          <w:lang w:val="sv-SE"/>
        </w:rPr>
        <w:t xml:space="preserve">mereka </w:t>
      </w:r>
      <w:r w:rsidRPr="006D5B30">
        <w:rPr>
          <w:rFonts w:ascii="Times New Roman" w:hAnsi="Times New Roman" w:cs="Times New Roman"/>
          <w:sz w:val="24"/>
          <w:szCs w:val="24"/>
          <w:lang w:val="sv-SE"/>
        </w:rPr>
        <w:t>secara Katolik</w:t>
      </w:r>
      <w:r w:rsidR="00E832F1" w:rsidRPr="006D5B30">
        <w:rPr>
          <w:rFonts w:ascii="Times New Roman" w:hAnsi="Times New Roman" w:cs="Times New Roman"/>
          <w:sz w:val="24"/>
          <w:szCs w:val="24"/>
          <w:lang w:val="sv-SE"/>
        </w:rPr>
        <w:t>. Terkait hal ini, I3 mengatakan bahwa kami mengajarkan iman Katolik kepada anak sama seperti apa yang di</w:t>
      </w:r>
      <w:r w:rsidR="00C763F9" w:rsidRPr="006D5B30">
        <w:rPr>
          <w:rFonts w:ascii="Times New Roman" w:hAnsi="Times New Roman" w:cs="Times New Roman"/>
          <w:sz w:val="24"/>
          <w:szCs w:val="24"/>
          <w:lang w:val="sv-SE"/>
        </w:rPr>
        <w:t>sampaikan</w:t>
      </w:r>
      <w:r w:rsidR="00E832F1" w:rsidRPr="006D5B30">
        <w:rPr>
          <w:rFonts w:ascii="Times New Roman" w:hAnsi="Times New Roman" w:cs="Times New Roman"/>
          <w:sz w:val="24"/>
          <w:szCs w:val="24"/>
          <w:lang w:val="sv-SE"/>
        </w:rPr>
        <w:t xml:space="preserve"> kepada kami saat kursus pra nikah yaitu </w:t>
      </w:r>
      <w:r w:rsidR="00C763F9" w:rsidRPr="006D5B30">
        <w:rPr>
          <w:rFonts w:ascii="Times New Roman" w:hAnsi="Times New Roman" w:cs="Times New Roman"/>
          <w:sz w:val="24"/>
          <w:szCs w:val="24"/>
          <w:lang w:val="sv-SE"/>
        </w:rPr>
        <w:t xml:space="preserve">anak-anak </w:t>
      </w:r>
      <w:r w:rsidR="00E832F1" w:rsidRPr="006D5B30">
        <w:rPr>
          <w:rFonts w:ascii="Times New Roman" w:hAnsi="Times New Roman" w:cs="Times New Roman"/>
          <w:sz w:val="24"/>
          <w:szCs w:val="24"/>
          <w:lang w:val="sv-SE"/>
        </w:rPr>
        <w:t xml:space="preserve">kami </w:t>
      </w:r>
      <w:r w:rsidR="00C763F9" w:rsidRPr="006D5B30">
        <w:rPr>
          <w:rFonts w:ascii="Times New Roman" w:hAnsi="Times New Roman" w:cs="Times New Roman"/>
          <w:sz w:val="24"/>
          <w:szCs w:val="24"/>
          <w:lang w:val="sv-SE"/>
        </w:rPr>
        <w:t>perlu di</w:t>
      </w:r>
      <w:r w:rsidR="00E832F1" w:rsidRPr="006D5B30">
        <w:rPr>
          <w:rFonts w:ascii="Times New Roman" w:hAnsi="Times New Roman" w:cs="Times New Roman"/>
          <w:sz w:val="24"/>
          <w:szCs w:val="24"/>
          <w:lang w:val="sv-SE"/>
        </w:rPr>
        <w:t>baptis secara Katolik. Menyusul, I6 mengatakan bahwa ketika kami punya anak</w:t>
      </w:r>
      <w:r w:rsidR="00C763F9" w:rsidRPr="006D5B30">
        <w:rPr>
          <w:rFonts w:ascii="Times New Roman" w:hAnsi="Times New Roman" w:cs="Times New Roman"/>
          <w:sz w:val="24"/>
          <w:szCs w:val="24"/>
          <w:lang w:val="sv-SE"/>
        </w:rPr>
        <w:t xml:space="preserve">, </w:t>
      </w:r>
      <w:r w:rsidR="00E832F1" w:rsidRPr="006D5B30">
        <w:rPr>
          <w:rFonts w:ascii="Times New Roman" w:hAnsi="Times New Roman" w:cs="Times New Roman"/>
          <w:sz w:val="24"/>
          <w:szCs w:val="24"/>
          <w:lang w:val="sv-SE"/>
        </w:rPr>
        <w:t>kami langsung membaptis</w:t>
      </w:r>
      <w:r w:rsidR="00C763F9" w:rsidRPr="006D5B30">
        <w:rPr>
          <w:rFonts w:ascii="Times New Roman" w:hAnsi="Times New Roman" w:cs="Times New Roman"/>
          <w:sz w:val="24"/>
          <w:szCs w:val="24"/>
          <w:lang w:val="sv-SE"/>
        </w:rPr>
        <w:t xml:space="preserve">nya </w:t>
      </w:r>
      <w:r w:rsidR="00E832F1" w:rsidRPr="006D5B30">
        <w:rPr>
          <w:rFonts w:ascii="Times New Roman" w:hAnsi="Times New Roman" w:cs="Times New Roman"/>
          <w:sz w:val="24"/>
          <w:szCs w:val="24"/>
          <w:lang w:val="sv-SE"/>
        </w:rPr>
        <w:t xml:space="preserve">secara Katolik. </w:t>
      </w:r>
    </w:p>
    <w:p w14:paraId="08AA04A9" w14:textId="2181A5EB" w:rsidR="00E832F1" w:rsidRPr="006D5B30" w:rsidRDefault="00E832F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C763F9"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katakan bahwa par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memberikan pengajaran iman </w:t>
      </w:r>
      <w:r w:rsidR="00C763F9"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 xml:space="preserve">dalam keluarga kepada anak mereka dengan </w:t>
      </w:r>
      <w:r w:rsidR="006F72D6"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mbaptis anak secara Katolik.</w:t>
      </w:r>
      <w:r w:rsidR="000E5AF3"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9OrQS0Sm","properties":{"formattedCitation":"({\\i{}PERAN ORANG TUA DALAM MENANAMKAN PENDIDIKAN IMAN ANAK PASCA SAKRAMEN BAPTIS DI STASI SANTA MARIA ASSUMPTA CARUBAN | CREDENDUM: Jurnal Pendidikan Agama}, n.d.)","plainCitation":"(PERAN ORANG TUA DALAM MENANAMKAN PENDIDIKAN IMAN ANAK PASCA SAKRAMEN BAPTIS DI STASI SANTA MARIA ASSUMPTA CARUBAN | CREDENDUM: Jurnal Pendidikan Agama, n.d.)","dontUpdate":true,"noteIndex":0},"citationItems":[{"id":91,"uris":["http://zotero.org/users/local/UiSBHLCM/items/3TBHKSBE"],"itemData":{"id":91,"type":"webpage","title":"Peran Orang Tua Dalam Menanamkan Pendidikan Iman Anak Pasca Sakramen Baptis Di Stasi Santa Maria Assumpta Caruban | Credendum: Jurnal Pendidikan Agama","URL":"https://ejournal.widyayuwana.ac.id/credendum/article/view/886","author":[{"family":"Dina","given":"Angelina"},{"family":"Sulistiyo","given":"Robertus Joko"}],"accessed":{"date-parts":[["2025",5,27]]}}}],"schema":"https://github.com/citation-style-language/schema/raw/master/csl-citation.json"} </w:instrText>
      </w:r>
      <w:r w:rsidR="000E5AF3" w:rsidRPr="006D5B30">
        <w:rPr>
          <w:rFonts w:ascii="Times New Roman" w:hAnsi="Times New Roman" w:cs="Times New Roman"/>
          <w:sz w:val="24"/>
          <w:szCs w:val="24"/>
        </w:rPr>
        <w:fldChar w:fldCharType="separate"/>
      </w:r>
      <w:r w:rsidR="00EC2C9D" w:rsidRPr="006D5B30">
        <w:rPr>
          <w:rFonts w:ascii="Times New Roman" w:hAnsi="Times New Roman" w:cs="Times New Roman"/>
          <w:sz w:val="24"/>
          <w:szCs w:val="24"/>
          <w:lang w:val="sv-SE"/>
        </w:rPr>
        <w:t xml:space="preserve"> </w:t>
      </w:r>
      <w:r w:rsidR="000E5AF3" w:rsidRPr="006D5B30">
        <w:rPr>
          <w:rFonts w:ascii="Times New Roman" w:hAnsi="Times New Roman" w:cs="Times New Roman"/>
          <w:sz w:val="24"/>
          <w:szCs w:val="24"/>
          <w:lang w:val="sv-SE"/>
        </w:rPr>
        <w:t>Dina &amp; Sulistiyo (2019:82)</w:t>
      </w:r>
      <w:r w:rsidR="000E5AF3" w:rsidRPr="006D5B30">
        <w:rPr>
          <w:rFonts w:ascii="Times New Roman" w:hAnsi="Times New Roman" w:cs="Times New Roman"/>
          <w:sz w:val="24"/>
          <w:szCs w:val="24"/>
        </w:rPr>
        <w:fldChar w:fldCharType="end"/>
      </w:r>
      <w:r w:rsidR="000E5AF3" w:rsidRPr="006D5B30">
        <w:rPr>
          <w:rFonts w:ascii="Times New Roman" w:hAnsi="Times New Roman" w:cs="Times New Roman"/>
          <w:sz w:val="24"/>
          <w:szCs w:val="24"/>
          <w:lang w:val="sv-SE"/>
        </w:rPr>
        <w:t xml:space="preserve"> mengatakan bahwa keputusan membaptis anak </w:t>
      </w:r>
      <w:r w:rsidR="00C763F9" w:rsidRPr="006D5B30">
        <w:rPr>
          <w:rFonts w:ascii="Times New Roman" w:hAnsi="Times New Roman" w:cs="Times New Roman"/>
          <w:sz w:val="24"/>
          <w:szCs w:val="24"/>
          <w:lang w:val="sv-SE"/>
        </w:rPr>
        <w:t xml:space="preserve">mengandung arti bahwa </w:t>
      </w:r>
      <w:r w:rsidR="00EC6699" w:rsidRPr="006D5B30">
        <w:rPr>
          <w:rFonts w:ascii="Times New Roman" w:hAnsi="Times New Roman" w:cs="Times New Roman"/>
          <w:sz w:val="24"/>
          <w:szCs w:val="24"/>
          <w:lang w:val="sv-SE"/>
        </w:rPr>
        <w:t>orang tua</w:t>
      </w:r>
      <w:r w:rsidR="00C763F9" w:rsidRPr="006D5B30">
        <w:rPr>
          <w:rFonts w:ascii="Times New Roman" w:hAnsi="Times New Roman" w:cs="Times New Roman"/>
          <w:sz w:val="24"/>
          <w:szCs w:val="24"/>
          <w:lang w:val="sv-SE"/>
        </w:rPr>
        <w:t xml:space="preserve"> sungguh-sunguh</w:t>
      </w:r>
      <w:r w:rsidR="000E5AF3" w:rsidRPr="006D5B30">
        <w:rPr>
          <w:rFonts w:ascii="Times New Roman" w:hAnsi="Times New Roman" w:cs="Times New Roman"/>
          <w:sz w:val="24"/>
          <w:szCs w:val="24"/>
          <w:lang w:val="sv-SE"/>
        </w:rPr>
        <w:t xml:space="preserve"> </w:t>
      </w:r>
      <w:r w:rsidR="00C763F9" w:rsidRPr="006D5B30">
        <w:rPr>
          <w:rFonts w:ascii="Times New Roman" w:hAnsi="Times New Roman" w:cs="Times New Roman"/>
          <w:sz w:val="24"/>
          <w:szCs w:val="24"/>
          <w:lang w:val="sv-SE"/>
        </w:rPr>
        <w:t>ber</w:t>
      </w:r>
      <w:r w:rsidR="000E5AF3" w:rsidRPr="006D5B30">
        <w:rPr>
          <w:rFonts w:ascii="Times New Roman" w:hAnsi="Times New Roman" w:cs="Times New Roman"/>
          <w:sz w:val="24"/>
          <w:szCs w:val="24"/>
          <w:lang w:val="sv-SE"/>
        </w:rPr>
        <w:t>tanggungjawab</w:t>
      </w:r>
      <w:r w:rsidR="00C763F9" w:rsidRPr="006D5B30">
        <w:rPr>
          <w:rFonts w:ascii="Times New Roman" w:hAnsi="Times New Roman" w:cs="Times New Roman"/>
          <w:sz w:val="24"/>
          <w:szCs w:val="24"/>
          <w:lang w:val="sv-SE"/>
        </w:rPr>
        <w:t xml:space="preserve"> m</w:t>
      </w:r>
      <w:r w:rsidR="000E5AF3" w:rsidRPr="006D5B30">
        <w:rPr>
          <w:rFonts w:ascii="Times New Roman" w:hAnsi="Times New Roman" w:cs="Times New Roman"/>
          <w:sz w:val="24"/>
          <w:szCs w:val="24"/>
          <w:lang w:val="sv-SE"/>
        </w:rPr>
        <w:t xml:space="preserve">emberikan pendidikan </w:t>
      </w:r>
      <w:r w:rsidR="00C763F9" w:rsidRPr="006D5B30">
        <w:rPr>
          <w:rFonts w:ascii="Times New Roman" w:hAnsi="Times New Roman" w:cs="Times New Roman"/>
          <w:sz w:val="24"/>
          <w:szCs w:val="24"/>
          <w:lang w:val="sv-SE"/>
        </w:rPr>
        <w:t>dan penghayatan iman Katolik kepada anak-anak yang dibaptis.</w:t>
      </w:r>
    </w:p>
    <w:p w14:paraId="5958A798" w14:textId="1DD74508" w:rsidR="00461CB3" w:rsidRPr="006D5B30" w:rsidRDefault="001A7F04" w:rsidP="006C73C4">
      <w:pPr>
        <w:spacing w:after="0" w:line="480" w:lineRule="auto"/>
        <w:ind w:firstLine="720"/>
        <w:jc w:val="both"/>
        <w:rPr>
          <w:rFonts w:ascii="Times New Roman" w:hAnsi="Times New Roman" w:cs="Times New Roman"/>
          <w:sz w:val="24"/>
          <w:szCs w:val="24"/>
          <w:lang w:val="sv-SE"/>
        </w:rPr>
      </w:pPr>
      <w:bookmarkStart w:id="108" w:name="_Hlk200793630"/>
      <w:r w:rsidRPr="006D5B30">
        <w:rPr>
          <w:rFonts w:ascii="Times New Roman" w:hAnsi="Times New Roman" w:cs="Times New Roman"/>
          <w:sz w:val="24"/>
          <w:szCs w:val="24"/>
          <w:lang w:val="sv-SE"/>
        </w:rPr>
        <w:t>Dapat</w:t>
      </w:r>
      <w:r w:rsidR="00461CB3" w:rsidRPr="006D5B30">
        <w:rPr>
          <w:rFonts w:ascii="Times New Roman" w:hAnsi="Times New Roman" w:cs="Times New Roman"/>
          <w:sz w:val="24"/>
          <w:szCs w:val="24"/>
          <w:lang w:val="sv-SE"/>
        </w:rPr>
        <w:t xml:space="preserve"> disimpulkan</w:t>
      </w:r>
      <w:r w:rsidR="00C763F9" w:rsidRPr="006D5B30">
        <w:rPr>
          <w:rFonts w:ascii="Times New Roman" w:hAnsi="Times New Roman" w:cs="Times New Roman"/>
          <w:sz w:val="24"/>
          <w:szCs w:val="24"/>
          <w:lang w:val="sv-SE"/>
        </w:rPr>
        <w:t xml:space="preserve"> bahwa </w:t>
      </w:r>
      <w:r w:rsidR="00EC6699" w:rsidRPr="006D5B30">
        <w:rPr>
          <w:rFonts w:ascii="Times New Roman" w:hAnsi="Times New Roman" w:cs="Times New Roman"/>
          <w:sz w:val="24"/>
          <w:szCs w:val="24"/>
          <w:lang w:val="sv-SE"/>
        </w:rPr>
        <w:t>orang tua</w:t>
      </w:r>
      <w:r w:rsidR="00C763F9" w:rsidRPr="006D5B30">
        <w:rPr>
          <w:rFonts w:ascii="Times New Roman" w:hAnsi="Times New Roman" w:cs="Times New Roman"/>
          <w:sz w:val="24"/>
          <w:szCs w:val="24"/>
          <w:lang w:val="sv-SE"/>
        </w:rPr>
        <w:t xml:space="preserve"> memberikan </w:t>
      </w:r>
      <w:r w:rsidR="00461CB3" w:rsidRPr="006D5B30">
        <w:rPr>
          <w:rFonts w:ascii="Times New Roman" w:hAnsi="Times New Roman" w:cs="Times New Roman"/>
          <w:sz w:val="24"/>
          <w:szCs w:val="24"/>
          <w:lang w:val="sv-SE"/>
        </w:rPr>
        <w:t>pengajaran iman Katolik kepada anak dalam keluarga</w:t>
      </w:r>
      <w:r w:rsidR="00C763F9" w:rsidRPr="006D5B30">
        <w:rPr>
          <w:rFonts w:ascii="Times New Roman" w:hAnsi="Times New Roman" w:cs="Times New Roman"/>
          <w:sz w:val="24"/>
          <w:szCs w:val="24"/>
          <w:lang w:val="sv-SE"/>
        </w:rPr>
        <w:t xml:space="preserve"> dengan berbagai</w:t>
      </w:r>
      <w:r w:rsidR="00461CB3" w:rsidRPr="006D5B30">
        <w:rPr>
          <w:rFonts w:ascii="Times New Roman" w:hAnsi="Times New Roman" w:cs="Times New Roman"/>
          <w:sz w:val="24"/>
          <w:szCs w:val="24"/>
          <w:lang w:val="sv-SE"/>
        </w:rPr>
        <w:t xml:space="preserve"> cara</w:t>
      </w:r>
      <w:r w:rsidR="00C763F9" w:rsidRPr="006D5B30">
        <w:rPr>
          <w:rFonts w:ascii="Times New Roman" w:hAnsi="Times New Roman" w:cs="Times New Roman"/>
          <w:sz w:val="24"/>
          <w:szCs w:val="24"/>
          <w:lang w:val="sv-SE"/>
        </w:rPr>
        <w:t xml:space="preserve"> </w:t>
      </w:r>
      <w:r w:rsidR="00461CB3" w:rsidRPr="006D5B30">
        <w:rPr>
          <w:rFonts w:ascii="Times New Roman" w:hAnsi="Times New Roman" w:cs="Times New Roman"/>
          <w:sz w:val="24"/>
          <w:szCs w:val="24"/>
          <w:lang w:val="sv-SE"/>
        </w:rPr>
        <w:t>yaitu mengajarkan anak berdoa sejak</w:t>
      </w:r>
      <w:r w:rsidR="00C763F9" w:rsidRPr="006D5B30">
        <w:rPr>
          <w:rFonts w:ascii="Times New Roman" w:hAnsi="Times New Roman" w:cs="Times New Roman"/>
          <w:sz w:val="24"/>
          <w:szCs w:val="24"/>
          <w:lang w:val="sv-SE"/>
        </w:rPr>
        <w:t xml:space="preserve"> usia</w:t>
      </w:r>
      <w:r w:rsidR="00461CB3" w:rsidRPr="006D5B30">
        <w:rPr>
          <w:rFonts w:ascii="Times New Roman" w:hAnsi="Times New Roman" w:cs="Times New Roman"/>
          <w:sz w:val="24"/>
          <w:szCs w:val="24"/>
          <w:lang w:val="sv-SE"/>
        </w:rPr>
        <w:t xml:space="preserve"> dini, mengajak anak </w:t>
      </w:r>
      <w:r w:rsidR="00DA31FE" w:rsidRPr="006D5B30">
        <w:rPr>
          <w:rFonts w:ascii="Times New Roman" w:hAnsi="Times New Roman" w:cs="Times New Roman"/>
          <w:sz w:val="24"/>
          <w:szCs w:val="24"/>
          <w:lang w:val="sv-SE"/>
        </w:rPr>
        <w:t xml:space="preserve">berdoa dan </w:t>
      </w:r>
      <w:r w:rsidR="00E832F1" w:rsidRPr="006D5B30">
        <w:rPr>
          <w:rFonts w:ascii="Times New Roman" w:hAnsi="Times New Roman" w:cs="Times New Roman"/>
          <w:sz w:val="24"/>
          <w:szCs w:val="24"/>
          <w:lang w:val="sv-SE"/>
        </w:rPr>
        <w:t xml:space="preserve">beribadah bersama di Gereja, </w:t>
      </w:r>
      <w:r w:rsidR="00461CB3" w:rsidRPr="006D5B30">
        <w:rPr>
          <w:rFonts w:ascii="Times New Roman" w:hAnsi="Times New Roman" w:cs="Times New Roman"/>
          <w:sz w:val="24"/>
          <w:szCs w:val="24"/>
          <w:lang w:val="sv-SE"/>
        </w:rPr>
        <w:t xml:space="preserve">memberikan teladan </w:t>
      </w:r>
      <w:r w:rsidR="00DA31FE" w:rsidRPr="006D5B30">
        <w:rPr>
          <w:rFonts w:ascii="Times New Roman" w:hAnsi="Times New Roman" w:cs="Times New Roman"/>
          <w:sz w:val="24"/>
          <w:szCs w:val="24"/>
          <w:lang w:val="sv-SE"/>
        </w:rPr>
        <w:t xml:space="preserve">hidup yang baik sesuai iman Katolik, memberi </w:t>
      </w:r>
      <w:r w:rsidR="00461CB3" w:rsidRPr="006D5B30">
        <w:rPr>
          <w:rFonts w:ascii="Times New Roman" w:hAnsi="Times New Roman" w:cs="Times New Roman"/>
          <w:sz w:val="24"/>
          <w:szCs w:val="24"/>
          <w:lang w:val="sv-SE"/>
        </w:rPr>
        <w:t xml:space="preserve">nasihat kepada anak-anak </w:t>
      </w:r>
      <w:r w:rsidR="008E4B34" w:rsidRPr="006D5B30">
        <w:rPr>
          <w:rFonts w:ascii="Times New Roman" w:hAnsi="Times New Roman" w:cs="Times New Roman"/>
          <w:sz w:val="24"/>
          <w:szCs w:val="24"/>
          <w:lang w:val="sv-SE"/>
        </w:rPr>
        <w:t xml:space="preserve">yang dijiwai oleh nilai-nilai Injil, mengajak anak </w:t>
      </w:r>
      <w:r w:rsidR="00E832F1" w:rsidRPr="006D5B30">
        <w:rPr>
          <w:rFonts w:ascii="Times New Roman" w:hAnsi="Times New Roman" w:cs="Times New Roman"/>
          <w:sz w:val="24"/>
          <w:szCs w:val="24"/>
          <w:lang w:val="sv-SE"/>
        </w:rPr>
        <w:t xml:space="preserve">terlibat </w:t>
      </w:r>
      <w:r w:rsidR="008E4B34" w:rsidRPr="006D5B30">
        <w:rPr>
          <w:rFonts w:ascii="Times New Roman" w:hAnsi="Times New Roman" w:cs="Times New Roman"/>
          <w:sz w:val="24"/>
          <w:szCs w:val="24"/>
          <w:lang w:val="sv-SE"/>
        </w:rPr>
        <w:t xml:space="preserve">dalam kegiatan Gereja, menyekolahkan anak di sekolahan Katolik </w:t>
      </w:r>
      <w:r w:rsidR="00DA31FE" w:rsidRPr="006D5B30">
        <w:rPr>
          <w:rFonts w:ascii="Times New Roman" w:hAnsi="Times New Roman" w:cs="Times New Roman"/>
          <w:sz w:val="24"/>
          <w:szCs w:val="24"/>
          <w:lang w:val="sv-SE"/>
        </w:rPr>
        <w:t>untuk</w:t>
      </w:r>
      <w:r w:rsidR="008E4B34" w:rsidRPr="006D5B30">
        <w:rPr>
          <w:rFonts w:ascii="Times New Roman" w:hAnsi="Times New Roman" w:cs="Times New Roman"/>
          <w:sz w:val="24"/>
          <w:szCs w:val="24"/>
          <w:lang w:val="sv-SE"/>
        </w:rPr>
        <w:t xml:space="preserve"> memperdalam dan me</w:t>
      </w:r>
      <w:r w:rsidR="00DA31FE" w:rsidRPr="006D5B30">
        <w:rPr>
          <w:rFonts w:ascii="Times New Roman" w:hAnsi="Times New Roman" w:cs="Times New Roman"/>
          <w:sz w:val="24"/>
          <w:szCs w:val="24"/>
          <w:lang w:val="sv-SE"/>
        </w:rPr>
        <w:t>mperkokoh</w:t>
      </w:r>
      <w:r w:rsidR="008E4B34" w:rsidRPr="006D5B30">
        <w:rPr>
          <w:rFonts w:ascii="Times New Roman" w:hAnsi="Times New Roman" w:cs="Times New Roman"/>
          <w:sz w:val="24"/>
          <w:szCs w:val="24"/>
          <w:lang w:val="sv-SE"/>
        </w:rPr>
        <w:t xml:space="preserve"> iman anak-anak, dan </w:t>
      </w:r>
      <w:r w:rsidR="00E832F1" w:rsidRPr="006D5B30">
        <w:rPr>
          <w:rFonts w:ascii="Times New Roman" w:hAnsi="Times New Roman" w:cs="Times New Roman"/>
          <w:sz w:val="24"/>
          <w:szCs w:val="24"/>
          <w:lang w:val="sv-SE"/>
        </w:rPr>
        <w:t>membaptis anak secara Katolik</w:t>
      </w:r>
      <w:bookmarkEnd w:id="108"/>
      <w:r w:rsidR="008E4B34" w:rsidRPr="006D5B30">
        <w:rPr>
          <w:rFonts w:ascii="Times New Roman" w:hAnsi="Times New Roman" w:cs="Times New Roman"/>
          <w:sz w:val="24"/>
          <w:szCs w:val="24"/>
          <w:lang w:val="sv-SE"/>
        </w:rPr>
        <w:t xml:space="preserve">. </w:t>
      </w:r>
    </w:p>
    <w:p w14:paraId="5329FD26" w14:textId="07010907" w:rsidR="00130F91" w:rsidRPr="006D5B30" w:rsidRDefault="002772CF"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Dari berbagai bentuk pengajaran iman Katolik yang dilakukan oleh orang tua dalam keluarga, terlihat bahwa para orang tua tidak hanya memahami pentingnya pendidikan iman bagi anak-anak mereka, tetapi juga menunjukkan perhatian yang besar terhadap pelaksanaannya. Kesadaran ini tampak nyata melalui upaya konkret yang dilakukan orang tua untuk tetap </w:t>
      </w:r>
      <w:r w:rsidR="00130F91" w:rsidRPr="006D5B30">
        <w:rPr>
          <w:rFonts w:ascii="Times New Roman" w:hAnsi="Times New Roman" w:cs="Times New Roman"/>
          <w:sz w:val="24"/>
          <w:szCs w:val="24"/>
          <w:lang w:val="sv-SE"/>
        </w:rPr>
        <w:t xml:space="preserve">memberikan pendidikan iman Katolik kepada anak-anak, meskipun dihadapkan pada berbagai tantangan, seperti jarak tempat tinggal yang berjauhan antara orang tua dan anak serta kesibukan orang tua karena pekerjaan. </w:t>
      </w:r>
    </w:p>
    <w:p w14:paraId="033A7F0F" w14:textId="1A758A90" w:rsidR="002772CF" w:rsidRPr="006D5B30" w:rsidRDefault="00130F9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berapa informan dalam penelitian ini membagikan pengalaman mereka yang menggambarkan bentuk perhatian dan perjuangan tersebut. Contohnya, ada orang tua yang karena alasan pekerjaan harus tinggal terpisah dari anak-anaknya dalam waktu tertentu. Namun, keterbatasan jarak ini tidak menjadi alasan untuk mengabaikan pendidikan iman anak. Mereka tetap menjalin komunikasi </w:t>
      </w:r>
      <w:r w:rsidR="00EA5FC4" w:rsidRPr="006D5B30">
        <w:rPr>
          <w:rFonts w:ascii="Times New Roman" w:hAnsi="Times New Roman" w:cs="Times New Roman"/>
          <w:sz w:val="24"/>
          <w:szCs w:val="24"/>
          <w:lang w:val="sv-SE"/>
        </w:rPr>
        <w:t>r</w:t>
      </w:r>
      <w:r w:rsidRPr="006D5B30">
        <w:rPr>
          <w:rFonts w:ascii="Times New Roman" w:hAnsi="Times New Roman" w:cs="Times New Roman"/>
          <w:sz w:val="24"/>
          <w:szCs w:val="24"/>
          <w:lang w:val="sv-SE"/>
        </w:rPr>
        <w:t xml:space="preserve">ohani melalui panggilan video atau telepon untuk melakukan doa bersama, memberikan nasihat iman, dan memastikan bahwa anak tetap menjalankan kebiasaan doa serta mengikuti kegiatan rohani di rumah maupun di lingkungan Gereja. </w:t>
      </w:r>
    </w:p>
    <w:p w14:paraId="456AC435" w14:textId="7C10784F" w:rsidR="00130F91" w:rsidRPr="006D5B30" w:rsidRDefault="00130F91"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elain itu, Sebagian besar informan juga dihadapkan dengan tantangan waktu. Waktu yang terbatas akibat pekerjaan tidak menyurutkan niat mereka untuk tetap terlibat aktif dalam pendidikan iman anak. Beberapa informan menceritakan bahwa meskipun lelah setelah bekerja seharian, mereka tetap meluangkan waktu pada malam hari untuk berdoa bersama anak-anak, menjadwalkan akhir pekan untuk mengikuti misa keluarga bersama, atau sekadar memberikan nasihat rohani sebelum tidur. </w:t>
      </w:r>
    </w:p>
    <w:p w14:paraId="339D949B" w14:textId="2A518331" w:rsidR="00F96C6A" w:rsidRPr="006D5B30" w:rsidRDefault="00F96C6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rhatian orang tua juga terlihat dalam upaya mereka mencari jalan alternatif agar pendidikan iman tetap berjalan secara konsisten. Salah satunya dengan menyekolahkan anak di sekolah Katolik, dengan harapan nilai-nilai iman tetap ditana</w:t>
      </w:r>
      <w:r w:rsidR="00EA5FC4" w:rsidRPr="006D5B30">
        <w:rPr>
          <w:rFonts w:ascii="Times New Roman" w:hAnsi="Times New Roman" w:cs="Times New Roman"/>
          <w:sz w:val="24"/>
          <w:szCs w:val="24"/>
          <w:lang w:val="sv-SE"/>
        </w:rPr>
        <w:t>m</w:t>
      </w:r>
      <w:r w:rsidRPr="006D5B30">
        <w:rPr>
          <w:rFonts w:ascii="Times New Roman" w:hAnsi="Times New Roman" w:cs="Times New Roman"/>
          <w:sz w:val="24"/>
          <w:szCs w:val="24"/>
          <w:lang w:val="sv-SE"/>
        </w:rPr>
        <w:t xml:space="preserve">kan secara sistematis ketika mereka tidak bisa sepenuhnya hadir mendampingi anak di rumah. </w:t>
      </w:r>
    </w:p>
    <w:p w14:paraId="69866897" w14:textId="3128C27D" w:rsidR="00F96C6A" w:rsidRPr="006D5B30" w:rsidRDefault="00F96C6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Dari cerita-cerita tersebut dapat disimpulkan bahwa meskipun terdapat berbagai keterbatasan eksternal, para orang tua tetap menunjukkan komitmen dan perhatian serius terhadap pendidikan iman anak-anak mereka. Perhatian itu tidak hanya tampak dalam tindakan langsung, tetapi juga dalam usaha sadar untuk menciptakan lingkungan dan kebiasaan rohani yang mendukung pertumbuhan iman anak. </w:t>
      </w:r>
    </w:p>
    <w:p w14:paraId="572780A2" w14:textId="217E996D" w:rsidR="00997831" w:rsidRPr="006D5B30" w:rsidRDefault="00997831"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br w:type="page"/>
      </w:r>
    </w:p>
    <w:p w14:paraId="2A35B9E2" w14:textId="587882CC" w:rsidR="005756DA" w:rsidRPr="006D5B30" w:rsidRDefault="005756DA">
      <w:pPr>
        <w:pStyle w:val="BAB4"/>
        <w:numPr>
          <w:ilvl w:val="0"/>
          <w:numId w:val="26"/>
        </w:numPr>
        <w:ind w:hanging="720"/>
        <w:rPr>
          <w:lang w:val="sv-SE"/>
        </w:rPr>
      </w:pPr>
      <w:bookmarkStart w:id="109" w:name="_Toc203805023"/>
      <w:r w:rsidRPr="006D5B30">
        <w:rPr>
          <w:lang w:val="sv-SE"/>
        </w:rPr>
        <w:t xml:space="preserve">Pemahaman </w:t>
      </w:r>
      <w:r w:rsidR="000C6191" w:rsidRPr="006D5B30">
        <w:rPr>
          <w:lang w:val="sv-SE"/>
        </w:rPr>
        <w:t xml:space="preserve">Informan </w:t>
      </w:r>
      <w:r w:rsidR="001A7F04" w:rsidRPr="006D5B30">
        <w:rPr>
          <w:lang w:val="sv-SE"/>
        </w:rPr>
        <w:t>t</w:t>
      </w:r>
      <w:r w:rsidRPr="006D5B30">
        <w:rPr>
          <w:lang w:val="sv-SE"/>
        </w:rPr>
        <w:t xml:space="preserve">entang Arti </w:t>
      </w:r>
      <w:r w:rsidR="00453800" w:rsidRPr="006D5B30">
        <w:rPr>
          <w:lang w:val="sv-SE"/>
        </w:rPr>
        <w:t xml:space="preserve">Sikap </w:t>
      </w:r>
      <w:r w:rsidRPr="006D5B30">
        <w:rPr>
          <w:lang w:val="sv-SE"/>
        </w:rPr>
        <w:t>Kasih Sayang</w:t>
      </w:r>
      <w:bookmarkEnd w:id="109"/>
    </w:p>
    <w:p w14:paraId="141685E8" w14:textId="57715875" w:rsidR="005F478B" w:rsidRPr="006D5B30" w:rsidRDefault="005F478B" w:rsidP="006C73C4">
      <w:pPr>
        <w:pStyle w:val="Subbab44"/>
        <w:spacing w:before="0"/>
        <w:ind w:left="426" w:hanging="426"/>
        <w:rPr>
          <w:lang w:val="sv-SE"/>
        </w:rPr>
      </w:pPr>
      <w:bookmarkStart w:id="110" w:name="_Toc203805024"/>
      <w:r w:rsidRPr="006D5B30">
        <w:rPr>
          <w:lang w:val="sv-SE"/>
        </w:rPr>
        <w:t xml:space="preserve">Pemahaman </w:t>
      </w:r>
      <w:r w:rsidR="00EC6699" w:rsidRPr="006D5B30">
        <w:rPr>
          <w:lang w:val="sv-SE"/>
        </w:rPr>
        <w:t>Orang tua</w:t>
      </w:r>
      <w:r w:rsidRPr="006D5B30">
        <w:rPr>
          <w:lang w:val="sv-SE"/>
        </w:rPr>
        <w:t xml:space="preserve"> </w:t>
      </w:r>
      <w:r w:rsidR="001A7F04" w:rsidRPr="006D5B30">
        <w:rPr>
          <w:lang w:val="sv-SE"/>
        </w:rPr>
        <w:t>t</w:t>
      </w:r>
      <w:r w:rsidRPr="006D5B30">
        <w:rPr>
          <w:lang w:val="sv-SE"/>
        </w:rPr>
        <w:t xml:space="preserve">entang Arti </w:t>
      </w:r>
      <w:r w:rsidR="00453800" w:rsidRPr="006D5B30">
        <w:rPr>
          <w:lang w:val="sv-SE"/>
        </w:rPr>
        <w:t xml:space="preserve">Sikap </w:t>
      </w:r>
      <w:r w:rsidRPr="006D5B30">
        <w:rPr>
          <w:lang w:val="sv-SE"/>
        </w:rPr>
        <w:t>Kasih Sayang</w:t>
      </w:r>
      <w:bookmarkEnd w:id="110"/>
    </w:p>
    <w:p w14:paraId="7DE07577" w14:textId="6524A89F"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11" w:name="_Toc201002627"/>
      <w:bookmarkStart w:id="112" w:name="_Hlk200796488"/>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7</w:t>
      </w:r>
      <w:bookmarkEnd w:id="111"/>
      <w:r w:rsidRPr="006D5B30">
        <w:rPr>
          <w:rFonts w:ascii="Times New Roman" w:hAnsi="Times New Roman" w:cs="Times New Roman"/>
          <w:b/>
          <w:bCs/>
          <w:i w:val="0"/>
          <w:iCs w:val="0"/>
          <w:color w:val="auto"/>
          <w:sz w:val="24"/>
          <w:szCs w:val="24"/>
        </w:rPr>
        <w:fldChar w:fldCharType="end"/>
      </w:r>
    </w:p>
    <w:p w14:paraId="1044DF3C" w14:textId="77960E21" w:rsidR="00AB76EC" w:rsidRPr="006D5B30" w:rsidRDefault="00AB76EC"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Pemahaman Tentang Arti Kasih Sayang</w:t>
      </w:r>
    </w:p>
    <w:tbl>
      <w:tblPr>
        <w:tblStyle w:val="TableGrid"/>
        <w:tblW w:w="7938" w:type="dxa"/>
        <w:tblInd w:w="-5" w:type="dxa"/>
        <w:tblLook w:val="04A0" w:firstRow="1" w:lastRow="0" w:firstColumn="1" w:lastColumn="0" w:noHBand="0" w:noVBand="1"/>
      </w:tblPr>
      <w:tblGrid>
        <w:gridCol w:w="562"/>
        <w:gridCol w:w="3189"/>
        <w:gridCol w:w="1875"/>
        <w:gridCol w:w="2312"/>
      </w:tblGrid>
      <w:tr w:rsidR="00AB76EC" w:rsidRPr="00CE0F56" w14:paraId="57C52DC6" w14:textId="77777777" w:rsidTr="003B0484">
        <w:tc>
          <w:tcPr>
            <w:tcW w:w="7938" w:type="dxa"/>
            <w:gridSpan w:val="4"/>
          </w:tcPr>
          <w:p w14:paraId="70751C22" w14:textId="7B0F26AC" w:rsidR="00AB76EC" w:rsidRPr="006D5B30" w:rsidRDefault="00AB76EC"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Pertanyaan 5: Apa arti sikap kasih sayang kepada Allah dan sesama menurut pemahaman bapak/ibu?</w:t>
            </w:r>
          </w:p>
        </w:tc>
      </w:tr>
      <w:tr w:rsidR="00AB76EC" w:rsidRPr="006D5B30" w14:paraId="310A1847" w14:textId="77777777" w:rsidTr="003B0484">
        <w:tc>
          <w:tcPr>
            <w:tcW w:w="562" w:type="dxa"/>
          </w:tcPr>
          <w:p w14:paraId="4279F4A6"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5BAB5779"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5747AE9F"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7402F8A7" w14:textId="3E4DBB7D"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ode</w:t>
            </w:r>
          </w:p>
        </w:tc>
      </w:tr>
      <w:tr w:rsidR="00495C47" w:rsidRPr="006D5B30" w14:paraId="4CFEF8D6" w14:textId="77777777" w:rsidTr="003B0484">
        <w:tc>
          <w:tcPr>
            <w:tcW w:w="562" w:type="dxa"/>
            <w:vMerge w:val="restart"/>
          </w:tcPr>
          <w:p w14:paraId="6B522E23" w14:textId="77777777" w:rsidR="00495C47" w:rsidRPr="006D5B30" w:rsidRDefault="00495C4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4AC0E675" w14:textId="7CCD2CCE" w:rsidR="00495C47" w:rsidRPr="006D5B30" w:rsidRDefault="00495C4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Sikap kasih sayang kepada Allah berarti mengasihi</w:t>
            </w:r>
            <w:r w:rsidR="006F72D6" w:rsidRPr="006D5B30">
              <w:rPr>
                <w:rFonts w:ascii="Times New Roman" w:hAnsi="Times New Roman" w:cs="Times New Roman"/>
                <w:sz w:val="24"/>
                <w:szCs w:val="24"/>
              </w:rPr>
              <w:t xml:space="preserve"> Allah </w:t>
            </w:r>
            <w:r w:rsidRPr="006D5B30">
              <w:rPr>
                <w:rFonts w:ascii="Times New Roman" w:hAnsi="Times New Roman" w:cs="Times New Roman"/>
                <w:sz w:val="24"/>
                <w:szCs w:val="24"/>
              </w:rPr>
              <w:t>dengan penuh kesadaran, hati yang tulus,</w:t>
            </w:r>
            <w:r w:rsidR="006F72D6" w:rsidRPr="006D5B30">
              <w:rPr>
                <w:rFonts w:ascii="Times New Roman" w:hAnsi="Times New Roman" w:cs="Times New Roman"/>
                <w:sz w:val="24"/>
                <w:szCs w:val="24"/>
              </w:rPr>
              <w:t xml:space="preserve"> </w:t>
            </w:r>
            <w:r w:rsidR="00C50201" w:rsidRPr="006D5B30">
              <w:rPr>
                <w:rFonts w:ascii="Times New Roman" w:hAnsi="Times New Roman" w:cs="Times New Roman"/>
                <w:sz w:val="24"/>
                <w:szCs w:val="24"/>
              </w:rPr>
              <w:t xml:space="preserve">dan </w:t>
            </w:r>
            <w:r w:rsidR="006F72D6" w:rsidRPr="006D5B30">
              <w:rPr>
                <w:rFonts w:ascii="Times New Roman" w:hAnsi="Times New Roman" w:cs="Times New Roman"/>
                <w:sz w:val="24"/>
                <w:szCs w:val="24"/>
              </w:rPr>
              <w:t>selalu bersyukur</w:t>
            </w:r>
            <w:r w:rsidRPr="006D5B30">
              <w:rPr>
                <w:rFonts w:ascii="Times New Roman" w:hAnsi="Times New Roman" w:cs="Times New Roman"/>
                <w:sz w:val="24"/>
                <w:szCs w:val="24"/>
              </w:rPr>
              <w:t xml:space="preserve"> atas anug</w:t>
            </w:r>
            <w:r w:rsidR="006F72D6" w:rsidRPr="006D5B30">
              <w:rPr>
                <w:rFonts w:ascii="Times New Roman" w:hAnsi="Times New Roman" w:cs="Times New Roman"/>
                <w:sz w:val="24"/>
                <w:szCs w:val="24"/>
              </w:rPr>
              <w:t>e</w:t>
            </w:r>
            <w:r w:rsidRPr="006D5B30">
              <w:rPr>
                <w:rFonts w:ascii="Times New Roman" w:hAnsi="Times New Roman" w:cs="Times New Roman"/>
                <w:sz w:val="24"/>
                <w:szCs w:val="24"/>
              </w:rPr>
              <w:t xml:space="preserve">rah Allah dalam hidup sehari-hari. </w:t>
            </w:r>
            <w:r w:rsidR="00555F47" w:rsidRPr="006D5B30">
              <w:rPr>
                <w:rFonts w:ascii="Times New Roman" w:hAnsi="Times New Roman" w:cs="Times New Roman"/>
                <w:sz w:val="24"/>
                <w:szCs w:val="24"/>
                <w:lang w:val="sv-SE"/>
              </w:rPr>
              <w:t>S</w:t>
            </w:r>
            <w:r w:rsidR="003A5804" w:rsidRPr="006D5B30">
              <w:rPr>
                <w:rFonts w:ascii="Times New Roman" w:hAnsi="Times New Roman" w:cs="Times New Roman"/>
                <w:sz w:val="24"/>
                <w:szCs w:val="24"/>
                <w:lang w:val="sv-SE"/>
              </w:rPr>
              <w:t>ikap kasih sayang kepada sesama berarti m</w:t>
            </w:r>
            <w:r w:rsidR="006F72D6" w:rsidRPr="006D5B30">
              <w:rPr>
                <w:rFonts w:ascii="Times New Roman" w:hAnsi="Times New Roman" w:cs="Times New Roman"/>
                <w:sz w:val="24"/>
                <w:szCs w:val="24"/>
                <w:lang w:val="sv-SE"/>
              </w:rPr>
              <w:t>enyayangi anggota keluarga, sahabat dan kenalan dalam hidup sehari-hari.</w:t>
            </w:r>
          </w:p>
        </w:tc>
        <w:tc>
          <w:tcPr>
            <w:tcW w:w="1875" w:type="dxa"/>
          </w:tcPr>
          <w:p w14:paraId="6555E627" w14:textId="7CA74099" w:rsidR="00495C47" w:rsidRPr="006D5B30" w:rsidRDefault="003A5804"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Mengasihi dan b</w:t>
            </w:r>
            <w:r w:rsidR="00A151ED" w:rsidRPr="006D5B30">
              <w:rPr>
                <w:rFonts w:ascii="Times New Roman" w:hAnsi="Times New Roman" w:cs="Times New Roman"/>
                <w:sz w:val="24"/>
                <w:szCs w:val="24"/>
                <w:lang w:val="sv-SE"/>
              </w:rPr>
              <w:t>ersyukur kepada Allah</w:t>
            </w:r>
          </w:p>
        </w:tc>
        <w:tc>
          <w:tcPr>
            <w:tcW w:w="2312" w:type="dxa"/>
          </w:tcPr>
          <w:p w14:paraId="2B6B433B" w14:textId="7F696EA2" w:rsidR="00495C47" w:rsidRPr="006D5B30" w:rsidRDefault="00A151E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a</w:t>
            </w:r>
          </w:p>
        </w:tc>
      </w:tr>
      <w:tr w:rsidR="00A151ED" w:rsidRPr="006D5B30" w14:paraId="3EE7888F" w14:textId="77777777" w:rsidTr="003B0484">
        <w:trPr>
          <w:trHeight w:val="645"/>
        </w:trPr>
        <w:tc>
          <w:tcPr>
            <w:tcW w:w="562" w:type="dxa"/>
            <w:vMerge/>
          </w:tcPr>
          <w:p w14:paraId="16437897" w14:textId="77777777" w:rsidR="00A151ED" w:rsidRPr="006D5B30" w:rsidRDefault="00A151ED" w:rsidP="006C73C4">
            <w:pPr>
              <w:pStyle w:val="ListParagraph"/>
              <w:spacing w:line="276" w:lineRule="auto"/>
              <w:ind w:left="0"/>
              <w:jc w:val="both"/>
              <w:rPr>
                <w:rFonts w:ascii="Times New Roman" w:hAnsi="Times New Roman" w:cs="Times New Roman"/>
                <w:sz w:val="24"/>
                <w:szCs w:val="24"/>
              </w:rPr>
            </w:pPr>
          </w:p>
        </w:tc>
        <w:tc>
          <w:tcPr>
            <w:tcW w:w="3189" w:type="dxa"/>
            <w:vMerge/>
          </w:tcPr>
          <w:p w14:paraId="3575EF08" w14:textId="77777777" w:rsidR="00A151ED" w:rsidRPr="006D5B30" w:rsidRDefault="00A151ED" w:rsidP="006C73C4">
            <w:pPr>
              <w:pStyle w:val="ListParagraph"/>
              <w:spacing w:line="276" w:lineRule="auto"/>
              <w:ind w:left="0"/>
              <w:jc w:val="both"/>
              <w:rPr>
                <w:rFonts w:ascii="Times New Roman" w:hAnsi="Times New Roman" w:cs="Times New Roman"/>
                <w:sz w:val="24"/>
                <w:szCs w:val="24"/>
              </w:rPr>
            </w:pPr>
          </w:p>
        </w:tc>
        <w:tc>
          <w:tcPr>
            <w:tcW w:w="1875" w:type="dxa"/>
          </w:tcPr>
          <w:p w14:paraId="085FC5E6" w14:textId="6415A1B7" w:rsidR="00A151ED" w:rsidRPr="006D5B30" w:rsidRDefault="00A151E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yayangi sesama</w:t>
            </w:r>
          </w:p>
        </w:tc>
        <w:tc>
          <w:tcPr>
            <w:tcW w:w="2312" w:type="dxa"/>
          </w:tcPr>
          <w:p w14:paraId="5D37C0AD" w14:textId="70E7C200" w:rsidR="00A151ED" w:rsidRPr="006D5B30" w:rsidRDefault="00A151E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r>
      <w:tr w:rsidR="00D96616" w:rsidRPr="006D5B30" w14:paraId="011A98FA" w14:textId="77777777" w:rsidTr="003B0484">
        <w:tc>
          <w:tcPr>
            <w:tcW w:w="562" w:type="dxa"/>
            <w:vMerge w:val="restart"/>
          </w:tcPr>
          <w:p w14:paraId="6C9D11BE"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60BE845B" w14:textId="715EB2AA" w:rsidR="00D96616" w:rsidRPr="006D5B30" w:rsidRDefault="00D96616"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Sikap kasih sayang artinya kita menyadari diri kita sebagai ciptaan Allah yang senantiasa dipelihara dengan kasih-Nya. Semua karya ciptaan Allah disiapkan secara cuma-cuma untuk kebutuhan kita. Untuk itu sikap kasih sayang kepada Allah ditunjukkan melalui sikap syukur dan terimakasih atas semua kebaikan Allah. Selain itu, mencintai Allah juga mengandung arti menyembah, memuji, dan mengagungkan nama Allah. Kasih kepada sesama berarti bersikap baik kepada sesama sebagai citra Allah melalui tutur kata dan perbuatan baik. </w:t>
            </w:r>
          </w:p>
        </w:tc>
        <w:tc>
          <w:tcPr>
            <w:tcW w:w="1875" w:type="dxa"/>
          </w:tcPr>
          <w:p w14:paraId="07E88B47" w14:textId="4184AB95" w:rsidR="00D96616" w:rsidRPr="006D5B30" w:rsidRDefault="00D9661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Bersyukur kepada Allah </w:t>
            </w:r>
          </w:p>
        </w:tc>
        <w:tc>
          <w:tcPr>
            <w:tcW w:w="2312" w:type="dxa"/>
          </w:tcPr>
          <w:p w14:paraId="7F33CBB3" w14:textId="5B580AB4"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a</w:t>
            </w:r>
          </w:p>
        </w:tc>
      </w:tr>
      <w:tr w:rsidR="00D96616" w:rsidRPr="006D5B30" w14:paraId="11A750B1" w14:textId="77777777" w:rsidTr="003B0484">
        <w:trPr>
          <w:trHeight w:val="645"/>
        </w:trPr>
        <w:tc>
          <w:tcPr>
            <w:tcW w:w="562" w:type="dxa"/>
            <w:vMerge/>
          </w:tcPr>
          <w:p w14:paraId="462E95F1"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3189" w:type="dxa"/>
            <w:vMerge/>
          </w:tcPr>
          <w:p w14:paraId="043B1698"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1875" w:type="dxa"/>
          </w:tcPr>
          <w:p w14:paraId="69DE891A" w14:textId="61770E30" w:rsidR="00D96616" w:rsidRPr="006D5B30" w:rsidRDefault="00D9661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Sadar sebagai ciptaan Allah </w:t>
            </w:r>
          </w:p>
        </w:tc>
        <w:tc>
          <w:tcPr>
            <w:tcW w:w="2312" w:type="dxa"/>
          </w:tcPr>
          <w:p w14:paraId="193E9A04" w14:textId="5E320ECD"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c</w:t>
            </w:r>
          </w:p>
        </w:tc>
      </w:tr>
      <w:tr w:rsidR="00D96616" w:rsidRPr="006D5B30" w14:paraId="701F9692" w14:textId="77777777" w:rsidTr="00D96616">
        <w:trPr>
          <w:trHeight w:val="691"/>
        </w:trPr>
        <w:tc>
          <w:tcPr>
            <w:tcW w:w="562" w:type="dxa"/>
            <w:vMerge/>
          </w:tcPr>
          <w:p w14:paraId="438E69C6"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3189" w:type="dxa"/>
            <w:vMerge/>
          </w:tcPr>
          <w:p w14:paraId="497C9DE1"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1875" w:type="dxa"/>
          </w:tcPr>
          <w:p w14:paraId="4CC1AF7B" w14:textId="29670FAE" w:rsidR="00D96616" w:rsidRPr="006D5B30" w:rsidRDefault="00D9661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yembah, memuji Allah</w:t>
            </w:r>
          </w:p>
        </w:tc>
        <w:tc>
          <w:tcPr>
            <w:tcW w:w="2312" w:type="dxa"/>
          </w:tcPr>
          <w:p w14:paraId="3D75ED5B" w14:textId="4CF11A19"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d</w:t>
            </w:r>
          </w:p>
        </w:tc>
      </w:tr>
      <w:tr w:rsidR="00D96616" w:rsidRPr="006D5B30" w14:paraId="6D30DFA9" w14:textId="77777777" w:rsidTr="003B0484">
        <w:trPr>
          <w:trHeight w:val="972"/>
        </w:trPr>
        <w:tc>
          <w:tcPr>
            <w:tcW w:w="562" w:type="dxa"/>
            <w:vMerge/>
          </w:tcPr>
          <w:p w14:paraId="45F6D902"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3189" w:type="dxa"/>
            <w:vMerge/>
          </w:tcPr>
          <w:p w14:paraId="29EFFC64" w14:textId="77777777" w:rsidR="00D96616" w:rsidRPr="006D5B30" w:rsidRDefault="00D96616" w:rsidP="006C73C4">
            <w:pPr>
              <w:pStyle w:val="ListParagraph"/>
              <w:spacing w:line="276" w:lineRule="auto"/>
              <w:ind w:left="0"/>
              <w:jc w:val="both"/>
              <w:rPr>
                <w:rFonts w:ascii="Times New Roman" w:hAnsi="Times New Roman" w:cs="Times New Roman"/>
                <w:sz w:val="24"/>
                <w:szCs w:val="24"/>
              </w:rPr>
            </w:pPr>
          </w:p>
        </w:tc>
        <w:tc>
          <w:tcPr>
            <w:tcW w:w="1875" w:type="dxa"/>
          </w:tcPr>
          <w:p w14:paraId="76B259EC" w14:textId="57BCB0B7" w:rsidR="00D96616" w:rsidRPr="006D5B30" w:rsidRDefault="00D9661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 xml:space="preserve">Berbuat baik kepada sesama </w:t>
            </w:r>
          </w:p>
        </w:tc>
        <w:tc>
          <w:tcPr>
            <w:tcW w:w="2312" w:type="dxa"/>
          </w:tcPr>
          <w:p w14:paraId="3330AB85" w14:textId="7787932D"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r>
      <w:tr w:rsidR="00AB76EC" w:rsidRPr="006D5B30" w14:paraId="1662B9BD" w14:textId="77777777" w:rsidTr="003B0484">
        <w:tc>
          <w:tcPr>
            <w:tcW w:w="562" w:type="dxa"/>
          </w:tcPr>
          <w:p w14:paraId="746B678A" w14:textId="7777777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tcPr>
          <w:p w14:paraId="5770063A" w14:textId="3969B8A1" w:rsidR="00AB76EC" w:rsidRPr="006D5B30" w:rsidRDefault="0056005D"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Menurut kami, kasih kepada Allah</w:t>
            </w:r>
            <w:r w:rsidR="00C50201" w:rsidRPr="006D5B30">
              <w:rPr>
                <w:rFonts w:ascii="Times New Roman" w:hAnsi="Times New Roman" w:cs="Times New Roman"/>
                <w:sz w:val="24"/>
                <w:szCs w:val="24"/>
              </w:rPr>
              <w:t xml:space="preserve"> berarti</w:t>
            </w:r>
            <w:r w:rsidRPr="006D5B30">
              <w:rPr>
                <w:rFonts w:ascii="Times New Roman" w:hAnsi="Times New Roman" w:cs="Times New Roman"/>
                <w:sz w:val="24"/>
                <w:szCs w:val="24"/>
              </w:rPr>
              <w:t xml:space="preserve"> men</w:t>
            </w:r>
            <w:r w:rsidR="00CF448D" w:rsidRPr="006D5B30">
              <w:rPr>
                <w:rFonts w:ascii="Times New Roman" w:hAnsi="Times New Roman" w:cs="Times New Roman"/>
                <w:sz w:val="24"/>
                <w:szCs w:val="24"/>
              </w:rPr>
              <w:t>ta</w:t>
            </w:r>
            <w:r w:rsidRPr="006D5B30">
              <w:rPr>
                <w:rFonts w:ascii="Times New Roman" w:hAnsi="Times New Roman" w:cs="Times New Roman"/>
                <w:sz w:val="24"/>
                <w:szCs w:val="24"/>
              </w:rPr>
              <w:t xml:space="preserve">ati perintah Allah dan hidup sesuai dengan </w:t>
            </w:r>
            <w:r w:rsidR="00CF448D" w:rsidRPr="006D5B30">
              <w:rPr>
                <w:rFonts w:ascii="Times New Roman" w:hAnsi="Times New Roman" w:cs="Times New Roman"/>
                <w:sz w:val="24"/>
                <w:szCs w:val="24"/>
              </w:rPr>
              <w:t>kehendak</w:t>
            </w:r>
            <w:r w:rsidRPr="006D5B30">
              <w:rPr>
                <w:rFonts w:ascii="Times New Roman" w:hAnsi="Times New Roman" w:cs="Times New Roman"/>
                <w:sz w:val="24"/>
                <w:szCs w:val="24"/>
              </w:rPr>
              <w:t xml:space="preserve"> </w:t>
            </w:r>
            <w:r w:rsidR="00CF448D" w:rsidRPr="006D5B30">
              <w:rPr>
                <w:rFonts w:ascii="Times New Roman" w:hAnsi="Times New Roman" w:cs="Times New Roman"/>
                <w:sz w:val="24"/>
                <w:szCs w:val="24"/>
              </w:rPr>
              <w:t>Allah seperti yang ditunjukkan oleh Bunda Maria: “aku ini hamba Tuhan, terjadilah kepadaku menurut perkataanMu”</w:t>
            </w:r>
            <w:r w:rsidR="00576505" w:rsidRPr="006D5B30">
              <w:rPr>
                <w:rFonts w:ascii="Times New Roman" w:hAnsi="Times New Roman" w:cs="Times New Roman"/>
                <w:sz w:val="24"/>
                <w:szCs w:val="24"/>
              </w:rPr>
              <w:t xml:space="preserve"> (Lukas 1:38)</w:t>
            </w:r>
            <w:r w:rsidR="00CF448D" w:rsidRPr="006D5B30">
              <w:rPr>
                <w:rFonts w:ascii="Times New Roman" w:hAnsi="Times New Roman" w:cs="Times New Roman"/>
                <w:sz w:val="24"/>
                <w:szCs w:val="24"/>
              </w:rPr>
              <w:t xml:space="preserve">. </w:t>
            </w:r>
            <w:r w:rsidR="00CF448D" w:rsidRPr="006D5B30">
              <w:rPr>
                <w:rFonts w:ascii="Times New Roman" w:hAnsi="Times New Roman" w:cs="Times New Roman"/>
                <w:sz w:val="24"/>
                <w:szCs w:val="24"/>
                <w:lang w:val="sv-SE"/>
              </w:rPr>
              <w:t xml:space="preserve">Disini Bunda Maria mengajarkan kita untuk </w:t>
            </w:r>
            <w:r w:rsidRPr="006D5B30">
              <w:rPr>
                <w:rFonts w:ascii="Times New Roman" w:hAnsi="Times New Roman" w:cs="Times New Roman"/>
                <w:sz w:val="24"/>
                <w:szCs w:val="24"/>
                <w:lang w:val="sv-SE"/>
              </w:rPr>
              <w:t>mempasrahkan hidup kita kepada Allah.</w:t>
            </w:r>
          </w:p>
        </w:tc>
        <w:tc>
          <w:tcPr>
            <w:tcW w:w="1875" w:type="dxa"/>
          </w:tcPr>
          <w:p w14:paraId="7FABD66D" w14:textId="0BC6CCB2" w:rsidR="00AB76EC" w:rsidRPr="006D5B30" w:rsidRDefault="00CF448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aat pada kehendak Allah</w:t>
            </w:r>
          </w:p>
        </w:tc>
        <w:tc>
          <w:tcPr>
            <w:tcW w:w="2312" w:type="dxa"/>
          </w:tcPr>
          <w:p w14:paraId="7E4E215C" w14:textId="3504DFE4" w:rsidR="00AB76EC" w:rsidRPr="006D5B30" w:rsidRDefault="00CF448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e</w:t>
            </w:r>
          </w:p>
        </w:tc>
      </w:tr>
      <w:tr w:rsidR="00495C47" w:rsidRPr="006D5B30" w14:paraId="23573A98" w14:textId="77777777" w:rsidTr="003B0484">
        <w:tc>
          <w:tcPr>
            <w:tcW w:w="562" w:type="dxa"/>
            <w:vMerge w:val="restart"/>
          </w:tcPr>
          <w:p w14:paraId="647C501D" w14:textId="77777777" w:rsidR="00495C47" w:rsidRPr="006D5B30" w:rsidRDefault="00495C4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101A5B2E" w14:textId="3AE21D59" w:rsidR="00495C47" w:rsidRPr="006D5B30" w:rsidRDefault="00495C4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Sikap kasih sayang kepada Allah </w:t>
            </w:r>
            <w:r w:rsidR="00C50201" w:rsidRPr="006D5B30">
              <w:rPr>
                <w:rFonts w:ascii="Times New Roman" w:hAnsi="Times New Roman" w:cs="Times New Roman"/>
                <w:sz w:val="24"/>
                <w:szCs w:val="24"/>
                <w:lang w:val="sv-SE"/>
              </w:rPr>
              <w:t>berarti menyerahan diri kepada Allah melalui doa</w:t>
            </w:r>
            <w:r w:rsidRPr="006D5B30">
              <w:rPr>
                <w:rFonts w:ascii="Times New Roman" w:hAnsi="Times New Roman" w:cs="Times New Roman"/>
                <w:sz w:val="24"/>
                <w:szCs w:val="24"/>
                <w:lang w:val="sv-SE"/>
              </w:rPr>
              <w:t xml:space="preserve">, </w:t>
            </w:r>
            <w:r w:rsidR="00CF448D" w:rsidRPr="006D5B30">
              <w:rPr>
                <w:rFonts w:ascii="Times New Roman" w:hAnsi="Times New Roman" w:cs="Times New Roman"/>
                <w:sz w:val="24"/>
                <w:szCs w:val="24"/>
                <w:lang w:val="sv-SE"/>
              </w:rPr>
              <w:t>hidup kudus dan tidak berdosa. S</w:t>
            </w:r>
            <w:r w:rsidRPr="006D5B30">
              <w:rPr>
                <w:rFonts w:ascii="Times New Roman" w:hAnsi="Times New Roman" w:cs="Times New Roman"/>
                <w:sz w:val="24"/>
                <w:szCs w:val="24"/>
                <w:lang w:val="sv-SE"/>
              </w:rPr>
              <w:t xml:space="preserve">ikap </w:t>
            </w:r>
            <w:r w:rsidR="00CF448D" w:rsidRPr="006D5B30">
              <w:rPr>
                <w:rFonts w:ascii="Times New Roman" w:hAnsi="Times New Roman" w:cs="Times New Roman"/>
                <w:sz w:val="24"/>
                <w:szCs w:val="24"/>
                <w:lang w:val="sv-SE"/>
              </w:rPr>
              <w:t xml:space="preserve">kasih sayang kepada sesama </w:t>
            </w:r>
            <w:r w:rsidR="003A5804" w:rsidRPr="006D5B30">
              <w:rPr>
                <w:rFonts w:ascii="Times New Roman" w:hAnsi="Times New Roman" w:cs="Times New Roman"/>
                <w:sz w:val="24"/>
                <w:szCs w:val="24"/>
                <w:lang w:val="sv-SE"/>
              </w:rPr>
              <w:t>berarti kesediaan</w:t>
            </w:r>
            <w:r w:rsidR="00CF448D" w:rsidRPr="006D5B30">
              <w:rPr>
                <w:rFonts w:ascii="Times New Roman" w:hAnsi="Times New Roman" w:cs="Times New Roman"/>
                <w:sz w:val="24"/>
                <w:szCs w:val="24"/>
                <w:lang w:val="sv-SE"/>
              </w:rPr>
              <w:t xml:space="preserve"> menolong sesama yang membutuhkan atau teman yang meminta pertolongan.</w:t>
            </w:r>
          </w:p>
        </w:tc>
        <w:tc>
          <w:tcPr>
            <w:tcW w:w="1875" w:type="dxa"/>
          </w:tcPr>
          <w:p w14:paraId="5E28A3BD" w14:textId="5C633228" w:rsidR="00495C47"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nyerahan diri kepada Allah</w:t>
            </w:r>
          </w:p>
        </w:tc>
        <w:tc>
          <w:tcPr>
            <w:tcW w:w="2312" w:type="dxa"/>
          </w:tcPr>
          <w:p w14:paraId="581E740F" w14:textId="1065BB81" w:rsidR="00495C47" w:rsidRPr="006D5B30" w:rsidRDefault="00A07BA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f</w:t>
            </w:r>
          </w:p>
        </w:tc>
      </w:tr>
      <w:tr w:rsidR="00495C47" w:rsidRPr="006D5B30" w14:paraId="6D2F6A1A" w14:textId="77777777" w:rsidTr="003B0484">
        <w:tc>
          <w:tcPr>
            <w:tcW w:w="562" w:type="dxa"/>
            <w:vMerge/>
          </w:tcPr>
          <w:p w14:paraId="3C0CE0AB" w14:textId="77777777" w:rsidR="00495C47" w:rsidRPr="006D5B30" w:rsidRDefault="00495C47" w:rsidP="006C73C4">
            <w:pPr>
              <w:pStyle w:val="ListParagraph"/>
              <w:spacing w:line="276" w:lineRule="auto"/>
              <w:ind w:left="0"/>
              <w:jc w:val="both"/>
              <w:rPr>
                <w:rFonts w:ascii="Times New Roman" w:hAnsi="Times New Roman" w:cs="Times New Roman"/>
                <w:sz w:val="24"/>
                <w:szCs w:val="24"/>
              </w:rPr>
            </w:pPr>
          </w:p>
        </w:tc>
        <w:tc>
          <w:tcPr>
            <w:tcW w:w="3189" w:type="dxa"/>
            <w:vMerge/>
          </w:tcPr>
          <w:p w14:paraId="5513C701" w14:textId="77777777" w:rsidR="00495C47" w:rsidRPr="006D5B30" w:rsidRDefault="00495C47" w:rsidP="006C73C4">
            <w:pPr>
              <w:pStyle w:val="ListParagraph"/>
              <w:spacing w:line="276" w:lineRule="auto"/>
              <w:ind w:left="0"/>
              <w:jc w:val="both"/>
              <w:rPr>
                <w:rFonts w:ascii="Times New Roman" w:hAnsi="Times New Roman" w:cs="Times New Roman"/>
                <w:sz w:val="24"/>
                <w:szCs w:val="24"/>
              </w:rPr>
            </w:pPr>
          </w:p>
        </w:tc>
        <w:tc>
          <w:tcPr>
            <w:tcW w:w="1875" w:type="dxa"/>
          </w:tcPr>
          <w:p w14:paraId="72C644C1" w14:textId="768153AF" w:rsidR="00495C47" w:rsidRPr="006D5B30" w:rsidRDefault="00A07BA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uat baik kepada sesama</w:t>
            </w:r>
          </w:p>
        </w:tc>
        <w:tc>
          <w:tcPr>
            <w:tcW w:w="2312" w:type="dxa"/>
          </w:tcPr>
          <w:p w14:paraId="3B48A6AF" w14:textId="39B7F1D2" w:rsidR="00495C47" w:rsidRPr="006D5B30" w:rsidRDefault="00A07BA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r>
      <w:tr w:rsidR="00AB76EC" w:rsidRPr="006D5B30" w14:paraId="6A0CA1E1" w14:textId="77777777" w:rsidTr="003B0484">
        <w:tc>
          <w:tcPr>
            <w:tcW w:w="562" w:type="dxa"/>
          </w:tcPr>
          <w:p w14:paraId="646F9635" w14:textId="7777777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tcPr>
          <w:p w14:paraId="27E269EA" w14:textId="56AD3D4A" w:rsidR="00AB76EC" w:rsidRPr="006D5B30" w:rsidRDefault="0056005D"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ikap kasih sayang</w:t>
            </w:r>
            <w:r w:rsidR="00A07BA1" w:rsidRPr="006D5B30">
              <w:rPr>
                <w:rFonts w:ascii="Times New Roman" w:hAnsi="Times New Roman" w:cs="Times New Roman"/>
                <w:sz w:val="24"/>
                <w:szCs w:val="24"/>
                <w:lang w:val="sv-SE"/>
              </w:rPr>
              <w:t xml:space="preserve"> kepada Allah </w:t>
            </w:r>
            <w:r w:rsidR="003A5804" w:rsidRPr="006D5B30">
              <w:rPr>
                <w:rFonts w:ascii="Times New Roman" w:hAnsi="Times New Roman" w:cs="Times New Roman"/>
                <w:sz w:val="24"/>
                <w:szCs w:val="24"/>
                <w:lang w:val="sv-SE"/>
              </w:rPr>
              <w:t xml:space="preserve">berarti </w:t>
            </w:r>
            <w:r w:rsidRPr="006D5B30">
              <w:rPr>
                <w:rFonts w:ascii="Times New Roman" w:hAnsi="Times New Roman" w:cs="Times New Roman"/>
                <w:sz w:val="24"/>
                <w:szCs w:val="24"/>
                <w:lang w:val="sv-SE"/>
              </w:rPr>
              <w:t>mengasihi dan menghormati semua ciptaan Allah, jadi tidak hanya manusia t</w:t>
            </w:r>
            <w:r w:rsidR="00A07BA1" w:rsidRPr="006D5B30">
              <w:rPr>
                <w:rFonts w:ascii="Times New Roman" w:hAnsi="Times New Roman" w:cs="Times New Roman"/>
                <w:sz w:val="24"/>
                <w:szCs w:val="24"/>
                <w:lang w:val="sv-SE"/>
              </w:rPr>
              <w:t xml:space="preserve">etapi juga </w:t>
            </w:r>
            <w:r w:rsidRPr="006D5B30">
              <w:rPr>
                <w:rFonts w:ascii="Times New Roman" w:hAnsi="Times New Roman" w:cs="Times New Roman"/>
                <w:sz w:val="24"/>
                <w:szCs w:val="24"/>
                <w:lang w:val="sv-SE"/>
              </w:rPr>
              <w:t>hewan</w:t>
            </w:r>
            <w:r w:rsidR="00A07BA1" w:rsidRPr="006D5B30">
              <w:rPr>
                <w:rFonts w:ascii="Times New Roman" w:hAnsi="Times New Roman" w:cs="Times New Roman"/>
                <w:sz w:val="24"/>
                <w:szCs w:val="24"/>
                <w:lang w:val="sv-SE"/>
              </w:rPr>
              <w:t xml:space="preserve"> dan tumbuh-tumbuhan</w:t>
            </w:r>
            <w:r w:rsidRPr="006D5B30">
              <w:rPr>
                <w:rFonts w:ascii="Times New Roman" w:hAnsi="Times New Roman" w:cs="Times New Roman"/>
                <w:sz w:val="24"/>
                <w:szCs w:val="24"/>
                <w:lang w:val="sv-SE"/>
              </w:rPr>
              <w:t>.</w:t>
            </w:r>
          </w:p>
        </w:tc>
        <w:tc>
          <w:tcPr>
            <w:tcW w:w="1875" w:type="dxa"/>
          </w:tcPr>
          <w:p w14:paraId="3405F6BF" w14:textId="0BA7AAFC" w:rsidR="00AB76EC" w:rsidRPr="006D5B30" w:rsidRDefault="00A07BA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sihi semua ciptaan Allah</w:t>
            </w:r>
          </w:p>
        </w:tc>
        <w:tc>
          <w:tcPr>
            <w:tcW w:w="2312" w:type="dxa"/>
          </w:tcPr>
          <w:p w14:paraId="63D7D4D4" w14:textId="365D1BF8" w:rsidR="00AB76EC" w:rsidRPr="006D5B30" w:rsidRDefault="00A07BA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g</w:t>
            </w:r>
          </w:p>
        </w:tc>
      </w:tr>
      <w:tr w:rsidR="004B27FA" w:rsidRPr="006D5B30" w14:paraId="74C2A043" w14:textId="77777777" w:rsidTr="003B0484">
        <w:tc>
          <w:tcPr>
            <w:tcW w:w="562" w:type="dxa"/>
            <w:vMerge w:val="restart"/>
          </w:tcPr>
          <w:p w14:paraId="01AB1EEA"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1CCDB93F" w14:textId="4D9D69B8" w:rsidR="004B27FA" w:rsidRPr="006D5B30" w:rsidRDefault="004B27FA"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Kasih sayang kepada Allah </w:t>
            </w:r>
            <w:r w:rsidR="003A5804" w:rsidRPr="006D5B30">
              <w:rPr>
                <w:rFonts w:ascii="Times New Roman" w:hAnsi="Times New Roman" w:cs="Times New Roman"/>
                <w:sz w:val="24"/>
                <w:szCs w:val="24"/>
              </w:rPr>
              <w:t>berarti</w:t>
            </w:r>
            <w:r w:rsidRPr="006D5B30">
              <w:rPr>
                <w:rFonts w:ascii="Times New Roman" w:hAnsi="Times New Roman" w:cs="Times New Roman"/>
                <w:sz w:val="24"/>
                <w:szCs w:val="24"/>
              </w:rPr>
              <w:t xml:space="preserve"> me</w:t>
            </w:r>
            <w:r w:rsidR="003A5804" w:rsidRPr="006D5B30">
              <w:rPr>
                <w:rFonts w:ascii="Times New Roman" w:hAnsi="Times New Roman" w:cs="Times New Roman"/>
                <w:sz w:val="24"/>
                <w:szCs w:val="24"/>
              </w:rPr>
              <w:t xml:space="preserve">mberikan pelayanan </w:t>
            </w:r>
            <w:r w:rsidR="00543169" w:rsidRPr="006D5B30">
              <w:rPr>
                <w:rFonts w:ascii="Times New Roman" w:hAnsi="Times New Roman" w:cs="Times New Roman"/>
                <w:sz w:val="24"/>
                <w:szCs w:val="24"/>
              </w:rPr>
              <w:t>konkret</w:t>
            </w:r>
            <w:r w:rsidR="003A5804" w:rsidRPr="006D5B30">
              <w:rPr>
                <w:rFonts w:ascii="Times New Roman" w:hAnsi="Times New Roman" w:cs="Times New Roman"/>
                <w:sz w:val="24"/>
                <w:szCs w:val="24"/>
              </w:rPr>
              <w:t xml:space="preserve"> di Gereja</w:t>
            </w:r>
            <w:r w:rsidRPr="006D5B30">
              <w:rPr>
                <w:rFonts w:ascii="Times New Roman" w:hAnsi="Times New Roman" w:cs="Times New Roman"/>
                <w:sz w:val="24"/>
                <w:szCs w:val="24"/>
              </w:rPr>
              <w:t xml:space="preserve"> sebagai misdinar, </w:t>
            </w:r>
            <w:r w:rsidR="003A5804" w:rsidRPr="006D5B30">
              <w:rPr>
                <w:rFonts w:ascii="Times New Roman" w:hAnsi="Times New Roman" w:cs="Times New Roman"/>
                <w:sz w:val="24"/>
                <w:szCs w:val="24"/>
              </w:rPr>
              <w:t>ber</w:t>
            </w:r>
            <w:r w:rsidRPr="006D5B30">
              <w:rPr>
                <w:rFonts w:ascii="Times New Roman" w:hAnsi="Times New Roman" w:cs="Times New Roman"/>
                <w:sz w:val="24"/>
                <w:szCs w:val="24"/>
              </w:rPr>
              <w:t xml:space="preserve">doa </w:t>
            </w:r>
            <w:r w:rsidR="003A5804" w:rsidRPr="006D5B30">
              <w:rPr>
                <w:rFonts w:ascii="Times New Roman" w:hAnsi="Times New Roman" w:cs="Times New Roman"/>
                <w:sz w:val="24"/>
                <w:szCs w:val="24"/>
              </w:rPr>
              <w:t xml:space="preserve">kepada Allah </w:t>
            </w:r>
            <w:r w:rsidRPr="006D5B30">
              <w:rPr>
                <w:rFonts w:ascii="Times New Roman" w:hAnsi="Times New Roman" w:cs="Times New Roman"/>
                <w:sz w:val="24"/>
                <w:szCs w:val="24"/>
              </w:rPr>
              <w:t xml:space="preserve">dan menghafal peristiwa-peristiwa dalam doa rosario, serta mempersembahkan diri secara </w:t>
            </w:r>
            <w:r w:rsidR="003A5804" w:rsidRPr="006D5B30">
              <w:rPr>
                <w:rFonts w:ascii="Times New Roman" w:hAnsi="Times New Roman" w:cs="Times New Roman"/>
                <w:sz w:val="24"/>
                <w:szCs w:val="24"/>
              </w:rPr>
              <w:t>utuh</w:t>
            </w:r>
            <w:r w:rsidRPr="006D5B30">
              <w:rPr>
                <w:rFonts w:ascii="Times New Roman" w:hAnsi="Times New Roman" w:cs="Times New Roman"/>
                <w:sz w:val="24"/>
                <w:szCs w:val="24"/>
              </w:rPr>
              <w:t xml:space="preserve"> kepada Tuhan sebagai seorang romo. </w:t>
            </w:r>
            <w:r w:rsidR="003A5804" w:rsidRPr="006D5B30">
              <w:rPr>
                <w:rFonts w:ascii="Times New Roman" w:hAnsi="Times New Roman" w:cs="Times New Roman"/>
                <w:sz w:val="24"/>
                <w:szCs w:val="24"/>
              </w:rPr>
              <w:t>Men</w:t>
            </w:r>
            <w:r w:rsidRPr="006D5B30">
              <w:rPr>
                <w:rFonts w:ascii="Times New Roman" w:hAnsi="Times New Roman" w:cs="Times New Roman"/>
                <w:sz w:val="24"/>
                <w:szCs w:val="24"/>
              </w:rPr>
              <w:t>cinta</w:t>
            </w:r>
            <w:r w:rsidR="003A5804" w:rsidRPr="006D5B30">
              <w:rPr>
                <w:rFonts w:ascii="Times New Roman" w:hAnsi="Times New Roman" w:cs="Times New Roman"/>
                <w:sz w:val="24"/>
                <w:szCs w:val="24"/>
              </w:rPr>
              <w:t>i sesama artinya</w:t>
            </w:r>
            <w:r w:rsidRPr="006D5B30">
              <w:rPr>
                <w:rFonts w:ascii="Times New Roman" w:hAnsi="Times New Roman" w:cs="Times New Roman"/>
                <w:sz w:val="24"/>
                <w:szCs w:val="24"/>
              </w:rPr>
              <w:t xml:space="preserve"> berbagi, perduli, dan mau menolong sesama.</w:t>
            </w:r>
          </w:p>
        </w:tc>
        <w:tc>
          <w:tcPr>
            <w:tcW w:w="1875" w:type="dxa"/>
          </w:tcPr>
          <w:p w14:paraId="1B486F3F" w14:textId="3AB6AB95"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doa kepada Allah</w:t>
            </w:r>
          </w:p>
        </w:tc>
        <w:tc>
          <w:tcPr>
            <w:tcW w:w="2312" w:type="dxa"/>
          </w:tcPr>
          <w:p w14:paraId="44E087B2" w14:textId="78333F60"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h</w:t>
            </w:r>
          </w:p>
        </w:tc>
      </w:tr>
      <w:tr w:rsidR="004B27FA" w:rsidRPr="006D5B30" w14:paraId="71101E85" w14:textId="77777777" w:rsidTr="003B0484">
        <w:tc>
          <w:tcPr>
            <w:tcW w:w="562" w:type="dxa"/>
            <w:vMerge/>
          </w:tcPr>
          <w:p w14:paraId="03362199"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3189" w:type="dxa"/>
            <w:vMerge/>
          </w:tcPr>
          <w:p w14:paraId="4EB396CA"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1875" w:type="dxa"/>
          </w:tcPr>
          <w:p w14:paraId="5AACA3AB" w14:textId="679FECD1"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w:t>
            </w:r>
            <w:r w:rsidR="00D96616" w:rsidRPr="006D5B30">
              <w:rPr>
                <w:rFonts w:ascii="Times New Roman" w:hAnsi="Times New Roman" w:cs="Times New Roman"/>
                <w:sz w:val="24"/>
                <w:szCs w:val="24"/>
              </w:rPr>
              <w:t>nyerahan</w:t>
            </w:r>
            <w:r w:rsidRPr="006D5B30">
              <w:rPr>
                <w:rFonts w:ascii="Times New Roman" w:hAnsi="Times New Roman" w:cs="Times New Roman"/>
                <w:sz w:val="24"/>
                <w:szCs w:val="24"/>
              </w:rPr>
              <w:t xml:space="preserve"> diri kepada Allah</w:t>
            </w:r>
          </w:p>
        </w:tc>
        <w:tc>
          <w:tcPr>
            <w:tcW w:w="2312" w:type="dxa"/>
          </w:tcPr>
          <w:p w14:paraId="2C0FB143" w14:textId="399154BD"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f</w:t>
            </w:r>
          </w:p>
        </w:tc>
      </w:tr>
      <w:tr w:rsidR="004B27FA" w:rsidRPr="006D5B30" w14:paraId="60434801" w14:textId="77777777" w:rsidTr="003B0484">
        <w:tc>
          <w:tcPr>
            <w:tcW w:w="562" w:type="dxa"/>
            <w:vMerge/>
          </w:tcPr>
          <w:p w14:paraId="57BB2C17"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3189" w:type="dxa"/>
            <w:vMerge/>
          </w:tcPr>
          <w:p w14:paraId="4297438D"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1875" w:type="dxa"/>
          </w:tcPr>
          <w:p w14:paraId="40073FDB" w14:textId="5CB3D01A"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uat baik kepada sesama</w:t>
            </w:r>
          </w:p>
        </w:tc>
        <w:tc>
          <w:tcPr>
            <w:tcW w:w="2312" w:type="dxa"/>
          </w:tcPr>
          <w:p w14:paraId="712980E8" w14:textId="79435C52"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r>
      <w:tr w:rsidR="004B27FA" w:rsidRPr="006D5B30" w14:paraId="39033234" w14:textId="77777777" w:rsidTr="003B0484">
        <w:tc>
          <w:tcPr>
            <w:tcW w:w="562" w:type="dxa"/>
            <w:vMerge w:val="restart"/>
          </w:tcPr>
          <w:p w14:paraId="698B1A0E"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187384B3" w14:textId="5D14D9D5" w:rsidR="004B27FA" w:rsidRPr="006D5B30" w:rsidRDefault="004B27FA"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Sikap kasih sayang kepada sesama berarti tidak menyakiti sesama, empati dan peduli kepada sesama, mau menolong sesama, dan membantu orang tua (menyapu, membersihkan meja, dan yang lainnya) di rumah. Kalau kasih sayang kepada Allah artinya berdoa, mengucap syukur, dan terimakasih kepada Allah atas segala kebaikan yang dianugerahkan kepada kita.</w:t>
            </w:r>
          </w:p>
        </w:tc>
        <w:tc>
          <w:tcPr>
            <w:tcW w:w="1875" w:type="dxa"/>
          </w:tcPr>
          <w:p w14:paraId="22B672F0" w14:textId="05C23E51"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uat baik kepada sesama</w:t>
            </w:r>
          </w:p>
        </w:tc>
        <w:tc>
          <w:tcPr>
            <w:tcW w:w="2312" w:type="dxa"/>
          </w:tcPr>
          <w:p w14:paraId="4C642599" w14:textId="54E568B2"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r>
      <w:tr w:rsidR="004B27FA" w:rsidRPr="006D5B30" w14:paraId="49BBA090" w14:textId="77777777" w:rsidTr="003B0484">
        <w:tc>
          <w:tcPr>
            <w:tcW w:w="562" w:type="dxa"/>
            <w:vMerge/>
          </w:tcPr>
          <w:p w14:paraId="00D668A7"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3189" w:type="dxa"/>
            <w:vMerge/>
          </w:tcPr>
          <w:p w14:paraId="3C7972A2"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1875" w:type="dxa"/>
          </w:tcPr>
          <w:p w14:paraId="1A2F91E3" w14:textId="15C89EBE"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ucap syukur dan terimakasih</w:t>
            </w:r>
          </w:p>
        </w:tc>
        <w:tc>
          <w:tcPr>
            <w:tcW w:w="2312" w:type="dxa"/>
          </w:tcPr>
          <w:p w14:paraId="2DFC7906" w14:textId="22A29DE0"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a</w:t>
            </w:r>
          </w:p>
        </w:tc>
      </w:tr>
      <w:tr w:rsidR="004B27FA" w:rsidRPr="006D5B30" w14:paraId="530A649C" w14:textId="77777777" w:rsidTr="003B0484">
        <w:tc>
          <w:tcPr>
            <w:tcW w:w="562" w:type="dxa"/>
            <w:vMerge/>
          </w:tcPr>
          <w:p w14:paraId="77DB3953"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3189" w:type="dxa"/>
            <w:vMerge/>
          </w:tcPr>
          <w:p w14:paraId="30332C2D" w14:textId="77777777" w:rsidR="004B27FA" w:rsidRPr="006D5B30" w:rsidRDefault="004B27FA" w:rsidP="006C73C4">
            <w:pPr>
              <w:pStyle w:val="ListParagraph"/>
              <w:spacing w:line="276" w:lineRule="auto"/>
              <w:ind w:left="0"/>
              <w:jc w:val="both"/>
              <w:rPr>
                <w:rFonts w:ascii="Times New Roman" w:hAnsi="Times New Roman" w:cs="Times New Roman"/>
                <w:sz w:val="24"/>
                <w:szCs w:val="24"/>
              </w:rPr>
            </w:pPr>
          </w:p>
        </w:tc>
        <w:tc>
          <w:tcPr>
            <w:tcW w:w="1875" w:type="dxa"/>
          </w:tcPr>
          <w:p w14:paraId="36327A1D" w14:textId="2502EF09"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doa kepada Allah</w:t>
            </w:r>
          </w:p>
        </w:tc>
        <w:tc>
          <w:tcPr>
            <w:tcW w:w="2312" w:type="dxa"/>
          </w:tcPr>
          <w:p w14:paraId="4983741D" w14:textId="40FB01D1" w:rsidR="004B27FA" w:rsidRPr="006D5B30" w:rsidRDefault="004B27F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r w:rsidR="00D96616" w:rsidRPr="006D5B30">
              <w:rPr>
                <w:rFonts w:ascii="Times New Roman" w:hAnsi="Times New Roman" w:cs="Times New Roman"/>
                <w:sz w:val="24"/>
                <w:szCs w:val="24"/>
              </w:rPr>
              <w:t>h</w:t>
            </w:r>
          </w:p>
        </w:tc>
      </w:tr>
    </w:tbl>
    <w:p w14:paraId="374AACF7" w14:textId="77777777" w:rsidR="00AB76EC" w:rsidRPr="006D5B30" w:rsidRDefault="00AB76EC" w:rsidP="006C73C4">
      <w:pPr>
        <w:spacing w:after="0" w:line="480" w:lineRule="auto"/>
        <w:jc w:val="center"/>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AB76EC" w:rsidRPr="006D5B30" w14:paraId="15CF85B3" w14:textId="77777777" w:rsidTr="003B0484">
        <w:tc>
          <w:tcPr>
            <w:tcW w:w="7932" w:type="dxa"/>
            <w:gridSpan w:val="5"/>
          </w:tcPr>
          <w:p w14:paraId="6A212D30"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bookmarkStart w:id="113" w:name="_Hlk200447776"/>
            <w:r w:rsidRPr="006D5B30">
              <w:rPr>
                <w:rFonts w:ascii="Times New Roman" w:hAnsi="Times New Roman" w:cs="Times New Roman"/>
                <w:b/>
                <w:bCs/>
                <w:sz w:val="24"/>
                <w:szCs w:val="24"/>
              </w:rPr>
              <w:t>Indeks</w:t>
            </w:r>
          </w:p>
        </w:tc>
      </w:tr>
      <w:tr w:rsidR="00AB76EC" w:rsidRPr="006D5B30" w14:paraId="2D6A7F03" w14:textId="77777777" w:rsidTr="003B0484">
        <w:tc>
          <w:tcPr>
            <w:tcW w:w="3261" w:type="dxa"/>
            <w:gridSpan w:val="2"/>
          </w:tcPr>
          <w:p w14:paraId="5548CFC9"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65582EDB"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030A636D"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4094F43C"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AB76EC" w:rsidRPr="006D5B30" w14:paraId="34A48E64" w14:textId="77777777" w:rsidTr="003B0484">
        <w:tc>
          <w:tcPr>
            <w:tcW w:w="567" w:type="dxa"/>
          </w:tcPr>
          <w:p w14:paraId="69975F11" w14:textId="1F6A7293" w:rsidR="00AB76EC"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a</w:t>
            </w:r>
          </w:p>
        </w:tc>
        <w:tc>
          <w:tcPr>
            <w:tcW w:w="2694" w:type="dxa"/>
          </w:tcPr>
          <w:p w14:paraId="6F270C3B" w14:textId="71306EDA" w:rsidR="00AB76EC" w:rsidRPr="006D5B30" w:rsidRDefault="00D96616"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ngucap syukur dan terimakasih</w:t>
            </w:r>
          </w:p>
        </w:tc>
        <w:tc>
          <w:tcPr>
            <w:tcW w:w="1984" w:type="dxa"/>
          </w:tcPr>
          <w:p w14:paraId="480D1357" w14:textId="3C9AD859"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r w:rsidR="00576505" w:rsidRPr="006D5B30">
              <w:rPr>
                <w:rFonts w:ascii="Times New Roman" w:hAnsi="Times New Roman" w:cs="Times New Roman"/>
                <w:sz w:val="24"/>
                <w:szCs w:val="24"/>
              </w:rPr>
              <w:t>, I2, I7</w:t>
            </w:r>
          </w:p>
        </w:tc>
        <w:tc>
          <w:tcPr>
            <w:tcW w:w="1243" w:type="dxa"/>
          </w:tcPr>
          <w:p w14:paraId="38ABDDA0" w14:textId="67B89DEA"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346227FB" w14:textId="788E0B8B"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rPr>
              <w:t>42,9%</w:t>
            </w:r>
          </w:p>
        </w:tc>
      </w:tr>
      <w:tr w:rsidR="00AB76EC" w:rsidRPr="006D5B30" w14:paraId="116FF23D" w14:textId="77777777" w:rsidTr="003B0484">
        <w:tc>
          <w:tcPr>
            <w:tcW w:w="567" w:type="dxa"/>
          </w:tcPr>
          <w:p w14:paraId="27F773BD" w14:textId="29C7D584" w:rsidR="00AB76EC"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b</w:t>
            </w:r>
          </w:p>
        </w:tc>
        <w:tc>
          <w:tcPr>
            <w:tcW w:w="2694" w:type="dxa"/>
          </w:tcPr>
          <w:p w14:paraId="5B1FD23B" w14:textId="574DC778" w:rsidR="00AB76EC" w:rsidRPr="006D5B30" w:rsidRDefault="00D96616"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Berbuat baik kepada sesama</w:t>
            </w:r>
          </w:p>
        </w:tc>
        <w:tc>
          <w:tcPr>
            <w:tcW w:w="1984" w:type="dxa"/>
          </w:tcPr>
          <w:p w14:paraId="6ED10097" w14:textId="461CD8B3" w:rsidR="00AB76EC" w:rsidRPr="006D5B30" w:rsidRDefault="00AB76E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I1, I</w:t>
            </w:r>
            <w:r w:rsidR="00576505" w:rsidRPr="006D5B30">
              <w:rPr>
                <w:rFonts w:ascii="Times New Roman" w:hAnsi="Times New Roman" w:cs="Times New Roman"/>
                <w:sz w:val="24"/>
                <w:szCs w:val="24"/>
              </w:rPr>
              <w:t>2</w:t>
            </w:r>
            <w:r w:rsidRPr="006D5B30">
              <w:rPr>
                <w:rFonts w:ascii="Times New Roman" w:hAnsi="Times New Roman" w:cs="Times New Roman"/>
                <w:sz w:val="24"/>
                <w:szCs w:val="24"/>
              </w:rPr>
              <w:t>, I</w:t>
            </w:r>
            <w:r w:rsidR="00576505" w:rsidRPr="006D5B30">
              <w:rPr>
                <w:rFonts w:ascii="Times New Roman" w:hAnsi="Times New Roman" w:cs="Times New Roman"/>
                <w:sz w:val="24"/>
                <w:szCs w:val="24"/>
              </w:rPr>
              <w:t>4</w:t>
            </w:r>
            <w:r w:rsidRPr="006D5B30">
              <w:rPr>
                <w:rFonts w:ascii="Times New Roman" w:hAnsi="Times New Roman" w:cs="Times New Roman"/>
                <w:sz w:val="24"/>
                <w:szCs w:val="24"/>
              </w:rPr>
              <w:t>, I6, I7</w:t>
            </w:r>
          </w:p>
        </w:tc>
        <w:tc>
          <w:tcPr>
            <w:tcW w:w="1243" w:type="dxa"/>
          </w:tcPr>
          <w:p w14:paraId="631094EB" w14:textId="7777777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0E2DE326" w14:textId="7777777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p>
        </w:tc>
      </w:tr>
      <w:tr w:rsidR="00AB76EC" w:rsidRPr="006D5B30" w14:paraId="72E1F888" w14:textId="77777777" w:rsidTr="003B0484">
        <w:tc>
          <w:tcPr>
            <w:tcW w:w="567" w:type="dxa"/>
          </w:tcPr>
          <w:p w14:paraId="0EACC1F0" w14:textId="7B805B16" w:rsidR="00AB76EC"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c</w:t>
            </w:r>
          </w:p>
        </w:tc>
        <w:tc>
          <w:tcPr>
            <w:tcW w:w="2694" w:type="dxa"/>
          </w:tcPr>
          <w:p w14:paraId="1498DB5F" w14:textId="21A22FC3" w:rsidR="00AB76EC" w:rsidRPr="006D5B30" w:rsidRDefault="00D96616"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Sadar sebagai ciptaan Allah</w:t>
            </w:r>
          </w:p>
        </w:tc>
        <w:tc>
          <w:tcPr>
            <w:tcW w:w="1984" w:type="dxa"/>
          </w:tcPr>
          <w:p w14:paraId="4724946B" w14:textId="5263ACA6"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1243" w:type="dxa"/>
          </w:tcPr>
          <w:p w14:paraId="615E9C98" w14:textId="40145AD8"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05AA5740" w14:textId="2BF822DC"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AB76EC" w:rsidRPr="006D5B30" w14:paraId="3424D58C" w14:textId="77777777" w:rsidTr="003B0484">
        <w:tc>
          <w:tcPr>
            <w:tcW w:w="567" w:type="dxa"/>
          </w:tcPr>
          <w:p w14:paraId="620861C8" w14:textId="6C1DDCFC" w:rsidR="00AB76EC"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d</w:t>
            </w:r>
          </w:p>
        </w:tc>
        <w:tc>
          <w:tcPr>
            <w:tcW w:w="2694" w:type="dxa"/>
          </w:tcPr>
          <w:p w14:paraId="769C108B" w14:textId="404877CA" w:rsidR="00AB76EC" w:rsidRPr="006D5B30" w:rsidRDefault="00576505"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nyembah, memuji Allah</w:t>
            </w:r>
          </w:p>
        </w:tc>
        <w:tc>
          <w:tcPr>
            <w:tcW w:w="1984" w:type="dxa"/>
          </w:tcPr>
          <w:p w14:paraId="5C338AFF" w14:textId="6476D1F9"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1243" w:type="dxa"/>
          </w:tcPr>
          <w:p w14:paraId="4068450F" w14:textId="3271566E"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7B2E23EB" w14:textId="06DC33CB" w:rsidR="00AB76EC"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D96616" w:rsidRPr="006D5B30" w14:paraId="3FFA5B3F" w14:textId="77777777" w:rsidTr="003B0484">
        <w:tc>
          <w:tcPr>
            <w:tcW w:w="567" w:type="dxa"/>
          </w:tcPr>
          <w:p w14:paraId="6D07E898" w14:textId="3811F9D4"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e</w:t>
            </w:r>
          </w:p>
        </w:tc>
        <w:tc>
          <w:tcPr>
            <w:tcW w:w="2694" w:type="dxa"/>
          </w:tcPr>
          <w:p w14:paraId="637304DB" w14:textId="238CD111"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aat pada kehendak Allah</w:t>
            </w:r>
          </w:p>
        </w:tc>
        <w:tc>
          <w:tcPr>
            <w:tcW w:w="1984" w:type="dxa"/>
          </w:tcPr>
          <w:p w14:paraId="4E8E264A" w14:textId="777DAC45"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1243" w:type="dxa"/>
          </w:tcPr>
          <w:p w14:paraId="3E5FD1D4" w14:textId="49726111"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7D018FE6" w14:textId="48BB9882"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D96616" w:rsidRPr="006D5B30" w14:paraId="4CB2123F" w14:textId="77777777" w:rsidTr="003B0484">
        <w:tc>
          <w:tcPr>
            <w:tcW w:w="567" w:type="dxa"/>
          </w:tcPr>
          <w:p w14:paraId="7112E32E" w14:textId="29EB76B4"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f</w:t>
            </w:r>
          </w:p>
        </w:tc>
        <w:tc>
          <w:tcPr>
            <w:tcW w:w="2694" w:type="dxa"/>
          </w:tcPr>
          <w:p w14:paraId="7CA24129" w14:textId="3A1E4C39"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Penyerahan diri kepada Allah</w:t>
            </w:r>
          </w:p>
        </w:tc>
        <w:tc>
          <w:tcPr>
            <w:tcW w:w="1984" w:type="dxa"/>
          </w:tcPr>
          <w:p w14:paraId="77AABFFF" w14:textId="11127B42"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 I6</w:t>
            </w:r>
          </w:p>
        </w:tc>
        <w:tc>
          <w:tcPr>
            <w:tcW w:w="1243" w:type="dxa"/>
          </w:tcPr>
          <w:p w14:paraId="6C948E73" w14:textId="67EDEC07"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1A29B283" w14:textId="58AB501E"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D96616" w:rsidRPr="006D5B30" w14:paraId="361EA862" w14:textId="77777777" w:rsidTr="003B0484">
        <w:tc>
          <w:tcPr>
            <w:tcW w:w="567" w:type="dxa"/>
          </w:tcPr>
          <w:p w14:paraId="5F65F05F" w14:textId="2978B1A7"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g</w:t>
            </w:r>
          </w:p>
        </w:tc>
        <w:tc>
          <w:tcPr>
            <w:tcW w:w="2694" w:type="dxa"/>
          </w:tcPr>
          <w:p w14:paraId="64C36166" w14:textId="11355349"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sihi semua ciptaan Allah</w:t>
            </w:r>
          </w:p>
        </w:tc>
        <w:tc>
          <w:tcPr>
            <w:tcW w:w="1984" w:type="dxa"/>
          </w:tcPr>
          <w:p w14:paraId="367C6DAE" w14:textId="21BD7765"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1243" w:type="dxa"/>
          </w:tcPr>
          <w:p w14:paraId="5E888E11" w14:textId="2D84C766"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37BF048F" w14:textId="5FD6A20B"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D96616" w:rsidRPr="006D5B30" w14:paraId="6A758362" w14:textId="77777777" w:rsidTr="003B0484">
        <w:tc>
          <w:tcPr>
            <w:tcW w:w="567" w:type="dxa"/>
          </w:tcPr>
          <w:p w14:paraId="40942172" w14:textId="4FD20E90" w:rsidR="00D96616" w:rsidRPr="006D5B30" w:rsidRDefault="00D9661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h</w:t>
            </w:r>
          </w:p>
        </w:tc>
        <w:tc>
          <w:tcPr>
            <w:tcW w:w="2694" w:type="dxa"/>
          </w:tcPr>
          <w:p w14:paraId="0DD3EAC2" w14:textId="6A9F0379"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doa kepada Allah</w:t>
            </w:r>
          </w:p>
        </w:tc>
        <w:tc>
          <w:tcPr>
            <w:tcW w:w="1984" w:type="dxa"/>
          </w:tcPr>
          <w:p w14:paraId="15E1CDE0" w14:textId="1D044FB4"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 I7</w:t>
            </w:r>
          </w:p>
        </w:tc>
        <w:tc>
          <w:tcPr>
            <w:tcW w:w="1243" w:type="dxa"/>
          </w:tcPr>
          <w:p w14:paraId="12A3C319" w14:textId="59E25B63"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2F805CD1" w14:textId="493FDC52" w:rsidR="00D96616" w:rsidRPr="006D5B30" w:rsidRDefault="0057650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bookmarkEnd w:id="112"/>
      <w:bookmarkEnd w:id="113"/>
    </w:tbl>
    <w:p w14:paraId="44FE1F66" w14:textId="77777777" w:rsidR="00AB76EC" w:rsidRPr="006D5B30" w:rsidRDefault="00AB76EC" w:rsidP="006C73C4">
      <w:pPr>
        <w:spacing w:after="0" w:line="480" w:lineRule="auto"/>
        <w:jc w:val="both"/>
        <w:rPr>
          <w:rFonts w:ascii="Times New Roman" w:hAnsi="Times New Roman" w:cs="Times New Roman"/>
          <w:b/>
          <w:bCs/>
          <w:sz w:val="24"/>
          <w:szCs w:val="24"/>
        </w:rPr>
      </w:pPr>
    </w:p>
    <w:p w14:paraId="0999A29F" w14:textId="34A37E35" w:rsidR="00495C47" w:rsidRPr="006D5B30" w:rsidRDefault="00576505"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bookmarkStart w:id="114" w:name="_Hlk201411299"/>
      <w:r w:rsidR="006737DF"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006737DF" w:rsidRPr="006D5B30">
        <w:rPr>
          <w:rFonts w:ascii="Times New Roman" w:hAnsi="Times New Roman" w:cs="Times New Roman"/>
          <w:sz w:val="24"/>
          <w:szCs w:val="24"/>
          <w:lang w:val="sv-SE"/>
        </w:rPr>
        <w:t xml:space="preserve"> data penelitian lapangan menunjukkan sebanyak 5 (71,42%) informan yaitu I1, I2, I4, I6, dan I7 berpendapat bahwa arti sikap kasih sayang kepada</w:t>
      </w:r>
      <w:r w:rsidR="00852F56" w:rsidRPr="006D5B30">
        <w:rPr>
          <w:rFonts w:ascii="Times New Roman" w:hAnsi="Times New Roman" w:cs="Times New Roman"/>
          <w:sz w:val="24"/>
          <w:szCs w:val="24"/>
          <w:lang w:val="sv-SE"/>
        </w:rPr>
        <w:t xml:space="preserve"> </w:t>
      </w:r>
      <w:r w:rsidR="006737DF" w:rsidRPr="006D5B30">
        <w:rPr>
          <w:rFonts w:ascii="Times New Roman" w:hAnsi="Times New Roman" w:cs="Times New Roman"/>
          <w:sz w:val="24"/>
          <w:szCs w:val="24"/>
          <w:lang w:val="sv-SE"/>
        </w:rPr>
        <w:t>sesama adalah berbuat baik kepada sesama. Terkait hal ini, I1 mengatakan; “sikap kasih sayang kepada sesama berarti menyayangi anggota keluarga, sahabat dan kenalan dalam hidup sehari-hari”. Selanjutnya, I4 mengatakan: “Kasih kepada sesama berarti bersikap baik kepada sesama sebagai citra Allah melalui tutur kata dan perbuatan baik”. Terakhir, I7 mengatakan</w:t>
      </w:r>
      <w:r w:rsidR="00E24DEB" w:rsidRPr="006D5B30">
        <w:rPr>
          <w:rFonts w:ascii="Times New Roman" w:hAnsi="Times New Roman" w:cs="Times New Roman"/>
          <w:sz w:val="24"/>
          <w:szCs w:val="24"/>
          <w:lang w:val="sv-SE"/>
        </w:rPr>
        <w:t xml:space="preserve">: “Sikap kasih sayang kepada sesama berarti tidak menyakiti sesama, empati dan peduli kepada sesama, mau menolong sesama, dan membantu orang tua (menyapu, membersihkan meja, dan lainnya) di rumah”. </w:t>
      </w:r>
    </w:p>
    <w:p w14:paraId="41B75250" w14:textId="6FC0A2D7" w:rsidR="00E24DEB" w:rsidRPr="006D5B30" w:rsidRDefault="00E24DEB" w:rsidP="006C73C4">
      <w:pPr>
        <w:spacing w:after="0" w:line="480" w:lineRule="auto"/>
        <w:jc w:val="both"/>
        <w:rPr>
          <w:rFonts w:ascii="Times New Roman" w:hAnsi="Times New Roman" w:cs="Times New Roman"/>
          <w:sz w:val="24"/>
          <w:szCs w:val="24"/>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sikap kasih sayang kepada sesama d</w:t>
      </w:r>
      <w:r w:rsidR="009C1520" w:rsidRPr="006D5B30">
        <w:rPr>
          <w:rFonts w:ascii="Times New Roman" w:hAnsi="Times New Roman" w:cs="Times New Roman"/>
          <w:sz w:val="24"/>
          <w:szCs w:val="24"/>
          <w:lang w:val="sv-SE"/>
        </w:rPr>
        <w:t>apat diartikan</w:t>
      </w:r>
      <w:r w:rsidRPr="006D5B30">
        <w:rPr>
          <w:rFonts w:ascii="Times New Roman" w:hAnsi="Times New Roman" w:cs="Times New Roman"/>
          <w:sz w:val="24"/>
          <w:szCs w:val="24"/>
          <w:lang w:val="sv-SE"/>
        </w:rPr>
        <w:t xml:space="preserve"> </w:t>
      </w:r>
      <w:r w:rsidR="00852F56" w:rsidRPr="006D5B30">
        <w:rPr>
          <w:rFonts w:ascii="Times New Roman" w:hAnsi="Times New Roman" w:cs="Times New Roman"/>
          <w:sz w:val="24"/>
          <w:szCs w:val="24"/>
          <w:lang w:val="sv-SE"/>
        </w:rPr>
        <w:t>sebagai</w:t>
      </w:r>
      <w:r w:rsidRPr="006D5B30">
        <w:rPr>
          <w:rFonts w:ascii="Times New Roman" w:hAnsi="Times New Roman" w:cs="Times New Roman"/>
          <w:sz w:val="24"/>
          <w:szCs w:val="24"/>
          <w:lang w:val="sv-SE"/>
        </w:rPr>
        <w:t xml:space="preserve"> perbuatan baik </w:t>
      </w:r>
      <w:r w:rsidR="00852F56" w:rsidRPr="006D5B30">
        <w:rPr>
          <w:rFonts w:ascii="Times New Roman" w:hAnsi="Times New Roman" w:cs="Times New Roman"/>
          <w:sz w:val="24"/>
          <w:szCs w:val="24"/>
          <w:lang w:val="sv-SE"/>
        </w:rPr>
        <w:t xml:space="preserve">yang dilakukan oleh seseorang </w:t>
      </w:r>
      <w:r w:rsidRPr="006D5B30">
        <w:rPr>
          <w:rFonts w:ascii="Times New Roman" w:hAnsi="Times New Roman" w:cs="Times New Roman"/>
          <w:sz w:val="24"/>
          <w:szCs w:val="24"/>
          <w:lang w:val="sv-SE"/>
        </w:rPr>
        <w:t xml:space="preserve">kepada sesama. </w:t>
      </w:r>
      <w:r w:rsidR="005C5A4B"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gquPTWdL","properties":{"formattedCitation":"(Bambangan, 2019)","plainCitation":"(Bambangan, 2019)","dontUpdate":true,"noteIndex":0},"citationItems":[{"id":95,"uris":["http://zotero.org/users/local/UiSBHLCM/items/G9MWEI54"],"itemData":{"id":95,"type":"article-journal","abstract":"Kehidupan zaman yang selalu berubah-ubah menjadikan manusia seringkali lupa apa yang akan mereka lakukan untuk Tuhan dan sesama.&amp;nbsp; Bahkan bagi diri sendiri seringkali tidak dimengerti mengapa melakukan hal tersebut.&amp;nbsp; Pada akhirnya hasil pekerjaan mereka terkadang tidak tepat sasaran, karena bekerja tidak memiliki target.&amp;nbsp; Hidup manusia zaman inipun seringkali dihampiri oleh suatu sifat buruk yang acapkali melakukan kejahatan.&amp;nbsp; Kejahatan yang berdampak buruk tidak saja bagi orang lain, melainkan bagi diri sipelaku kejahatan itu sendiri.&amp;nbsp; Fenomena seperti ini menjadi tantangan tersendiri bagi iman Kristen dan kekristenan itu sendiri seperti apa dan bagaimana menghadapi hal yang demikian.&amp;nbsp; Kembali kepada panggilan para murid Kristus untuk menjadi garam bagi dunia ini adalah merupakan panggilan yang masih relevan bagi gereja Tuhan masa kini untuk berbuat sesuatu yang baik.&amp;nbsp; Implementasi atau pelaksanaan tugas dan fungsi menjadi garam bagi dunia ini adalah hal yang mutlak untuk dilakukan orang percaya sebagai bukti iman kepada Kristus.&amp;nbsp; Menjadi garam bagi dunia pada zaman ini, adalah suatu langkah positif agar&amp;nbsp; dapat memberikan rasa kebaikan bagi dunia ini.&amp;nbsp; Mengapa demikian karena dunia ini sudah penuh dengan kejahatan yang merusak moral dan akhlak manusia.","container-title":"Phronesis: Jurnal Teologi dan Misi","DOI":"10.47457/phr.v2i1.30","ISSN":"2723-6617","issue":"1","journalAbbreviation":"phr","language":"en","license":"Copyright (c) 2020 Phronesis: Jurnal Teologi dan Misi","note":"number: 1","page":"22-30","source":"jurnal.sttsetia.ac.id","title":"Implementasi Menjadi Garam Bagi Dunia Menurut Matius 5:13","title-short":"Implementasi Menjadi Garam Bagi Dunia Menurut Matius 5","volume":"2","author":[{"family":"Bambangan","given":"Malik"}],"issued":{"date-parts":[["2019"]]}}}],"schema":"https://github.com/citation-style-language/schema/raw/master/csl-citation.json"} </w:instrText>
      </w:r>
      <w:r w:rsidR="005C5A4B" w:rsidRPr="006D5B30">
        <w:rPr>
          <w:rFonts w:ascii="Times New Roman" w:hAnsi="Times New Roman" w:cs="Times New Roman"/>
          <w:sz w:val="24"/>
          <w:szCs w:val="24"/>
        </w:rPr>
        <w:fldChar w:fldCharType="separate"/>
      </w:r>
      <w:r w:rsidR="005C5A4B" w:rsidRPr="006D5B30">
        <w:rPr>
          <w:rFonts w:ascii="Times New Roman" w:hAnsi="Times New Roman" w:cs="Times New Roman"/>
          <w:sz w:val="24"/>
          <w:lang w:val="sv-SE"/>
        </w:rPr>
        <w:t>Bambangan (2019:29)</w:t>
      </w:r>
      <w:r w:rsidR="005C5A4B" w:rsidRPr="006D5B30">
        <w:rPr>
          <w:rFonts w:ascii="Times New Roman" w:hAnsi="Times New Roman" w:cs="Times New Roman"/>
          <w:sz w:val="24"/>
          <w:szCs w:val="24"/>
        </w:rPr>
        <w:fldChar w:fldCharType="end"/>
      </w:r>
      <w:r w:rsidR="005C5A4B" w:rsidRPr="006D5B30">
        <w:rPr>
          <w:rFonts w:ascii="Times New Roman" w:hAnsi="Times New Roman" w:cs="Times New Roman"/>
          <w:sz w:val="24"/>
          <w:szCs w:val="24"/>
          <w:lang w:val="sv-SE"/>
        </w:rPr>
        <w:t xml:space="preserve"> mengatakan bahwa sikap kasih sayang kepada sesama dapat diwujudkan </w:t>
      </w:r>
      <w:r w:rsidR="00852F56" w:rsidRPr="006D5B30">
        <w:rPr>
          <w:rFonts w:ascii="Times New Roman" w:hAnsi="Times New Roman" w:cs="Times New Roman"/>
          <w:sz w:val="24"/>
          <w:szCs w:val="24"/>
          <w:lang w:val="sv-SE"/>
        </w:rPr>
        <w:t>melalui</w:t>
      </w:r>
      <w:r w:rsidR="005C5A4B" w:rsidRPr="006D5B30">
        <w:rPr>
          <w:rFonts w:ascii="Times New Roman" w:hAnsi="Times New Roman" w:cs="Times New Roman"/>
          <w:sz w:val="24"/>
          <w:szCs w:val="24"/>
          <w:lang w:val="sv-SE"/>
        </w:rPr>
        <w:t xml:space="preserve"> </w:t>
      </w:r>
      <w:r w:rsidR="00852F56" w:rsidRPr="006D5B30">
        <w:rPr>
          <w:rFonts w:ascii="Times New Roman" w:hAnsi="Times New Roman" w:cs="Times New Roman"/>
          <w:sz w:val="24"/>
          <w:szCs w:val="24"/>
          <w:lang w:val="sv-SE"/>
        </w:rPr>
        <w:t>perbuatan</w:t>
      </w:r>
      <w:r w:rsidR="005C5A4B" w:rsidRPr="006D5B30">
        <w:rPr>
          <w:rFonts w:ascii="Times New Roman" w:hAnsi="Times New Roman" w:cs="Times New Roman"/>
          <w:sz w:val="24"/>
          <w:szCs w:val="24"/>
          <w:lang w:val="sv-SE"/>
        </w:rPr>
        <w:t xml:space="preserve"> baik kepada orang lain</w:t>
      </w:r>
      <w:r w:rsidR="001A7F04" w:rsidRPr="006D5B30">
        <w:rPr>
          <w:rFonts w:ascii="Times New Roman" w:hAnsi="Times New Roman" w:cs="Times New Roman"/>
          <w:sz w:val="24"/>
          <w:szCs w:val="24"/>
          <w:lang w:val="sv-SE"/>
        </w:rPr>
        <w:t xml:space="preserve"> </w:t>
      </w:r>
      <w:r w:rsidR="005C5A4B" w:rsidRPr="006D5B30">
        <w:rPr>
          <w:rFonts w:ascii="Times New Roman" w:hAnsi="Times New Roman" w:cs="Times New Roman"/>
          <w:sz w:val="24"/>
          <w:szCs w:val="24"/>
          <w:lang w:val="sv-SE"/>
        </w:rPr>
        <w:t xml:space="preserve">sebagai bukti nyata kasih kita kepada Allah yang telah lebih dahulu mengasihi kita. </w:t>
      </w:r>
      <w:r w:rsidR="00555F47"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wfTZaa6n","properties":{"formattedCitation":"({\\i{}Korelasi Iman Dan Perbuatan Menurut Yakobus 2:26 Dan Implikasinya Bagi Orang Kristen | Jurnal Teologi Injili Dan Pendidikan Agama}, n.d.)","plainCitation":"(Korelasi Iman Dan Perbuatan Menurut Yakobus 2:26 Dan Implikasinya Bagi Orang Kristen | Jurnal Teologi Injili Dan Pendidikan Agama, n.d.)","dontUpdate":true,"noteIndex":0},"citationItems":[{"id":97,"uris":["http://zotero.org/users/local/UiSBHLCM/items/SY5GFTTX"],"itemData":{"id":97,"type":"webpage","title":"Korelasi Iman Dan Perbuatan Menurut Yakobus 2:26 Dan Implikasinya Bagi Orang Kristen | Jurnal Teologi Injili dan Pendidikan Agama","URL":"https://ejurnal.stpkat.ac.id/index.php/jutipa/article/view/114","author":[{"family":"Winowa’a","given":"Nasrani"},{"family":"Marbun","given":"Ronaully"}],"accessed":{"date-parts":[["2025",5,29]]}}}],"schema":"https://github.com/citation-style-language/schema/raw/master/csl-citation.json"} </w:instrText>
      </w:r>
      <w:r w:rsidR="00555F47" w:rsidRPr="006D5B30">
        <w:rPr>
          <w:rFonts w:ascii="Times New Roman" w:hAnsi="Times New Roman" w:cs="Times New Roman"/>
          <w:sz w:val="24"/>
          <w:szCs w:val="24"/>
        </w:rPr>
        <w:fldChar w:fldCharType="separate"/>
      </w:r>
      <w:r w:rsidR="00555F47" w:rsidRPr="006D5B30">
        <w:rPr>
          <w:rFonts w:ascii="Times New Roman" w:hAnsi="Times New Roman" w:cs="Times New Roman"/>
          <w:kern w:val="0"/>
          <w:sz w:val="24"/>
        </w:rPr>
        <w:t>Winowa &amp; Marbun (2023:52)</w:t>
      </w:r>
      <w:r w:rsidR="00555F47" w:rsidRPr="006D5B30">
        <w:rPr>
          <w:rFonts w:ascii="Times New Roman" w:hAnsi="Times New Roman" w:cs="Times New Roman"/>
          <w:sz w:val="24"/>
          <w:szCs w:val="24"/>
        </w:rPr>
        <w:fldChar w:fldCharType="end"/>
      </w:r>
      <w:r w:rsidR="00555F47" w:rsidRPr="006D5B30">
        <w:rPr>
          <w:rFonts w:ascii="Times New Roman" w:hAnsi="Times New Roman" w:cs="Times New Roman"/>
          <w:sz w:val="24"/>
          <w:szCs w:val="24"/>
        </w:rPr>
        <w:t xml:space="preserve"> mengatakan bahwa setiap orang yang beriman dipanggil untuk menunjukkan kasih sayangnya kepada</w:t>
      </w:r>
      <w:r w:rsidR="00852F56" w:rsidRPr="006D5B30">
        <w:rPr>
          <w:rFonts w:ascii="Times New Roman" w:hAnsi="Times New Roman" w:cs="Times New Roman"/>
          <w:sz w:val="24"/>
          <w:szCs w:val="24"/>
        </w:rPr>
        <w:t xml:space="preserve"> </w:t>
      </w:r>
      <w:r w:rsidR="00555F47" w:rsidRPr="006D5B30">
        <w:rPr>
          <w:rFonts w:ascii="Times New Roman" w:hAnsi="Times New Roman" w:cs="Times New Roman"/>
          <w:sz w:val="24"/>
          <w:szCs w:val="24"/>
        </w:rPr>
        <w:t xml:space="preserve">sesama </w:t>
      </w:r>
      <w:r w:rsidR="00852F56" w:rsidRPr="006D5B30">
        <w:rPr>
          <w:rFonts w:ascii="Times New Roman" w:hAnsi="Times New Roman" w:cs="Times New Roman"/>
          <w:sz w:val="24"/>
          <w:szCs w:val="24"/>
        </w:rPr>
        <w:t>mela</w:t>
      </w:r>
      <w:r w:rsidR="0094689E" w:rsidRPr="006D5B30">
        <w:rPr>
          <w:rFonts w:ascii="Times New Roman" w:hAnsi="Times New Roman" w:cs="Times New Roman"/>
          <w:sz w:val="24"/>
          <w:szCs w:val="24"/>
        </w:rPr>
        <w:t>l</w:t>
      </w:r>
      <w:r w:rsidR="00852F56" w:rsidRPr="006D5B30">
        <w:rPr>
          <w:rFonts w:ascii="Times New Roman" w:hAnsi="Times New Roman" w:cs="Times New Roman"/>
          <w:sz w:val="24"/>
          <w:szCs w:val="24"/>
        </w:rPr>
        <w:t>ui perbuatan-perbuatan</w:t>
      </w:r>
      <w:r w:rsidR="00555F47" w:rsidRPr="006D5B30">
        <w:rPr>
          <w:rFonts w:ascii="Times New Roman" w:hAnsi="Times New Roman" w:cs="Times New Roman"/>
          <w:sz w:val="24"/>
          <w:szCs w:val="24"/>
        </w:rPr>
        <w:t xml:space="preserve"> baik </w:t>
      </w:r>
      <w:r w:rsidR="00852F56" w:rsidRPr="006D5B30">
        <w:rPr>
          <w:rFonts w:ascii="Times New Roman" w:hAnsi="Times New Roman" w:cs="Times New Roman"/>
          <w:sz w:val="24"/>
          <w:szCs w:val="24"/>
        </w:rPr>
        <w:t>bagi</w:t>
      </w:r>
      <w:r w:rsidR="00555F47" w:rsidRPr="006D5B30">
        <w:rPr>
          <w:rFonts w:ascii="Times New Roman" w:hAnsi="Times New Roman" w:cs="Times New Roman"/>
          <w:sz w:val="24"/>
          <w:szCs w:val="24"/>
        </w:rPr>
        <w:t xml:space="preserve"> sesama.</w:t>
      </w:r>
      <w:bookmarkEnd w:id="114"/>
    </w:p>
    <w:p w14:paraId="2EFED6C4" w14:textId="754D9DC9" w:rsidR="00281102" w:rsidRPr="006D5B30" w:rsidRDefault="00281102"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rPr>
        <w:tab/>
      </w:r>
      <w:bookmarkStart w:id="115" w:name="_Hlk201411404"/>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3 (</w:t>
      </w:r>
      <w:r w:rsidRPr="006D5B30">
        <w:rPr>
          <w:rFonts w:ascii="Times New Roman" w:hAnsi="Times New Roman" w:cs="Times New Roman"/>
          <w:lang w:val="sv-SE"/>
        </w:rPr>
        <w:t xml:space="preserve">42,9%) </w:t>
      </w:r>
      <w:r w:rsidRPr="006D5B30">
        <w:rPr>
          <w:rFonts w:ascii="Times New Roman" w:hAnsi="Times New Roman" w:cs="Times New Roman"/>
          <w:sz w:val="24"/>
          <w:szCs w:val="24"/>
          <w:lang w:val="sv-SE"/>
        </w:rPr>
        <w:t>informan yaitu I1, I2, dan I7 meng</w:t>
      </w:r>
      <w:r w:rsidR="0094689E" w:rsidRPr="006D5B30">
        <w:rPr>
          <w:rFonts w:ascii="Times New Roman" w:hAnsi="Times New Roman" w:cs="Times New Roman"/>
          <w:sz w:val="24"/>
          <w:szCs w:val="24"/>
          <w:lang w:val="sv-SE"/>
        </w:rPr>
        <w:t>atakan</w:t>
      </w:r>
      <w:r w:rsidRPr="006D5B30">
        <w:rPr>
          <w:rFonts w:ascii="Times New Roman" w:hAnsi="Times New Roman" w:cs="Times New Roman"/>
          <w:sz w:val="24"/>
          <w:szCs w:val="24"/>
          <w:lang w:val="sv-SE"/>
        </w:rPr>
        <w:t xml:space="preserve"> sikap kasih sayang kepada Allah </w:t>
      </w:r>
      <w:r w:rsidR="0094689E" w:rsidRPr="006D5B30">
        <w:rPr>
          <w:rFonts w:ascii="Times New Roman" w:hAnsi="Times New Roman" w:cs="Times New Roman"/>
          <w:sz w:val="24"/>
          <w:szCs w:val="24"/>
          <w:lang w:val="sv-SE"/>
        </w:rPr>
        <w:t>berarti mengakui kasih dan kebaikan Tuhan dalam hidup sehari-hari. Hal ini diungkapkan melalui</w:t>
      </w:r>
      <w:r w:rsidRPr="006D5B30">
        <w:rPr>
          <w:rFonts w:ascii="Times New Roman" w:hAnsi="Times New Roman" w:cs="Times New Roman"/>
          <w:sz w:val="24"/>
          <w:szCs w:val="24"/>
          <w:lang w:val="sv-SE"/>
        </w:rPr>
        <w:t xml:space="preserve"> </w:t>
      </w:r>
      <w:r w:rsidR="0094689E" w:rsidRPr="006D5B30">
        <w:rPr>
          <w:rFonts w:ascii="Times New Roman" w:hAnsi="Times New Roman" w:cs="Times New Roman"/>
          <w:sz w:val="24"/>
          <w:szCs w:val="24"/>
          <w:lang w:val="sv-SE"/>
        </w:rPr>
        <w:t xml:space="preserve">sikap hidup yang selalu menyampaikan </w:t>
      </w:r>
      <w:r w:rsidRPr="006D5B30">
        <w:rPr>
          <w:rFonts w:ascii="Times New Roman" w:hAnsi="Times New Roman" w:cs="Times New Roman"/>
          <w:sz w:val="24"/>
          <w:szCs w:val="24"/>
          <w:lang w:val="sv-SE"/>
        </w:rPr>
        <w:t>syukur dan terimakasih kepada Allah</w:t>
      </w:r>
      <w:r w:rsidR="0094689E" w:rsidRPr="006D5B30">
        <w:rPr>
          <w:rFonts w:ascii="Times New Roman" w:hAnsi="Times New Roman" w:cs="Times New Roman"/>
          <w:sz w:val="24"/>
          <w:szCs w:val="24"/>
          <w:lang w:val="sv-SE"/>
        </w:rPr>
        <w:t xml:space="preserve"> atas kasih dan kebaikan Allah yang dialami dalam hidu</w:t>
      </w:r>
      <w:r w:rsidR="005527A4" w:rsidRPr="006D5B30">
        <w:rPr>
          <w:rFonts w:ascii="Times New Roman" w:hAnsi="Times New Roman" w:cs="Times New Roman"/>
          <w:sz w:val="24"/>
          <w:szCs w:val="24"/>
          <w:lang w:val="sv-SE"/>
        </w:rPr>
        <w:t>p</w:t>
      </w:r>
      <w:r w:rsidRPr="006D5B30">
        <w:rPr>
          <w:rFonts w:ascii="Times New Roman" w:hAnsi="Times New Roman" w:cs="Times New Roman"/>
          <w:sz w:val="24"/>
          <w:szCs w:val="24"/>
          <w:lang w:val="sv-SE"/>
        </w:rPr>
        <w:t xml:space="preserve">. </w:t>
      </w:r>
      <w:r w:rsidR="00555F47" w:rsidRPr="006D5B30">
        <w:rPr>
          <w:rFonts w:ascii="Times New Roman" w:hAnsi="Times New Roman" w:cs="Times New Roman"/>
          <w:sz w:val="24"/>
          <w:szCs w:val="24"/>
          <w:lang w:val="sv-SE"/>
        </w:rPr>
        <w:t>Terkait hal ini, I1 mengatakan: “</w:t>
      </w:r>
      <w:r w:rsidR="00CE0CA1" w:rsidRPr="006D5B30">
        <w:rPr>
          <w:rFonts w:ascii="Times New Roman" w:hAnsi="Times New Roman" w:cs="Times New Roman"/>
          <w:sz w:val="24"/>
          <w:szCs w:val="24"/>
          <w:lang w:val="sv-SE"/>
        </w:rPr>
        <w:t>s</w:t>
      </w:r>
      <w:r w:rsidR="00555F47" w:rsidRPr="006D5B30">
        <w:rPr>
          <w:rFonts w:ascii="Times New Roman" w:hAnsi="Times New Roman" w:cs="Times New Roman"/>
          <w:sz w:val="24"/>
          <w:szCs w:val="24"/>
          <w:lang w:val="sv-SE"/>
        </w:rPr>
        <w:t xml:space="preserve">ikap kasih sayang kepada Allah berarti mengasihi Allah dengan </w:t>
      </w:r>
      <w:r w:rsidR="00CE0CA1" w:rsidRPr="006D5B30">
        <w:rPr>
          <w:rFonts w:ascii="Times New Roman" w:hAnsi="Times New Roman" w:cs="Times New Roman"/>
          <w:sz w:val="24"/>
          <w:szCs w:val="24"/>
          <w:lang w:val="sv-SE"/>
        </w:rPr>
        <w:t>tulus hati, dan penuh kesadaran. Sikap ini dapat ditunjukkan melalui kebiasaaan menyampaikan syukur dan terimakasih atas anugerah Allah dalam</w:t>
      </w:r>
      <w:r w:rsidR="005527A4" w:rsidRPr="006D5B30">
        <w:rPr>
          <w:rFonts w:ascii="Times New Roman" w:hAnsi="Times New Roman" w:cs="Times New Roman"/>
          <w:sz w:val="24"/>
          <w:szCs w:val="24"/>
          <w:lang w:val="sv-SE"/>
        </w:rPr>
        <w:t xml:space="preserve"> hidup</w:t>
      </w:r>
      <w:r w:rsidR="00555F47" w:rsidRPr="006D5B30">
        <w:rPr>
          <w:rFonts w:ascii="Times New Roman" w:hAnsi="Times New Roman" w:cs="Times New Roman"/>
          <w:sz w:val="24"/>
          <w:szCs w:val="24"/>
          <w:lang w:val="sv-SE"/>
        </w:rPr>
        <w:t xml:space="preserve">”. Selanjutnya, I2 </w:t>
      </w:r>
      <w:r w:rsidR="00CE0CA1" w:rsidRPr="006D5B30">
        <w:rPr>
          <w:rFonts w:ascii="Times New Roman" w:hAnsi="Times New Roman" w:cs="Times New Roman"/>
          <w:sz w:val="24"/>
          <w:szCs w:val="24"/>
          <w:lang w:val="sv-SE"/>
        </w:rPr>
        <w:t xml:space="preserve">dan I7 </w:t>
      </w:r>
      <w:r w:rsidR="00555F47" w:rsidRPr="006D5B30">
        <w:rPr>
          <w:rFonts w:ascii="Times New Roman" w:hAnsi="Times New Roman" w:cs="Times New Roman"/>
          <w:sz w:val="24"/>
          <w:szCs w:val="24"/>
          <w:lang w:val="sv-SE"/>
        </w:rPr>
        <w:t>mengatakan</w:t>
      </w:r>
      <w:r w:rsidR="00CE0CA1" w:rsidRPr="006D5B30">
        <w:rPr>
          <w:rFonts w:ascii="Times New Roman" w:hAnsi="Times New Roman" w:cs="Times New Roman"/>
          <w:sz w:val="24"/>
          <w:szCs w:val="24"/>
          <w:lang w:val="sv-SE"/>
        </w:rPr>
        <w:t xml:space="preserve"> bahwa </w:t>
      </w:r>
      <w:r w:rsidR="00555F47" w:rsidRPr="006D5B30">
        <w:rPr>
          <w:rFonts w:ascii="Times New Roman" w:hAnsi="Times New Roman" w:cs="Times New Roman"/>
          <w:sz w:val="24"/>
          <w:szCs w:val="24"/>
          <w:lang w:val="sv-SE"/>
        </w:rPr>
        <w:t xml:space="preserve">sikap kasih sayang kepada Allah ditunjukkan melalui sikap </w:t>
      </w:r>
      <w:r w:rsidR="00CE0CA1" w:rsidRPr="006D5B30">
        <w:rPr>
          <w:rFonts w:ascii="Times New Roman" w:hAnsi="Times New Roman" w:cs="Times New Roman"/>
          <w:sz w:val="24"/>
          <w:szCs w:val="24"/>
          <w:lang w:val="sv-SE"/>
        </w:rPr>
        <w:t xml:space="preserve">hidup penuh penyerahan diri kepada Allah yang diungkapkan melalui doa dan syukur atas </w:t>
      </w:r>
      <w:r w:rsidR="00555F47" w:rsidRPr="006D5B30">
        <w:rPr>
          <w:rFonts w:ascii="Times New Roman" w:hAnsi="Times New Roman" w:cs="Times New Roman"/>
          <w:sz w:val="24"/>
          <w:szCs w:val="24"/>
          <w:lang w:val="sv-SE"/>
        </w:rPr>
        <w:t xml:space="preserve">segala kebaikan </w:t>
      </w:r>
      <w:r w:rsidR="00CE0CA1" w:rsidRPr="006D5B30">
        <w:rPr>
          <w:rFonts w:ascii="Times New Roman" w:hAnsi="Times New Roman" w:cs="Times New Roman"/>
          <w:sz w:val="24"/>
          <w:szCs w:val="24"/>
          <w:lang w:val="sv-SE"/>
        </w:rPr>
        <w:t>Allah</w:t>
      </w:r>
      <w:r w:rsidR="00555F47" w:rsidRPr="006D5B30">
        <w:rPr>
          <w:rFonts w:ascii="Times New Roman" w:hAnsi="Times New Roman" w:cs="Times New Roman"/>
          <w:sz w:val="24"/>
          <w:szCs w:val="24"/>
          <w:lang w:val="sv-SE"/>
        </w:rPr>
        <w:t xml:space="preserve">. </w:t>
      </w:r>
      <w:bookmarkEnd w:id="115"/>
    </w:p>
    <w:p w14:paraId="1A8FAAA1" w14:textId="353F3A59" w:rsidR="00380620" w:rsidRPr="006D5B30" w:rsidRDefault="00555F4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sikap kasih sayang kepada Allah </w:t>
      </w:r>
      <w:r w:rsidR="009C1520" w:rsidRPr="006D5B30">
        <w:rPr>
          <w:rFonts w:ascii="Times New Roman" w:hAnsi="Times New Roman" w:cs="Times New Roman"/>
          <w:sz w:val="24"/>
          <w:szCs w:val="24"/>
          <w:lang w:val="sv-SE"/>
        </w:rPr>
        <w:t xml:space="preserve">dapat diartikan </w:t>
      </w:r>
      <w:r w:rsidR="00CE0CA1" w:rsidRPr="006D5B30">
        <w:rPr>
          <w:rFonts w:ascii="Times New Roman" w:hAnsi="Times New Roman" w:cs="Times New Roman"/>
          <w:sz w:val="24"/>
          <w:szCs w:val="24"/>
          <w:lang w:val="sv-SE"/>
        </w:rPr>
        <w:t xml:space="preserve">sebagai sikap </w:t>
      </w:r>
      <w:r w:rsidR="005527A4" w:rsidRPr="006D5B30">
        <w:rPr>
          <w:rFonts w:ascii="Times New Roman" w:hAnsi="Times New Roman" w:cs="Times New Roman"/>
          <w:sz w:val="24"/>
          <w:szCs w:val="24"/>
          <w:lang w:val="sv-SE"/>
        </w:rPr>
        <w:t>dan</w:t>
      </w:r>
      <w:r w:rsidR="00CE0CA1" w:rsidRPr="006D5B30">
        <w:rPr>
          <w:rFonts w:ascii="Times New Roman" w:hAnsi="Times New Roman" w:cs="Times New Roman"/>
          <w:sz w:val="24"/>
          <w:szCs w:val="24"/>
          <w:lang w:val="sv-SE"/>
        </w:rPr>
        <w:t xml:space="preserve"> </w:t>
      </w:r>
      <w:r w:rsidR="009C1520" w:rsidRPr="006D5B30">
        <w:rPr>
          <w:rFonts w:ascii="Times New Roman" w:hAnsi="Times New Roman" w:cs="Times New Roman"/>
          <w:sz w:val="24"/>
          <w:szCs w:val="24"/>
          <w:lang w:val="sv-SE"/>
        </w:rPr>
        <w:t>tindakan</w:t>
      </w:r>
      <w:r w:rsidRPr="006D5B30">
        <w:rPr>
          <w:rFonts w:ascii="Times New Roman" w:hAnsi="Times New Roman" w:cs="Times New Roman"/>
          <w:sz w:val="24"/>
          <w:szCs w:val="24"/>
          <w:lang w:val="sv-SE"/>
        </w:rPr>
        <w:t xml:space="preserve"> </w:t>
      </w:r>
      <w:r w:rsidR="005527A4" w:rsidRPr="006D5B30">
        <w:rPr>
          <w:rFonts w:ascii="Times New Roman" w:hAnsi="Times New Roman" w:cs="Times New Roman"/>
          <w:sz w:val="24"/>
          <w:szCs w:val="24"/>
          <w:lang w:val="sv-SE"/>
        </w:rPr>
        <w:t>hidup penuh penyerahan diri kepada Allah, mengandalkan Allah sebagai pegangan hidup, bers</w:t>
      </w:r>
      <w:r w:rsidRPr="006D5B30">
        <w:rPr>
          <w:rFonts w:ascii="Times New Roman" w:hAnsi="Times New Roman" w:cs="Times New Roman"/>
          <w:sz w:val="24"/>
          <w:szCs w:val="24"/>
          <w:lang w:val="sv-SE"/>
        </w:rPr>
        <w:t>yukur</w:t>
      </w:r>
      <w:r w:rsidR="005527A4"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n </w:t>
      </w:r>
      <w:r w:rsidR="005527A4" w:rsidRPr="006D5B30">
        <w:rPr>
          <w:rFonts w:ascii="Times New Roman" w:hAnsi="Times New Roman" w:cs="Times New Roman"/>
          <w:sz w:val="24"/>
          <w:szCs w:val="24"/>
          <w:lang w:val="sv-SE"/>
        </w:rPr>
        <w:t>berterimakasih</w:t>
      </w:r>
      <w:r w:rsidRPr="006D5B30">
        <w:rPr>
          <w:rFonts w:ascii="Times New Roman" w:hAnsi="Times New Roman" w:cs="Times New Roman"/>
          <w:sz w:val="24"/>
          <w:szCs w:val="24"/>
          <w:lang w:val="sv-SE"/>
        </w:rPr>
        <w:t xml:space="preserve"> kepada Allah atas semua kebaikan yang telah </w:t>
      </w:r>
      <w:r w:rsidR="005527A4" w:rsidRPr="006D5B30">
        <w:rPr>
          <w:rFonts w:ascii="Times New Roman" w:hAnsi="Times New Roman" w:cs="Times New Roman"/>
          <w:sz w:val="24"/>
          <w:szCs w:val="24"/>
          <w:lang w:val="sv-SE"/>
        </w:rPr>
        <w:t>diberikan Allah</w:t>
      </w:r>
      <w:r w:rsidRPr="006D5B30">
        <w:rPr>
          <w:rFonts w:ascii="Times New Roman" w:hAnsi="Times New Roman" w:cs="Times New Roman"/>
          <w:sz w:val="24"/>
          <w:szCs w:val="24"/>
          <w:lang w:val="sv-SE"/>
        </w:rPr>
        <w:t>.</w:t>
      </w:r>
      <w:r w:rsidR="00380620" w:rsidRPr="006D5B30">
        <w:rPr>
          <w:rFonts w:ascii="Times New Roman" w:hAnsi="Times New Roman" w:cs="Times New Roman"/>
          <w:sz w:val="24"/>
          <w:szCs w:val="24"/>
          <w:lang w:val="sv-SE"/>
        </w:rPr>
        <w:t xml:space="preserve"> </w:t>
      </w:r>
      <w:bookmarkStart w:id="116" w:name="_Hlk201411418"/>
      <w:r w:rsidR="00380620"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4lFDirYP","properties":{"formattedCitation":"(Pranoto et al., n.d.)","plainCitation":"(Pranoto et al., n.d.)","dontUpdate":true,"noteIndex":0},"citationItems":[{"id":98,"uris":["http://zotero.org/users/local/UiSBHLCM/items/A7KV7RHL"],"itemData":{"id":98,"type":"book","abstract":"MANNA RAFFLESIAJurnal Teologi Agama KristenSekolah Tinggi Teologi Arastamar BengkuluTujuan penerbitan Jurnal Manna Rafflesia sebagai sarana publikasi karya ilmiah dalam lingkup studi ilmu teologi dan untuk memberikan serta menyampaikan pemikiran-pemikiran teologis dalam keiikutsertaan membangun spiritualitas umat Kristiani di Indonesia.Dewan RedaksiKetua              : WaharmanAnggota         : David Susilo Pranoto, Manase Gulo, Minggus DillaSupriadi Oet, Romauli Hutabarat, Overianus HalawaIman Kristina Halawa, Melisa SimanjuntakStaf Redaksi   : Made Nopen SupriadiAlamat Redaksi : Jalan Sadang II No. 58 RT. 07 RW. 2. Kec. Gading Cempaka-Bengkulu, 38225, Indonesia. Telp. &amp;amp; Fax.: 07365611628. Email : sttabbengkulu@yahoo.co.id. Website: www.sttab.ac.idJurnal Manna Rafflesia merupakan jurnal yang diterbitkan dua kali dalam satu tahun, secara tematis (Januari-Juli). Bagi yang ingin mendapatkan Jurnal Manna Rafflesia dapat menghubungi redaksi, dan bagi para pembaca yang ingin berpartisipasi dalam penerbitan dapat dikirm ke Bank Mandiri A.n : Waharman / Romauli Rinawati Hutabarat: No. 113-00-0982527-8 atau ke BCA A.n: Waharman &amp;amp; Romauli Hutabarat No. 0581-3945-00 dan BRI A.n: Sekolah Tinggi Theologia Arastamar : No. 0115-01-056721-50-8.Tulisan-tulisan dalam jurnal ini merupakan pandangan-pandangan pribadi penulis dan tidak selalu merupakan posisi resmi Sekolah Tinggi Teologi Arastamar Bengkulu (STTAB). Redaksi memiliki hak penuh atas pemuatan dan penyutingan seperlunya tanpa mengurangi maksud penulis.Bagi pembaca yang ingin berpartisipasi dalam tulisan dapat mengirimkannya sesuai dengan tema yang ada dan ketentuan penulisan.","language":"id","note":"Google-Books-ID: d83WDwAAQBAJ","number-of-pages":"99","publisher":"Sekolah Tinggi Teologi Arastamar Bengkulu","source":"Google Books","title":"Manna Rafflesia: Vol. 3, No. 2 (April 2017)","title-short":"Manna Rafflesia","author":[{"family":"Pranoto","given":"David Susilo"},{"family":"Kurniadi","given":"Trisno"},{"family":"Ayawaila","given":"Estherlina Maria"},{"family":"Gulo","given":"Manase"},{"family":"Supriadi","given":"Made Nopen"}]}}],"schema":"https://github.com/citation-style-language/schema/raw/master/csl-citation.json"} </w:instrText>
      </w:r>
      <w:r w:rsidR="00380620" w:rsidRPr="006D5B30">
        <w:rPr>
          <w:rFonts w:ascii="Times New Roman" w:hAnsi="Times New Roman" w:cs="Times New Roman"/>
          <w:sz w:val="24"/>
          <w:szCs w:val="24"/>
        </w:rPr>
        <w:fldChar w:fldCharType="separate"/>
      </w:r>
      <w:r w:rsidR="00380620" w:rsidRPr="006D5B30">
        <w:rPr>
          <w:rFonts w:ascii="Times New Roman" w:hAnsi="Times New Roman" w:cs="Times New Roman"/>
          <w:sz w:val="24"/>
          <w:lang w:val="sv-SE"/>
        </w:rPr>
        <w:t>Pranoto (2017:121)</w:t>
      </w:r>
      <w:r w:rsidR="00380620" w:rsidRPr="006D5B30">
        <w:rPr>
          <w:rFonts w:ascii="Times New Roman" w:hAnsi="Times New Roman" w:cs="Times New Roman"/>
          <w:sz w:val="24"/>
          <w:szCs w:val="24"/>
        </w:rPr>
        <w:fldChar w:fldCharType="end"/>
      </w:r>
      <w:r w:rsidR="00380620" w:rsidRPr="006D5B30">
        <w:rPr>
          <w:rFonts w:ascii="Times New Roman" w:hAnsi="Times New Roman" w:cs="Times New Roman"/>
          <w:sz w:val="24"/>
          <w:szCs w:val="24"/>
          <w:lang w:val="sv-SE"/>
        </w:rPr>
        <w:t xml:space="preserve"> mengatakan bahwa sikap kasih sayang kepada Allah berarti selalu mengucap syukur dan berterima kasih kepada Allah dalam segala keadaaan.</w:t>
      </w:r>
      <w:r w:rsidR="003E1A7F" w:rsidRPr="006D5B30">
        <w:rPr>
          <w:rFonts w:ascii="Times New Roman" w:hAnsi="Times New Roman" w:cs="Times New Roman"/>
          <w:sz w:val="24"/>
          <w:szCs w:val="24"/>
          <w:lang w:val="sv-SE"/>
        </w:rPr>
        <w:t xml:space="preserve"> </w:t>
      </w:r>
      <w:r w:rsidR="003E1A7F"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WAhPgT4n","properties":{"formattedCitation":"(Nenosono &amp; Dr. Simon Subagio M. TH, 2021)","plainCitation":"(Nenosono &amp; Dr. Simon Subagio M. TH, 2021)","dontUpdate":true,"noteIndex":0},"citationItems":[{"id":102,"uris":["http://zotero.org/users/local/UiSBHLCM/items/CZCIKXHX"],"itemData":{"id":102,"type":"article-journal","abstract":"Mengucap syukur dalam segala hal merupakan kehendak Allah. Tetapi  dalam kondisi atau keadaan yang sedang mengalami pandemi tidaklah mudah, namun Allah yang menginginkan umatNya atau orang yang percaya kepadanya untuk selalu mengucap syukur di dalam keadaan apapun. Penelitian ini ingin mencari kebenaran sesungguhnya maksud dari mengucap syukur dalam segala keadaan di masa pandemi. Maksud dan makna sebenarnya dari 1 Tesalonika 5:16-18. Supaya dapat dijadikan pegangan dalam menghadapi krisis dan memberikan pengaruh bagi iman jemaat yang berada di daerah Pacet. Sebagaimana krisis pernah dialami oleh jemaat di masa jemaat mula-mula atau para rasul. Penelitian dalam penulisan skripsi ini mengunakan metodelogi penelitian kualitatif dan kuantitaf. Kualitatif untuk melakukan pendekatan dengan orang maupun situasi di sekitar peneliti dan berkaitan tentang realita atau kondisi kehidupan jemaat dimasa pandemik atau mengetahui lebih dalam makna sesungguhnya mengucap syukur dan juga kehidupan jemaat di masa pandemi, Sedangkan kuantitatif untuk mengatahui atau melihat seberapa banyak jemaat yang mengucap syukur dalam segala hal. Alat yang digunakan dalam penelitian ini yaitu penyebaran angket, wawancara, dan observasil.","container-title":"FILADELFIA: Jurnal Teologi dan Pendidikan Kristen","DOI":"10.55772/filadelfia.v2i2.34","ISSN":"2721-7833","issue":"2","language":"id","license":"Copyright (c) 2021 FILADELFIA: Jurnal Teologi dan Pendidikan Kristen","note":"number: 2","page":"106-129","source":"sttimanuelpacet.ac.id","title":"Kuasa Mengucap Syukur Dalam Segala Hal Menurut 1 Tesalonika 5:16-18 Diaplikasikan Dalam Kehidupan Jemaat Di Masa Pandemi","title-short":"Kuasa Mengucap Syukur Dalam Segala Hal Menurut 1 Tesalonika 5","volume":"2","author":[{"family":"Nenosono","given":"Yance Ivoni"},{"family":"Dr. Simon Subagio M. TH","given":"M. Pd K."}],"issued":{"date-parts":[["2021",10,30]]}}}],"schema":"https://github.com/citation-style-language/schema/raw/master/csl-citation.json"} </w:instrText>
      </w:r>
      <w:r w:rsidR="003E1A7F" w:rsidRPr="006D5B30">
        <w:rPr>
          <w:rFonts w:ascii="Times New Roman" w:hAnsi="Times New Roman" w:cs="Times New Roman"/>
          <w:sz w:val="24"/>
          <w:szCs w:val="24"/>
        </w:rPr>
        <w:fldChar w:fldCharType="separate"/>
      </w:r>
      <w:r w:rsidR="003E1A7F" w:rsidRPr="006D5B30">
        <w:rPr>
          <w:rFonts w:ascii="Times New Roman" w:hAnsi="Times New Roman" w:cs="Times New Roman"/>
          <w:sz w:val="24"/>
          <w:lang w:val="sv-SE"/>
        </w:rPr>
        <w:t>Nenosono &amp; Subagio (2021:110)</w:t>
      </w:r>
      <w:r w:rsidR="003E1A7F" w:rsidRPr="006D5B30">
        <w:rPr>
          <w:rFonts w:ascii="Times New Roman" w:hAnsi="Times New Roman" w:cs="Times New Roman"/>
          <w:sz w:val="24"/>
          <w:szCs w:val="24"/>
        </w:rPr>
        <w:fldChar w:fldCharType="end"/>
      </w:r>
      <w:r w:rsidR="00380620" w:rsidRPr="006D5B30">
        <w:rPr>
          <w:rFonts w:ascii="Times New Roman" w:hAnsi="Times New Roman" w:cs="Times New Roman"/>
          <w:sz w:val="24"/>
          <w:szCs w:val="24"/>
          <w:lang w:val="sv-SE"/>
        </w:rPr>
        <w:t xml:space="preserve"> </w:t>
      </w:r>
      <w:r w:rsidR="003E1A7F" w:rsidRPr="006D5B30">
        <w:rPr>
          <w:rFonts w:ascii="Times New Roman" w:hAnsi="Times New Roman" w:cs="Times New Roman"/>
          <w:sz w:val="24"/>
          <w:szCs w:val="24"/>
          <w:lang w:val="sv-SE"/>
        </w:rPr>
        <w:t xml:space="preserve">mengatakan bahwa mengucap syukur dan berterimakasih kepada Allah dalam segala keadaan merupakan wujud dari </w:t>
      </w:r>
      <w:r w:rsidR="005527A4" w:rsidRPr="006D5B30">
        <w:rPr>
          <w:rFonts w:ascii="Times New Roman" w:hAnsi="Times New Roman" w:cs="Times New Roman"/>
          <w:sz w:val="24"/>
          <w:szCs w:val="24"/>
          <w:lang w:val="sv-SE"/>
        </w:rPr>
        <w:t xml:space="preserve">sikap hidup penuh kasih dan sayang </w:t>
      </w:r>
      <w:r w:rsidR="003E1A7F" w:rsidRPr="006D5B30">
        <w:rPr>
          <w:rFonts w:ascii="Times New Roman" w:hAnsi="Times New Roman" w:cs="Times New Roman"/>
          <w:sz w:val="24"/>
          <w:szCs w:val="24"/>
          <w:lang w:val="sv-SE"/>
        </w:rPr>
        <w:t>kepada Allah.</w:t>
      </w:r>
    </w:p>
    <w:bookmarkEnd w:id="116"/>
    <w:p w14:paraId="32C7D7D4" w14:textId="7F71A727" w:rsidR="00555F47" w:rsidRPr="006D5B30" w:rsidRDefault="00380620"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w:t>
      </w:r>
      <w:r w:rsidR="0065544A" w:rsidRPr="006D5B30">
        <w:rPr>
          <w:rFonts w:ascii="Times New Roman" w:hAnsi="Times New Roman" w:cs="Times New Roman"/>
          <w:sz w:val="24"/>
          <w:szCs w:val="24"/>
          <w:lang w:val="sv-SE"/>
        </w:rPr>
        <w:t>2</w:t>
      </w:r>
      <w:r w:rsidRPr="006D5B30">
        <w:rPr>
          <w:rFonts w:ascii="Times New Roman" w:hAnsi="Times New Roman" w:cs="Times New Roman"/>
          <w:sz w:val="24"/>
          <w:szCs w:val="24"/>
          <w:lang w:val="sv-SE"/>
        </w:rPr>
        <w:t xml:space="preserve"> (</w:t>
      </w:r>
      <w:r w:rsidR="0065544A" w:rsidRPr="006D5B30">
        <w:rPr>
          <w:rFonts w:ascii="Times New Roman" w:hAnsi="Times New Roman" w:cs="Times New Roman"/>
          <w:sz w:val="24"/>
          <w:szCs w:val="24"/>
          <w:lang w:val="sv-SE"/>
        </w:rPr>
        <w:t>28,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informan yaitu I</w:t>
      </w:r>
      <w:r w:rsidR="0065544A"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xml:space="preserve"> dan I</w:t>
      </w:r>
      <w:r w:rsidR="0065544A" w:rsidRPr="006D5B30">
        <w:rPr>
          <w:rFonts w:ascii="Times New Roman" w:hAnsi="Times New Roman" w:cs="Times New Roman"/>
          <w:sz w:val="24"/>
          <w:szCs w:val="24"/>
          <w:lang w:val="sv-SE"/>
        </w:rPr>
        <w:t>6</w:t>
      </w:r>
      <w:r w:rsidRPr="006D5B30">
        <w:rPr>
          <w:rFonts w:ascii="Times New Roman" w:hAnsi="Times New Roman" w:cs="Times New Roman"/>
          <w:sz w:val="24"/>
          <w:szCs w:val="24"/>
          <w:lang w:val="sv-SE"/>
        </w:rPr>
        <w:t xml:space="preserve"> mengatakan bahwa sikap kasih sayang kepada </w:t>
      </w:r>
      <w:r w:rsidR="005527A4" w:rsidRPr="006D5B30">
        <w:rPr>
          <w:rFonts w:ascii="Times New Roman" w:hAnsi="Times New Roman" w:cs="Times New Roman"/>
          <w:sz w:val="24"/>
          <w:szCs w:val="24"/>
          <w:lang w:val="sv-SE"/>
        </w:rPr>
        <w:t xml:space="preserve">Allah </w:t>
      </w:r>
      <w:r w:rsidR="00330944" w:rsidRPr="006D5B30">
        <w:rPr>
          <w:rFonts w:ascii="Times New Roman" w:hAnsi="Times New Roman" w:cs="Times New Roman"/>
          <w:sz w:val="24"/>
          <w:szCs w:val="24"/>
          <w:lang w:val="sv-SE"/>
        </w:rPr>
        <w:t>berarti hidup penuh penye</w:t>
      </w:r>
      <w:r w:rsidRPr="006D5B30">
        <w:rPr>
          <w:rFonts w:ascii="Times New Roman" w:hAnsi="Times New Roman" w:cs="Times New Roman"/>
          <w:sz w:val="24"/>
          <w:szCs w:val="24"/>
          <w:lang w:val="sv-SE"/>
        </w:rPr>
        <w:t>rahan diri</w:t>
      </w:r>
      <w:r w:rsidR="00330944" w:rsidRPr="006D5B30">
        <w:rPr>
          <w:rFonts w:ascii="Times New Roman" w:hAnsi="Times New Roman" w:cs="Times New Roman"/>
          <w:sz w:val="24"/>
          <w:szCs w:val="24"/>
          <w:lang w:val="sv-SE"/>
        </w:rPr>
        <w:t xml:space="preserve"> secara total</w:t>
      </w:r>
      <w:r w:rsidRPr="006D5B30">
        <w:rPr>
          <w:rFonts w:ascii="Times New Roman" w:hAnsi="Times New Roman" w:cs="Times New Roman"/>
          <w:sz w:val="24"/>
          <w:szCs w:val="24"/>
          <w:lang w:val="sv-SE"/>
        </w:rPr>
        <w:t xml:space="preserve"> kepada Allah. </w:t>
      </w:r>
      <w:r w:rsidR="0065544A" w:rsidRPr="006D5B30">
        <w:rPr>
          <w:rFonts w:ascii="Times New Roman" w:hAnsi="Times New Roman" w:cs="Times New Roman"/>
          <w:sz w:val="24"/>
          <w:szCs w:val="24"/>
          <w:lang w:val="sv-SE"/>
        </w:rPr>
        <w:t>Terkait hal ini, I4 mengatakan: “</w:t>
      </w:r>
      <w:r w:rsidR="00330944" w:rsidRPr="006D5B30">
        <w:rPr>
          <w:rFonts w:ascii="Times New Roman" w:hAnsi="Times New Roman" w:cs="Times New Roman"/>
          <w:sz w:val="24"/>
          <w:szCs w:val="24"/>
          <w:lang w:val="sv-SE"/>
        </w:rPr>
        <w:t>s</w:t>
      </w:r>
      <w:r w:rsidR="0065544A" w:rsidRPr="006D5B30">
        <w:rPr>
          <w:rFonts w:ascii="Times New Roman" w:hAnsi="Times New Roman" w:cs="Times New Roman"/>
          <w:sz w:val="24"/>
          <w:szCs w:val="24"/>
          <w:lang w:val="sv-SE"/>
        </w:rPr>
        <w:t xml:space="preserve">ikap kasih sayang kepada Allah </w:t>
      </w:r>
      <w:r w:rsidR="00330944" w:rsidRPr="006D5B30">
        <w:rPr>
          <w:rFonts w:ascii="Times New Roman" w:hAnsi="Times New Roman" w:cs="Times New Roman"/>
          <w:sz w:val="24"/>
          <w:szCs w:val="24"/>
          <w:lang w:val="sv-SE"/>
        </w:rPr>
        <w:t>artinya</w:t>
      </w:r>
      <w:r w:rsidR="0065544A" w:rsidRPr="006D5B30">
        <w:rPr>
          <w:rFonts w:ascii="Times New Roman" w:hAnsi="Times New Roman" w:cs="Times New Roman"/>
          <w:sz w:val="24"/>
          <w:szCs w:val="24"/>
          <w:lang w:val="sv-SE"/>
        </w:rPr>
        <w:t xml:space="preserve"> </w:t>
      </w:r>
      <w:r w:rsidR="00330944" w:rsidRPr="006D5B30">
        <w:rPr>
          <w:rFonts w:ascii="Times New Roman" w:hAnsi="Times New Roman" w:cs="Times New Roman"/>
          <w:sz w:val="24"/>
          <w:szCs w:val="24"/>
          <w:lang w:val="sv-SE"/>
        </w:rPr>
        <w:t>p</w:t>
      </w:r>
      <w:r w:rsidR="0065544A" w:rsidRPr="006D5B30">
        <w:rPr>
          <w:rFonts w:ascii="Times New Roman" w:hAnsi="Times New Roman" w:cs="Times New Roman"/>
          <w:sz w:val="24"/>
          <w:szCs w:val="24"/>
          <w:lang w:val="sv-SE"/>
        </w:rPr>
        <w:t xml:space="preserve">enyerahan diri kepada Allah”. </w:t>
      </w:r>
      <w:r w:rsidR="00330944" w:rsidRPr="006D5B30">
        <w:rPr>
          <w:rFonts w:ascii="Times New Roman" w:hAnsi="Times New Roman" w:cs="Times New Roman"/>
          <w:sz w:val="24"/>
          <w:szCs w:val="24"/>
          <w:lang w:val="sv-SE"/>
        </w:rPr>
        <w:t>Demikian pula</w:t>
      </w:r>
      <w:r w:rsidR="0065544A" w:rsidRPr="006D5B30">
        <w:rPr>
          <w:rFonts w:ascii="Times New Roman" w:hAnsi="Times New Roman" w:cs="Times New Roman"/>
          <w:sz w:val="24"/>
          <w:szCs w:val="24"/>
          <w:lang w:val="sv-SE"/>
        </w:rPr>
        <w:t>, I6 mengatakan bahwa kasih sayang kepada Allah berarti mempersembahkan diri secara utuh kepada Tuhan.</w:t>
      </w:r>
    </w:p>
    <w:p w14:paraId="7F4BBF68" w14:textId="59796E3D" w:rsidR="00735734" w:rsidRPr="006D5B30" w:rsidRDefault="0065544A" w:rsidP="006C73C4">
      <w:pPr>
        <w:spacing w:after="0" w:line="480" w:lineRule="auto"/>
        <w:jc w:val="both"/>
        <w:rPr>
          <w:rFonts w:ascii="Times New Roman" w:hAnsi="Times New Roman" w:cs="Times New Roman"/>
          <w:sz w:val="24"/>
          <w:szCs w:val="24"/>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dapat dikatakan bahwa sikap kasih sayang kepada Allah </w:t>
      </w:r>
      <w:r w:rsidR="00330944" w:rsidRPr="006D5B30">
        <w:rPr>
          <w:rFonts w:ascii="Times New Roman" w:hAnsi="Times New Roman" w:cs="Times New Roman"/>
          <w:sz w:val="24"/>
          <w:szCs w:val="24"/>
          <w:lang w:val="sv-SE"/>
        </w:rPr>
        <w:t>berarti hidup penuh penyerahan diri atau mempersembahkan seluruh hidup ke</w:t>
      </w:r>
      <w:r w:rsidRPr="006D5B30">
        <w:rPr>
          <w:rFonts w:ascii="Times New Roman" w:hAnsi="Times New Roman" w:cs="Times New Roman"/>
          <w:sz w:val="24"/>
          <w:szCs w:val="24"/>
          <w:lang w:val="sv-SE"/>
        </w:rPr>
        <w:t xml:space="preserve">pada Allah. </w:t>
      </w:r>
      <w:r w:rsidR="00735734"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T61Ce3wr","properties":{"formattedCitation":"(Telaumbanua et al., 2022)","plainCitation":"(Telaumbanua et al., 2022)","dontUpdate":true,"noteIndex":0},"citationItems":[{"id":93,"uris":["http://zotero.org/users/local/UiSBHLCM/items/LKPBM9YW"],"itemData":{"id":93,"type":"article-journal","abstract":"Perspektif etika Kristen tentang standar sikap mengasihi berdasarkan Matius 22:37-40 merupakan standar moral terhadap setiap tindakan, perkataan dan kehidupan orang Kristen. Perubahan zaman dan perkembangan teknologi mempengaruhi sikap dan perilaku manusia tentang mengasihi Tuhan Allah dan manusia. Manusia lebih mengasihi berdasarkan perspektif dan standar mereka daripada perspektif Allah. Tujuan penelitian ini untuk menjelaskan, menemukan makna dan bentuk sikap mengasihi berdasarkan Matius 22:37-40. Metode penelitian yang digunakan adalah metode penelitian kualitatif dengan pendekatan studi pustaka. Berdasarkan hasil analisis pustaka yang dilakukan, maka perspektif etika Kristen tentang standar sikap mengasihi yang ditinjau dari Matius 22:37-40 merupakan kebenaran hakiki yang harus dilakukan oleh semua orang percaya kepada Tuhan Yesus Kristus. Penerapannya harus segenap hati, jiwa dan akal budi serta sama seperti pribadi sendiri. Dengan demikian, perspektif etika Kristen tentang standar sikap mengasihi ditinjau dari Matius 22:37-40 dilakukan melalui perkataan, perbuatan, tingkah laku, kesucian hidup, kesetiaan kepada Allah, kasih nyata dan tidak dendam terhadap orang lain dan suka berbagi hidup kepada orang yang membutuhkan. Berbagi hidup yang dimaksud adalah menasihati, mendoakan, memberikan sesuatu dan menjadi solusi bagi orang lain.","container-title":"Fidei: Jurnal Teologi Sistematika dan Praktika","DOI":"10.34081/fidei.v5i2.321","ISSN":"2621-8135","issue":"2","language":"en","license":"Copyright (c) 2022 Fidei: Jurnal Teologi Sistematika dan Praktika","note":"number: 2","page":"233-249","source":"www.stt-tawangmangu.ac.id","title":"Perspektif Etika Kristen tentang Standar Mengasihi dan Penerapannya bagi Orang Kristen Masa Kini","volume":"5","author":[{"family":"Telaumbanua","given":"Arozatulo"},{"family":"Lombok","given":"Jan Lukas"},{"family":"Harefa","given":"Otieli"}],"issued":{"date-parts":[["2022",12,14]]}}}],"schema":"https://github.com/citation-style-language/schema/raw/master/csl-citation.json"} </w:instrText>
      </w:r>
      <w:r w:rsidR="00735734" w:rsidRPr="006D5B30">
        <w:rPr>
          <w:rFonts w:ascii="Times New Roman" w:hAnsi="Times New Roman" w:cs="Times New Roman"/>
          <w:sz w:val="24"/>
          <w:szCs w:val="24"/>
        </w:rPr>
        <w:fldChar w:fldCharType="separate"/>
      </w:r>
      <w:r w:rsidR="00735734" w:rsidRPr="006D5B30">
        <w:rPr>
          <w:rFonts w:ascii="Times New Roman" w:hAnsi="Times New Roman" w:cs="Times New Roman"/>
          <w:sz w:val="24"/>
          <w:lang w:val="sv-SE"/>
        </w:rPr>
        <w:t>Telaumbanua, (2022:40)</w:t>
      </w:r>
      <w:r w:rsidR="00735734" w:rsidRPr="006D5B30">
        <w:rPr>
          <w:rFonts w:ascii="Times New Roman" w:hAnsi="Times New Roman" w:cs="Times New Roman"/>
          <w:sz w:val="24"/>
          <w:szCs w:val="24"/>
        </w:rPr>
        <w:fldChar w:fldCharType="end"/>
      </w:r>
      <w:r w:rsidR="00735734" w:rsidRPr="006D5B30">
        <w:rPr>
          <w:rFonts w:ascii="Times New Roman" w:hAnsi="Times New Roman" w:cs="Times New Roman"/>
          <w:sz w:val="24"/>
          <w:szCs w:val="24"/>
          <w:lang w:val="sv-SE"/>
        </w:rPr>
        <w:t xml:space="preserve"> </w:t>
      </w:r>
      <w:r w:rsidR="001F3352" w:rsidRPr="006D5B30">
        <w:rPr>
          <w:rFonts w:ascii="Times New Roman" w:hAnsi="Times New Roman" w:cs="Times New Roman"/>
          <w:sz w:val="24"/>
          <w:szCs w:val="24"/>
          <w:lang w:val="sv-SE"/>
        </w:rPr>
        <w:t>mengatakan bahwa sikap kasih sayang kepada Allah berarti menyerahkan diri secara penuh kepada Allah</w:t>
      </w:r>
      <w:r w:rsidR="00330944" w:rsidRPr="006D5B30">
        <w:rPr>
          <w:rFonts w:ascii="Times New Roman" w:hAnsi="Times New Roman" w:cs="Times New Roman"/>
          <w:sz w:val="24"/>
          <w:szCs w:val="24"/>
          <w:lang w:val="sv-SE"/>
        </w:rPr>
        <w:t xml:space="preserve"> </w:t>
      </w:r>
      <w:r w:rsidR="001F3352" w:rsidRPr="006D5B30">
        <w:rPr>
          <w:rFonts w:ascii="Times New Roman" w:hAnsi="Times New Roman" w:cs="Times New Roman"/>
          <w:sz w:val="24"/>
          <w:szCs w:val="24"/>
          <w:lang w:val="sv-SE"/>
        </w:rPr>
        <w:t xml:space="preserve">agar hidup </w:t>
      </w:r>
      <w:r w:rsidR="00330944" w:rsidRPr="006D5B30">
        <w:rPr>
          <w:rFonts w:ascii="Times New Roman" w:hAnsi="Times New Roman" w:cs="Times New Roman"/>
          <w:sz w:val="24"/>
          <w:szCs w:val="24"/>
          <w:lang w:val="sv-SE"/>
        </w:rPr>
        <w:t xml:space="preserve">seseorang dapat </w:t>
      </w:r>
      <w:r w:rsidR="001F3352" w:rsidRPr="006D5B30">
        <w:rPr>
          <w:rFonts w:ascii="Times New Roman" w:hAnsi="Times New Roman" w:cs="Times New Roman"/>
          <w:sz w:val="24"/>
          <w:szCs w:val="24"/>
          <w:lang w:val="sv-SE"/>
        </w:rPr>
        <w:t>memancarkan kasih Allah kepada semua orang.</w:t>
      </w:r>
      <w:r w:rsidR="000A10F8" w:rsidRPr="006D5B30">
        <w:rPr>
          <w:rFonts w:ascii="Times New Roman" w:hAnsi="Times New Roman" w:cs="Times New Roman"/>
          <w:sz w:val="24"/>
          <w:szCs w:val="24"/>
          <w:lang w:val="sv-SE"/>
        </w:rPr>
        <w:t xml:space="preserve"> </w:t>
      </w:r>
      <w:r w:rsidR="000A10F8"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ZzIGECL8","properties":{"formattedCitation":"({\\i{}BERIMAN DI TENGAH PANDEMI COVID-19: ANTARA BERSIKAP SKEPTIS ATAU BERSERAH (SURRENDER) KEPADA ALLAH | JPAK: Jurnal Pendidikan Agama Katolik}, n.d.)","plainCitation":"(BERIMAN DI TENGAH PANDEMI COVID-19: ANTARA BERSIKAP SKEPTIS ATAU BERSERAH (SURRENDER) KEPADA ALLAH | JPAK: Jurnal Pendidikan Agama Katolik, n.d.)","dontUpdate":true,"noteIndex":0},"citationItems":[{"id":104,"uris":["http://zotero.org/users/local/UiSBHLCM/items/JLCXWJTZ"],"itemData":{"id":104,"type":"webpage","title":"Beriman Di Tengah Pandemi Covid-19: Antara Bersikap Skeptis Atau Berserah (surrender) Kepada Allah | Jpak: Jurnal Pendidikan Agama Katolik","URL":"https://ejournal.widyayuwana.ac.id/jpak/article/view/320","author":[{"family":"Sihotang","given":"Juli Antonius"}],"accessed":{"date-parts":[["2025",5,30]]}}}],"schema":"https://github.com/citation-style-language/schema/raw/master/csl-citation.json"} </w:instrText>
      </w:r>
      <w:r w:rsidR="000A10F8" w:rsidRPr="006D5B30">
        <w:rPr>
          <w:rFonts w:ascii="Times New Roman" w:hAnsi="Times New Roman" w:cs="Times New Roman"/>
          <w:sz w:val="24"/>
          <w:szCs w:val="24"/>
        </w:rPr>
        <w:fldChar w:fldCharType="separate"/>
      </w:r>
      <w:r w:rsidR="000A10F8" w:rsidRPr="006D5B30">
        <w:rPr>
          <w:rFonts w:ascii="Times New Roman" w:hAnsi="Times New Roman" w:cs="Times New Roman"/>
          <w:kern w:val="0"/>
          <w:sz w:val="24"/>
        </w:rPr>
        <w:t>Sihotang, (2023:103)</w:t>
      </w:r>
      <w:r w:rsidR="000A10F8" w:rsidRPr="006D5B30">
        <w:rPr>
          <w:rFonts w:ascii="Times New Roman" w:hAnsi="Times New Roman" w:cs="Times New Roman"/>
          <w:sz w:val="24"/>
          <w:szCs w:val="24"/>
        </w:rPr>
        <w:fldChar w:fldCharType="end"/>
      </w:r>
      <w:r w:rsidR="000A10F8" w:rsidRPr="006D5B30">
        <w:rPr>
          <w:rFonts w:ascii="Times New Roman" w:hAnsi="Times New Roman" w:cs="Times New Roman"/>
          <w:sz w:val="24"/>
          <w:szCs w:val="24"/>
        </w:rPr>
        <w:t xml:space="preserve"> </w:t>
      </w:r>
      <w:r w:rsidR="00330944" w:rsidRPr="006D5B30">
        <w:rPr>
          <w:rFonts w:ascii="Times New Roman" w:hAnsi="Times New Roman" w:cs="Times New Roman"/>
          <w:sz w:val="24"/>
          <w:szCs w:val="24"/>
        </w:rPr>
        <w:t>berpendapat</w:t>
      </w:r>
      <w:r w:rsidR="000A10F8" w:rsidRPr="006D5B30">
        <w:rPr>
          <w:rFonts w:ascii="Times New Roman" w:hAnsi="Times New Roman" w:cs="Times New Roman"/>
          <w:sz w:val="24"/>
          <w:szCs w:val="24"/>
        </w:rPr>
        <w:t xml:space="preserve"> bahwa mereka yang mengasihi Allah dengan sepenuh hati </w:t>
      </w:r>
      <w:r w:rsidR="00330944" w:rsidRPr="006D5B30">
        <w:rPr>
          <w:rFonts w:ascii="Times New Roman" w:hAnsi="Times New Roman" w:cs="Times New Roman"/>
          <w:sz w:val="24"/>
          <w:szCs w:val="24"/>
        </w:rPr>
        <w:t xml:space="preserve">senantiasa menjalankan hidup penuh iman, penyerahan diri secara total pada Allah, dan mengandalkan Allah sebagai satu-satunya pegangan hidup. </w:t>
      </w:r>
    </w:p>
    <w:p w14:paraId="0829A095" w14:textId="48377B53" w:rsidR="00AB058C" w:rsidRPr="006D5B30" w:rsidRDefault="00AB058C"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2 (28,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informan yaitu I</w:t>
      </w:r>
      <w:r w:rsidR="000A10F8" w:rsidRPr="006D5B30">
        <w:rPr>
          <w:rFonts w:ascii="Times New Roman" w:hAnsi="Times New Roman" w:cs="Times New Roman"/>
          <w:sz w:val="24"/>
          <w:szCs w:val="24"/>
          <w:lang w:val="sv-SE"/>
        </w:rPr>
        <w:t>6</w:t>
      </w:r>
      <w:r w:rsidRPr="006D5B30">
        <w:rPr>
          <w:rFonts w:ascii="Times New Roman" w:hAnsi="Times New Roman" w:cs="Times New Roman"/>
          <w:sz w:val="24"/>
          <w:szCs w:val="24"/>
          <w:lang w:val="sv-SE"/>
        </w:rPr>
        <w:t xml:space="preserve"> dan I</w:t>
      </w:r>
      <w:r w:rsidR="000A10F8" w:rsidRPr="006D5B30">
        <w:rPr>
          <w:rFonts w:ascii="Times New Roman" w:hAnsi="Times New Roman" w:cs="Times New Roman"/>
          <w:sz w:val="24"/>
          <w:szCs w:val="24"/>
          <w:lang w:val="sv-SE"/>
        </w:rPr>
        <w:t>7</w:t>
      </w:r>
      <w:r w:rsidRPr="006D5B30">
        <w:rPr>
          <w:rFonts w:ascii="Times New Roman" w:hAnsi="Times New Roman" w:cs="Times New Roman"/>
          <w:sz w:val="24"/>
          <w:szCs w:val="24"/>
          <w:lang w:val="sv-SE"/>
        </w:rPr>
        <w:t xml:space="preserve"> mengatakan bahwa sikap kasih sayang kepada Allah</w:t>
      </w:r>
      <w:r w:rsidR="00330944"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di</w:t>
      </w:r>
      <w:r w:rsidR="00330944" w:rsidRPr="006D5B30">
        <w:rPr>
          <w:rFonts w:ascii="Times New Roman" w:hAnsi="Times New Roman" w:cs="Times New Roman"/>
          <w:sz w:val="24"/>
          <w:szCs w:val="24"/>
          <w:lang w:val="sv-SE"/>
        </w:rPr>
        <w:t xml:space="preserve">tunjukkan melalui </w:t>
      </w:r>
      <w:r w:rsidR="004B5B19" w:rsidRPr="006D5B30">
        <w:rPr>
          <w:rFonts w:ascii="Times New Roman" w:hAnsi="Times New Roman" w:cs="Times New Roman"/>
          <w:sz w:val="24"/>
          <w:szCs w:val="24"/>
          <w:lang w:val="sv-SE"/>
        </w:rPr>
        <w:t xml:space="preserve">kegiatan </w:t>
      </w:r>
      <w:r w:rsidR="00EA2B76" w:rsidRPr="006D5B30">
        <w:rPr>
          <w:rFonts w:ascii="Times New Roman" w:hAnsi="Times New Roman" w:cs="Times New Roman"/>
          <w:sz w:val="24"/>
          <w:szCs w:val="24"/>
          <w:lang w:val="sv-SE"/>
        </w:rPr>
        <w:t xml:space="preserve">berdoa </w:t>
      </w:r>
      <w:r w:rsidR="004B5B19" w:rsidRPr="006D5B30">
        <w:rPr>
          <w:rFonts w:ascii="Times New Roman" w:hAnsi="Times New Roman" w:cs="Times New Roman"/>
          <w:sz w:val="24"/>
          <w:szCs w:val="24"/>
          <w:lang w:val="sv-SE"/>
        </w:rPr>
        <w:t xml:space="preserve">secara rutin </w:t>
      </w:r>
      <w:r w:rsidR="00EA2B76" w:rsidRPr="006D5B30">
        <w:rPr>
          <w:rFonts w:ascii="Times New Roman" w:hAnsi="Times New Roman" w:cs="Times New Roman"/>
          <w:sz w:val="24"/>
          <w:szCs w:val="24"/>
          <w:lang w:val="sv-SE"/>
        </w:rPr>
        <w:t xml:space="preserve">kepada Allah. Terkait hal ini, I6 mengatakan </w:t>
      </w:r>
      <w:r w:rsidR="00330944" w:rsidRPr="006D5B30">
        <w:rPr>
          <w:rFonts w:ascii="Times New Roman" w:hAnsi="Times New Roman" w:cs="Times New Roman"/>
          <w:sz w:val="24"/>
          <w:szCs w:val="24"/>
          <w:lang w:val="sv-SE"/>
        </w:rPr>
        <w:t xml:space="preserve">bahwa </w:t>
      </w:r>
      <w:r w:rsidR="00EA2B76" w:rsidRPr="006D5B30">
        <w:rPr>
          <w:rFonts w:ascii="Times New Roman" w:hAnsi="Times New Roman" w:cs="Times New Roman"/>
          <w:sz w:val="24"/>
          <w:szCs w:val="24"/>
          <w:lang w:val="sv-SE"/>
        </w:rPr>
        <w:t xml:space="preserve">kasih sayang kepada Allah </w:t>
      </w:r>
      <w:r w:rsidR="004B5B19" w:rsidRPr="006D5B30">
        <w:rPr>
          <w:rFonts w:ascii="Times New Roman" w:hAnsi="Times New Roman" w:cs="Times New Roman"/>
          <w:sz w:val="24"/>
          <w:szCs w:val="24"/>
          <w:lang w:val="sv-SE"/>
        </w:rPr>
        <w:t>terungkap melalui kehidupan doa yang dilakukan secara teratur</w:t>
      </w:r>
      <w:r w:rsidR="00EA2B76" w:rsidRPr="006D5B30">
        <w:rPr>
          <w:rFonts w:ascii="Times New Roman" w:hAnsi="Times New Roman" w:cs="Times New Roman"/>
          <w:sz w:val="24"/>
          <w:szCs w:val="24"/>
          <w:lang w:val="sv-SE"/>
        </w:rPr>
        <w:t xml:space="preserve">. Selanjutnya, I7 mengatakan </w:t>
      </w:r>
      <w:r w:rsidR="00330944" w:rsidRPr="006D5B30">
        <w:rPr>
          <w:rFonts w:ascii="Times New Roman" w:hAnsi="Times New Roman" w:cs="Times New Roman"/>
          <w:sz w:val="24"/>
          <w:szCs w:val="24"/>
          <w:lang w:val="sv-SE"/>
        </w:rPr>
        <w:t xml:space="preserve">bahwa </w:t>
      </w:r>
      <w:r w:rsidR="00EA2B76" w:rsidRPr="006D5B30">
        <w:rPr>
          <w:rFonts w:ascii="Times New Roman" w:hAnsi="Times New Roman" w:cs="Times New Roman"/>
          <w:sz w:val="24"/>
          <w:szCs w:val="24"/>
          <w:lang w:val="sv-SE"/>
        </w:rPr>
        <w:t xml:space="preserve">kasih sayang kepada Allah artinya </w:t>
      </w:r>
      <w:r w:rsidR="004B5B19" w:rsidRPr="006D5B30">
        <w:rPr>
          <w:rFonts w:ascii="Times New Roman" w:hAnsi="Times New Roman" w:cs="Times New Roman"/>
          <w:sz w:val="24"/>
          <w:szCs w:val="24"/>
          <w:lang w:val="sv-SE"/>
        </w:rPr>
        <w:t xml:space="preserve">hidup penuh penyerahan diri yang diungkapkan melalui kegiatan </w:t>
      </w:r>
      <w:r w:rsidR="00EA2B76" w:rsidRPr="006D5B30">
        <w:rPr>
          <w:rFonts w:ascii="Times New Roman" w:hAnsi="Times New Roman" w:cs="Times New Roman"/>
          <w:sz w:val="24"/>
          <w:szCs w:val="24"/>
          <w:lang w:val="sv-SE"/>
        </w:rPr>
        <w:t>doa kepada Allah</w:t>
      </w:r>
      <w:r w:rsidR="004B5B19" w:rsidRPr="006D5B30">
        <w:rPr>
          <w:rFonts w:ascii="Times New Roman" w:hAnsi="Times New Roman" w:cs="Times New Roman"/>
          <w:sz w:val="24"/>
          <w:szCs w:val="24"/>
          <w:lang w:val="sv-SE"/>
        </w:rPr>
        <w:t xml:space="preserve"> yang dilakukan setiap hari</w:t>
      </w:r>
      <w:r w:rsidR="00EA2B76" w:rsidRPr="006D5B30">
        <w:rPr>
          <w:rFonts w:ascii="Times New Roman" w:hAnsi="Times New Roman" w:cs="Times New Roman"/>
          <w:sz w:val="24"/>
          <w:szCs w:val="24"/>
          <w:lang w:val="sv-SE"/>
        </w:rPr>
        <w:t>.</w:t>
      </w:r>
    </w:p>
    <w:p w14:paraId="28B6EE49" w14:textId="66876F25" w:rsidR="00EA2B76" w:rsidRPr="006D5B30" w:rsidRDefault="00EA2B76"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sikap kasih sayang kepada Allah </w:t>
      </w:r>
      <w:r w:rsidR="004B5B19" w:rsidRPr="006D5B30">
        <w:rPr>
          <w:rFonts w:ascii="Times New Roman" w:hAnsi="Times New Roman" w:cs="Times New Roman"/>
          <w:sz w:val="24"/>
          <w:szCs w:val="24"/>
          <w:lang w:val="sv-SE"/>
        </w:rPr>
        <w:t>berarti hidup penuh penyerahan diri kepada Allah yang diungkapkan antara lain melalui kehidupan doa</w:t>
      </w:r>
      <w:r w:rsidRPr="006D5B30">
        <w:rPr>
          <w:rFonts w:ascii="Times New Roman" w:hAnsi="Times New Roman" w:cs="Times New Roman"/>
          <w:sz w:val="24"/>
          <w:szCs w:val="24"/>
          <w:lang w:val="sv-SE"/>
        </w:rPr>
        <w:t xml:space="preserve">. </w:t>
      </w:r>
      <w:r w:rsidR="000D2736"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lT2wjW2x","properties":{"formattedCitation":"(Maran, 2023)","plainCitation":"(Maran, 2023)","dontUpdate":true,"noteIndex":0},"citationItems":[{"id":110,"uris":["http://zotero.org/users/local/UiSBHLCM/items/XP9B5Q5I"],"itemData":{"id":110,"type":"article-journal","abstract":"Masalah dalam penelitian ini adalah bagaimana tanggung jawab orang tua dalam pembentukan karakter anak melalui doa bersama di keluarga Katolik di Stasi Gembala Baik Waiklibang. Tujuan dari penelitian ini adalah untuk mengetahui sejauh mana  pembentukan karakter anak melalui doa bersama dalam keluarga di Stasi Gembala Baik Waiklibang. Jenis penelitian yang digunakan adalah penelitian deskriptif dengan pendekatan kualitatif. Subjek dalam penelitian ini berjumlah 6 kepala  keluarga. Lokasi penelitian dilaksanakan di Stasi Gembala Baik Waiklibang Keuskupan Larantuka. Teknik pengumpulan data yang digunakan observasi dan wawancara.  Analisis data dalam penelitian ini dilakukan melalui tahap yakni reduksi data, penyajian dan penarikan kesimpulan. Hasil dalam penelitian mengatakan bahwa di Stasi Gembala Baik Waiklibang, karakter anak belum begitu nampak oleh karena itu orang tua harus menanamkan kesadaran dalam diri anak melalui doa bersama dalam keluarga Katolik.","container-title":"JAPB: Jurnal Agama, Pendidikan dan Budaya","DOI":"10.56358/japb.v4i1.201","ISSN":"2775-8699","issue":"1","language":"en","page":"38-47","source":"jurnal.stpreinha.ac.id","title":"Tanggung Jawab Orang Tua Dalam Pembentukan Karakter Anak Melalui Doa Bersama Di Keluarga Katolik","volume":"4","author":[{"family":"Maran","given":"Anastasia Non Ratny Dola"}],"issued":{"date-parts":[["2023",7,12]]}}}],"schema":"https://github.com/citation-style-language/schema/raw/master/csl-citation.json"} </w:instrText>
      </w:r>
      <w:r w:rsidR="000D2736" w:rsidRPr="006D5B30">
        <w:rPr>
          <w:rFonts w:ascii="Times New Roman" w:hAnsi="Times New Roman" w:cs="Times New Roman"/>
          <w:sz w:val="24"/>
          <w:szCs w:val="24"/>
        </w:rPr>
        <w:fldChar w:fldCharType="separate"/>
      </w:r>
      <w:r w:rsidR="000D2736" w:rsidRPr="006D5B30">
        <w:rPr>
          <w:rFonts w:ascii="Times New Roman" w:hAnsi="Times New Roman" w:cs="Times New Roman"/>
          <w:sz w:val="24"/>
          <w:lang w:val="sv-SE"/>
        </w:rPr>
        <w:t>Maran, (2023:</w:t>
      </w:r>
      <w:r w:rsidR="00EB01D6" w:rsidRPr="006D5B30">
        <w:rPr>
          <w:rFonts w:ascii="Times New Roman" w:hAnsi="Times New Roman" w:cs="Times New Roman"/>
          <w:sz w:val="24"/>
          <w:lang w:val="sv-SE"/>
        </w:rPr>
        <w:t>46</w:t>
      </w:r>
      <w:r w:rsidR="000D2736" w:rsidRPr="006D5B30">
        <w:rPr>
          <w:rFonts w:ascii="Times New Roman" w:hAnsi="Times New Roman" w:cs="Times New Roman"/>
          <w:sz w:val="24"/>
          <w:lang w:val="sv-SE"/>
        </w:rPr>
        <w:t>)</w:t>
      </w:r>
      <w:r w:rsidR="000D2736" w:rsidRPr="006D5B30">
        <w:rPr>
          <w:rFonts w:ascii="Times New Roman" w:hAnsi="Times New Roman" w:cs="Times New Roman"/>
          <w:sz w:val="24"/>
          <w:szCs w:val="24"/>
        </w:rPr>
        <w:fldChar w:fldCharType="end"/>
      </w:r>
      <w:r w:rsidR="008E6865" w:rsidRPr="006D5B30">
        <w:rPr>
          <w:rFonts w:ascii="Times New Roman" w:hAnsi="Times New Roman" w:cs="Times New Roman"/>
          <w:sz w:val="24"/>
          <w:szCs w:val="24"/>
          <w:lang w:val="sv-SE"/>
        </w:rPr>
        <w:t xml:space="preserve"> mengatakan bahwa</w:t>
      </w:r>
      <w:r w:rsidR="00EB01D6" w:rsidRPr="006D5B30">
        <w:rPr>
          <w:rFonts w:ascii="Times New Roman" w:hAnsi="Times New Roman" w:cs="Times New Roman"/>
          <w:sz w:val="24"/>
          <w:szCs w:val="24"/>
          <w:lang w:val="sv-SE"/>
        </w:rPr>
        <w:t xml:space="preserve"> doa bersama di dalam keluarga dapat </w:t>
      </w:r>
      <w:r w:rsidR="004B5B19" w:rsidRPr="006D5B30">
        <w:rPr>
          <w:rFonts w:ascii="Times New Roman" w:hAnsi="Times New Roman" w:cs="Times New Roman"/>
          <w:sz w:val="24"/>
          <w:szCs w:val="24"/>
          <w:lang w:val="sv-SE"/>
        </w:rPr>
        <w:t>dilihat sebagai sarana untuk mengembangkan iman dan hidup penuh penyerahan diri kepada Allah</w:t>
      </w:r>
      <w:r w:rsidR="008E6865" w:rsidRPr="006D5B30">
        <w:rPr>
          <w:rFonts w:ascii="Times New Roman" w:hAnsi="Times New Roman" w:cs="Times New Roman"/>
          <w:sz w:val="24"/>
          <w:szCs w:val="24"/>
          <w:lang w:val="sv-SE"/>
        </w:rPr>
        <w:t xml:space="preserve">. </w:t>
      </w:r>
      <w:r w:rsidR="008E6865"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LdbAg3Vf","properties":{"formattedCitation":"({\\i{}Spiritualitas Katekis | JURNAL PROPHETA}, n.d.)","plainCitation":"(Spiritualitas Katekis | JURNAL PROPHETA, n.d.)","dontUpdate":true,"noteIndex":0},"citationItems":[{"id":112,"uris":["http://zotero.org/users/local/UiSBHLCM/items/33NSG3S9"],"itemData":{"id":112,"type":"webpage","title":"Spiritualitas Katekis | JURNAL PROPHETA","URL":"https://www.jurnal.stpsantopetruska.ac.id/index.php/ph/article/view/116","author":[{"family":"Klau","given":"Yohana Aek"}],"accessed":{"date-parts":[["2025",5,30]]}}}],"schema":"https://github.com/citation-style-language/schema/raw/master/csl-citation.json"} </w:instrText>
      </w:r>
      <w:r w:rsidR="008E6865" w:rsidRPr="006D5B30">
        <w:rPr>
          <w:rFonts w:ascii="Times New Roman" w:hAnsi="Times New Roman" w:cs="Times New Roman"/>
          <w:sz w:val="24"/>
          <w:szCs w:val="24"/>
        </w:rPr>
        <w:fldChar w:fldCharType="separate"/>
      </w:r>
      <w:r w:rsidR="008E6865" w:rsidRPr="006D5B30">
        <w:rPr>
          <w:rFonts w:ascii="Times New Roman" w:hAnsi="Times New Roman" w:cs="Times New Roman"/>
          <w:kern w:val="0"/>
          <w:sz w:val="24"/>
        </w:rPr>
        <w:t>K</w:t>
      </w:r>
      <w:r w:rsidR="00EB01D6" w:rsidRPr="006D5B30">
        <w:rPr>
          <w:rFonts w:ascii="Times New Roman" w:hAnsi="Times New Roman" w:cs="Times New Roman"/>
          <w:kern w:val="0"/>
          <w:sz w:val="24"/>
        </w:rPr>
        <w:t>l</w:t>
      </w:r>
      <w:r w:rsidR="008E6865" w:rsidRPr="006D5B30">
        <w:rPr>
          <w:rFonts w:ascii="Times New Roman" w:hAnsi="Times New Roman" w:cs="Times New Roman"/>
          <w:kern w:val="0"/>
          <w:sz w:val="24"/>
        </w:rPr>
        <w:t>au, (2024:40)</w:t>
      </w:r>
      <w:r w:rsidR="008E6865" w:rsidRPr="006D5B30">
        <w:rPr>
          <w:rFonts w:ascii="Times New Roman" w:hAnsi="Times New Roman" w:cs="Times New Roman"/>
          <w:sz w:val="24"/>
          <w:szCs w:val="24"/>
        </w:rPr>
        <w:fldChar w:fldCharType="end"/>
      </w:r>
      <w:r w:rsidR="008E6865" w:rsidRPr="006D5B30">
        <w:rPr>
          <w:rFonts w:ascii="Times New Roman" w:hAnsi="Times New Roman" w:cs="Times New Roman"/>
          <w:sz w:val="24"/>
          <w:szCs w:val="24"/>
        </w:rPr>
        <w:t xml:space="preserve"> mengatakan bahwa kehidupan </w:t>
      </w:r>
      <w:proofErr w:type="gramStart"/>
      <w:r w:rsidR="008E6865" w:rsidRPr="006D5B30">
        <w:rPr>
          <w:rFonts w:ascii="Times New Roman" w:hAnsi="Times New Roman" w:cs="Times New Roman"/>
          <w:sz w:val="24"/>
          <w:szCs w:val="24"/>
        </w:rPr>
        <w:t>doa</w:t>
      </w:r>
      <w:proofErr w:type="gramEnd"/>
      <w:r w:rsidR="008E6865" w:rsidRPr="006D5B30">
        <w:rPr>
          <w:rFonts w:ascii="Times New Roman" w:hAnsi="Times New Roman" w:cs="Times New Roman"/>
          <w:sz w:val="24"/>
          <w:szCs w:val="24"/>
        </w:rPr>
        <w:t xml:space="preserve"> adalah pusat hidup umat beriman karena </w:t>
      </w:r>
      <w:r w:rsidR="004B5B19" w:rsidRPr="006D5B30">
        <w:rPr>
          <w:rFonts w:ascii="Times New Roman" w:hAnsi="Times New Roman" w:cs="Times New Roman"/>
          <w:sz w:val="24"/>
          <w:szCs w:val="24"/>
        </w:rPr>
        <w:t xml:space="preserve">melalui </w:t>
      </w:r>
      <w:r w:rsidR="008E6865" w:rsidRPr="006D5B30">
        <w:rPr>
          <w:rFonts w:ascii="Times New Roman" w:hAnsi="Times New Roman" w:cs="Times New Roman"/>
          <w:sz w:val="24"/>
          <w:szCs w:val="24"/>
        </w:rPr>
        <w:t xml:space="preserve">doa </w:t>
      </w:r>
      <w:r w:rsidR="004B5B19" w:rsidRPr="006D5B30">
        <w:rPr>
          <w:rFonts w:ascii="Times New Roman" w:hAnsi="Times New Roman" w:cs="Times New Roman"/>
          <w:sz w:val="24"/>
          <w:szCs w:val="24"/>
        </w:rPr>
        <w:t xml:space="preserve">seseorang dapat mengalami kehadiran dan kebaikan Allah dalam hidup. </w:t>
      </w:r>
      <w:r w:rsidR="004B5B19" w:rsidRPr="006D5B30">
        <w:rPr>
          <w:rFonts w:ascii="Times New Roman" w:hAnsi="Times New Roman" w:cs="Times New Roman"/>
          <w:sz w:val="24"/>
          <w:szCs w:val="24"/>
          <w:lang w:val="sv-SE"/>
        </w:rPr>
        <w:t>Pengalaman akan kebaikan Allah ini dapat menggugah hati seseorang untuk semakin mengasihi Allah.</w:t>
      </w:r>
      <w:r w:rsidR="008E6865" w:rsidRPr="006D5B30">
        <w:rPr>
          <w:rFonts w:ascii="Times New Roman" w:hAnsi="Times New Roman" w:cs="Times New Roman"/>
          <w:sz w:val="24"/>
          <w:szCs w:val="24"/>
          <w:lang w:val="sv-SE"/>
        </w:rPr>
        <w:t xml:space="preserve"> </w:t>
      </w:r>
    </w:p>
    <w:p w14:paraId="2E88EA19" w14:textId="2323406F" w:rsidR="00595C47" w:rsidRPr="006D5B30" w:rsidRDefault="00EA2B76"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masing-masing 1 (14,3%) informan yaitu </w:t>
      </w:r>
      <w:r w:rsidR="00C02303" w:rsidRPr="006D5B30">
        <w:rPr>
          <w:rFonts w:ascii="Times New Roman" w:hAnsi="Times New Roman" w:cs="Times New Roman"/>
          <w:sz w:val="24"/>
          <w:szCs w:val="24"/>
          <w:lang w:val="sv-SE"/>
        </w:rPr>
        <w:t xml:space="preserve">I2, I3 </w:t>
      </w:r>
      <w:r w:rsidRPr="006D5B30">
        <w:rPr>
          <w:rFonts w:ascii="Times New Roman" w:hAnsi="Times New Roman" w:cs="Times New Roman"/>
          <w:sz w:val="24"/>
          <w:szCs w:val="24"/>
          <w:lang w:val="sv-SE"/>
        </w:rPr>
        <w:t>dan I</w:t>
      </w:r>
      <w:r w:rsidR="00C02303"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xml:space="preserve"> mengatakan</w:t>
      </w:r>
      <w:r w:rsidR="00C02303" w:rsidRPr="006D5B30">
        <w:rPr>
          <w:rFonts w:ascii="Times New Roman" w:hAnsi="Times New Roman" w:cs="Times New Roman"/>
          <w:sz w:val="24"/>
          <w:szCs w:val="24"/>
          <w:lang w:val="sv-SE"/>
        </w:rPr>
        <w:t xml:space="preserve"> bahwa sikap kasih sayang kepada Allah dan sesama dapat diungkapkan melalui kesadaran bahwa </w:t>
      </w:r>
      <w:r w:rsidR="004B5B19" w:rsidRPr="006D5B30">
        <w:rPr>
          <w:rFonts w:ascii="Times New Roman" w:hAnsi="Times New Roman" w:cs="Times New Roman"/>
          <w:sz w:val="24"/>
          <w:szCs w:val="24"/>
          <w:lang w:val="sv-SE"/>
        </w:rPr>
        <w:t>semua orang merupakan</w:t>
      </w:r>
      <w:r w:rsidR="00C02303" w:rsidRPr="006D5B30">
        <w:rPr>
          <w:rFonts w:ascii="Times New Roman" w:hAnsi="Times New Roman" w:cs="Times New Roman"/>
          <w:sz w:val="24"/>
          <w:szCs w:val="24"/>
          <w:lang w:val="sv-SE"/>
        </w:rPr>
        <w:t xml:space="preserve"> ciptaan Allah</w:t>
      </w:r>
      <w:r w:rsidR="003E6766" w:rsidRPr="006D5B30">
        <w:rPr>
          <w:rFonts w:ascii="Times New Roman" w:hAnsi="Times New Roman" w:cs="Times New Roman"/>
          <w:sz w:val="24"/>
          <w:szCs w:val="24"/>
          <w:lang w:val="sv-SE"/>
        </w:rPr>
        <w:t xml:space="preserve"> karena itu setiap orang dipanggil oleh Allah untuk memuji dan menyembah-Nya serta menjalankan hidup sesuai dengan rencana dan kehendak Allah sendiri. </w:t>
      </w:r>
    </w:p>
    <w:p w14:paraId="26FAA479" w14:textId="77777777" w:rsidR="008607A0" w:rsidRPr="006D5B30" w:rsidRDefault="008607A0" w:rsidP="006C73C4">
      <w:pPr>
        <w:spacing w:after="0" w:line="480" w:lineRule="auto"/>
        <w:ind w:firstLine="709"/>
        <w:jc w:val="both"/>
        <w:rPr>
          <w:rFonts w:ascii="Times New Roman" w:hAnsi="Times New Roman" w:cs="Times New Roman"/>
          <w:sz w:val="24"/>
          <w:szCs w:val="24"/>
          <w:lang w:val="sv-SE"/>
        </w:rPr>
      </w:pPr>
      <w:bookmarkStart w:id="117" w:name="_Hlk200793673"/>
      <w:r w:rsidRPr="006D5B30">
        <w:rPr>
          <w:rFonts w:ascii="Times New Roman" w:hAnsi="Times New Roman" w:cs="Times New Roman"/>
          <w:sz w:val="24"/>
          <w:szCs w:val="24"/>
          <w:lang w:val="sv-SE"/>
        </w:rPr>
        <w:t xml:space="preserve">Berdasarkan uraian di atas, maka dapat disimpulkan bahwa sikap kasih sayang kepada </w:t>
      </w:r>
      <w:r w:rsidR="003E6766" w:rsidRPr="006D5B30">
        <w:rPr>
          <w:rFonts w:ascii="Times New Roman" w:hAnsi="Times New Roman" w:cs="Times New Roman"/>
          <w:sz w:val="24"/>
          <w:szCs w:val="24"/>
          <w:lang w:val="sv-SE"/>
        </w:rPr>
        <w:t xml:space="preserve">sesama berarti berbuat baik kepada sesama, menghargai dan menghormati sesama sebagai makhluk ciptaan Allah sendiri. Sebaliknya, sikap kasih sayang kepada </w:t>
      </w:r>
      <w:r w:rsidRPr="006D5B30">
        <w:rPr>
          <w:rFonts w:ascii="Times New Roman" w:hAnsi="Times New Roman" w:cs="Times New Roman"/>
          <w:sz w:val="24"/>
          <w:szCs w:val="24"/>
          <w:lang w:val="sv-SE"/>
        </w:rPr>
        <w:t xml:space="preserve">Allah </w:t>
      </w:r>
      <w:r w:rsidR="003E6766" w:rsidRPr="006D5B30">
        <w:rPr>
          <w:rFonts w:ascii="Times New Roman" w:hAnsi="Times New Roman" w:cs="Times New Roman"/>
          <w:sz w:val="24"/>
          <w:szCs w:val="24"/>
          <w:lang w:val="sv-SE"/>
        </w:rPr>
        <w:t xml:space="preserve">berarti hidup penuh penyerahan diri kepada Allah, mengandalkan Allah sebagai kekuatan hidup, bersyukur dan berterimkasih atas segala anugerah Tuhan, taat pada rencana dan kehendak Allah. Sikap kasih sayang kepada Allah ini dapat diungkapkan secara </w:t>
      </w:r>
      <w:r w:rsidR="00543169" w:rsidRPr="006D5B30">
        <w:rPr>
          <w:rFonts w:ascii="Times New Roman" w:hAnsi="Times New Roman" w:cs="Times New Roman"/>
          <w:sz w:val="24"/>
          <w:szCs w:val="24"/>
          <w:lang w:val="sv-SE"/>
        </w:rPr>
        <w:t>konkret</w:t>
      </w:r>
      <w:r w:rsidR="003E6766" w:rsidRPr="006D5B30">
        <w:rPr>
          <w:rFonts w:ascii="Times New Roman" w:hAnsi="Times New Roman" w:cs="Times New Roman"/>
          <w:sz w:val="24"/>
          <w:szCs w:val="24"/>
          <w:lang w:val="sv-SE"/>
        </w:rPr>
        <w:t xml:space="preserve"> melalui semangat hidup penuh syukur dan selalu dekat dengan Tuhan yang diungkapkan melalui doa</w:t>
      </w:r>
      <w:bookmarkEnd w:id="117"/>
      <w:r w:rsidR="003E6766" w:rsidRPr="006D5B30">
        <w:rPr>
          <w:rFonts w:ascii="Times New Roman" w:hAnsi="Times New Roman" w:cs="Times New Roman"/>
          <w:sz w:val="24"/>
          <w:szCs w:val="24"/>
          <w:lang w:val="sv-SE"/>
        </w:rPr>
        <w:t xml:space="preserve">. </w:t>
      </w:r>
    </w:p>
    <w:p w14:paraId="31BE3A15" w14:textId="77777777" w:rsidR="001A7F04" w:rsidRPr="006D5B30" w:rsidRDefault="001A7F04" w:rsidP="006C73C4">
      <w:pPr>
        <w:spacing w:after="0" w:line="480" w:lineRule="auto"/>
        <w:ind w:firstLine="709"/>
        <w:jc w:val="both"/>
        <w:rPr>
          <w:rFonts w:ascii="Times New Roman" w:hAnsi="Times New Roman" w:cs="Times New Roman"/>
          <w:sz w:val="24"/>
          <w:szCs w:val="24"/>
          <w:lang w:val="sv-SE"/>
        </w:rPr>
      </w:pPr>
    </w:p>
    <w:p w14:paraId="2F93B06B" w14:textId="16DF263B" w:rsidR="005F478B" w:rsidRPr="006D5B30" w:rsidRDefault="005F478B">
      <w:pPr>
        <w:pStyle w:val="Subbab44"/>
        <w:numPr>
          <w:ilvl w:val="0"/>
          <w:numId w:val="50"/>
        </w:numPr>
        <w:spacing w:before="0"/>
        <w:ind w:left="709" w:hanging="709"/>
        <w:rPr>
          <w:lang w:val="sv-SE"/>
        </w:rPr>
      </w:pPr>
      <w:bookmarkStart w:id="118" w:name="_Toc203805025"/>
      <w:r w:rsidRPr="006D5B30">
        <w:rPr>
          <w:lang w:val="sv-SE"/>
        </w:rPr>
        <w:t xml:space="preserve">Cara </w:t>
      </w:r>
      <w:r w:rsidR="00EC6699" w:rsidRPr="006D5B30">
        <w:rPr>
          <w:lang w:val="sv-SE"/>
        </w:rPr>
        <w:t>Orang tua</w:t>
      </w:r>
      <w:r w:rsidRPr="006D5B30">
        <w:rPr>
          <w:lang w:val="sv-SE"/>
        </w:rPr>
        <w:t xml:space="preserve"> Menumbuhkan Sikap Kasih Sayang </w:t>
      </w:r>
      <w:r w:rsidR="00AB76EC" w:rsidRPr="006D5B30">
        <w:rPr>
          <w:lang w:val="sv-SE"/>
        </w:rPr>
        <w:t>d</w:t>
      </w:r>
      <w:r w:rsidRPr="006D5B30">
        <w:rPr>
          <w:lang w:val="sv-SE"/>
        </w:rPr>
        <w:t>alam Diri Anak</w:t>
      </w:r>
      <w:r w:rsidR="00B93079" w:rsidRPr="006D5B30">
        <w:rPr>
          <w:lang w:val="sv-SE"/>
        </w:rPr>
        <w:t xml:space="preserve"> </w:t>
      </w:r>
      <w:r w:rsidRPr="006D5B30">
        <w:rPr>
          <w:lang w:val="sv-SE"/>
        </w:rPr>
        <w:t>Kepada Allah dan Sesama</w:t>
      </w:r>
      <w:bookmarkEnd w:id="118"/>
    </w:p>
    <w:p w14:paraId="23289376" w14:textId="6F909E35"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19" w:name="_Toc201002628"/>
      <w:bookmarkStart w:id="120" w:name="_Hlk200796505"/>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8</w:t>
      </w:r>
      <w:bookmarkEnd w:id="119"/>
      <w:r w:rsidRPr="006D5B30">
        <w:rPr>
          <w:rFonts w:ascii="Times New Roman" w:hAnsi="Times New Roman" w:cs="Times New Roman"/>
          <w:b/>
          <w:bCs/>
          <w:i w:val="0"/>
          <w:iCs w:val="0"/>
          <w:color w:val="auto"/>
          <w:sz w:val="24"/>
          <w:szCs w:val="24"/>
        </w:rPr>
        <w:fldChar w:fldCharType="end"/>
      </w:r>
    </w:p>
    <w:p w14:paraId="510FFE81" w14:textId="674DFF95" w:rsidR="00AB76EC" w:rsidRPr="006D5B30" w:rsidRDefault="00AB76EC"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Cara Menumbuhkan Sikap Kasih Sayang Kepada Allah dan Sesama</w:t>
      </w:r>
    </w:p>
    <w:tbl>
      <w:tblPr>
        <w:tblStyle w:val="TableGrid"/>
        <w:tblW w:w="7938" w:type="dxa"/>
        <w:tblInd w:w="-5" w:type="dxa"/>
        <w:tblLook w:val="04A0" w:firstRow="1" w:lastRow="0" w:firstColumn="1" w:lastColumn="0" w:noHBand="0" w:noVBand="1"/>
      </w:tblPr>
      <w:tblGrid>
        <w:gridCol w:w="562"/>
        <w:gridCol w:w="3189"/>
        <w:gridCol w:w="1875"/>
        <w:gridCol w:w="2312"/>
      </w:tblGrid>
      <w:tr w:rsidR="00AB76EC" w:rsidRPr="00CE0F56" w14:paraId="352AF342" w14:textId="77777777" w:rsidTr="003B0484">
        <w:tc>
          <w:tcPr>
            <w:tcW w:w="7938" w:type="dxa"/>
            <w:gridSpan w:val="4"/>
          </w:tcPr>
          <w:p w14:paraId="6DA384CF" w14:textId="19042C98" w:rsidR="00AB76EC" w:rsidRPr="006D5B30" w:rsidRDefault="00AB76EC"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 xml:space="preserve">Pertanyaan 6: Ceritakan pengalam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tentang cara bapak/ibu menumbuhkan sikap kasih sayang dalam diri anak kepada Allah dan sesama dalam keluarga!</w:t>
            </w:r>
          </w:p>
        </w:tc>
      </w:tr>
      <w:tr w:rsidR="00AB76EC" w:rsidRPr="006D5B30" w14:paraId="262DE667" w14:textId="77777777" w:rsidTr="003B0484">
        <w:tc>
          <w:tcPr>
            <w:tcW w:w="562" w:type="dxa"/>
          </w:tcPr>
          <w:p w14:paraId="4BC300C5"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13015E96"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36964BE0"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3EE9B0BC" w14:textId="273231B3"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ode</w:t>
            </w:r>
          </w:p>
        </w:tc>
      </w:tr>
      <w:tr w:rsidR="000C5AAC" w:rsidRPr="006D5B30" w14:paraId="4191A50E" w14:textId="77777777" w:rsidTr="003B0484">
        <w:tc>
          <w:tcPr>
            <w:tcW w:w="562" w:type="dxa"/>
            <w:vMerge w:val="restart"/>
          </w:tcPr>
          <w:p w14:paraId="49ECC98B"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1BFCC851" w14:textId="5C62BB1C" w:rsidR="000C5AAC" w:rsidRPr="006D5B30" w:rsidRDefault="000C5AAC"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Kami menumbuhkan sikap kasih sayang dalam diri anak kepada sesama dengan cara mengajarkan kepada mereka untuk saling menyayangi antar saudara kandungnya, mau berbagi, dan saling memaafkan. Sikap kasih sayang kepada Allah kami tumbuhkan dalam diri anak dengan cara menuntun anak untuk berdoa mengucap syukur, selalu percaya kepada Tuhan Yesus, dan berusaha menjalankan ajaran-ajaran Gereja.  </w:t>
            </w:r>
          </w:p>
        </w:tc>
        <w:tc>
          <w:tcPr>
            <w:tcW w:w="1875" w:type="dxa"/>
          </w:tcPr>
          <w:p w14:paraId="4B9D97B4" w14:textId="169151F6"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nyayangi </w:t>
            </w:r>
          </w:p>
        </w:tc>
        <w:tc>
          <w:tcPr>
            <w:tcW w:w="2312" w:type="dxa"/>
          </w:tcPr>
          <w:p w14:paraId="77D1AAC8" w14:textId="4DF5074B"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a</w:t>
            </w:r>
          </w:p>
        </w:tc>
      </w:tr>
      <w:tr w:rsidR="000C5AAC" w:rsidRPr="006D5B30" w14:paraId="241AFF2D" w14:textId="77777777" w:rsidTr="003B0484">
        <w:tc>
          <w:tcPr>
            <w:tcW w:w="562" w:type="dxa"/>
            <w:vMerge/>
          </w:tcPr>
          <w:p w14:paraId="0D4DB39B"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3189" w:type="dxa"/>
            <w:vMerge/>
          </w:tcPr>
          <w:p w14:paraId="78F007F6"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1875" w:type="dxa"/>
          </w:tcPr>
          <w:p w14:paraId="2B6E7396" w14:textId="23E85F6F"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aafkan</w:t>
            </w:r>
          </w:p>
        </w:tc>
        <w:tc>
          <w:tcPr>
            <w:tcW w:w="2312" w:type="dxa"/>
          </w:tcPr>
          <w:p w14:paraId="475507DA" w14:textId="5D713903"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b</w:t>
            </w:r>
          </w:p>
        </w:tc>
      </w:tr>
      <w:tr w:rsidR="000C5AAC" w:rsidRPr="006D5B30" w14:paraId="277B6426" w14:textId="77777777" w:rsidTr="003B0484">
        <w:tc>
          <w:tcPr>
            <w:tcW w:w="562" w:type="dxa"/>
            <w:vMerge/>
          </w:tcPr>
          <w:p w14:paraId="54490E18"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3189" w:type="dxa"/>
            <w:vMerge/>
          </w:tcPr>
          <w:p w14:paraId="11AE8AA9"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1875" w:type="dxa"/>
          </w:tcPr>
          <w:p w14:paraId="700A23FF" w14:textId="31358FB3"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bagi </w:t>
            </w:r>
          </w:p>
        </w:tc>
        <w:tc>
          <w:tcPr>
            <w:tcW w:w="2312" w:type="dxa"/>
          </w:tcPr>
          <w:p w14:paraId="5013ED17" w14:textId="6752D615"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r>
      <w:tr w:rsidR="000C5AAC" w:rsidRPr="006D5B30" w14:paraId="4052692C" w14:textId="77777777" w:rsidTr="003B0484">
        <w:tc>
          <w:tcPr>
            <w:tcW w:w="562" w:type="dxa"/>
            <w:vMerge/>
          </w:tcPr>
          <w:p w14:paraId="66124FEB"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3189" w:type="dxa"/>
            <w:vMerge/>
          </w:tcPr>
          <w:p w14:paraId="6790C75B"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1875" w:type="dxa"/>
          </w:tcPr>
          <w:p w14:paraId="383CD7DC" w14:textId="5C6ECCF3"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iman</w:t>
            </w:r>
          </w:p>
        </w:tc>
        <w:tc>
          <w:tcPr>
            <w:tcW w:w="2312" w:type="dxa"/>
          </w:tcPr>
          <w:p w14:paraId="1131D8AF" w14:textId="46DB1C33"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d</w:t>
            </w:r>
          </w:p>
        </w:tc>
      </w:tr>
      <w:tr w:rsidR="000C5AAC" w:rsidRPr="006D5B30" w14:paraId="61DFF262" w14:textId="77777777" w:rsidTr="003B0484">
        <w:tc>
          <w:tcPr>
            <w:tcW w:w="562" w:type="dxa"/>
            <w:vMerge/>
          </w:tcPr>
          <w:p w14:paraId="402C0A0C"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3189" w:type="dxa"/>
            <w:vMerge/>
          </w:tcPr>
          <w:p w14:paraId="748A3E88" w14:textId="77777777" w:rsidR="000C5AAC" w:rsidRPr="006D5B30" w:rsidRDefault="000C5AAC" w:rsidP="006C73C4">
            <w:pPr>
              <w:pStyle w:val="ListParagraph"/>
              <w:spacing w:line="276" w:lineRule="auto"/>
              <w:ind w:left="0"/>
              <w:jc w:val="both"/>
              <w:rPr>
                <w:rFonts w:ascii="Times New Roman" w:hAnsi="Times New Roman" w:cs="Times New Roman"/>
                <w:sz w:val="24"/>
                <w:szCs w:val="24"/>
              </w:rPr>
            </w:pPr>
          </w:p>
        </w:tc>
        <w:tc>
          <w:tcPr>
            <w:tcW w:w="1875" w:type="dxa"/>
          </w:tcPr>
          <w:p w14:paraId="768DCEE1" w14:textId="5E3E9BBC"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jalankan ajaran Gereja</w:t>
            </w:r>
          </w:p>
        </w:tc>
        <w:tc>
          <w:tcPr>
            <w:tcW w:w="2312" w:type="dxa"/>
          </w:tcPr>
          <w:p w14:paraId="39468819" w14:textId="449139DB" w:rsidR="000C5AAC" w:rsidRPr="006D5B30" w:rsidRDefault="000C5AA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e</w:t>
            </w:r>
          </w:p>
        </w:tc>
      </w:tr>
      <w:tr w:rsidR="001E509B" w:rsidRPr="006D5B30" w14:paraId="27C974E7" w14:textId="77777777" w:rsidTr="003B0484">
        <w:tc>
          <w:tcPr>
            <w:tcW w:w="562" w:type="dxa"/>
            <w:vMerge w:val="restart"/>
          </w:tcPr>
          <w:p w14:paraId="0B75E13B"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444E516D" w14:textId="035FE8DE" w:rsidR="001E509B" w:rsidRPr="006D5B30" w:rsidRDefault="001E509B"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Di keluarga, saya mengajarkan anak untuk mencintai Allah dengan cara mengikuti kegiatan Gereja (BIAK), mengikuti perayaan Ekaristi, bersyukur dan berterimakasih pada Tuhan. Sikap kasih sayang kepada sesama diajarkan kepada anak-anak dalam bentuk mengajak dan membimbing anak-anak untuk mengasihi, membantu dan melayani sesama dengan penuh sukacita. Iman tanpa perbuatan adalah mati. </w:t>
            </w:r>
          </w:p>
        </w:tc>
        <w:tc>
          <w:tcPr>
            <w:tcW w:w="1875" w:type="dxa"/>
          </w:tcPr>
          <w:p w14:paraId="0B9696E5" w14:textId="2AD90422"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ikuti kegiatan Gereja</w:t>
            </w:r>
          </w:p>
        </w:tc>
        <w:tc>
          <w:tcPr>
            <w:tcW w:w="2312" w:type="dxa"/>
          </w:tcPr>
          <w:p w14:paraId="2B278FEE" w14:textId="3CF18F1F"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f</w:t>
            </w:r>
          </w:p>
        </w:tc>
      </w:tr>
      <w:tr w:rsidR="001E509B" w:rsidRPr="006D5B30" w14:paraId="02FCC4E6" w14:textId="77777777" w:rsidTr="003B0484">
        <w:tc>
          <w:tcPr>
            <w:tcW w:w="562" w:type="dxa"/>
            <w:vMerge/>
          </w:tcPr>
          <w:p w14:paraId="43D36676"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3189" w:type="dxa"/>
            <w:vMerge/>
          </w:tcPr>
          <w:p w14:paraId="200E8ACB"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1875" w:type="dxa"/>
          </w:tcPr>
          <w:p w14:paraId="68EF63FD" w14:textId="0454E2B8"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ikuti Ekaristi</w:t>
            </w:r>
          </w:p>
        </w:tc>
        <w:tc>
          <w:tcPr>
            <w:tcW w:w="2312" w:type="dxa"/>
          </w:tcPr>
          <w:p w14:paraId="42DBBD5F" w14:textId="778FC946"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g</w:t>
            </w:r>
          </w:p>
        </w:tc>
      </w:tr>
      <w:tr w:rsidR="001E509B" w:rsidRPr="006D5B30" w14:paraId="00C6D7CC" w14:textId="77777777" w:rsidTr="001E509B">
        <w:trPr>
          <w:trHeight w:val="325"/>
        </w:trPr>
        <w:tc>
          <w:tcPr>
            <w:tcW w:w="562" w:type="dxa"/>
            <w:vMerge/>
          </w:tcPr>
          <w:p w14:paraId="4B35FC20"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3189" w:type="dxa"/>
            <w:vMerge/>
          </w:tcPr>
          <w:p w14:paraId="71162480"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1875" w:type="dxa"/>
          </w:tcPr>
          <w:p w14:paraId="79832A46" w14:textId="62E26815"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bantu</w:t>
            </w:r>
          </w:p>
        </w:tc>
        <w:tc>
          <w:tcPr>
            <w:tcW w:w="2312" w:type="dxa"/>
          </w:tcPr>
          <w:p w14:paraId="37F9AF4C" w14:textId="6E824737"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h</w:t>
            </w:r>
          </w:p>
        </w:tc>
      </w:tr>
      <w:tr w:rsidR="001E509B" w:rsidRPr="006D5B30" w14:paraId="1B258AF6" w14:textId="77777777" w:rsidTr="003B0484">
        <w:tc>
          <w:tcPr>
            <w:tcW w:w="562" w:type="dxa"/>
            <w:vMerge/>
          </w:tcPr>
          <w:p w14:paraId="1D54DE28"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3189" w:type="dxa"/>
            <w:vMerge/>
          </w:tcPr>
          <w:p w14:paraId="5BDB609F" w14:textId="77777777"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1875" w:type="dxa"/>
          </w:tcPr>
          <w:p w14:paraId="0965D820" w14:textId="2B0541F0"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layani</w:t>
            </w:r>
          </w:p>
          <w:p w14:paraId="0A16A788" w14:textId="62542B65" w:rsidR="001E509B" w:rsidRPr="006D5B30" w:rsidRDefault="001E509B" w:rsidP="006C73C4">
            <w:pPr>
              <w:pStyle w:val="ListParagraph"/>
              <w:spacing w:line="276" w:lineRule="auto"/>
              <w:ind w:left="0"/>
              <w:jc w:val="both"/>
              <w:rPr>
                <w:rFonts w:ascii="Times New Roman" w:hAnsi="Times New Roman" w:cs="Times New Roman"/>
                <w:sz w:val="24"/>
                <w:szCs w:val="24"/>
              </w:rPr>
            </w:pPr>
          </w:p>
        </w:tc>
        <w:tc>
          <w:tcPr>
            <w:tcW w:w="2312" w:type="dxa"/>
          </w:tcPr>
          <w:p w14:paraId="2225B1DF" w14:textId="031354A7" w:rsidR="001E509B" w:rsidRPr="006D5B30" w:rsidRDefault="001E509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i</w:t>
            </w:r>
          </w:p>
        </w:tc>
      </w:tr>
      <w:tr w:rsidR="00272D4E" w:rsidRPr="006D5B30" w14:paraId="2B50002D" w14:textId="77777777" w:rsidTr="003B0484">
        <w:tc>
          <w:tcPr>
            <w:tcW w:w="562" w:type="dxa"/>
            <w:vMerge w:val="restart"/>
          </w:tcPr>
          <w:p w14:paraId="76969AC8"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0ABCD4D5" w14:textId="0C8AA39C" w:rsidR="00272D4E" w:rsidRPr="006D5B30" w:rsidRDefault="00272D4E"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Kami tumbuhkan sikap kasih kepada Allah dalam diri anak dengan cara mengajarkan anak untuk mendekatkan diri kepada Allah dengan mengikuti sekolah minggu, perayaan Ekaristi, doa lingkungan, dan doa bersama dalam keluarga sejak usia dini. </w:t>
            </w:r>
            <w:r w:rsidRPr="006D5B30">
              <w:rPr>
                <w:rFonts w:ascii="Times New Roman" w:hAnsi="Times New Roman" w:cs="Times New Roman"/>
                <w:sz w:val="24"/>
                <w:szCs w:val="24"/>
                <w:lang w:val="sv-SE"/>
              </w:rPr>
              <w:t>Cinta kepada sesama kami ajarkan kepada anak-anak dengan cara menumbuhkan semangat berbagi kepada sesama dalam diri anak, menghargai dan berempati kepada sesama.</w:t>
            </w:r>
          </w:p>
        </w:tc>
        <w:tc>
          <w:tcPr>
            <w:tcW w:w="1875" w:type="dxa"/>
          </w:tcPr>
          <w:p w14:paraId="093DB1B2" w14:textId="63410AA2"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ikuti kegiatan Gereja</w:t>
            </w:r>
          </w:p>
        </w:tc>
        <w:tc>
          <w:tcPr>
            <w:tcW w:w="2312" w:type="dxa"/>
          </w:tcPr>
          <w:p w14:paraId="1ED6A3A0" w14:textId="2504CA73" w:rsidR="00272D4E"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f</w:t>
            </w:r>
          </w:p>
        </w:tc>
      </w:tr>
      <w:tr w:rsidR="00272D4E" w:rsidRPr="006D5B30" w14:paraId="3C63EE4B" w14:textId="77777777" w:rsidTr="003B0484">
        <w:tc>
          <w:tcPr>
            <w:tcW w:w="562" w:type="dxa"/>
            <w:vMerge/>
          </w:tcPr>
          <w:p w14:paraId="4F8CD9BE"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3189" w:type="dxa"/>
            <w:vMerge/>
          </w:tcPr>
          <w:p w14:paraId="698A2324"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1875" w:type="dxa"/>
          </w:tcPr>
          <w:p w14:paraId="7373031A" w14:textId="4902D381"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ikuti Ekaristi</w:t>
            </w:r>
          </w:p>
        </w:tc>
        <w:tc>
          <w:tcPr>
            <w:tcW w:w="2312" w:type="dxa"/>
          </w:tcPr>
          <w:p w14:paraId="1E4AF349" w14:textId="3AD94DD1" w:rsidR="00272D4E"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g</w:t>
            </w:r>
          </w:p>
        </w:tc>
      </w:tr>
      <w:tr w:rsidR="00272D4E" w:rsidRPr="006D5B30" w14:paraId="62FF2875" w14:textId="77777777" w:rsidTr="003B0484">
        <w:tc>
          <w:tcPr>
            <w:tcW w:w="562" w:type="dxa"/>
            <w:vMerge/>
          </w:tcPr>
          <w:p w14:paraId="7AC735E6"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3189" w:type="dxa"/>
            <w:vMerge/>
          </w:tcPr>
          <w:p w14:paraId="476BA01B"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1875" w:type="dxa"/>
          </w:tcPr>
          <w:p w14:paraId="06EA06DA" w14:textId="441378AE"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Doa </w:t>
            </w:r>
          </w:p>
        </w:tc>
        <w:tc>
          <w:tcPr>
            <w:tcW w:w="2312" w:type="dxa"/>
          </w:tcPr>
          <w:p w14:paraId="5B1580E8" w14:textId="49868CE7" w:rsidR="00272D4E"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j</w:t>
            </w:r>
          </w:p>
        </w:tc>
      </w:tr>
      <w:tr w:rsidR="00272D4E" w:rsidRPr="006D5B30" w14:paraId="6E8F1120" w14:textId="77777777" w:rsidTr="003B0484">
        <w:tc>
          <w:tcPr>
            <w:tcW w:w="562" w:type="dxa"/>
            <w:vMerge/>
          </w:tcPr>
          <w:p w14:paraId="255D5C20"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3189" w:type="dxa"/>
            <w:vMerge/>
          </w:tcPr>
          <w:p w14:paraId="09A3F18D"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1875" w:type="dxa"/>
          </w:tcPr>
          <w:p w14:paraId="717661FF" w14:textId="07A37FDA"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agi</w:t>
            </w:r>
          </w:p>
        </w:tc>
        <w:tc>
          <w:tcPr>
            <w:tcW w:w="2312" w:type="dxa"/>
          </w:tcPr>
          <w:p w14:paraId="659A612E" w14:textId="06EB8208" w:rsidR="00272D4E" w:rsidRPr="006D5B30" w:rsidRDefault="000D2F5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r>
      <w:tr w:rsidR="00272D4E" w:rsidRPr="006D5B30" w14:paraId="139157C1" w14:textId="77777777" w:rsidTr="003B0484">
        <w:tc>
          <w:tcPr>
            <w:tcW w:w="562" w:type="dxa"/>
            <w:vMerge/>
          </w:tcPr>
          <w:p w14:paraId="0DAC0883"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3189" w:type="dxa"/>
            <w:vMerge/>
          </w:tcPr>
          <w:p w14:paraId="1BCF3833" w14:textId="77777777" w:rsidR="00272D4E" w:rsidRPr="006D5B30" w:rsidRDefault="00272D4E" w:rsidP="006C73C4">
            <w:pPr>
              <w:pStyle w:val="ListParagraph"/>
              <w:spacing w:line="276" w:lineRule="auto"/>
              <w:ind w:left="0"/>
              <w:jc w:val="both"/>
              <w:rPr>
                <w:rFonts w:ascii="Times New Roman" w:hAnsi="Times New Roman" w:cs="Times New Roman"/>
                <w:sz w:val="24"/>
                <w:szCs w:val="24"/>
              </w:rPr>
            </w:pPr>
          </w:p>
        </w:tc>
        <w:tc>
          <w:tcPr>
            <w:tcW w:w="1875" w:type="dxa"/>
          </w:tcPr>
          <w:p w14:paraId="77ABAF40" w14:textId="6A60A61B" w:rsidR="00272D4E" w:rsidRPr="006D5B30" w:rsidRDefault="00272D4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hargai dan berempati</w:t>
            </w:r>
          </w:p>
        </w:tc>
        <w:tc>
          <w:tcPr>
            <w:tcW w:w="2312" w:type="dxa"/>
          </w:tcPr>
          <w:p w14:paraId="106F2955" w14:textId="0B7F463D" w:rsidR="00272D4E"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k</w:t>
            </w:r>
          </w:p>
        </w:tc>
      </w:tr>
      <w:tr w:rsidR="00AB76EC" w:rsidRPr="006D5B30" w14:paraId="2FDFDD39" w14:textId="77777777" w:rsidTr="003B0484">
        <w:tc>
          <w:tcPr>
            <w:tcW w:w="562" w:type="dxa"/>
          </w:tcPr>
          <w:p w14:paraId="37238A07" w14:textId="7777777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tcPr>
          <w:p w14:paraId="6972F38D" w14:textId="44291909" w:rsidR="00AB76EC" w:rsidRPr="006D5B30" w:rsidRDefault="00272D4E"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w:t>
            </w:r>
            <w:r w:rsidR="0056005D" w:rsidRPr="006D5B30">
              <w:rPr>
                <w:rFonts w:ascii="Times New Roman" w:hAnsi="Times New Roman" w:cs="Times New Roman"/>
                <w:sz w:val="24"/>
                <w:szCs w:val="24"/>
                <w:lang w:val="sv-SE"/>
              </w:rPr>
              <w:t xml:space="preserve">aya menumbuhkan sikap kasih sayang </w:t>
            </w:r>
            <w:r w:rsidRPr="006D5B30">
              <w:rPr>
                <w:rFonts w:ascii="Times New Roman" w:hAnsi="Times New Roman" w:cs="Times New Roman"/>
                <w:sz w:val="24"/>
                <w:szCs w:val="24"/>
                <w:lang w:val="sv-SE"/>
              </w:rPr>
              <w:t>kepada sesama dalam diri anak d</w:t>
            </w:r>
            <w:r w:rsidR="0056005D" w:rsidRPr="006D5B30">
              <w:rPr>
                <w:rFonts w:ascii="Times New Roman" w:hAnsi="Times New Roman" w:cs="Times New Roman"/>
                <w:sz w:val="24"/>
                <w:szCs w:val="24"/>
                <w:lang w:val="sv-SE"/>
              </w:rPr>
              <w:t xml:space="preserve">engan </w:t>
            </w:r>
            <w:r w:rsidRPr="006D5B30">
              <w:rPr>
                <w:rFonts w:ascii="Times New Roman" w:hAnsi="Times New Roman" w:cs="Times New Roman"/>
                <w:sz w:val="24"/>
                <w:szCs w:val="24"/>
                <w:lang w:val="sv-SE"/>
              </w:rPr>
              <w:t>cara</w:t>
            </w:r>
            <w:r w:rsidR="0056005D" w:rsidRPr="006D5B30">
              <w:rPr>
                <w:rFonts w:ascii="Times New Roman" w:hAnsi="Times New Roman" w:cs="Times New Roman"/>
                <w:sz w:val="24"/>
                <w:szCs w:val="24"/>
                <w:lang w:val="sv-SE"/>
              </w:rPr>
              <w:t xml:space="preserve"> memberi</w:t>
            </w:r>
            <w:r w:rsidRPr="006D5B30">
              <w:rPr>
                <w:rFonts w:ascii="Times New Roman" w:hAnsi="Times New Roman" w:cs="Times New Roman"/>
                <w:sz w:val="24"/>
                <w:szCs w:val="24"/>
                <w:lang w:val="sv-SE"/>
              </w:rPr>
              <w:t>kan teladan hidup yang baik kepada anak-anak. C</w:t>
            </w:r>
            <w:r w:rsidR="0056005D" w:rsidRPr="006D5B30">
              <w:rPr>
                <w:rFonts w:ascii="Times New Roman" w:hAnsi="Times New Roman" w:cs="Times New Roman"/>
                <w:sz w:val="24"/>
                <w:szCs w:val="24"/>
                <w:lang w:val="sv-SE"/>
              </w:rPr>
              <w:t>ontoh</w:t>
            </w:r>
            <w:r w:rsidRPr="006D5B30">
              <w:rPr>
                <w:rFonts w:ascii="Times New Roman" w:hAnsi="Times New Roman" w:cs="Times New Roman"/>
                <w:sz w:val="24"/>
                <w:szCs w:val="24"/>
                <w:lang w:val="sv-SE"/>
              </w:rPr>
              <w:t xml:space="preserve">nya, </w:t>
            </w:r>
            <w:r w:rsidR="0056005D" w:rsidRPr="006D5B30">
              <w:rPr>
                <w:rFonts w:ascii="Times New Roman" w:hAnsi="Times New Roman" w:cs="Times New Roman"/>
                <w:sz w:val="24"/>
                <w:szCs w:val="24"/>
                <w:lang w:val="sv-SE"/>
              </w:rPr>
              <w:t>saya d</w:t>
            </w:r>
            <w:r w:rsidRPr="006D5B30">
              <w:rPr>
                <w:rFonts w:ascii="Times New Roman" w:hAnsi="Times New Roman" w:cs="Times New Roman"/>
                <w:sz w:val="24"/>
                <w:szCs w:val="24"/>
                <w:lang w:val="sv-SE"/>
              </w:rPr>
              <w:t>an</w:t>
            </w:r>
            <w:r w:rsidR="0056005D" w:rsidRPr="006D5B30">
              <w:rPr>
                <w:rFonts w:ascii="Times New Roman" w:hAnsi="Times New Roman" w:cs="Times New Roman"/>
                <w:sz w:val="24"/>
                <w:szCs w:val="24"/>
                <w:lang w:val="sv-SE"/>
              </w:rPr>
              <w:t xml:space="preserve"> istri saling menyayangi, </w:t>
            </w:r>
            <w:r w:rsidRPr="006D5B30">
              <w:rPr>
                <w:rFonts w:ascii="Times New Roman" w:hAnsi="Times New Roman" w:cs="Times New Roman"/>
                <w:sz w:val="24"/>
                <w:szCs w:val="24"/>
                <w:lang w:val="sv-SE"/>
              </w:rPr>
              <w:t xml:space="preserve">tidak bertengkar dihadapan anak-anak, dan mendengarkan curhat anak-anak. </w:t>
            </w:r>
          </w:p>
        </w:tc>
        <w:tc>
          <w:tcPr>
            <w:tcW w:w="1875" w:type="dxa"/>
          </w:tcPr>
          <w:p w14:paraId="79F64D39" w14:textId="458B3EE5" w:rsidR="00AB76EC" w:rsidRPr="006D5B30" w:rsidRDefault="000A41A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beri teladan</w:t>
            </w:r>
          </w:p>
        </w:tc>
        <w:tc>
          <w:tcPr>
            <w:tcW w:w="2312" w:type="dxa"/>
          </w:tcPr>
          <w:p w14:paraId="78FD7E36" w14:textId="67105618" w:rsidR="00AB76EC"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l</w:t>
            </w:r>
          </w:p>
        </w:tc>
      </w:tr>
      <w:tr w:rsidR="000D2F53" w:rsidRPr="006D5B30" w14:paraId="70AD4889" w14:textId="77777777" w:rsidTr="003B0484">
        <w:trPr>
          <w:trHeight w:val="3174"/>
        </w:trPr>
        <w:tc>
          <w:tcPr>
            <w:tcW w:w="562" w:type="dxa"/>
          </w:tcPr>
          <w:p w14:paraId="3A369412" w14:textId="77777777" w:rsidR="000D2F53" w:rsidRPr="006D5B30" w:rsidRDefault="000D2F5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tcPr>
          <w:p w14:paraId="5ADB5180" w14:textId="05EDB314" w:rsidR="000D2F53" w:rsidRPr="006D5B30" w:rsidRDefault="000D2F53"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aya menumbuhkan sikap kasih sayang anak kepada sesama dengan cara mengajarkan anak untuk saling mengasihi, berani berbagi dengan saudara atau tidak egois. Saya ngajarin Celline supaya berbagi dengan saudara kandungnya saat dia mendapatkan bingkisan jajan.</w:t>
            </w:r>
          </w:p>
        </w:tc>
        <w:tc>
          <w:tcPr>
            <w:tcW w:w="1875" w:type="dxa"/>
          </w:tcPr>
          <w:p w14:paraId="2AD288F9" w14:textId="4398AAE8" w:rsidR="000D2F53" w:rsidRPr="006D5B30" w:rsidRDefault="000D2F5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bagi </w:t>
            </w:r>
          </w:p>
        </w:tc>
        <w:tc>
          <w:tcPr>
            <w:tcW w:w="2312" w:type="dxa"/>
          </w:tcPr>
          <w:p w14:paraId="69DD7A64" w14:textId="48A29EA1" w:rsidR="000D2F53" w:rsidRPr="006D5B30" w:rsidRDefault="000D2F53"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r>
      <w:tr w:rsidR="00B43381" w:rsidRPr="006D5B30" w14:paraId="428D40CD" w14:textId="77777777" w:rsidTr="003B0484">
        <w:tc>
          <w:tcPr>
            <w:tcW w:w="562" w:type="dxa"/>
            <w:vMerge w:val="restart"/>
          </w:tcPr>
          <w:p w14:paraId="42C4936D"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0A58868E" w14:textId="2087FF32" w:rsidR="00B43381" w:rsidRPr="006D5B30" w:rsidRDefault="000D2F53"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K</w:t>
            </w:r>
            <w:r w:rsidR="00B43381" w:rsidRPr="006D5B30">
              <w:rPr>
                <w:rFonts w:ascii="Times New Roman" w:hAnsi="Times New Roman" w:cs="Times New Roman"/>
                <w:sz w:val="24"/>
                <w:szCs w:val="24"/>
              </w:rPr>
              <w:t xml:space="preserve">ami menumbuhkan sikap kasih sayang </w:t>
            </w:r>
            <w:r w:rsidRPr="006D5B30">
              <w:rPr>
                <w:rFonts w:ascii="Times New Roman" w:hAnsi="Times New Roman" w:cs="Times New Roman"/>
                <w:sz w:val="24"/>
                <w:szCs w:val="24"/>
              </w:rPr>
              <w:t xml:space="preserve">dalam diri anak </w:t>
            </w:r>
            <w:r w:rsidR="00B43381" w:rsidRPr="006D5B30">
              <w:rPr>
                <w:rFonts w:ascii="Times New Roman" w:hAnsi="Times New Roman" w:cs="Times New Roman"/>
                <w:sz w:val="24"/>
                <w:szCs w:val="24"/>
              </w:rPr>
              <w:t xml:space="preserve">kepada Allah </w:t>
            </w:r>
            <w:r w:rsidRPr="006D5B30">
              <w:rPr>
                <w:rFonts w:ascii="Times New Roman" w:hAnsi="Times New Roman" w:cs="Times New Roman"/>
                <w:sz w:val="24"/>
                <w:szCs w:val="24"/>
              </w:rPr>
              <w:t>ialah</w:t>
            </w:r>
            <w:r w:rsidR="00B43381" w:rsidRPr="006D5B30">
              <w:rPr>
                <w:rFonts w:ascii="Times New Roman" w:hAnsi="Times New Roman" w:cs="Times New Roman"/>
                <w:sz w:val="24"/>
                <w:szCs w:val="24"/>
              </w:rPr>
              <w:t xml:space="preserve"> </w:t>
            </w:r>
            <w:r w:rsidR="004578C7" w:rsidRPr="006D5B30">
              <w:rPr>
                <w:rFonts w:ascii="Times New Roman" w:hAnsi="Times New Roman" w:cs="Times New Roman"/>
                <w:sz w:val="24"/>
                <w:szCs w:val="24"/>
              </w:rPr>
              <w:t xml:space="preserve">dengan </w:t>
            </w:r>
            <w:r w:rsidR="00B43381" w:rsidRPr="006D5B30">
              <w:rPr>
                <w:rFonts w:ascii="Times New Roman" w:hAnsi="Times New Roman" w:cs="Times New Roman"/>
                <w:sz w:val="24"/>
                <w:szCs w:val="24"/>
              </w:rPr>
              <w:t xml:space="preserve">mengajak dan memberi teladan </w:t>
            </w:r>
            <w:r w:rsidRPr="006D5B30">
              <w:rPr>
                <w:rFonts w:ascii="Times New Roman" w:hAnsi="Times New Roman" w:cs="Times New Roman"/>
                <w:sz w:val="24"/>
                <w:szCs w:val="24"/>
              </w:rPr>
              <w:t xml:space="preserve">kepada </w:t>
            </w:r>
            <w:r w:rsidR="00B43381" w:rsidRPr="006D5B30">
              <w:rPr>
                <w:rFonts w:ascii="Times New Roman" w:hAnsi="Times New Roman" w:cs="Times New Roman"/>
                <w:sz w:val="24"/>
                <w:szCs w:val="24"/>
              </w:rPr>
              <w:t xml:space="preserve">mereka </w:t>
            </w:r>
            <w:r w:rsidRPr="006D5B30">
              <w:rPr>
                <w:rFonts w:ascii="Times New Roman" w:hAnsi="Times New Roman" w:cs="Times New Roman"/>
                <w:sz w:val="24"/>
                <w:szCs w:val="24"/>
              </w:rPr>
              <w:t xml:space="preserve">dalam hal </w:t>
            </w:r>
            <w:r w:rsidR="00B43381" w:rsidRPr="006D5B30">
              <w:rPr>
                <w:rFonts w:ascii="Times New Roman" w:hAnsi="Times New Roman" w:cs="Times New Roman"/>
                <w:sz w:val="24"/>
                <w:szCs w:val="24"/>
              </w:rPr>
              <w:t xml:space="preserve">berdoa mengucap syukur, beribadah, dan terlibat dalam pelayanan di Gereja. Kalau </w:t>
            </w:r>
            <w:r w:rsidRPr="006D5B30">
              <w:rPr>
                <w:rFonts w:ascii="Times New Roman" w:hAnsi="Times New Roman" w:cs="Times New Roman"/>
                <w:sz w:val="24"/>
                <w:szCs w:val="24"/>
              </w:rPr>
              <w:t xml:space="preserve">sikap </w:t>
            </w:r>
            <w:r w:rsidR="00B43381" w:rsidRPr="006D5B30">
              <w:rPr>
                <w:rFonts w:ascii="Times New Roman" w:hAnsi="Times New Roman" w:cs="Times New Roman"/>
                <w:sz w:val="24"/>
                <w:szCs w:val="24"/>
              </w:rPr>
              <w:t>kasih sayang kepada sesama</w:t>
            </w:r>
            <w:r w:rsidRPr="006D5B30">
              <w:rPr>
                <w:rFonts w:ascii="Times New Roman" w:hAnsi="Times New Roman" w:cs="Times New Roman"/>
                <w:sz w:val="24"/>
                <w:szCs w:val="24"/>
              </w:rPr>
              <w:t>, kami ajarkan d</w:t>
            </w:r>
            <w:r w:rsidR="00B43381" w:rsidRPr="006D5B30">
              <w:rPr>
                <w:rFonts w:ascii="Times New Roman" w:hAnsi="Times New Roman" w:cs="Times New Roman"/>
                <w:sz w:val="24"/>
                <w:szCs w:val="24"/>
              </w:rPr>
              <w:t>engan</w:t>
            </w:r>
            <w:r w:rsidRPr="006D5B30">
              <w:rPr>
                <w:rFonts w:ascii="Times New Roman" w:hAnsi="Times New Roman" w:cs="Times New Roman"/>
                <w:sz w:val="24"/>
                <w:szCs w:val="24"/>
              </w:rPr>
              <w:t xml:space="preserve"> cara</w:t>
            </w:r>
            <w:r w:rsidR="00B43381" w:rsidRPr="006D5B30">
              <w:rPr>
                <w:rFonts w:ascii="Times New Roman" w:hAnsi="Times New Roman" w:cs="Times New Roman"/>
                <w:sz w:val="24"/>
                <w:szCs w:val="24"/>
              </w:rPr>
              <w:t xml:space="preserve"> memberikan contoh dan nasihat kepada anak untuk berbagi </w:t>
            </w:r>
            <w:r w:rsidRPr="006D5B30">
              <w:rPr>
                <w:rFonts w:ascii="Times New Roman" w:hAnsi="Times New Roman" w:cs="Times New Roman"/>
                <w:sz w:val="24"/>
                <w:szCs w:val="24"/>
              </w:rPr>
              <w:t>dengan</w:t>
            </w:r>
            <w:r w:rsidR="00B43381" w:rsidRPr="006D5B30">
              <w:rPr>
                <w:rFonts w:ascii="Times New Roman" w:hAnsi="Times New Roman" w:cs="Times New Roman"/>
                <w:sz w:val="24"/>
                <w:szCs w:val="24"/>
              </w:rPr>
              <w:t xml:space="preserve"> sesama yang membutuhkan </w:t>
            </w:r>
            <w:r w:rsidRPr="006D5B30">
              <w:rPr>
                <w:rFonts w:ascii="Times New Roman" w:hAnsi="Times New Roman" w:cs="Times New Roman"/>
                <w:sz w:val="24"/>
                <w:szCs w:val="24"/>
              </w:rPr>
              <w:t xml:space="preserve">terutama </w:t>
            </w:r>
            <w:r w:rsidR="00B43381" w:rsidRPr="006D5B30">
              <w:rPr>
                <w:rFonts w:ascii="Times New Roman" w:hAnsi="Times New Roman" w:cs="Times New Roman"/>
                <w:sz w:val="24"/>
                <w:szCs w:val="24"/>
              </w:rPr>
              <w:t xml:space="preserve">umat di lingkungan yang memang membutuhkan bantuan. </w:t>
            </w:r>
            <w:r w:rsidR="00B43381" w:rsidRPr="006D5B30">
              <w:rPr>
                <w:rFonts w:ascii="Times New Roman" w:hAnsi="Times New Roman" w:cs="Times New Roman"/>
                <w:sz w:val="24"/>
                <w:szCs w:val="24"/>
                <w:lang w:val="sv-SE"/>
              </w:rPr>
              <w:t>Saya</w:t>
            </w:r>
            <w:r w:rsidRPr="006D5B30">
              <w:rPr>
                <w:rFonts w:ascii="Times New Roman" w:hAnsi="Times New Roman" w:cs="Times New Roman"/>
                <w:sz w:val="24"/>
                <w:szCs w:val="24"/>
                <w:lang w:val="sv-SE"/>
              </w:rPr>
              <w:t xml:space="preserve"> </w:t>
            </w:r>
            <w:r w:rsidR="00B43381" w:rsidRPr="006D5B30">
              <w:rPr>
                <w:rFonts w:ascii="Times New Roman" w:hAnsi="Times New Roman" w:cs="Times New Roman"/>
                <w:sz w:val="24"/>
                <w:szCs w:val="24"/>
                <w:lang w:val="sv-SE"/>
              </w:rPr>
              <w:t>pernah ngetes anak saya apakah dia mau berbagai</w:t>
            </w:r>
            <w:r w:rsidRPr="006D5B30">
              <w:rPr>
                <w:rFonts w:ascii="Times New Roman" w:hAnsi="Times New Roman" w:cs="Times New Roman"/>
                <w:sz w:val="24"/>
                <w:szCs w:val="24"/>
                <w:lang w:val="sv-SE"/>
              </w:rPr>
              <w:t xml:space="preserve"> dengan sesama, </w:t>
            </w:r>
            <w:r w:rsidR="00B43381" w:rsidRPr="006D5B30">
              <w:rPr>
                <w:rFonts w:ascii="Times New Roman" w:hAnsi="Times New Roman" w:cs="Times New Roman"/>
                <w:sz w:val="24"/>
                <w:szCs w:val="24"/>
                <w:lang w:val="sv-SE"/>
              </w:rPr>
              <w:t>dan ternyata dia mau berbagi dengan uang yang dia punya dari hasil acara sunat.</w:t>
            </w:r>
          </w:p>
        </w:tc>
        <w:tc>
          <w:tcPr>
            <w:tcW w:w="1875" w:type="dxa"/>
          </w:tcPr>
          <w:p w14:paraId="012EB3C8" w14:textId="55AEF629" w:rsidR="00B43381" w:rsidRPr="006D5B30" w:rsidRDefault="008F3DE9"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oa</w:t>
            </w:r>
          </w:p>
        </w:tc>
        <w:tc>
          <w:tcPr>
            <w:tcW w:w="2312" w:type="dxa"/>
          </w:tcPr>
          <w:p w14:paraId="77B3A9FD" w14:textId="072DE60E"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j</w:t>
            </w:r>
          </w:p>
        </w:tc>
      </w:tr>
      <w:tr w:rsidR="00B43381" w:rsidRPr="006D5B30" w14:paraId="0519C86C" w14:textId="77777777" w:rsidTr="003B0484">
        <w:tc>
          <w:tcPr>
            <w:tcW w:w="562" w:type="dxa"/>
            <w:vMerge/>
          </w:tcPr>
          <w:p w14:paraId="5A674F24"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48540DB7"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5B9F0610" w14:textId="5AA91DCE" w:rsidR="00B43381" w:rsidRPr="006D5B30" w:rsidRDefault="008F3DE9"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ikuti Ekaristi</w:t>
            </w:r>
            <w:r w:rsidR="00146C77" w:rsidRPr="006D5B30">
              <w:rPr>
                <w:rFonts w:ascii="Times New Roman" w:hAnsi="Times New Roman" w:cs="Times New Roman"/>
                <w:sz w:val="24"/>
                <w:szCs w:val="24"/>
              </w:rPr>
              <w:t xml:space="preserve"> </w:t>
            </w:r>
          </w:p>
        </w:tc>
        <w:tc>
          <w:tcPr>
            <w:tcW w:w="2312" w:type="dxa"/>
          </w:tcPr>
          <w:p w14:paraId="7EB872D1" w14:textId="41DB9566"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g</w:t>
            </w:r>
          </w:p>
        </w:tc>
      </w:tr>
      <w:tr w:rsidR="00B43381" w:rsidRPr="006D5B30" w14:paraId="5B6AB14E" w14:textId="77777777" w:rsidTr="003B0484">
        <w:tc>
          <w:tcPr>
            <w:tcW w:w="562" w:type="dxa"/>
            <w:vMerge/>
          </w:tcPr>
          <w:p w14:paraId="0B1308D5"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74468B1F"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515429DC" w14:textId="2A65D645"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beri teladan</w:t>
            </w:r>
          </w:p>
        </w:tc>
        <w:tc>
          <w:tcPr>
            <w:tcW w:w="2312" w:type="dxa"/>
          </w:tcPr>
          <w:p w14:paraId="24D6B1AB" w14:textId="5B41E4B8"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l</w:t>
            </w:r>
          </w:p>
        </w:tc>
      </w:tr>
      <w:tr w:rsidR="00B43381" w:rsidRPr="006D5B30" w14:paraId="60E92DCF" w14:textId="77777777" w:rsidTr="003B0484">
        <w:tc>
          <w:tcPr>
            <w:tcW w:w="562" w:type="dxa"/>
            <w:vMerge/>
          </w:tcPr>
          <w:p w14:paraId="78E17C6A"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7D6EDF0C"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216FD45C" w14:textId="3CE14CD8" w:rsidR="00B43381" w:rsidRPr="006D5B30" w:rsidRDefault="00B4338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ucap syukur</w:t>
            </w:r>
          </w:p>
        </w:tc>
        <w:tc>
          <w:tcPr>
            <w:tcW w:w="2312" w:type="dxa"/>
          </w:tcPr>
          <w:p w14:paraId="5A3290C8" w14:textId="1DF0C478"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m</w:t>
            </w:r>
          </w:p>
        </w:tc>
      </w:tr>
      <w:tr w:rsidR="00B43381" w:rsidRPr="006D5B30" w14:paraId="4D660B68" w14:textId="77777777" w:rsidTr="003B0484">
        <w:tc>
          <w:tcPr>
            <w:tcW w:w="562" w:type="dxa"/>
            <w:vMerge/>
          </w:tcPr>
          <w:p w14:paraId="47CF9058"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00E14C40"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5E36E347" w14:textId="29D16159" w:rsidR="00B43381" w:rsidRPr="006D5B30" w:rsidRDefault="008F3DE9"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bagi </w:t>
            </w:r>
          </w:p>
        </w:tc>
        <w:tc>
          <w:tcPr>
            <w:tcW w:w="2312" w:type="dxa"/>
          </w:tcPr>
          <w:p w14:paraId="7ABA0530" w14:textId="0681C673" w:rsidR="00B43381" w:rsidRPr="006D5B30" w:rsidRDefault="00146C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r>
      <w:tr w:rsidR="00B43381" w:rsidRPr="006D5B30" w14:paraId="5B7322B2" w14:textId="77777777" w:rsidTr="003B0484">
        <w:tc>
          <w:tcPr>
            <w:tcW w:w="562" w:type="dxa"/>
            <w:vMerge w:val="restart"/>
          </w:tcPr>
          <w:p w14:paraId="3FFBE173"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3D04BE9C" w14:textId="546C9B76" w:rsidR="00B43381" w:rsidRPr="006D5B30" w:rsidRDefault="00146C7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w:t>
            </w:r>
            <w:r w:rsidR="00B43381" w:rsidRPr="006D5B30">
              <w:rPr>
                <w:rFonts w:ascii="Times New Roman" w:hAnsi="Times New Roman" w:cs="Times New Roman"/>
                <w:sz w:val="24"/>
                <w:szCs w:val="24"/>
                <w:lang w:val="sv-SE"/>
              </w:rPr>
              <w:t>aya</w:t>
            </w:r>
            <w:r w:rsidRPr="006D5B30">
              <w:rPr>
                <w:rFonts w:ascii="Times New Roman" w:hAnsi="Times New Roman" w:cs="Times New Roman"/>
                <w:sz w:val="24"/>
                <w:szCs w:val="24"/>
                <w:lang w:val="sv-SE"/>
              </w:rPr>
              <w:t xml:space="preserve"> </w:t>
            </w:r>
            <w:r w:rsidR="00B43381" w:rsidRPr="006D5B30">
              <w:rPr>
                <w:rFonts w:ascii="Times New Roman" w:hAnsi="Times New Roman" w:cs="Times New Roman"/>
                <w:sz w:val="24"/>
                <w:szCs w:val="24"/>
                <w:lang w:val="sv-SE"/>
              </w:rPr>
              <w:t xml:space="preserve">menumbuhkan sikap kasih sayang dalam diri anak </w:t>
            </w:r>
            <w:r w:rsidRPr="006D5B30">
              <w:rPr>
                <w:rFonts w:ascii="Times New Roman" w:hAnsi="Times New Roman" w:cs="Times New Roman"/>
                <w:sz w:val="24"/>
                <w:szCs w:val="24"/>
                <w:lang w:val="sv-SE"/>
              </w:rPr>
              <w:t>kepada sesama</w:t>
            </w:r>
            <w:r w:rsidR="00B43381" w:rsidRPr="006D5B30">
              <w:rPr>
                <w:rFonts w:ascii="Times New Roman" w:hAnsi="Times New Roman" w:cs="Times New Roman"/>
                <w:sz w:val="24"/>
                <w:szCs w:val="24"/>
                <w:lang w:val="sv-SE"/>
              </w:rPr>
              <w:t xml:space="preserve"> dengan</w:t>
            </w:r>
            <w:r w:rsidRPr="006D5B30">
              <w:rPr>
                <w:rFonts w:ascii="Times New Roman" w:hAnsi="Times New Roman" w:cs="Times New Roman"/>
                <w:sz w:val="24"/>
                <w:szCs w:val="24"/>
                <w:lang w:val="sv-SE"/>
              </w:rPr>
              <w:t xml:space="preserve"> cara</w:t>
            </w:r>
            <w:r w:rsidR="00B43381" w:rsidRPr="006D5B30">
              <w:rPr>
                <w:rFonts w:ascii="Times New Roman" w:hAnsi="Times New Roman" w:cs="Times New Roman"/>
                <w:sz w:val="24"/>
                <w:szCs w:val="24"/>
                <w:lang w:val="sv-SE"/>
              </w:rPr>
              <w:t xml:space="preserve"> mengajarkan anak untuk mau membantu dan berbagi kepada temannya. Kami mengajarkan anak</w:t>
            </w:r>
            <w:r w:rsidRPr="006D5B30">
              <w:rPr>
                <w:rFonts w:ascii="Times New Roman" w:hAnsi="Times New Roman" w:cs="Times New Roman"/>
                <w:sz w:val="24"/>
                <w:szCs w:val="24"/>
                <w:lang w:val="sv-SE"/>
              </w:rPr>
              <w:t xml:space="preserve"> untuk membantu sesama</w:t>
            </w:r>
            <w:r w:rsidR="00B43381" w:rsidRPr="006D5B30">
              <w:rPr>
                <w:rFonts w:ascii="Times New Roman" w:hAnsi="Times New Roman" w:cs="Times New Roman"/>
                <w:sz w:val="24"/>
                <w:szCs w:val="24"/>
                <w:lang w:val="sv-SE"/>
              </w:rPr>
              <w:t xml:space="preserve"> melalui cerita pengalaman anak di sekolahnya. Ketika anak bercerita tentang masalahnya disitulah </w:t>
            </w:r>
            <w:r w:rsidRPr="006D5B30">
              <w:rPr>
                <w:rFonts w:ascii="Times New Roman" w:hAnsi="Times New Roman" w:cs="Times New Roman"/>
                <w:sz w:val="24"/>
                <w:szCs w:val="24"/>
                <w:lang w:val="sv-SE"/>
              </w:rPr>
              <w:t xml:space="preserve">kami </w:t>
            </w:r>
            <w:r w:rsidR="00B43381" w:rsidRPr="006D5B30">
              <w:rPr>
                <w:rFonts w:ascii="Times New Roman" w:hAnsi="Times New Roman" w:cs="Times New Roman"/>
                <w:sz w:val="24"/>
                <w:szCs w:val="24"/>
                <w:lang w:val="sv-SE"/>
              </w:rPr>
              <w:t>mengajarkan bagaimana tindakan yang seharusnya dia lakukan</w:t>
            </w:r>
            <w:r w:rsidRPr="006D5B30">
              <w:rPr>
                <w:rFonts w:ascii="Times New Roman" w:hAnsi="Times New Roman" w:cs="Times New Roman"/>
                <w:sz w:val="24"/>
                <w:szCs w:val="24"/>
                <w:lang w:val="sv-SE"/>
              </w:rPr>
              <w:t xml:space="preserve"> untuk membantu sesamanya</w:t>
            </w:r>
            <w:r w:rsidR="00B43381"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B43381" w:rsidRPr="006D5B30">
              <w:rPr>
                <w:rFonts w:ascii="Times New Roman" w:hAnsi="Times New Roman" w:cs="Times New Roman"/>
                <w:sz w:val="24"/>
                <w:szCs w:val="24"/>
                <w:lang w:val="sv-SE"/>
              </w:rPr>
              <w:t xml:space="preserve">Kalau kepada Allah </w:t>
            </w:r>
            <w:r w:rsidRPr="006D5B30">
              <w:rPr>
                <w:rFonts w:ascii="Times New Roman" w:hAnsi="Times New Roman" w:cs="Times New Roman"/>
                <w:sz w:val="24"/>
                <w:szCs w:val="24"/>
                <w:lang w:val="sv-SE"/>
              </w:rPr>
              <w:t>kami</w:t>
            </w:r>
            <w:r w:rsidR="00B43381" w:rsidRPr="006D5B30">
              <w:rPr>
                <w:rFonts w:ascii="Times New Roman" w:hAnsi="Times New Roman" w:cs="Times New Roman"/>
                <w:sz w:val="24"/>
                <w:szCs w:val="24"/>
                <w:lang w:val="sv-SE"/>
              </w:rPr>
              <w:t xml:space="preserve"> mengajarkan untuk berdoa dan kebetulan di keluarga kami punya kebiasaan untuk berdoa rosario. </w:t>
            </w:r>
            <w:r w:rsidR="00F466D4" w:rsidRPr="006D5B30">
              <w:rPr>
                <w:rFonts w:ascii="Times New Roman" w:hAnsi="Times New Roman" w:cs="Times New Roman"/>
                <w:sz w:val="24"/>
                <w:szCs w:val="24"/>
                <w:lang w:val="sv-SE"/>
              </w:rPr>
              <w:t xml:space="preserve">Kami </w:t>
            </w:r>
            <w:r w:rsidR="00B43381" w:rsidRPr="006D5B30">
              <w:rPr>
                <w:rFonts w:ascii="Times New Roman" w:hAnsi="Times New Roman" w:cs="Times New Roman"/>
                <w:sz w:val="24"/>
                <w:szCs w:val="24"/>
                <w:lang w:val="sv-SE"/>
              </w:rPr>
              <w:t>juga me</w:t>
            </w:r>
            <w:r w:rsidR="00F466D4" w:rsidRPr="006D5B30">
              <w:rPr>
                <w:rFonts w:ascii="Times New Roman" w:hAnsi="Times New Roman" w:cs="Times New Roman"/>
                <w:sz w:val="24"/>
                <w:szCs w:val="24"/>
                <w:lang w:val="sv-SE"/>
              </w:rPr>
              <w:t xml:space="preserve">mbiasakan anak </w:t>
            </w:r>
            <w:r w:rsidR="00B43381" w:rsidRPr="006D5B30">
              <w:rPr>
                <w:rFonts w:ascii="Times New Roman" w:hAnsi="Times New Roman" w:cs="Times New Roman"/>
                <w:sz w:val="24"/>
                <w:szCs w:val="24"/>
                <w:lang w:val="sv-SE"/>
              </w:rPr>
              <w:t xml:space="preserve">berdoa setelah bangun tidur </w:t>
            </w:r>
            <w:r w:rsidR="00F466D4" w:rsidRPr="006D5B30">
              <w:rPr>
                <w:rFonts w:ascii="Times New Roman" w:hAnsi="Times New Roman" w:cs="Times New Roman"/>
                <w:sz w:val="24"/>
                <w:szCs w:val="24"/>
                <w:lang w:val="sv-SE"/>
              </w:rPr>
              <w:t xml:space="preserve">untuk </w:t>
            </w:r>
            <w:r w:rsidR="00B43381" w:rsidRPr="006D5B30">
              <w:rPr>
                <w:rFonts w:ascii="Times New Roman" w:hAnsi="Times New Roman" w:cs="Times New Roman"/>
                <w:sz w:val="24"/>
                <w:szCs w:val="24"/>
                <w:lang w:val="sv-SE"/>
              </w:rPr>
              <w:t xml:space="preserve">mengucapkan syukur kepada Allah </w:t>
            </w:r>
            <w:r w:rsidRPr="006D5B30">
              <w:rPr>
                <w:rFonts w:ascii="Times New Roman" w:hAnsi="Times New Roman" w:cs="Times New Roman"/>
                <w:sz w:val="24"/>
                <w:szCs w:val="24"/>
                <w:lang w:val="sv-SE"/>
              </w:rPr>
              <w:t xml:space="preserve">yang </w:t>
            </w:r>
            <w:r w:rsidR="00B43381" w:rsidRPr="006D5B30">
              <w:rPr>
                <w:rFonts w:ascii="Times New Roman" w:hAnsi="Times New Roman" w:cs="Times New Roman"/>
                <w:sz w:val="24"/>
                <w:szCs w:val="24"/>
                <w:lang w:val="sv-SE"/>
              </w:rPr>
              <w:t>sudah melindungi</w:t>
            </w:r>
            <w:r w:rsidRPr="006D5B30">
              <w:rPr>
                <w:rFonts w:ascii="Times New Roman" w:hAnsi="Times New Roman" w:cs="Times New Roman"/>
                <w:sz w:val="24"/>
                <w:szCs w:val="24"/>
                <w:lang w:val="sv-SE"/>
              </w:rPr>
              <w:t xml:space="preserve"> kami sepanjang </w:t>
            </w:r>
            <w:r w:rsidR="00F466D4" w:rsidRPr="006D5B30">
              <w:rPr>
                <w:rFonts w:ascii="Times New Roman" w:hAnsi="Times New Roman" w:cs="Times New Roman"/>
                <w:sz w:val="24"/>
                <w:szCs w:val="24"/>
                <w:lang w:val="sv-SE"/>
              </w:rPr>
              <w:t>malam</w:t>
            </w:r>
            <w:r w:rsidR="00B43381" w:rsidRPr="006D5B30">
              <w:rPr>
                <w:rFonts w:ascii="Times New Roman" w:hAnsi="Times New Roman" w:cs="Times New Roman"/>
                <w:sz w:val="24"/>
                <w:szCs w:val="24"/>
                <w:lang w:val="sv-SE"/>
              </w:rPr>
              <w:t xml:space="preserve"> dan sekarang </w:t>
            </w:r>
            <w:r w:rsidR="00F466D4" w:rsidRPr="006D5B30">
              <w:rPr>
                <w:rFonts w:ascii="Times New Roman" w:hAnsi="Times New Roman" w:cs="Times New Roman"/>
                <w:sz w:val="24"/>
                <w:szCs w:val="24"/>
                <w:lang w:val="sv-SE"/>
              </w:rPr>
              <w:t xml:space="preserve">kami </w:t>
            </w:r>
            <w:r w:rsidR="00B43381" w:rsidRPr="006D5B30">
              <w:rPr>
                <w:rFonts w:ascii="Times New Roman" w:hAnsi="Times New Roman" w:cs="Times New Roman"/>
                <w:sz w:val="24"/>
                <w:szCs w:val="24"/>
                <w:lang w:val="sv-SE"/>
              </w:rPr>
              <w:t>diberi kehidupan baru.</w:t>
            </w:r>
          </w:p>
        </w:tc>
        <w:tc>
          <w:tcPr>
            <w:tcW w:w="1875" w:type="dxa"/>
          </w:tcPr>
          <w:p w14:paraId="7A114B99" w14:textId="2967DE30" w:rsidR="00B43381"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mbantu </w:t>
            </w:r>
            <w:r w:rsidR="00B43381" w:rsidRPr="006D5B30">
              <w:rPr>
                <w:rFonts w:ascii="Times New Roman" w:hAnsi="Times New Roman" w:cs="Times New Roman"/>
                <w:sz w:val="24"/>
                <w:szCs w:val="24"/>
              </w:rPr>
              <w:t xml:space="preserve"> </w:t>
            </w:r>
          </w:p>
        </w:tc>
        <w:tc>
          <w:tcPr>
            <w:tcW w:w="2312" w:type="dxa"/>
          </w:tcPr>
          <w:p w14:paraId="048E2020" w14:textId="7703DB46" w:rsidR="00B43381"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h</w:t>
            </w:r>
          </w:p>
        </w:tc>
      </w:tr>
      <w:tr w:rsidR="00F466D4" w:rsidRPr="006D5B30" w14:paraId="761C15E5" w14:textId="77777777" w:rsidTr="003B0484">
        <w:tc>
          <w:tcPr>
            <w:tcW w:w="562" w:type="dxa"/>
            <w:vMerge/>
          </w:tcPr>
          <w:p w14:paraId="45240857" w14:textId="77777777" w:rsidR="00F466D4" w:rsidRPr="006D5B30" w:rsidRDefault="00F466D4" w:rsidP="006C73C4">
            <w:pPr>
              <w:pStyle w:val="ListParagraph"/>
              <w:spacing w:line="276" w:lineRule="auto"/>
              <w:ind w:left="0"/>
              <w:jc w:val="both"/>
              <w:rPr>
                <w:rFonts w:ascii="Times New Roman" w:hAnsi="Times New Roman" w:cs="Times New Roman"/>
                <w:sz w:val="24"/>
                <w:szCs w:val="24"/>
              </w:rPr>
            </w:pPr>
          </w:p>
        </w:tc>
        <w:tc>
          <w:tcPr>
            <w:tcW w:w="3189" w:type="dxa"/>
            <w:vMerge/>
          </w:tcPr>
          <w:p w14:paraId="1260DD95" w14:textId="77777777" w:rsidR="00F466D4" w:rsidRPr="006D5B30" w:rsidRDefault="00F466D4" w:rsidP="006C73C4">
            <w:pPr>
              <w:pStyle w:val="ListParagraph"/>
              <w:spacing w:line="276" w:lineRule="auto"/>
              <w:ind w:left="0"/>
              <w:jc w:val="both"/>
              <w:rPr>
                <w:rFonts w:ascii="Times New Roman" w:hAnsi="Times New Roman" w:cs="Times New Roman"/>
                <w:sz w:val="24"/>
                <w:szCs w:val="24"/>
              </w:rPr>
            </w:pPr>
          </w:p>
        </w:tc>
        <w:tc>
          <w:tcPr>
            <w:tcW w:w="1875" w:type="dxa"/>
          </w:tcPr>
          <w:p w14:paraId="292146CA" w14:textId="5603DE26" w:rsidR="00F466D4"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bagi </w:t>
            </w:r>
          </w:p>
        </w:tc>
        <w:tc>
          <w:tcPr>
            <w:tcW w:w="2312" w:type="dxa"/>
          </w:tcPr>
          <w:p w14:paraId="7CA58CEB" w14:textId="35FADBA6" w:rsidR="00F466D4"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r>
      <w:tr w:rsidR="00B43381" w:rsidRPr="006D5B30" w14:paraId="4587232E" w14:textId="77777777" w:rsidTr="003B0484">
        <w:tc>
          <w:tcPr>
            <w:tcW w:w="562" w:type="dxa"/>
            <w:vMerge/>
          </w:tcPr>
          <w:p w14:paraId="043268FB"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1CF20F4C"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0D4198BB" w14:textId="7ECF2699" w:rsidR="00B43381"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w:t>
            </w:r>
            <w:r w:rsidR="00B43381" w:rsidRPr="006D5B30">
              <w:rPr>
                <w:rFonts w:ascii="Times New Roman" w:hAnsi="Times New Roman" w:cs="Times New Roman"/>
                <w:sz w:val="24"/>
                <w:szCs w:val="24"/>
              </w:rPr>
              <w:t xml:space="preserve">oa </w:t>
            </w:r>
          </w:p>
        </w:tc>
        <w:tc>
          <w:tcPr>
            <w:tcW w:w="2312" w:type="dxa"/>
          </w:tcPr>
          <w:p w14:paraId="288D0860" w14:textId="206414CF" w:rsidR="00B43381"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j</w:t>
            </w:r>
          </w:p>
        </w:tc>
      </w:tr>
      <w:tr w:rsidR="00B43381" w:rsidRPr="006D5B30" w14:paraId="5A432387" w14:textId="77777777" w:rsidTr="003B0484">
        <w:tc>
          <w:tcPr>
            <w:tcW w:w="562" w:type="dxa"/>
            <w:vMerge/>
          </w:tcPr>
          <w:p w14:paraId="43995145"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3189" w:type="dxa"/>
            <w:vMerge/>
          </w:tcPr>
          <w:p w14:paraId="6BCFA4CC" w14:textId="77777777" w:rsidR="00B43381" w:rsidRPr="006D5B30" w:rsidRDefault="00B43381" w:rsidP="006C73C4">
            <w:pPr>
              <w:pStyle w:val="ListParagraph"/>
              <w:spacing w:line="276" w:lineRule="auto"/>
              <w:ind w:left="0"/>
              <w:jc w:val="both"/>
              <w:rPr>
                <w:rFonts w:ascii="Times New Roman" w:hAnsi="Times New Roman" w:cs="Times New Roman"/>
                <w:sz w:val="24"/>
                <w:szCs w:val="24"/>
              </w:rPr>
            </w:pPr>
          </w:p>
        </w:tc>
        <w:tc>
          <w:tcPr>
            <w:tcW w:w="1875" w:type="dxa"/>
          </w:tcPr>
          <w:p w14:paraId="17F2130F" w14:textId="69DB972E" w:rsidR="00B43381" w:rsidRPr="006D5B30" w:rsidRDefault="00B4338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ucap syukur</w:t>
            </w:r>
          </w:p>
        </w:tc>
        <w:tc>
          <w:tcPr>
            <w:tcW w:w="2312" w:type="dxa"/>
          </w:tcPr>
          <w:p w14:paraId="3CD1DE1F" w14:textId="65E72BEE" w:rsidR="00B43381" w:rsidRPr="006D5B30" w:rsidRDefault="00F466D4"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m</w:t>
            </w:r>
          </w:p>
        </w:tc>
      </w:tr>
    </w:tbl>
    <w:p w14:paraId="73CE369D" w14:textId="77777777" w:rsidR="00AB76EC" w:rsidRPr="006D5B30" w:rsidRDefault="00AB76EC" w:rsidP="006C73C4">
      <w:pPr>
        <w:pStyle w:val="ListParagraph"/>
        <w:spacing w:after="0" w:line="480" w:lineRule="auto"/>
        <w:ind w:left="709"/>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AB76EC" w:rsidRPr="006D5B30" w14:paraId="4F301C61" w14:textId="77777777" w:rsidTr="003B0484">
        <w:tc>
          <w:tcPr>
            <w:tcW w:w="7932" w:type="dxa"/>
            <w:gridSpan w:val="5"/>
          </w:tcPr>
          <w:p w14:paraId="47562757"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bookmarkStart w:id="121" w:name="_Hlk200447791"/>
            <w:r w:rsidRPr="006D5B30">
              <w:rPr>
                <w:rFonts w:ascii="Times New Roman" w:hAnsi="Times New Roman" w:cs="Times New Roman"/>
                <w:b/>
                <w:bCs/>
                <w:sz w:val="24"/>
                <w:szCs w:val="24"/>
              </w:rPr>
              <w:t>Indeks</w:t>
            </w:r>
          </w:p>
        </w:tc>
      </w:tr>
      <w:tr w:rsidR="00AB76EC" w:rsidRPr="006D5B30" w14:paraId="553DA924" w14:textId="77777777" w:rsidTr="003B0484">
        <w:tc>
          <w:tcPr>
            <w:tcW w:w="3261" w:type="dxa"/>
            <w:gridSpan w:val="2"/>
          </w:tcPr>
          <w:p w14:paraId="03BDA509"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1D70FE0C"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12CED98B"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247C7267"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AB76EC" w:rsidRPr="006D5B30" w14:paraId="71D7D4D6" w14:textId="77777777" w:rsidTr="003B0484">
        <w:tc>
          <w:tcPr>
            <w:tcW w:w="567" w:type="dxa"/>
          </w:tcPr>
          <w:p w14:paraId="398EAE1C" w14:textId="14D65203" w:rsidR="00AB76EC"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a</w:t>
            </w:r>
          </w:p>
        </w:tc>
        <w:tc>
          <w:tcPr>
            <w:tcW w:w="2694" w:type="dxa"/>
          </w:tcPr>
          <w:p w14:paraId="31BA2E75" w14:textId="6D9C6426" w:rsidR="00AB76EC"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yayangi</w:t>
            </w:r>
          </w:p>
        </w:tc>
        <w:tc>
          <w:tcPr>
            <w:tcW w:w="1984" w:type="dxa"/>
          </w:tcPr>
          <w:p w14:paraId="4E950084" w14:textId="741171F9"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4541A2C4" w14:textId="40DAB502"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020E18BE" w14:textId="37037B06"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AB76EC" w:rsidRPr="006D5B30" w14:paraId="62A1E959" w14:textId="77777777" w:rsidTr="003B0484">
        <w:tc>
          <w:tcPr>
            <w:tcW w:w="567" w:type="dxa"/>
          </w:tcPr>
          <w:p w14:paraId="000D0F35" w14:textId="2B196570" w:rsidR="00AB76EC"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b</w:t>
            </w:r>
          </w:p>
        </w:tc>
        <w:tc>
          <w:tcPr>
            <w:tcW w:w="2694" w:type="dxa"/>
          </w:tcPr>
          <w:p w14:paraId="100D193B" w14:textId="23BAFD2B" w:rsidR="00AB76EC"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maafkan</w:t>
            </w:r>
          </w:p>
        </w:tc>
        <w:tc>
          <w:tcPr>
            <w:tcW w:w="1984" w:type="dxa"/>
          </w:tcPr>
          <w:p w14:paraId="618DB005" w14:textId="64EF2E87" w:rsidR="00AB76EC" w:rsidRPr="006D5B30" w:rsidRDefault="00AB76E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I1</w:t>
            </w:r>
          </w:p>
        </w:tc>
        <w:tc>
          <w:tcPr>
            <w:tcW w:w="1243" w:type="dxa"/>
          </w:tcPr>
          <w:p w14:paraId="13A6912C" w14:textId="4F512995"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781BEEB7" w14:textId="1B9355B2"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AB76EC" w:rsidRPr="006D5B30" w14:paraId="5F90893A" w14:textId="77777777" w:rsidTr="003B0484">
        <w:tc>
          <w:tcPr>
            <w:tcW w:w="567" w:type="dxa"/>
          </w:tcPr>
          <w:p w14:paraId="7881F9BC" w14:textId="46ECA49C" w:rsidR="00AB76EC"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c</w:t>
            </w:r>
          </w:p>
        </w:tc>
        <w:tc>
          <w:tcPr>
            <w:tcW w:w="2694" w:type="dxa"/>
          </w:tcPr>
          <w:p w14:paraId="2D568B8C" w14:textId="578F1BBC" w:rsidR="00AB76EC"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bagi</w:t>
            </w:r>
          </w:p>
        </w:tc>
        <w:tc>
          <w:tcPr>
            <w:tcW w:w="1984" w:type="dxa"/>
          </w:tcPr>
          <w:p w14:paraId="6C344336" w14:textId="36546087"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w:t>
            </w:r>
            <w:r w:rsidR="007A46D5" w:rsidRPr="006D5B30">
              <w:rPr>
                <w:rFonts w:ascii="Times New Roman" w:hAnsi="Times New Roman" w:cs="Times New Roman"/>
                <w:sz w:val="24"/>
                <w:szCs w:val="24"/>
              </w:rPr>
              <w:t xml:space="preserve">3, I5, </w:t>
            </w:r>
            <w:r w:rsidRPr="006D5B30">
              <w:rPr>
                <w:rFonts w:ascii="Times New Roman" w:hAnsi="Times New Roman" w:cs="Times New Roman"/>
                <w:sz w:val="24"/>
                <w:szCs w:val="24"/>
              </w:rPr>
              <w:t>I</w:t>
            </w:r>
            <w:r w:rsidR="007A46D5" w:rsidRPr="006D5B30">
              <w:rPr>
                <w:rFonts w:ascii="Times New Roman" w:hAnsi="Times New Roman" w:cs="Times New Roman"/>
                <w:sz w:val="24"/>
                <w:szCs w:val="24"/>
              </w:rPr>
              <w:t>6</w:t>
            </w:r>
            <w:r w:rsidRPr="006D5B30">
              <w:rPr>
                <w:rFonts w:ascii="Times New Roman" w:hAnsi="Times New Roman" w:cs="Times New Roman"/>
                <w:sz w:val="24"/>
                <w:szCs w:val="24"/>
              </w:rPr>
              <w:t>, I7</w:t>
            </w:r>
          </w:p>
        </w:tc>
        <w:tc>
          <w:tcPr>
            <w:tcW w:w="1243" w:type="dxa"/>
          </w:tcPr>
          <w:p w14:paraId="2C036827" w14:textId="6F8173D8"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w:t>
            </w:r>
          </w:p>
        </w:tc>
        <w:tc>
          <w:tcPr>
            <w:tcW w:w="1444" w:type="dxa"/>
          </w:tcPr>
          <w:p w14:paraId="19BF6BA0" w14:textId="76A41B99"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1,42%</w:t>
            </w:r>
          </w:p>
        </w:tc>
      </w:tr>
      <w:tr w:rsidR="00AB76EC" w:rsidRPr="006D5B30" w14:paraId="148A1C69" w14:textId="77777777" w:rsidTr="003B0484">
        <w:tc>
          <w:tcPr>
            <w:tcW w:w="567" w:type="dxa"/>
          </w:tcPr>
          <w:p w14:paraId="46ED6770" w14:textId="19B20A20" w:rsidR="00AB76EC"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w:t>
            </w:r>
            <w:r w:rsidR="00AB76EC" w:rsidRPr="006D5B30">
              <w:rPr>
                <w:rFonts w:ascii="Times New Roman" w:hAnsi="Times New Roman" w:cs="Times New Roman"/>
                <w:sz w:val="24"/>
                <w:szCs w:val="24"/>
              </w:rPr>
              <w:t>d</w:t>
            </w:r>
          </w:p>
        </w:tc>
        <w:tc>
          <w:tcPr>
            <w:tcW w:w="2694" w:type="dxa"/>
          </w:tcPr>
          <w:p w14:paraId="1CA606B6" w14:textId="2827CF38" w:rsidR="00AB76EC"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Beriman</w:t>
            </w:r>
          </w:p>
        </w:tc>
        <w:tc>
          <w:tcPr>
            <w:tcW w:w="1984" w:type="dxa"/>
          </w:tcPr>
          <w:p w14:paraId="285C317C" w14:textId="594495B9" w:rsidR="00AB76EC" w:rsidRPr="006D5B30" w:rsidRDefault="00AB76E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7A46D5" w:rsidRPr="006D5B30">
              <w:rPr>
                <w:rFonts w:ascii="Times New Roman" w:hAnsi="Times New Roman" w:cs="Times New Roman"/>
                <w:sz w:val="24"/>
                <w:szCs w:val="24"/>
              </w:rPr>
              <w:t>1</w:t>
            </w:r>
          </w:p>
        </w:tc>
        <w:tc>
          <w:tcPr>
            <w:tcW w:w="1243" w:type="dxa"/>
          </w:tcPr>
          <w:p w14:paraId="73E332D1" w14:textId="796BDCD7"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6E2174C8" w14:textId="7E4B5032" w:rsidR="00AB76EC"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EB01D6" w:rsidRPr="006D5B30" w14:paraId="52215A7E" w14:textId="77777777" w:rsidTr="003B0484">
        <w:tc>
          <w:tcPr>
            <w:tcW w:w="567" w:type="dxa"/>
          </w:tcPr>
          <w:p w14:paraId="5235FCD3" w14:textId="6F9E5438"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e</w:t>
            </w:r>
          </w:p>
        </w:tc>
        <w:tc>
          <w:tcPr>
            <w:tcW w:w="2694" w:type="dxa"/>
          </w:tcPr>
          <w:p w14:paraId="7C31119A" w14:textId="768CF9FA"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jalankan ajaran Gereja</w:t>
            </w:r>
          </w:p>
        </w:tc>
        <w:tc>
          <w:tcPr>
            <w:tcW w:w="1984" w:type="dxa"/>
          </w:tcPr>
          <w:p w14:paraId="017D30D1" w14:textId="65749FA1"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3AC67CBF" w14:textId="3A041420"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6BAC756A" w14:textId="2A5099C2"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EB01D6" w:rsidRPr="006D5B30" w14:paraId="75BF6B0B" w14:textId="77777777" w:rsidTr="003B0484">
        <w:tc>
          <w:tcPr>
            <w:tcW w:w="567" w:type="dxa"/>
          </w:tcPr>
          <w:p w14:paraId="3971D10F" w14:textId="4F2D75F9"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f</w:t>
            </w:r>
          </w:p>
        </w:tc>
        <w:tc>
          <w:tcPr>
            <w:tcW w:w="2694" w:type="dxa"/>
          </w:tcPr>
          <w:p w14:paraId="5E6DF3C8" w14:textId="5DC0E823"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gikuti kegiatan Gereja</w:t>
            </w:r>
          </w:p>
        </w:tc>
        <w:tc>
          <w:tcPr>
            <w:tcW w:w="1984" w:type="dxa"/>
          </w:tcPr>
          <w:p w14:paraId="3B2E1680" w14:textId="58C853EF"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3</w:t>
            </w:r>
          </w:p>
        </w:tc>
        <w:tc>
          <w:tcPr>
            <w:tcW w:w="1243" w:type="dxa"/>
          </w:tcPr>
          <w:p w14:paraId="7221F3FB" w14:textId="4984D861"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1B99C8F7" w14:textId="5738BF77"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EB01D6" w:rsidRPr="006D5B30" w14:paraId="4E428F17" w14:textId="77777777" w:rsidTr="003B0484">
        <w:tc>
          <w:tcPr>
            <w:tcW w:w="567" w:type="dxa"/>
          </w:tcPr>
          <w:p w14:paraId="3D2565BB" w14:textId="72F5BBE9"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g</w:t>
            </w:r>
          </w:p>
        </w:tc>
        <w:tc>
          <w:tcPr>
            <w:tcW w:w="2694" w:type="dxa"/>
          </w:tcPr>
          <w:p w14:paraId="5EBC7965" w14:textId="7459F896"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gikuti Ekaristi</w:t>
            </w:r>
          </w:p>
        </w:tc>
        <w:tc>
          <w:tcPr>
            <w:tcW w:w="1984" w:type="dxa"/>
          </w:tcPr>
          <w:p w14:paraId="7F89F5F3" w14:textId="48893302"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3, I6</w:t>
            </w:r>
          </w:p>
        </w:tc>
        <w:tc>
          <w:tcPr>
            <w:tcW w:w="1243" w:type="dxa"/>
          </w:tcPr>
          <w:p w14:paraId="6AAD5872" w14:textId="086DE964"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17270048" w14:textId="7BA1EDC3"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rPr>
              <w:t>42,9%</w:t>
            </w:r>
          </w:p>
        </w:tc>
      </w:tr>
      <w:tr w:rsidR="00EB01D6" w:rsidRPr="006D5B30" w14:paraId="4652D9F6" w14:textId="77777777" w:rsidTr="003B0484">
        <w:tc>
          <w:tcPr>
            <w:tcW w:w="567" w:type="dxa"/>
          </w:tcPr>
          <w:p w14:paraId="7BB1DF1C" w14:textId="47707845"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h</w:t>
            </w:r>
          </w:p>
        </w:tc>
        <w:tc>
          <w:tcPr>
            <w:tcW w:w="2694" w:type="dxa"/>
          </w:tcPr>
          <w:p w14:paraId="71C92855" w14:textId="2036169A"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mbantu</w:t>
            </w:r>
          </w:p>
        </w:tc>
        <w:tc>
          <w:tcPr>
            <w:tcW w:w="1984" w:type="dxa"/>
          </w:tcPr>
          <w:p w14:paraId="4D1D4C20" w14:textId="0D6A5FD3"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7</w:t>
            </w:r>
          </w:p>
        </w:tc>
        <w:tc>
          <w:tcPr>
            <w:tcW w:w="1243" w:type="dxa"/>
          </w:tcPr>
          <w:p w14:paraId="77FE3C37" w14:textId="7B9F673C"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6F590CF4" w14:textId="34462EF5"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EB01D6" w:rsidRPr="006D5B30" w14:paraId="54F895B3" w14:textId="77777777" w:rsidTr="003B0484">
        <w:tc>
          <w:tcPr>
            <w:tcW w:w="567" w:type="dxa"/>
          </w:tcPr>
          <w:p w14:paraId="1ED25032" w14:textId="0E00C2AB"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i</w:t>
            </w:r>
          </w:p>
        </w:tc>
        <w:tc>
          <w:tcPr>
            <w:tcW w:w="2694" w:type="dxa"/>
          </w:tcPr>
          <w:p w14:paraId="055B57F9" w14:textId="25A4FBAE"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layani</w:t>
            </w:r>
          </w:p>
        </w:tc>
        <w:tc>
          <w:tcPr>
            <w:tcW w:w="1984" w:type="dxa"/>
          </w:tcPr>
          <w:p w14:paraId="1C4A9BB7" w14:textId="7EBA5345"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1243" w:type="dxa"/>
          </w:tcPr>
          <w:p w14:paraId="75446E0E" w14:textId="2D4854B2"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5D3F003A" w14:textId="71276A3C"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EB01D6" w:rsidRPr="006D5B30" w14:paraId="4942D4C5" w14:textId="77777777" w:rsidTr="003B0484">
        <w:tc>
          <w:tcPr>
            <w:tcW w:w="567" w:type="dxa"/>
          </w:tcPr>
          <w:p w14:paraId="1721ADF6" w14:textId="1C629B25"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j</w:t>
            </w:r>
          </w:p>
        </w:tc>
        <w:tc>
          <w:tcPr>
            <w:tcW w:w="2694" w:type="dxa"/>
          </w:tcPr>
          <w:p w14:paraId="021B86C5" w14:textId="1A455B9B"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Doa</w:t>
            </w:r>
          </w:p>
        </w:tc>
        <w:tc>
          <w:tcPr>
            <w:tcW w:w="1984" w:type="dxa"/>
          </w:tcPr>
          <w:p w14:paraId="750DE338" w14:textId="0F0FDF46"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 I6, I7</w:t>
            </w:r>
          </w:p>
        </w:tc>
        <w:tc>
          <w:tcPr>
            <w:tcW w:w="1243" w:type="dxa"/>
          </w:tcPr>
          <w:p w14:paraId="30D2C944" w14:textId="4AE5F9B8"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21801218" w14:textId="2B680AD1"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rPr>
              <w:t>42,9%</w:t>
            </w:r>
          </w:p>
        </w:tc>
      </w:tr>
      <w:tr w:rsidR="00EB01D6" w:rsidRPr="006D5B30" w14:paraId="23344DF0" w14:textId="77777777" w:rsidTr="003B0484">
        <w:tc>
          <w:tcPr>
            <w:tcW w:w="567" w:type="dxa"/>
          </w:tcPr>
          <w:p w14:paraId="76AB8ABE" w14:textId="647718A8"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k</w:t>
            </w:r>
          </w:p>
        </w:tc>
        <w:tc>
          <w:tcPr>
            <w:tcW w:w="2694" w:type="dxa"/>
          </w:tcPr>
          <w:p w14:paraId="2DF68952" w14:textId="59A43069"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ghargai dan berempati</w:t>
            </w:r>
          </w:p>
        </w:tc>
        <w:tc>
          <w:tcPr>
            <w:tcW w:w="1984" w:type="dxa"/>
          </w:tcPr>
          <w:p w14:paraId="65FED0A6" w14:textId="4EE0C7F2"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1243" w:type="dxa"/>
          </w:tcPr>
          <w:p w14:paraId="7B97638B" w14:textId="73A9E580"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79D2B345" w14:textId="102379EF"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EB01D6" w:rsidRPr="006D5B30" w14:paraId="7593F793" w14:textId="77777777" w:rsidTr="003B0484">
        <w:tc>
          <w:tcPr>
            <w:tcW w:w="567" w:type="dxa"/>
          </w:tcPr>
          <w:p w14:paraId="5C12E8C1" w14:textId="56A2DA13"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l</w:t>
            </w:r>
          </w:p>
        </w:tc>
        <w:tc>
          <w:tcPr>
            <w:tcW w:w="2694" w:type="dxa"/>
          </w:tcPr>
          <w:p w14:paraId="5C781392" w14:textId="31AA44A6"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mberi teladan</w:t>
            </w:r>
          </w:p>
        </w:tc>
        <w:tc>
          <w:tcPr>
            <w:tcW w:w="1984" w:type="dxa"/>
          </w:tcPr>
          <w:p w14:paraId="0593B19E" w14:textId="1743DFE2"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 I6</w:t>
            </w:r>
          </w:p>
        </w:tc>
        <w:tc>
          <w:tcPr>
            <w:tcW w:w="1243" w:type="dxa"/>
          </w:tcPr>
          <w:p w14:paraId="0E11AB41" w14:textId="57D661A6"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56E3A092" w14:textId="03844A38"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EB01D6" w:rsidRPr="006D5B30" w14:paraId="3BF38E49" w14:textId="77777777" w:rsidTr="003B0484">
        <w:tc>
          <w:tcPr>
            <w:tcW w:w="567" w:type="dxa"/>
          </w:tcPr>
          <w:p w14:paraId="2A7D0963" w14:textId="2C938DA0" w:rsidR="00EB01D6" w:rsidRPr="006D5B30" w:rsidRDefault="00EB01D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6m</w:t>
            </w:r>
          </w:p>
        </w:tc>
        <w:tc>
          <w:tcPr>
            <w:tcW w:w="2694" w:type="dxa"/>
          </w:tcPr>
          <w:p w14:paraId="19DDE1A0" w14:textId="319CF62A" w:rsidR="00EB01D6" w:rsidRPr="006D5B30" w:rsidRDefault="00EB01D6" w:rsidP="006C73C4">
            <w:pPr>
              <w:pStyle w:val="ListParagraph"/>
              <w:spacing w:line="276" w:lineRule="auto"/>
              <w:ind w:left="0"/>
              <w:rPr>
                <w:rFonts w:ascii="Times New Roman" w:hAnsi="Times New Roman" w:cs="Times New Roman"/>
                <w:sz w:val="24"/>
                <w:szCs w:val="24"/>
              </w:rPr>
            </w:pPr>
            <w:r w:rsidRPr="006D5B30">
              <w:rPr>
                <w:rFonts w:ascii="Times New Roman" w:hAnsi="Times New Roman" w:cs="Times New Roman"/>
                <w:sz w:val="24"/>
                <w:szCs w:val="24"/>
              </w:rPr>
              <w:t>Mengucap syukur</w:t>
            </w:r>
          </w:p>
        </w:tc>
        <w:tc>
          <w:tcPr>
            <w:tcW w:w="1984" w:type="dxa"/>
          </w:tcPr>
          <w:p w14:paraId="7025759D" w14:textId="11EE6BEB"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 I7</w:t>
            </w:r>
          </w:p>
        </w:tc>
        <w:tc>
          <w:tcPr>
            <w:tcW w:w="1243" w:type="dxa"/>
          </w:tcPr>
          <w:p w14:paraId="681DF49B" w14:textId="566D0AC6"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603DBFCA" w14:textId="051FF853" w:rsidR="00EB01D6" w:rsidRPr="006D5B30" w:rsidRDefault="007A46D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bookmarkEnd w:id="120"/>
      <w:bookmarkEnd w:id="121"/>
    </w:tbl>
    <w:p w14:paraId="4CE34EE3" w14:textId="77777777" w:rsidR="00AB76EC" w:rsidRPr="006D5B30" w:rsidRDefault="00AB76EC" w:rsidP="006C73C4">
      <w:pPr>
        <w:pStyle w:val="ListParagraph"/>
        <w:spacing w:after="0" w:line="480" w:lineRule="auto"/>
        <w:ind w:left="709"/>
        <w:jc w:val="both"/>
        <w:rPr>
          <w:rFonts w:ascii="Times New Roman" w:hAnsi="Times New Roman" w:cs="Times New Roman"/>
          <w:b/>
          <w:bCs/>
          <w:sz w:val="24"/>
          <w:szCs w:val="24"/>
        </w:rPr>
      </w:pPr>
    </w:p>
    <w:p w14:paraId="7C513DD4" w14:textId="2F91E64A" w:rsidR="0040420B" w:rsidRPr="006D5B30" w:rsidRDefault="0040420B"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bookmarkStart w:id="122" w:name="_Hlk201411500"/>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lapangan </w:t>
      </w:r>
      <w:r w:rsidR="00EC6699" w:rsidRPr="006D5B30">
        <w:rPr>
          <w:rFonts w:ascii="Times New Roman" w:hAnsi="Times New Roman" w:cs="Times New Roman"/>
          <w:sz w:val="24"/>
          <w:szCs w:val="24"/>
          <w:lang w:val="sv-SE"/>
        </w:rPr>
        <w:t xml:space="preserve">tentang cara menumbuhkan sikap kasih sayang kepada sesama </w:t>
      </w:r>
      <w:r w:rsidR="0013733E" w:rsidRPr="006D5B30">
        <w:rPr>
          <w:rFonts w:ascii="Times New Roman" w:hAnsi="Times New Roman" w:cs="Times New Roman"/>
          <w:sz w:val="24"/>
          <w:szCs w:val="24"/>
          <w:lang w:val="sv-SE"/>
        </w:rPr>
        <w:t xml:space="preserve">dalam diri anak </w:t>
      </w:r>
      <w:r w:rsidRPr="006D5B30">
        <w:rPr>
          <w:rFonts w:ascii="Times New Roman" w:hAnsi="Times New Roman" w:cs="Times New Roman"/>
          <w:sz w:val="24"/>
          <w:szCs w:val="24"/>
          <w:lang w:val="sv-SE"/>
        </w:rPr>
        <w:t>menunjukkan sebanyak 5 (71,42%) informan yaitu I1, I3, I5, I6, dan I7 berpendapat bahwa menumbuhkan sikap kasih sayang kepada sesama dalam diri anak</w:t>
      </w:r>
      <w:r w:rsidR="0013733E"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d</w:t>
      </w:r>
      <w:r w:rsidR="0013733E" w:rsidRPr="006D5B30">
        <w:rPr>
          <w:rFonts w:ascii="Times New Roman" w:hAnsi="Times New Roman" w:cs="Times New Roman"/>
          <w:sz w:val="24"/>
          <w:szCs w:val="24"/>
          <w:lang w:val="sv-SE"/>
        </w:rPr>
        <w:t xml:space="preserve">ilakukan dengan </w:t>
      </w:r>
      <w:r w:rsidR="00EC6699"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ngajak anak untuk berbagi. Terkait hal ini, I3 mengatakan: “Cinta kepada sesama kami ajarkan kepada anak-anak dengan cara menumbuhkan semangat berbagi kepada sesama dalam diri anak”. Menyusul, I5 mengatakan: “Saya menumbuhkan sikap kasih sayang</w:t>
      </w:r>
      <w:r w:rsidR="0013733E" w:rsidRPr="006D5B30">
        <w:rPr>
          <w:rFonts w:ascii="Times New Roman" w:hAnsi="Times New Roman" w:cs="Times New Roman"/>
          <w:sz w:val="24"/>
          <w:szCs w:val="24"/>
          <w:lang w:val="sv-SE"/>
        </w:rPr>
        <w:t xml:space="preserve"> kepada sesama dalam diri an</w:t>
      </w:r>
      <w:r w:rsidRPr="006D5B30">
        <w:rPr>
          <w:rFonts w:ascii="Times New Roman" w:hAnsi="Times New Roman" w:cs="Times New Roman"/>
          <w:sz w:val="24"/>
          <w:szCs w:val="24"/>
          <w:lang w:val="sv-SE"/>
        </w:rPr>
        <w:t>ak dengan cara mengajarkan anak untuk berani berbagi”. Terakhir, I6 mengatakan</w:t>
      </w:r>
      <w:r w:rsidR="006E6977" w:rsidRPr="006D5B30">
        <w:rPr>
          <w:rFonts w:ascii="Times New Roman" w:hAnsi="Times New Roman" w:cs="Times New Roman"/>
          <w:sz w:val="24"/>
          <w:szCs w:val="24"/>
          <w:lang w:val="sv-SE"/>
        </w:rPr>
        <w:t>: “sikap kasih sayang kepada sesama</w:t>
      </w:r>
      <w:r w:rsidR="0013733E" w:rsidRPr="006D5B30">
        <w:rPr>
          <w:rFonts w:ascii="Times New Roman" w:hAnsi="Times New Roman" w:cs="Times New Roman"/>
          <w:sz w:val="24"/>
          <w:szCs w:val="24"/>
          <w:lang w:val="sv-SE"/>
        </w:rPr>
        <w:t xml:space="preserve"> di</w:t>
      </w:r>
      <w:r w:rsidR="006E6977" w:rsidRPr="006D5B30">
        <w:rPr>
          <w:rFonts w:ascii="Times New Roman" w:hAnsi="Times New Roman" w:cs="Times New Roman"/>
          <w:sz w:val="24"/>
          <w:szCs w:val="24"/>
          <w:lang w:val="sv-SE"/>
        </w:rPr>
        <w:t xml:space="preserve">ajarkan dengan cara memberikan contoh dan nasihat kepada anak untuk berbagi dengan sesama”. </w:t>
      </w:r>
    </w:p>
    <w:p w14:paraId="3F4F9DBB" w14:textId="797F0838" w:rsidR="006E6977" w:rsidRPr="006D5B30" w:rsidRDefault="006E697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1A7F04"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dapat dikatakan bahwa </w:t>
      </w:r>
      <w:r w:rsidR="00EC6699" w:rsidRPr="006D5B30">
        <w:rPr>
          <w:rFonts w:ascii="Times New Roman" w:hAnsi="Times New Roman" w:cs="Times New Roman"/>
          <w:sz w:val="24"/>
          <w:szCs w:val="24"/>
          <w:lang w:val="sv-SE"/>
        </w:rPr>
        <w:t>orang tua</w:t>
      </w:r>
      <w:r w:rsidRPr="006D5B30">
        <w:rPr>
          <w:rFonts w:ascii="Times New Roman" w:hAnsi="Times New Roman" w:cs="Times New Roman"/>
          <w:sz w:val="24"/>
          <w:szCs w:val="24"/>
          <w:lang w:val="sv-SE"/>
        </w:rPr>
        <w:t xml:space="preserve"> </w:t>
      </w:r>
      <w:r w:rsidR="0013733E" w:rsidRPr="006D5B30">
        <w:rPr>
          <w:rFonts w:ascii="Times New Roman" w:hAnsi="Times New Roman" w:cs="Times New Roman"/>
          <w:sz w:val="24"/>
          <w:szCs w:val="24"/>
          <w:lang w:val="sv-SE"/>
        </w:rPr>
        <w:t xml:space="preserve">telah </w:t>
      </w:r>
      <w:r w:rsidRPr="006D5B30">
        <w:rPr>
          <w:rFonts w:ascii="Times New Roman" w:hAnsi="Times New Roman" w:cs="Times New Roman"/>
          <w:sz w:val="24"/>
          <w:szCs w:val="24"/>
          <w:lang w:val="sv-SE"/>
        </w:rPr>
        <w:t xml:space="preserve">menumbuhkan sikap kasih sayang kepada sesama dalam diri anak dengan cara mengajarkan anak untuk mau berbagi kepada sesama. </w:t>
      </w:r>
      <w:r w:rsidR="00C154ED"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9WKxeQUU","properties":{"formattedCitation":"(Simangunsong &amp; Simanjuntak, 2023)","plainCitation":"(Simangunsong &amp; Simanjuntak, 2023)","dontUpdate":true,"noteIndex":0},"citationItems":[{"id":114,"uris":["http://zotero.org/users/local/UiSBHLCM/items/443AT7UJ"],"itemData":{"id":114,"type":"article-journal","abstract":"Etika Kristen sangat berkaitan erat dengan kasih keKristenan. Kekristenan tidak dapat dipisahkan dengan kasih, sebab Allah telah lebih dulu mengasihi umat-Nya melalui pengorbananNya di kayu salib untuk penebusan dosa-dosa setiap manusia. Segala hutang dosa telah ditebusnya, dan inilah bukti dari kasih yang sangat besar itu. Tidak ada kasih yang lebih besar dari kasih Allah. Oleh sebab Yesus telah mengasihi kita, maka kita juga harus mengasihi Allah dan mengasihi sesama kita. Sebagaimana dalam taurat Tuhan bahwa kita harus lebih dulu mengasihi Allah lalu mengasihi dunia. Ketika kita telah mampu mengasihi Allah, maka secara otomatis Roh Kudus akan memberikan kasih yang daripada Allah dalam hati kita. Kasih tidak dapat hanya dalam wacana semata, namun juga harus disertai dengan perbuatan kita. 1 Yohanes 4:10-12 mengatakan “Inilah kasih itu: bukan kita yang telah mengasihi Allah, tetapi Allah yang telah mengasihi kita dan mengutus Anak-Nya sebagai pendamai bagi dosa-dosa kita. Saudara-saudaraku yang terkasih, jikalau Allah demikian mengasihi kita,&amp;nbsp; maka kita juga harus saling mengasihi. Tidak ada seorang pun yang pernah melihat Allah. Jika kita saling mengasihi, Allah tetap di dalam kita, dan kasih-Nya sempurna di dalam kita.” Penelitian ini dilakukan dengan metode studi pustaka, yakni dengan mengumpulkan informasi dari berbagai sumber yakni buku, jurnal, majalah, dan sumber lainnya yang relevan dengan tulisan.","container-title":"Jurnal Pendidikan Sosial dan Humaniora","ISSN":"2964-6499","issue":"3","language":"en","source":"publisherqu.com","title":"Perspektif Etika Kristen Tentang Standar Mengasihi","URL":"https://publisherqu.com/index.php/pediaqu/article/view/312","volume":"2","author":[{"family":"Simangunsong","given":"Elfrida Yesni"},{"family":"Simanjuntak","given":"Ferdinan"}],"accessed":{"date-parts":[["2025",5,30]]},"issued":{"date-parts":[["2023",6,5]]}}}],"schema":"https://github.com/citation-style-language/schema/raw/master/csl-citation.json"} </w:instrText>
      </w:r>
      <w:r w:rsidR="00C154ED" w:rsidRPr="006D5B30">
        <w:rPr>
          <w:rFonts w:ascii="Times New Roman" w:hAnsi="Times New Roman" w:cs="Times New Roman"/>
          <w:sz w:val="24"/>
          <w:szCs w:val="24"/>
        </w:rPr>
        <w:fldChar w:fldCharType="separate"/>
      </w:r>
      <w:r w:rsidR="00C154ED" w:rsidRPr="006D5B30">
        <w:rPr>
          <w:rFonts w:ascii="Times New Roman" w:hAnsi="Times New Roman" w:cs="Times New Roman"/>
          <w:sz w:val="24"/>
          <w:lang w:val="sv-SE"/>
        </w:rPr>
        <w:t>Simangunsong &amp; Simanjuntak, (2023:12053)</w:t>
      </w:r>
      <w:r w:rsidR="00C154ED" w:rsidRPr="006D5B30">
        <w:rPr>
          <w:rFonts w:ascii="Times New Roman" w:hAnsi="Times New Roman" w:cs="Times New Roman"/>
          <w:sz w:val="24"/>
          <w:szCs w:val="24"/>
        </w:rPr>
        <w:fldChar w:fldCharType="end"/>
      </w:r>
      <w:r w:rsidR="00C154ED" w:rsidRPr="006D5B30">
        <w:rPr>
          <w:rFonts w:ascii="Times New Roman" w:hAnsi="Times New Roman" w:cs="Times New Roman"/>
          <w:sz w:val="24"/>
          <w:szCs w:val="24"/>
          <w:lang w:val="sv-SE"/>
        </w:rPr>
        <w:t xml:space="preserve"> mengatakan bahwa mengasihi sesama dapat diwujudkan dengan hidup saling berbagi. </w:t>
      </w:r>
      <w:r w:rsidR="00EC6699"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KrHFGYkE","properties":{"formattedCitation":"(Waruwu, 2023)","plainCitation":"(Waruwu, 2023)","dontUpdate":true,"noteIndex":0},"citationItems":[{"id":116,"uris":["http://zotero.org/users/local/UiSBHLCM/items/LAI2D7U9"],"itemData":{"id":116,"type":"article-journal","abstract":"Etika Kristen diambil dan ditarik dari pendalaman akan firman Tuhan untuk dipergunakan sebagai standar berperilaku dan bertindak baik dalam dunia nyata maupun dalam dunia maya. Tidak dapat dihindari bahwa masyarakat kita memiliki dua dunia yaitu dunia nyata dan dunia maya. Masyarakat menyukai dunia maya karena mampu mengekspresikan diri secara bebas tanpa aturan yang mengikat. Kebebasan ini menimbulkan berbagai permasalah yang memicu hilangnya nilai kasih sebagai perintah utama Tuhan Yesus Kristus bagi pengikut-Nya. Orang percaya sering bertindak gegabah dengan mengujarkan kebencian, kritik tanpa solusi, dan kadang menghina karena jengkel dengan suatu pernyataan tertentu yang kadang juga dilanjutkan dalam dunia nyata. Hilangnya rasa mengasihi merupakan tantangan bagi orang percaya. Penelitian ini menggunakan penelitian kualitatif dengan fokus pada kajian literatur untuk menemukan standar mengasihi sebagaimana ditegaskan kembali dalam 1 Yohanes 4:18-21. Dari penelitian yang dilakukan ditemukan hasil bahwa setiap orang percaya memiliki standar mengasihi sesama sekalipun tidak kelihatan dengan hati yang tulus, mengasihi dengan segenap akal budi, mengasihi seperti mengasihi diri sendiri, serta tidak takut dengan perkembangan teknologi, tetapi justru melihat bagaimana perspektif Allah mengasihi sesama sesuai dengan perkembangan masyarakat digital.","container-title":"Pietas: Jurnal Studi Agama dan Lintas Budaya","DOI":"10.62282/pj.v1i1.82-98","ISSN":"3031-4836","issue":"1","language":"en","license":"Copyright (c) 2023 Pietas: Jurnal Studi Agama dan Lintas Budaya","note":"number: 1","page":"82-98","source":"jurnal.yayasanyutapendidikancerdas.com","title":"Etika Kristen tentang Standar Mengasihi Berdasarkan 1 Yohanes 4:18-21 dan Penerapannya oleh Orang Percaya di Media Sosial","title-short":"Etika Kristen tentang Standar Mengasihi Berdasarkan 1 Yohanes 4","volume":"1","author":[{"family":"Waruwu","given":"Junieli"}],"issued":{"date-parts":[["2023",12,13]]}}}],"schema":"https://github.com/citation-style-language/schema/raw/master/csl-citation.json"} </w:instrText>
      </w:r>
      <w:r w:rsidR="00EC6699" w:rsidRPr="006D5B30">
        <w:rPr>
          <w:rFonts w:ascii="Times New Roman" w:hAnsi="Times New Roman" w:cs="Times New Roman"/>
          <w:sz w:val="24"/>
          <w:szCs w:val="24"/>
        </w:rPr>
        <w:fldChar w:fldCharType="separate"/>
      </w:r>
      <w:r w:rsidR="00EC6699" w:rsidRPr="006D5B30">
        <w:rPr>
          <w:rFonts w:ascii="Times New Roman" w:hAnsi="Times New Roman" w:cs="Times New Roman"/>
          <w:sz w:val="24"/>
          <w:lang w:val="sv-SE"/>
        </w:rPr>
        <w:t>Waruwu, (2023:88)</w:t>
      </w:r>
      <w:r w:rsidR="00EC6699" w:rsidRPr="006D5B30">
        <w:rPr>
          <w:rFonts w:ascii="Times New Roman" w:hAnsi="Times New Roman" w:cs="Times New Roman"/>
          <w:sz w:val="24"/>
          <w:szCs w:val="24"/>
        </w:rPr>
        <w:fldChar w:fldCharType="end"/>
      </w:r>
      <w:r w:rsidR="00EC6699" w:rsidRPr="006D5B30">
        <w:rPr>
          <w:rFonts w:ascii="Times New Roman" w:hAnsi="Times New Roman" w:cs="Times New Roman"/>
          <w:sz w:val="24"/>
          <w:szCs w:val="24"/>
          <w:lang w:val="sv-SE"/>
        </w:rPr>
        <w:t xml:space="preserve"> mengatakan bahwa untuk menumbuhkan sikap kasih sayang kepada sesama dalam diri anak, orang tua </w:t>
      </w:r>
      <w:r w:rsidR="0013733E" w:rsidRPr="006D5B30">
        <w:rPr>
          <w:rFonts w:ascii="Times New Roman" w:hAnsi="Times New Roman" w:cs="Times New Roman"/>
          <w:sz w:val="24"/>
          <w:szCs w:val="24"/>
          <w:lang w:val="sv-SE"/>
        </w:rPr>
        <w:t>perlu</w:t>
      </w:r>
      <w:r w:rsidR="00EC6699" w:rsidRPr="006D5B30">
        <w:rPr>
          <w:rFonts w:ascii="Times New Roman" w:hAnsi="Times New Roman" w:cs="Times New Roman"/>
          <w:sz w:val="24"/>
          <w:szCs w:val="24"/>
          <w:lang w:val="sv-SE"/>
        </w:rPr>
        <w:t xml:space="preserve"> mengajarkan anak untuk mau berbagi dengan orang lain </w:t>
      </w:r>
      <w:r w:rsidR="0013733E" w:rsidRPr="006D5B30">
        <w:rPr>
          <w:rFonts w:ascii="Times New Roman" w:hAnsi="Times New Roman" w:cs="Times New Roman"/>
          <w:sz w:val="24"/>
          <w:szCs w:val="24"/>
          <w:lang w:val="sv-SE"/>
        </w:rPr>
        <w:t>sebagaimana diajarkan dan dihayati oleh Yesus sendiri</w:t>
      </w:r>
      <w:r w:rsidR="00EC6699" w:rsidRPr="006D5B30">
        <w:rPr>
          <w:rFonts w:ascii="Times New Roman" w:hAnsi="Times New Roman" w:cs="Times New Roman"/>
          <w:sz w:val="24"/>
          <w:szCs w:val="24"/>
          <w:lang w:val="sv-SE"/>
        </w:rPr>
        <w:t xml:space="preserve">. </w:t>
      </w:r>
    </w:p>
    <w:p w14:paraId="5306C748" w14:textId="4D26AC20" w:rsidR="00EC6699" w:rsidRPr="006D5B30" w:rsidRDefault="00EC6699"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w:t>
      </w:r>
      <w:r w:rsidR="00884AA8" w:rsidRPr="006D5B30">
        <w:rPr>
          <w:rFonts w:ascii="Times New Roman" w:hAnsi="Times New Roman" w:cs="Times New Roman"/>
          <w:sz w:val="24"/>
          <w:szCs w:val="24"/>
          <w:lang w:val="sv-SE"/>
        </w:rPr>
        <w:t>3</w:t>
      </w:r>
      <w:r w:rsidRPr="006D5B30">
        <w:rPr>
          <w:rFonts w:ascii="Times New Roman" w:hAnsi="Times New Roman" w:cs="Times New Roman"/>
          <w:sz w:val="24"/>
          <w:szCs w:val="24"/>
          <w:lang w:val="sv-SE"/>
        </w:rPr>
        <w:t xml:space="preserve"> (</w:t>
      </w:r>
      <w:r w:rsidR="00884AA8" w:rsidRPr="006D5B30">
        <w:rPr>
          <w:rFonts w:ascii="Times New Roman" w:hAnsi="Times New Roman" w:cs="Times New Roman"/>
          <w:sz w:val="24"/>
          <w:szCs w:val="24"/>
          <w:lang w:val="sv-SE"/>
        </w:rPr>
        <w:t>42,9</w:t>
      </w:r>
      <w:r w:rsidRPr="006D5B30">
        <w:rPr>
          <w:rFonts w:ascii="Times New Roman" w:hAnsi="Times New Roman" w:cs="Times New Roman"/>
          <w:sz w:val="24"/>
          <w:szCs w:val="24"/>
          <w:lang w:val="sv-SE"/>
        </w:rPr>
        <w:t>%</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 xml:space="preserve">informan yaitu </w:t>
      </w:r>
      <w:r w:rsidR="00884AA8" w:rsidRPr="006D5B30">
        <w:rPr>
          <w:rFonts w:ascii="Times New Roman" w:hAnsi="Times New Roman" w:cs="Times New Roman"/>
          <w:sz w:val="24"/>
          <w:szCs w:val="24"/>
          <w:lang w:val="sv-SE"/>
        </w:rPr>
        <w:t>I2, I3, dan I6 mengatakan</w:t>
      </w:r>
      <w:r w:rsidRPr="006D5B30">
        <w:rPr>
          <w:rFonts w:ascii="Times New Roman" w:hAnsi="Times New Roman" w:cs="Times New Roman"/>
          <w:sz w:val="24"/>
          <w:szCs w:val="24"/>
          <w:lang w:val="sv-SE"/>
        </w:rPr>
        <w:t xml:space="preserve"> bahwa</w:t>
      </w:r>
      <w:r w:rsidR="00884AA8" w:rsidRPr="006D5B30">
        <w:rPr>
          <w:rFonts w:ascii="Times New Roman" w:hAnsi="Times New Roman" w:cs="Times New Roman"/>
          <w:sz w:val="24"/>
          <w:szCs w:val="24"/>
          <w:lang w:val="sv-SE"/>
        </w:rPr>
        <w:t xml:space="preserve"> </w:t>
      </w:r>
      <w:r w:rsidR="00DF279C" w:rsidRPr="006D5B30">
        <w:rPr>
          <w:rFonts w:ascii="Times New Roman" w:hAnsi="Times New Roman" w:cs="Times New Roman"/>
          <w:sz w:val="24"/>
          <w:szCs w:val="24"/>
          <w:lang w:val="sv-SE"/>
        </w:rPr>
        <w:t xml:space="preserve">mereka telah berupaya </w:t>
      </w:r>
      <w:r w:rsidR="00884AA8" w:rsidRPr="006D5B30">
        <w:rPr>
          <w:rFonts w:ascii="Times New Roman" w:hAnsi="Times New Roman" w:cs="Times New Roman"/>
          <w:sz w:val="24"/>
          <w:szCs w:val="24"/>
          <w:lang w:val="sv-SE"/>
        </w:rPr>
        <w:t xml:space="preserve">menumbuhkan sikap kasih sayang kepada Allah dalam diri anak dengan </w:t>
      </w:r>
      <w:r w:rsidR="00DF279C" w:rsidRPr="006D5B30">
        <w:rPr>
          <w:rFonts w:ascii="Times New Roman" w:hAnsi="Times New Roman" w:cs="Times New Roman"/>
          <w:sz w:val="24"/>
          <w:szCs w:val="24"/>
          <w:lang w:val="sv-SE"/>
        </w:rPr>
        <w:t xml:space="preserve">cara </w:t>
      </w:r>
      <w:r w:rsidR="00884AA8" w:rsidRPr="006D5B30">
        <w:rPr>
          <w:rFonts w:ascii="Times New Roman" w:hAnsi="Times New Roman" w:cs="Times New Roman"/>
          <w:sz w:val="24"/>
          <w:szCs w:val="24"/>
          <w:lang w:val="sv-SE"/>
        </w:rPr>
        <w:t>mengaja</w:t>
      </w:r>
      <w:r w:rsidR="00DF279C" w:rsidRPr="006D5B30">
        <w:rPr>
          <w:rFonts w:ascii="Times New Roman" w:hAnsi="Times New Roman" w:cs="Times New Roman"/>
          <w:sz w:val="24"/>
          <w:szCs w:val="24"/>
          <w:lang w:val="sv-SE"/>
        </w:rPr>
        <w:t>k</w:t>
      </w:r>
      <w:r w:rsidR="00884AA8" w:rsidRPr="006D5B30">
        <w:rPr>
          <w:rFonts w:ascii="Times New Roman" w:hAnsi="Times New Roman" w:cs="Times New Roman"/>
          <w:sz w:val="24"/>
          <w:szCs w:val="24"/>
          <w:lang w:val="sv-SE"/>
        </w:rPr>
        <w:t xml:space="preserve"> anak </w:t>
      </w:r>
      <w:r w:rsidR="00DF279C" w:rsidRPr="006D5B30">
        <w:rPr>
          <w:rFonts w:ascii="Times New Roman" w:hAnsi="Times New Roman" w:cs="Times New Roman"/>
          <w:sz w:val="24"/>
          <w:szCs w:val="24"/>
          <w:lang w:val="sv-SE"/>
        </w:rPr>
        <w:t xml:space="preserve">untuk </w:t>
      </w:r>
      <w:r w:rsidR="00884AA8" w:rsidRPr="006D5B30">
        <w:rPr>
          <w:rFonts w:ascii="Times New Roman" w:hAnsi="Times New Roman" w:cs="Times New Roman"/>
          <w:sz w:val="24"/>
          <w:szCs w:val="24"/>
          <w:lang w:val="sv-SE"/>
        </w:rPr>
        <w:t>mengikuti</w:t>
      </w:r>
      <w:r w:rsidR="00DF279C" w:rsidRPr="006D5B30">
        <w:rPr>
          <w:rFonts w:ascii="Times New Roman" w:hAnsi="Times New Roman" w:cs="Times New Roman"/>
          <w:sz w:val="24"/>
          <w:szCs w:val="24"/>
          <w:lang w:val="sv-SE"/>
        </w:rPr>
        <w:t xml:space="preserve"> bersama</w:t>
      </w:r>
      <w:r w:rsidR="00884AA8" w:rsidRPr="006D5B30">
        <w:rPr>
          <w:rFonts w:ascii="Times New Roman" w:hAnsi="Times New Roman" w:cs="Times New Roman"/>
          <w:sz w:val="24"/>
          <w:szCs w:val="24"/>
          <w:lang w:val="sv-SE"/>
        </w:rPr>
        <w:t xml:space="preserve"> </w:t>
      </w:r>
      <w:r w:rsidR="00DF279C" w:rsidRPr="006D5B30">
        <w:rPr>
          <w:rFonts w:ascii="Times New Roman" w:hAnsi="Times New Roman" w:cs="Times New Roman"/>
          <w:sz w:val="24"/>
          <w:szCs w:val="24"/>
          <w:lang w:val="sv-SE"/>
        </w:rPr>
        <w:t xml:space="preserve">perayaan </w:t>
      </w:r>
      <w:r w:rsidR="00884AA8" w:rsidRPr="006D5B30">
        <w:rPr>
          <w:rFonts w:ascii="Times New Roman" w:hAnsi="Times New Roman" w:cs="Times New Roman"/>
          <w:sz w:val="24"/>
          <w:szCs w:val="24"/>
          <w:lang w:val="sv-SE"/>
        </w:rPr>
        <w:t xml:space="preserve">Ekaristi. Terkait hal ini, I2 mengatakan: “saya mengajarkan anak untuk mencintai Allah dengan cara </w:t>
      </w:r>
      <w:r w:rsidR="00DF279C" w:rsidRPr="006D5B30">
        <w:rPr>
          <w:rFonts w:ascii="Times New Roman" w:hAnsi="Times New Roman" w:cs="Times New Roman"/>
          <w:sz w:val="24"/>
          <w:szCs w:val="24"/>
          <w:lang w:val="sv-SE"/>
        </w:rPr>
        <w:t xml:space="preserve">mengajak dan mendorong anak untuk </w:t>
      </w:r>
      <w:r w:rsidR="00884AA8" w:rsidRPr="006D5B30">
        <w:rPr>
          <w:rFonts w:ascii="Times New Roman" w:hAnsi="Times New Roman" w:cs="Times New Roman"/>
          <w:sz w:val="24"/>
          <w:szCs w:val="24"/>
          <w:lang w:val="sv-SE"/>
        </w:rPr>
        <w:t xml:space="preserve">mengikuti perayaan Ekaristi”. Selanjutnya, I3 mengatakan: “Kami tumbuhkan sikap kasih kepada Allah dalam diri anak dengan cara mengajarkan anak untuk mendekatkan diri kepada Allah </w:t>
      </w:r>
      <w:r w:rsidR="00DF279C" w:rsidRPr="006D5B30">
        <w:rPr>
          <w:rFonts w:ascii="Times New Roman" w:hAnsi="Times New Roman" w:cs="Times New Roman"/>
          <w:sz w:val="24"/>
          <w:szCs w:val="24"/>
          <w:lang w:val="sv-SE"/>
        </w:rPr>
        <w:t>melalui</w:t>
      </w:r>
      <w:r w:rsidR="00884AA8" w:rsidRPr="006D5B30">
        <w:rPr>
          <w:rFonts w:ascii="Times New Roman" w:hAnsi="Times New Roman" w:cs="Times New Roman"/>
          <w:sz w:val="24"/>
          <w:szCs w:val="24"/>
          <w:lang w:val="sv-SE"/>
        </w:rPr>
        <w:t xml:space="preserve"> perayaan Ekaristi”. Terakhir, I6 mengatakan</w:t>
      </w:r>
      <w:r w:rsidR="0066051C" w:rsidRPr="006D5B30">
        <w:rPr>
          <w:rFonts w:ascii="Times New Roman" w:hAnsi="Times New Roman" w:cs="Times New Roman"/>
          <w:sz w:val="24"/>
          <w:szCs w:val="24"/>
          <w:lang w:val="sv-SE"/>
        </w:rPr>
        <w:t>: “</w:t>
      </w:r>
      <w:r w:rsidR="00DF279C" w:rsidRPr="006D5B30">
        <w:rPr>
          <w:rFonts w:ascii="Times New Roman" w:hAnsi="Times New Roman" w:cs="Times New Roman"/>
          <w:sz w:val="24"/>
          <w:szCs w:val="24"/>
          <w:lang w:val="sv-SE"/>
        </w:rPr>
        <w:t>Kami menumbuhkan sikap kasih sayang dalam diri anak kepada Allah dengan cara mengajak anak untuk mengikuti perayaan Ekaristi</w:t>
      </w:r>
      <w:r w:rsidR="0066051C" w:rsidRPr="006D5B30">
        <w:rPr>
          <w:rFonts w:ascii="Times New Roman" w:hAnsi="Times New Roman" w:cs="Times New Roman"/>
          <w:sz w:val="24"/>
          <w:szCs w:val="24"/>
          <w:lang w:val="sv-SE"/>
        </w:rPr>
        <w:t xml:space="preserve">”.  </w:t>
      </w:r>
    </w:p>
    <w:p w14:paraId="36D5C57D" w14:textId="0F165837" w:rsidR="00884AA8" w:rsidRPr="006D5B30" w:rsidRDefault="00884AA8"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dapat dikatakan bahwa para informan menumbuhkan sikap kasih sayang kepada Allah dalam diri anak-anak dengan cara mengajarkan anak untuk mendekatkan diri kepada Allah melalui</w:t>
      </w:r>
      <w:r w:rsidR="00DF279C"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perayaan Ekaristi. </w:t>
      </w:r>
      <w:r w:rsidR="0066051C"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vThUTgVD","properties":{"formattedCitation":"({\\i{}PERAYAAN EKARISTI SEBAGAI SUMBER DAN PUNCAK SELURUH HIDUP KRISTIANI | JPAK: Jurnal Pendidikan Agama Katolik}, n.d.)","plainCitation":"(PERAYAAN EKARISTI SEBAGAI SUMBER DAN PUNCAK SELURUH HIDUP KRISTIANI | JPAK: Jurnal Pendidikan Agama Katolik, n.d.)","dontUpdate":true,"noteIndex":0},"citationItems":[{"id":118,"uris":["http://zotero.org/users/local/UiSBHLCM/items/YS4N4X7M"],"itemData":{"id":118,"type":"webpage","title":"Perayaan Ekaristi Sebagai Sumber Dan Puncak Seluruh Hidup Kristiani | Jpak: Jurnal Pendidikan Agama Katolik","URL":"https://ejournal.widyayuwana.ac.id/jpak/article/view/255","author":[{"family":"Ardijanto","given":"Don Bosco Karnan"}],"accessed":{"date-parts":[["2025",5,30]]}}}],"schema":"https://github.com/citation-style-language/schema/raw/master/csl-citation.json"} </w:instrText>
      </w:r>
      <w:r w:rsidR="0066051C" w:rsidRPr="006D5B30">
        <w:rPr>
          <w:rFonts w:ascii="Times New Roman" w:hAnsi="Times New Roman" w:cs="Times New Roman"/>
          <w:sz w:val="24"/>
          <w:szCs w:val="24"/>
        </w:rPr>
        <w:fldChar w:fldCharType="separate"/>
      </w:r>
      <w:r w:rsidR="0066051C" w:rsidRPr="006D5B30">
        <w:rPr>
          <w:rFonts w:ascii="Times New Roman" w:hAnsi="Times New Roman" w:cs="Times New Roman"/>
          <w:kern w:val="0"/>
          <w:sz w:val="24"/>
        </w:rPr>
        <w:t>Ardijanto, (2020:9</w:t>
      </w:r>
      <w:r w:rsidR="00EE01C8" w:rsidRPr="006D5B30">
        <w:rPr>
          <w:rFonts w:ascii="Times New Roman" w:hAnsi="Times New Roman" w:cs="Times New Roman"/>
          <w:kern w:val="0"/>
          <w:sz w:val="24"/>
        </w:rPr>
        <w:t>3</w:t>
      </w:r>
      <w:r w:rsidR="0066051C" w:rsidRPr="006D5B30">
        <w:rPr>
          <w:rFonts w:ascii="Times New Roman" w:hAnsi="Times New Roman" w:cs="Times New Roman"/>
          <w:kern w:val="0"/>
          <w:sz w:val="24"/>
        </w:rPr>
        <w:t>)</w:t>
      </w:r>
      <w:r w:rsidR="0066051C" w:rsidRPr="006D5B30">
        <w:rPr>
          <w:rFonts w:ascii="Times New Roman" w:hAnsi="Times New Roman" w:cs="Times New Roman"/>
          <w:sz w:val="24"/>
          <w:szCs w:val="24"/>
        </w:rPr>
        <w:fldChar w:fldCharType="end"/>
      </w:r>
      <w:r w:rsidR="0066051C" w:rsidRPr="006D5B30">
        <w:rPr>
          <w:rFonts w:ascii="Times New Roman" w:hAnsi="Times New Roman" w:cs="Times New Roman"/>
          <w:sz w:val="24"/>
          <w:szCs w:val="24"/>
        </w:rPr>
        <w:t xml:space="preserve"> mengatakan bahwa </w:t>
      </w:r>
      <w:r w:rsidR="00EE01C8" w:rsidRPr="006D5B30">
        <w:rPr>
          <w:rFonts w:ascii="Times New Roman" w:hAnsi="Times New Roman" w:cs="Times New Roman"/>
          <w:sz w:val="24"/>
          <w:szCs w:val="24"/>
        </w:rPr>
        <w:t xml:space="preserve">Ekaristi merupakan sumber kasih yang dapat menuntun umat beriman </w:t>
      </w:r>
      <w:r w:rsidR="00DF279C" w:rsidRPr="006D5B30">
        <w:rPr>
          <w:rFonts w:ascii="Times New Roman" w:hAnsi="Times New Roman" w:cs="Times New Roman"/>
          <w:sz w:val="24"/>
          <w:szCs w:val="24"/>
        </w:rPr>
        <w:t xml:space="preserve">termasuk anak-anak </w:t>
      </w:r>
      <w:r w:rsidR="00EE01C8" w:rsidRPr="006D5B30">
        <w:rPr>
          <w:rFonts w:ascii="Times New Roman" w:hAnsi="Times New Roman" w:cs="Times New Roman"/>
          <w:sz w:val="24"/>
          <w:szCs w:val="24"/>
        </w:rPr>
        <w:t xml:space="preserve">untuk mengasihi Allah dan Yesus dalam Roh Kudus. </w:t>
      </w:r>
      <w:r w:rsidR="004578C7"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rPr>
        <w:instrText xml:space="preserve"> ADDIN ZOTERO_ITEM CSL_CITATION {"citationID":"Rv6OFlSa","properties":{"formattedCitation":"(Supriyadi, 2012)","plainCitation":"(Supriyadi, 2012)","dontUpdate":true,"noteIndex":0},"citationItems":[{"id":121,"uris":["http://zotero.org/users/local/UiSBHLCM/items/3R7CU26V"],"itemData":{"id":121,"type":"article-journal","abstract":"Di dalam Gereja, setiap anggota memiliki tugas dan fungsi yang berbeda-beda. Perbedaan tugas dan fungsi tersebut merupakan kekayaan dan nilai terdalam darimisteri Gereja sebagai umat Allah. Remaja dengan segenap kekhasannya juga harus dilihat sebagai kekayaan dan bagian tak terpisahkan dari misteri komunio yang turut memperkaya kehidupan Gereja. Maka, Gereja selain harus memberi tempat kepada remaja dalam keseluruhan karya pastoralnya, berkewajiban pula untuk memberikan kekuatan dan kesegaran kepada remaja dengan memperkuat pondasi iman dan menyegarkannya dengan berbagai pelayanan sakramen, terutama Sakramen Ekaristi. Penghayatan Ekaristi yang benar menjadi dasar bagi penghayatan hidup menggereja sehingga setiap remaja yang merayakan Ekaristi semakin ekaristis dan eklesiologis.","container-title":"JPAK: Jurnal Pendidikan Agama Katolik","DOI":"10.34150/jpak.v7i4.157","ISSN":"2655-7665","issue":"4","language":"en","license":"Copyright (c)","note":"number: 4","page":"26-42","source":"ejournal.widyayuwana.ac.id","title":"Remaja Katolik, Gereja Dan Ekaristi","volume":"7","author":[{"family":"Supriyadi","given":"Agustinus"}],"issued":{"date-parts":[["2012"]]}}}],"schema":"https://github.com/citation-style-language/schema/raw/master/csl-citation.json"} </w:instrText>
      </w:r>
      <w:r w:rsidR="004578C7" w:rsidRPr="006D5B30">
        <w:rPr>
          <w:rFonts w:ascii="Times New Roman" w:hAnsi="Times New Roman" w:cs="Times New Roman"/>
          <w:sz w:val="24"/>
          <w:szCs w:val="24"/>
        </w:rPr>
        <w:fldChar w:fldCharType="separate"/>
      </w:r>
      <w:r w:rsidR="004578C7" w:rsidRPr="006D5B30">
        <w:rPr>
          <w:rFonts w:ascii="Times New Roman" w:hAnsi="Times New Roman" w:cs="Times New Roman"/>
          <w:sz w:val="24"/>
          <w:lang w:val="sv-SE"/>
        </w:rPr>
        <w:t>Supriyadi (2012:38)</w:t>
      </w:r>
      <w:r w:rsidR="004578C7" w:rsidRPr="006D5B30">
        <w:rPr>
          <w:rFonts w:ascii="Times New Roman" w:hAnsi="Times New Roman" w:cs="Times New Roman"/>
          <w:sz w:val="24"/>
          <w:szCs w:val="24"/>
        </w:rPr>
        <w:fldChar w:fldCharType="end"/>
      </w:r>
      <w:r w:rsidR="004578C7" w:rsidRPr="006D5B30">
        <w:rPr>
          <w:rFonts w:ascii="Times New Roman" w:hAnsi="Times New Roman" w:cs="Times New Roman"/>
          <w:sz w:val="24"/>
          <w:szCs w:val="24"/>
          <w:lang w:val="sv-SE"/>
        </w:rPr>
        <w:t xml:space="preserve"> mengatakan bahwa kasih sayang kepada Allah merupakan ciri khas iman Kristiani</w:t>
      </w:r>
      <w:r w:rsidR="00DF279C" w:rsidRPr="006D5B30">
        <w:rPr>
          <w:rFonts w:ascii="Times New Roman" w:hAnsi="Times New Roman" w:cs="Times New Roman"/>
          <w:sz w:val="24"/>
          <w:szCs w:val="24"/>
          <w:lang w:val="sv-SE"/>
        </w:rPr>
        <w:t>. Sikap kasih sayang kepada Allah ini dapat ditumbuhkan dalam diri anak dengan cara mendekatkan anak kepada Allah melalui perayaan Ekaristi.</w:t>
      </w:r>
      <w:bookmarkEnd w:id="122"/>
    </w:p>
    <w:p w14:paraId="5F3CF151" w14:textId="4FD9D544" w:rsidR="007A46D5" w:rsidRPr="006D5B30" w:rsidRDefault="004578C7"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3 (42,9%</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 xml:space="preserve">informan yaitu I3, I6, dan I7 mengatakan bahwa </w:t>
      </w:r>
      <w:r w:rsidR="007A145F" w:rsidRPr="006D5B30">
        <w:rPr>
          <w:rFonts w:ascii="Times New Roman" w:hAnsi="Times New Roman" w:cs="Times New Roman"/>
          <w:sz w:val="24"/>
          <w:szCs w:val="24"/>
          <w:lang w:val="sv-SE"/>
        </w:rPr>
        <w:t>para informan telah berusaha</w:t>
      </w:r>
      <w:r w:rsidRPr="006D5B30">
        <w:rPr>
          <w:rFonts w:ascii="Times New Roman" w:hAnsi="Times New Roman" w:cs="Times New Roman"/>
          <w:sz w:val="24"/>
          <w:szCs w:val="24"/>
          <w:lang w:val="sv-SE"/>
        </w:rPr>
        <w:t xml:space="preserve"> menumbuhkan sikap kasih sayang kepada Allah dalam diri anak </w:t>
      </w:r>
      <w:r w:rsidR="007A145F" w:rsidRPr="006D5B30">
        <w:rPr>
          <w:rFonts w:ascii="Times New Roman" w:hAnsi="Times New Roman" w:cs="Times New Roman"/>
          <w:sz w:val="24"/>
          <w:szCs w:val="24"/>
          <w:lang w:val="sv-SE"/>
        </w:rPr>
        <w:t>melalui</w:t>
      </w:r>
      <w:r w:rsidRPr="006D5B30">
        <w:rPr>
          <w:rFonts w:ascii="Times New Roman" w:hAnsi="Times New Roman" w:cs="Times New Roman"/>
          <w:sz w:val="24"/>
          <w:szCs w:val="24"/>
          <w:lang w:val="sv-SE"/>
        </w:rPr>
        <w:t xml:space="preserve"> doa. Terkait hal ini, I3 mengatakan: “Kami tumbuhkan sikap kasih kepada Allah dalam diri anak dengan cara mengajarkan anak untuk doa bersama dalam keluarga sejak usia dini”. Menyusul, I6 mengatakan: “kami menumbuhkan sikap kasih sayang dalam diri anak kepada Allah dengan </w:t>
      </w:r>
      <w:r w:rsidR="007A145F"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 xml:space="preserve">mengajak dan memberi teladan kepada </w:t>
      </w:r>
      <w:r w:rsidR="007A145F" w:rsidRPr="006D5B30">
        <w:rPr>
          <w:rFonts w:ascii="Times New Roman" w:hAnsi="Times New Roman" w:cs="Times New Roman"/>
          <w:sz w:val="24"/>
          <w:szCs w:val="24"/>
          <w:lang w:val="sv-SE"/>
        </w:rPr>
        <w:t>anak-anak untuk selalu berdoa kepada Allah</w:t>
      </w:r>
      <w:r w:rsidR="00174147" w:rsidRPr="006D5B30">
        <w:rPr>
          <w:rFonts w:ascii="Times New Roman" w:hAnsi="Times New Roman" w:cs="Times New Roman"/>
          <w:sz w:val="24"/>
          <w:szCs w:val="24"/>
          <w:lang w:val="sv-SE"/>
        </w:rPr>
        <w:t xml:space="preserve">”. Selanjutnya, I7 mengatakan </w:t>
      </w:r>
      <w:r w:rsidR="007A145F" w:rsidRPr="006D5B30">
        <w:rPr>
          <w:rFonts w:ascii="Times New Roman" w:hAnsi="Times New Roman" w:cs="Times New Roman"/>
          <w:sz w:val="24"/>
          <w:szCs w:val="24"/>
          <w:lang w:val="sv-SE"/>
        </w:rPr>
        <w:t xml:space="preserve">telah menumbuhkan </w:t>
      </w:r>
      <w:r w:rsidR="00174147" w:rsidRPr="006D5B30">
        <w:rPr>
          <w:rFonts w:ascii="Times New Roman" w:hAnsi="Times New Roman" w:cs="Times New Roman"/>
          <w:sz w:val="24"/>
          <w:szCs w:val="24"/>
          <w:lang w:val="sv-SE"/>
        </w:rPr>
        <w:t>sikap kasih sayang kepada Allah dalam diri anak</w:t>
      </w:r>
      <w:r w:rsidR="007A145F" w:rsidRPr="006D5B30">
        <w:rPr>
          <w:rFonts w:ascii="Times New Roman" w:hAnsi="Times New Roman" w:cs="Times New Roman"/>
          <w:sz w:val="24"/>
          <w:szCs w:val="24"/>
          <w:lang w:val="sv-SE"/>
        </w:rPr>
        <w:t xml:space="preserve"> dengan cara m</w:t>
      </w:r>
      <w:r w:rsidR="00174147" w:rsidRPr="006D5B30">
        <w:rPr>
          <w:rFonts w:ascii="Times New Roman" w:hAnsi="Times New Roman" w:cs="Times New Roman"/>
          <w:sz w:val="24"/>
          <w:szCs w:val="24"/>
          <w:lang w:val="sv-SE"/>
        </w:rPr>
        <w:t>engajarkan dan membiasakan anak untuk berdoa</w:t>
      </w:r>
      <w:r w:rsidR="007A145F" w:rsidRPr="006D5B30">
        <w:rPr>
          <w:rFonts w:ascii="Times New Roman" w:hAnsi="Times New Roman" w:cs="Times New Roman"/>
          <w:sz w:val="24"/>
          <w:szCs w:val="24"/>
          <w:lang w:val="sv-SE"/>
        </w:rPr>
        <w:t xml:space="preserve"> setiap hari</w:t>
      </w:r>
      <w:r w:rsidR="00174147" w:rsidRPr="006D5B30">
        <w:rPr>
          <w:rFonts w:ascii="Times New Roman" w:hAnsi="Times New Roman" w:cs="Times New Roman"/>
          <w:sz w:val="24"/>
          <w:szCs w:val="24"/>
          <w:lang w:val="sv-SE"/>
        </w:rPr>
        <w:t>.</w:t>
      </w:r>
    </w:p>
    <w:p w14:paraId="7B677CBB" w14:textId="1499B122" w:rsidR="00174147" w:rsidRPr="006D5B30" w:rsidRDefault="00174147"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w:t>
      </w:r>
      <w:r w:rsidR="007A145F" w:rsidRPr="006D5B30">
        <w:rPr>
          <w:rFonts w:ascii="Times New Roman" w:hAnsi="Times New Roman" w:cs="Times New Roman"/>
          <w:sz w:val="24"/>
          <w:szCs w:val="24"/>
          <w:lang w:val="sv-SE"/>
        </w:rPr>
        <w:t xml:space="preserve">penelitian </w:t>
      </w:r>
      <w:r w:rsidRPr="006D5B30">
        <w:rPr>
          <w:rFonts w:ascii="Times New Roman" w:hAnsi="Times New Roman" w:cs="Times New Roman"/>
          <w:sz w:val="24"/>
          <w:szCs w:val="24"/>
          <w:lang w:val="sv-SE"/>
        </w:rPr>
        <w:t xml:space="preserve">di atas, dapat dikatakan bahwa </w:t>
      </w:r>
      <w:r w:rsidR="007A145F" w:rsidRPr="006D5B30">
        <w:rPr>
          <w:rFonts w:ascii="Times New Roman" w:hAnsi="Times New Roman" w:cs="Times New Roman"/>
          <w:sz w:val="24"/>
          <w:szCs w:val="24"/>
          <w:lang w:val="sv-SE"/>
        </w:rPr>
        <w:t xml:space="preserve">para informan telah </w:t>
      </w:r>
      <w:r w:rsidRPr="006D5B30">
        <w:rPr>
          <w:rFonts w:ascii="Times New Roman" w:hAnsi="Times New Roman" w:cs="Times New Roman"/>
          <w:sz w:val="24"/>
          <w:szCs w:val="24"/>
          <w:lang w:val="sv-SE"/>
        </w:rPr>
        <w:t xml:space="preserve">menumbuhkan sikap kasih sayang </w:t>
      </w:r>
      <w:r w:rsidR="007A145F" w:rsidRPr="006D5B30">
        <w:rPr>
          <w:rFonts w:ascii="Times New Roman" w:hAnsi="Times New Roman" w:cs="Times New Roman"/>
          <w:sz w:val="24"/>
          <w:szCs w:val="24"/>
          <w:lang w:val="sv-SE"/>
        </w:rPr>
        <w:t xml:space="preserve">kepada Allah </w:t>
      </w:r>
      <w:r w:rsidRPr="006D5B30">
        <w:rPr>
          <w:rFonts w:ascii="Times New Roman" w:hAnsi="Times New Roman" w:cs="Times New Roman"/>
          <w:sz w:val="24"/>
          <w:szCs w:val="24"/>
          <w:lang w:val="sv-SE"/>
        </w:rPr>
        <w:t>dalam diri anak dengan cara mengajarkan dan mengajak anak untuk berdoa</w:t>
      </w:r>
      <w:r w:rsidR="007A145F" w:rsidRPr="006D5B30">
        <w:rPr>
          <w:rFonts w:ascii="Times New Roman" w:hAnsi="Times New Roman" w:cs="Times New Roman"/>
          <w:sz w:val="24"/>
          <w:szCs w:val="24"/>
          <w:lang w:val="sv-SE"/>
        </w:rPr>
        <w:t xml:space="preserve"> setiap hari</w:t>
      </w:r>
      <w:r w:rsidRPr="006D5B30">
        <w:rPr>
          <w:rFonts w:ascii="Times New Roman" w:hAnsi="Times New Roman" w:cs="Times New Roman"/>
          <w:sz w:val="24"/>
          <w:szCs w:val="24"/>
          <w:lang w:val="sv-SE"/>
        </w:rPr>
        <w:t xml:space="preserve">. </w:t>
      </w:r>
      <w:r w:rsidR="008C18BE"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aOjhkXeD","properties":{"formattedCitation":"({\\i{}PERAN ORANG TUA BERDASARKAN ULANGAN 6:4-7 SEBAGAI DASAR PENANAMAN PEMAHAMAN MENGASIHI ALLAH PADA ANAK | Excelsis Deo: Jurnal Teologi, Misiologi, Dan Pendidikan}, n.d.)","plainCitation":"(PERAN ORANG TUA BERDASARKAN ULANGAN 6:4-7 SEBAGAI DASAR PENANAMAN PEMAHAMAN MENGASIHI ALLAH PADA ANAK | Excelsis Deo: Jurnal Teologi, Misiologi, Dan Pendidikan, n.d.)","dontUpdate":true,"noteIndex":0},"citationItems":[{"id":124,"uris":["http://zotero.org/users/local/UiSBHLCM/items/M5CK6ZQN"],"itemData":{"id":124,"type":"webpage","title":"Peran Orang Tua Berdasarkan Ulangan 6:4-7 Sebagai Dasar Penanaman Pemahaman Mengasihi Allah Pada Anak | Excelsis Deo: Jurnal Teologi, Misiologi, Dan Pendidikan","URL":"https://www.sttexcelsius.ac.id/e-journal/index.php/excelsisdeo/article/view/111","author":[{"family":"Christi","given":"Areyne"},{"family":"Mau","given":"Belinda"}],"accessed":{"date-parts":[["2025",5,31]]}}}],"schema":"https://github.com/citation-style-language/schema/raw/master/csl-citation.json"} </w:instrText>
      </w:r>
      <w:r w:rsidR="008C18BE" w:rsidRPr="006D5B30">
        <w:rPr>
          <w:rFonts w:ascii="Times New Roman" w:hAnsi="Times New Roman" w:cs="Times New Roman"/>
          <w:sz w:val="24"/>
          <w:szCs w:val="24"/>
        </w:rPr>
        <w:fldChar w:fldCharType="separate"/>
      </w:r>
      <w:r w:rsidR="008C18BE" w:rsidRPr="006D5B30">
        <w:rPr>
          <w:rFonts w:ascii="Times New Roman" w:hAnsi="Times New Roman" w:cs="Times New Roman"/>
          <w:kern w:val="0"/>
          <w:sz w:val="24"/>
          <w:lang w:val="sv-SE"/>
        </w:rPr>
        <w:t>Christi dan Mau (2023:78)</w:t>
      </w:r>
      <w:r w:rsidR="008C18BE" w:rsidRPr="006D5B30">
        <w:rPr>
          <w:rFonts w:ascii="Times New Roman" w:hAnsi="Times New Roman" w:cs="Times New Roman"/>
          <w:sz w:val="24"/>
          <w:szCs w:val="24"/>
        </w:rPr>
        <w:fldChar w:fldCharType="end"/>
      </w:r>
      <w:r w:rsidR="008C18BE" w:rsidRPr="006D5B30">
        <w:rPr>
          <w:rFonts w:ascii="Times New Roman" w:hAnsi="Times New Roman" w:cs="Times New Roman"/>
          <w:sz w:val="24"/>
          <w:szCs w:val="24"/>
          <w:lang w:val="sv-SE"/>
        </w:rPr>
        <w:t xml:space="preserve"> mengatakan bahwa orang tua dapat menumbuhkan sikap kasih </w:t>
      </w:r>
      <w:r w:rsidR="007A145F" w:rsidRPr="006D5B30">
        <w:rPr>
          <w:rFonts w:ascii="Times New Roman" w:hAnsi="Times New Roman" w:cs="Times New Roman"/>
          <w:sz w:val="24"/>
          <w:szCs w:val="24"/>
          <w:lang w:val="sv-SE"/>
        </w:rPr>
        <w:t xml:space="preserve">sayang </w:t>
      </w:r>
      <w:r w:rsidR="008C18BE" w:rsidRPr="006D5B30">
        <w:rPr>
          <w:rFonts w:ascii="Times New Roman" w:hAnsi="Times New Roman" w:cs="Times New Roman"/>
          <w:sz w:val="24"/>
          <w:szCs w:val="24"/>
          <w:lang w:val="sv-SE"/>
        </w:rPr>
        <w:t xml:space="preserve">kepada Allah dalam diri anak dengan </w:t>
      </w:r>
      <w:r w:rsidR="007A145F" w:rsidRPr="006D5B30">
        <w:rPr>
          <w:rFonts w:ascii="Times New Roman" w:hAnsi="Times New Roman" w:cs="Times New Roman"/>
          <w:sz w:val="24"/>
          <w:szCs w:val="24"/>
          <w:lang w:val="sv-SE"/>
        </w:rPr>
        <w:t xml:space="preserve">cara mengajak dan melibatkan anak dalam </w:t>
      </w:r>
      <w:r w:rsidR="008C18BE" w:rsidRPr="006D5B30">
        <w:rPr>
          <w:rFonts w:ascii="Times New Roman" w:hAnsi="Times New Roman" w:cs="Times New Roman"/>
          <w:sz w:val="24"/>
          <w:szCs w:val="24"/>
          <w:lang w:val="sv-SE"/>
        </w:rPr>
        <w:t>kegiatan doa</w:t>
      </w:r>
      <w:r w:rsidR="007A145F" w:rsidRPr="006D5B30">
        <w:rPr>
          <w:rFonts w:ascii="Times New Roman" w:hAnsi="Times New Roman" w:cs="Times New Roman"/>
          <w:sz w:val="24"/>
          <w:szCs w:val="24"/>
          <w:lang w:val="sv-SE"/>
        </w:rPr>
        <w:t xml:space="preserve"> bersama</w:t>
      </w:r>
      <w:r w:rsidR="008C18BE" w:rsidRPr="006D5B30">
        <w:rPr>
          <w:rFonts w:ascii="Times New Roman" w:hAnsi="Times New Roman" w:cs="Times New Roman"/>
          <w:sz w:val="24"/>
          <w:szCs w:val="24"/>
          <w:lang w:val="sv-SE"/>
        </w:rPr>
        <w:t xml:space="preserve">. </w:t>
      </w:r>
      <w:r w:rsidR="004E7E8C"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Yo33tkLY","properties":{"formattedCitation":"({\\i{}PERANAN ORANG TUA: PENGENALAN AKAN ALLAH SEJAK USIA DINI BERDASARKAN ULANGAN 6:4-7 | The Way: Jurnal Teologi Dan Kependidikan}, n.d.)","plainCitation":"(PERANAN ORANG TUA: PENGENALAN AKAN ALLAH SEJAK USIA DINI BERDASARKAN ULANGAN 6:4-7 | The Way: Jurnal Teologi Dan Kependidikan, n.d.)","dontUpdate":true,"noteIndex":0},"citationItems":[{"id":125,"uris":["http://zotero.org/users/local/UiSBHLCM/items/3ZAA2Q2G"],"itemData":{"id":125,"type":"webpage","title":"Peranan Orang Tua: Pengenalan Akan Allah Sejak Usia Dini Berdasarkan Ulangan 6:4-7 | the Way: Jurnal Teologi Dan Kependidikan","URL":"https://journal.sttbetheltheway.ac.id/index.php/teologi-dan-kependidikan/article/view/118","author":[{"family":"Tan","given":"Yuliana Yuli"},{"family":"Sianipar","given":"Rikardo P"}],"accessed":{"date-parts":[["2025",5,31]]}}}],"schema":"https://github.com/citation-style-language/schema/raw/master/csl-citation.json"} </w:instrText>
      </w:r>
      <w:r w:rsidR="004E7E8C" w:rsidRPr="006D5B30">
        <w:rPr>
          <w:rFonts w:ascii="Times New Roman" w:hAnsi="Times New Roman" w:cs="Times New Roman"/>
          <w:sz w:val="24"/>
          <w:szCs w:val="24"/>
        </w:rPr>
        <w:fldChar w:fldCharType="separate"/>
      </w:r>
      <w:r w:rsidR="004E7E8C" w:rsidRPr="006D5B30">
        <w:rPr>
          <w:rFonts w:ascii="Times New Roman" w:hAnsi="Times New Roman" w:cs="Times New Roman"/>
          <w:kern w:val="0"/>
          <w:sz w:val="24"/>
          <w:lang w:val="sv-SE"/>
        </w:rPr>
        <w:t>Tan &amp; Sianipar, (2023:137)</w:t>
      </w:r>
      <w:r w:rsidR="004E7E8C" w:rsidRPr="006D5B30">
        <w:rPr>
          <w:rFonts w:ascii="Times New Roman" w:hAnsi="Times New Roman" w:cs="Times New Roman"/>
          <w:sz w:val="24"/>
          <w:szCs w:val="24"/>
        </w:rPr>
        <w:fldChar w:fldCharType="end"/>
      </w:r>
      <w:r w:rsidR="004E7E8C" w:rsidRPr="006D5B30">
        <w:rPr>
          <w:rFonts w:ascii="Times New Roman" w:hAnsi="Times New Roman" w:cs="Times New Roman"/>
          <w:sz w:val="24"/>
          <w:szCs w:val="24"/>
          <w:lang w:val="sv-SE"/>
        </w:rPr>
        <w:t xml:space="preserve"> mengatakan bahwa orang tua </w:t>
      </w:r>
      <w:r w:rsidR="007A145F" w:rsidRPr="006D5B30">
        <w:rPr>
          <w:rFonts w:ascii="Times New Roman" w:hAnsi="Times New Roman" w:cs="Times New Roman"/>
          <w:sz w:val="24"/>
          <w:szCs w:val="24"/>
          <w:lang w:val="sv-SE"/>
        </w:rPr>
        <w:t>dapat membantu anak sejak usia dini untuk mengenal dan mencintai Allah melalui kegiatan doa.</w:t>
      </w:r>
    </w:p>
    <w:p w14:paraId="4436F652" w14:textId="3586F81E" w:rsidR="00AB017B" w:rsidRPr="006D5B30" w:rsidRDefault="004E7E8C"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w:t>
      </w:r>
      <w:r w:rsidR="00AB017B" w:rsidRPr="006D5B30">
        <w:rPr>
          <w:rFonts w:ascii="Times New Roman" w:hAnsi="Times New Roman" w:cs="Times New Roman"/>
          <w:sz w:val="24"/>
          <w:szCs w:val="24"/>
          <w:lang w:val="sv-SE"/>
        </w:rPr>
        <w:t xml:space="preserve">2 </w:t>
      </w:r>
      <w:r w:rsidRPr="006D5B30">
        <w:rPr>
          <w:rFonts w:ascii="Times New Roman" w:hAnsi="Times New Roman" w:cs="Times New Roman"/>
          <w:sz w:val="24"/>
          <w:szCs w:val="24"/>
          <w:lang w:val="sv-SE"/>
        </w:rPr>
        <w:t>(</w:t>
      </w:r>
      <w:r w:rsidR="00AB017B" w:rsidRPr="006D5B30">
        <w:rPr>
          <w:rFonts w:ascii="Times New Roman" w:hAnsi="Times New Roman" w:cs="Times New Roman"/>
          <w:sz w:val="24"/>
          <w:szCs w:val="24"/>
          <w:lang w:val="sv-SE"/>
        </w:rPr>
        <w:t>28,6</w:t>
      </w:r>
      <w:r w:rsidRPr="006D5B30">
        <w:rPr>
          <w:rFonts w:ascii="Times New Roman" w:hAnsi="Times New Roman" w:cs="Times New Roman"/>
          <w:sz w:val="24"/>
          <w:szCs w:val="24"/>
          <w:lang w:val="sv-SE"/>
        </w:rPr>
        <w:t>%</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informan yaitu I</w:t>
      </w:r>
      <w:r w:rsidR="00AB017B" w:rsidRPr="006D5B30">
        <w:rPr>
          <w:rFonts w:ascii="Times New Roman" w:hAnsi="Times New Roman" w:cs="Times New Roman"/>
          <w:sz w:val="24"/>
          <w:szCs w:val="24"/>
          <w:lang w:val="sv-SE"/>
        </w:rPr>
        <w:t>2 dan I3</w:t>
      </w:r>
      <w:r w:rsidRPr="006D5B30">
        <w:rPr>
          <w:rFonts w:ascii="Times New Roman" w:hAnsi="Times New Roman" w:cs="Times New Roman"/>
          <w:sz w:val="24"/>
          <w:szCs w:val="24"/>
          <w:lang w:val="sv-SE"/>
        </w:rPr>
        <w:t xml:space="preserve"> mengatakan bahwa </w:t>
      </w:r>
      <w:r w:rsidR="001E2F56" w:rsidRPr="006D5B30">
        <w:rPr>
          <w:rFonts w:ascii="Times New Roman" w:hAnsi="Times New Roman" w:cs="Times New Roman"/>
          <w:sz w:val="24"/>
          <w:szCs w:val="24"/>
          <w:lang w:val="sv-SE"/>
        </w:rPr>
        <w:t>para informan telah berupaya</w:t>
      </w:r>
      <w:r w:rsidRPr="006D5B30">
        <w:rPr>
          <w:rFonts w:ascii="Times New Roman" w:hAnsi="Times New Roman" w:cs="Times New Roman"/>
          <w:sz w:val="24"/>
          <w:szCs w:val="24"/>
          <w:lang w:val="sv-SE"/>
        </w:rPr>
        <w:t xml:space="preserve"> menumbuhkan sikap kasih sayang kepada Allah dalam diri anak dengan</w:t>
      </w:r>
      <w:r w:rsidR="001E2F56" w:rsidRPr="006D5B30">
        <w:rPr>
          <w:rFonts w:ascii="Times New Roman" w:hAnsi="Times New Roman" w:cs="Times New Roman"/>
          <w:sz w:val="24"/>
          <w:szCs w:val="24"/>
          <w:lang w:val="sv-SE"/>
        </w:rPr>
        <w:t xml:space="preserve"> cara</w:t>
      </w:r>
      <w:r w:rsidR="00AB017B" w:rsidRPr="006D5B30">
        <w:rPr>
          <w:rFonts w:ascii="Times New Roman" w:hAnsi="Times New Roman" w:cs="Times New Roman"/>
          <w:sz w:val="24"/>
          <w:szCs w:val="24"/>
          <w:lang w:val="sv-SE"/>
        </w:rPr>
        <w:t xml:space="preserve"> mengajak anak mengikuti kegiatan Gereja. Terkait hal ini, I2 mengatakan: “saya mengajarkan anak untuk mencintai Allah dengan cara </w:t>
      </w:r>
      <w:r w:rsidR="001E2F56" w:rsidRPr="006D5B30">
        <w:rPr>
          <w:rFonts w:ascii="Times New Roman" w:hAnsi="Times New Roman" w:cs="Times New Roman"/>
          <w:sz w:val="24"/>
          <w:szCs w:val="24"/>
          <w:lang w:val="sv-SE"/>
        </w:rPr>
        <w:t xml:space="preserve">mengajak anak untuk </w:t>
      </w:r>
      <w:r w:rsidR="00AB017B" w:rsidRPr="006D5B30">
        <w:rPr>
          <w:rFonts w:ascii="Times New Roman" w:hAnsi="Times New Roman" w:cs="Times New Roman"/>
          <w:sz w:val="24"/>
          <w:szCs w:val="24"/>
          <w:lang w:val="sv-SE"/>
        </w:rPr>
        <w:t xml:space="preserve">mengikuti kegiatan Gereja (BIAK)”. Menyusul, I3 mengatakan: “kami tumbuhkan sikap kasih </w:t>
      </w:r>
      <w:r w:rsidR="001E2F56" w:rsidRPr="006D5B30">
        <w:rPr>
          <w:rFonts w:ascii="Times New Roman" w:hAnsi="Times New Roman" w:cs="Times New Roman"/>
          <w:sz w:val="24"/>
          <w:szCs w:val="24"/>
          <w:lang w:val="sv-SE"/>
        </w:rPr>
        <w:t xml:space="preserve">sayang </w:t>
      </w:r>
      <w:r w:rsidR="00AB017B" w:rsidRPr="006D5B30">
        <w:rPr>
          <w:rFonts w:ascii="Times New Roman" w:hAnsi="Times New Roman" w:cs="Times New Roman"/>
          <w:sz w:val="24"/>
          <w:szCs w:val="24"/>
          <w:lang w:val="sv-SE"/>
        </w:rPr>
        <w:t>kepada Allah dalam diri anak dengan cara mengajarkan anak untuk mendekatkan diri kepada Allah dengan mengikuti</w:t>
      </w:r>
      <w:r w:rsidR="001E2F56" w:rsidRPr="006D5B30">
        <w:rPr>
          <w:rFonts w:ascii="Times New Roman" w:hAnsi="Times New Roman" w:cs="Times New Roman"/>
          <w:sz w:val="24"/>
          <w:szCs w:val="24"/>
          <w:lang w:val="sv-SE"/>
        </w:rPr>
        <w:t xml:space="preserve"> berbagai kegiatan di Gereja dan lingkungan seperti</w:t>
      </w:r>
      <w:r w:rsidR="00AB017B" w:rsidRPr="006D5B30">
        <w:rPr>
          <w:rFonts w:ascii="Times New Roman" w:hAnsi="Times New Roman" w:cs="Times New Roman"/>
          <w:sz w:val="24"/>
          <w:szCs w:val="24"/>
          <w:lang w:val="sv-SE"/>
        </w:rPr>
        <w:t xml:space="preserve"> sekolah minggu, perayaan Ekaristi, dan doa lingkungan”. </w:t>
      </w:r>
    </w:p>
    <w:p w14:paraId="5B254B91" w14:textId="3476E726" w:rsidR="00AB017B" w:rsidRPr="006D5B30" w:rsidRDefault="00AB017B" w:rsidP="006C73C4">
      <w:pPr>
        <w:spacing w:after="0" w:line="480" w:lineRule="auto"/>
        <w:ind w:firstLine="709"/>
        <w:jc w:val="both"/>
        <w:rPr>
          <w:rFonts w:ascii="Times New Roman" w:hAnsi="Times New Roman" w:cs="Times New Roman"/>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w:t>
      </w:r>
      <w:r w:rsidR="001A7F04"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pertegas bahwa orang tua </w:t>
      </w:r>
      <w:r w:rsidR="001E2F56" w:rsidRPr="006D5B30">
        <w:rPr>
          <w:rFonts w:ascii="Times New Roman" w:hAnsi="Times New Roman" w:cs="Times New Roman"/>
          <w:sz w:val="24"/>
          <w:szCs w:val="24"/>
          <w:lang w:val="sv-SE"/>
        </w:rPr>
        <w:t>telah</w:t>
      </w:r>
      <w:r w:rsidRPr="006D5B30">
        <w:rPr>
          <w:rFonts w:ascii="Times New Roman" w:hAnsi="Times New Roman" w:cs="Times New Roman"/>
          <w:sz w:val="24"/>
          <w:szCs w:val="24"/>
          <w:lang w:val="sv-SE"/>
        </w:rPr>
        <w:t xml:space="preserve"> menumbuhkan sikap kasih sayang kepada Allah dalam diri anak dengan</w:t>
      </w:r>
      <w:r w:rsidR="008B0951" w:rsidRPr="006D5B30">
        <w:rPr>
          <w:rFonts w:ascii="Times New Roman" w:hAnsi="Times New Roman" w:cs="Times New Roman"/>
          <w:sz w:val="24"/>
          <w:szCs w:val="24"/>
          <w:lang w:val="sv-SE"/>
        </w:rPr>
        <w:t xml:space="preserve"> cara</w:t>
      </w:r>
      <w:r w:rsidRPr="006D5B30">
        <w:rPr>
          <w:rFonts w:ascii="Times New Roman" w:hAnsi="Times New Roman" w:cs="Times New Roman"/>
          <w:sz w:val="24"/>
          <w:szCs w:val="24"/>
          <w:lang w:val="sv-SE"/>
        </w:rPr>
        <w:t xml:space="preserve"> mengajak anak untuk terlibat secara aktif dalam kegiatan Gereja</w:t>
      </w:r>
      <w:r w:rsidR="001E2F56" w:rsidRPr="006D5B30">
        <w:rPr>
          <w:rFonts w:ascii="Times New Roman" w:hAnsi="Times New Roman" w:cs="Times New Roman"/>
          <w:sz w:val="24"/>
          <w:szCs w:val="24"/>
          <w:lang w:val="sv-SE"/>
        </w:rPr>
        <w:t>ni</w:t>
      </w:r>
      <w:r w:rsidRPr="006D5B30">
        <w:rPr>
          <w:rFonts w:ascii="Times New Roman" w:hAnsi="Times New Roman" w:cs="Times New Roman"/>
          <w:sz w:val="24"/>
          <w:szCs w:val="24"/>
          <w:lang w:val="sv-SE"/>
        </w:rPr>
        <w:t xml:space="preserve">. </w:t>
      </w:r>
      <w:r w:rsidR="003A5D97"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SLmmUlxG","properties":{"formattedCitation":"(Nampar &amp; Silpanus, 2018)","plainCitation":"(Nampar &amp; Silpanus, 2018)","dontUpdate":true,"noteIndex":0},"citationItems":[{"id":20,"uris":["http://zotero.org/users/local/UiSBHLCM/items/5U22K538"],"itemData":{"id":20,"type":"article-journal","abstract":"This study aims to determine the role of the family as the first and foremost place for children's faith education. Research uses a qualitative approach with descriptive methods. Data collection techniques used are observation, interview and documentation study techniques. The results of the study indicate that the family as the first and foremost place for children's faith education is this task rooted in the main vocation of Christian husband and wife. Faith education covers many aspects and one of them is faith education. Children's faith education is very important because it is very influential, not only for their faith and life in church but also for their future. Good faith education from parents helps children to have the right knowledge of life, weigh and ask questions about everything so they can make the right choices. True knowledge is born if children have a good attitude or religious and spiritual life.","container-title":"Gaudium Vestrum: Jurnal Kateketik Pastoral","ISSN":"2777-063X","language":"en","license":"Copyright (c) 2018 Hilario Didakus Nenga Nampar","page":"13-21","source":"stkpkbi.ac.id","title":"Keluarga Sebagai Tempat Pertama dan Utama Pendidikan Iman Anak","author":[{"family":"Nampar","given":"Hilario Didakus Nenga"},{"family":"Silpanus","given":""}],"issued":{"date-parts":[["2018",6,30]]}}}],"schema":"https://github.com/citation-style-language/schema/raw/master/csl-citation.json"} </w:instrText>
      </w:r>
      <w:r w:rsidR="003A5D97" w:rsidRPr="006D5B30">
        <w:rPr>
          <w:rFonts w:ascii="Times New Roman" w:hAnsi="Times New Roman" w:cs="Times New Roman"/>
          <w:sz w:val="24"/>
          <w:szCs w:val="24"/>
        </w:rPr>
        <w:fldChar w:fldCharType="separate"/>
      </w:r>
      <w:r w:rsidR="003A5D97" w:rsidRPr="006D5B30">
        <w:rPr>
          <w:rFonts w:ascii="Times New Roman" w:hAnsi="Times New Roman" w:cs="Times New Roman"/>
          <w:sz w:val="24"/>
        </w:rPr>
        <w:t>Nampar &amp; Silpanus, (2018:20)</w:t>
      </w:r>
      <w:r w:rsidR="003A5D97" w:rsidRPr="006D5B30">
        <w:rPr>
          <w:rFonts w:ascii="Times New Roman" w:hAnsi="Times New Roman" w:cs="Times New Roman"/>
          <w:sz w:val="24"/>
          <w:szCs w:val="24"/>
        </w:rPr>
        <w:fldChar w:fldCharType="end"/>
      </w:r>
      <w:r w:rsidR="003A5D97" w:rsidRPr="006D5B30">
        <w:rPr>
          <w:rFonts w:ascii="Times New Roman" w:hAnsi="Times New Roman" w:cs="Times New Roman"/>
          <w:sz w:val="24"/>
          <w:szCs w:val="24"/>
        </w:rPr>
        <w:t xml:space="preserve"> mengatakan bahwa</w:t>
      </w:r>
      <w:r w:rsidR="001E2F56" w:rsidRPr="006D5B30">
        <w:rPr>
          <w:rFonts w:ascii="Times New Roman" w:hAnsi="Times New Roman" w:cs="Times New Roman"/>
          <w:sz w:val="24"/>
          <w:szCs w:val="24"/>
        </w:rPr>
        <w:t xml:space="preserve"> salah satu tugas dan tanggung jawab orang tua ialah memberikan pendidikan dan pendampingan iman kepada anak sehingga anak semakin mengenal dan mencintai Allah dalam kehidupan sehari-hari. Kegiatan pendidikan iman anak ini dapat dilakukan dengan </w:t>
      </w:r>
      <w:proofErr w:type="gramStart"/>
      <w:r w:rsidR="001E2F56" w:rsidRPr="006D5B30">
        <w:rPr>
          <w:rFonts w:ascii="Times New Roman" w:hAnsi="Times New Roman" w:cs="Times New Roman"/>
          <w:sz w:val="24"/>
          <w:szCs w:val="24"/>
        </w:rPr>
        <w:t>cara</w:t>
      </w:r>
      <w:proofErr w:type="gramEnd"/>
      <w:r w:rsidR="001E2F56" w:rsidRPr="006D5B30">
        <w:rPr>
          <w:rFonts w:ascii="Times New Roman" w:hAnsi="Times New Roman" w:cs="Times New Roman"/>
          <w:sz w:val="24"/>
          <w:szCs w:val="24"/>
        </w:rPr>
        <w:t xml:space="preserve"> mengajak anak untuk mengikuti berbagai kegiatan Gerejani seperti BIAK, perayaan Ekaristi, dan doa lingkungan. </w:t>
      </w:r>
    </w:p>
    <w:p w14:paraId="417E1D7F" w14:textId="3C2A44A3" w:rsidR="00495C47" w:rsidRPr="006D5B30" w:rsidRDefault="0064599F"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enunjukkan sebanyak 2 (28,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informan yaitu I2 dan I7 mengatakan bahwa</w:t>
      </w:r>
      <w:r w:rsidR="001E2F56" w:rsidRPr="006D5B30">
        <w:rPr>
          <w:rFonts w:ascii="Times New Roman" w:hAnsi="Times New Roman" w:cs="Times New Roman"/>
          <w:sz w:val="24"/>
          <w:szCs w:val="24"/>
          <w:lang w:val="sv-SE"/>
        </w:rPr>
        <w:t xml:space="preserve"> </w:t>
      </w:r>
      <w:r w:rsidR="00CA50AB" w:rsidRPr="006D5B30">
        <w:rPr>
          <w:rFonts w:ascii="Times New Roman" w:hAnsi="Times New Roman" w:cs="Times New Roman"/>
          <w:sz w:val="24"/>
          <w:szCs w:val="24"/>
          <w:lang w:val="sv-SE"/>
        </w:rPr>
        <w:t>mereka telah berusaha</w:t>
      </w:r>
      <w:r w:rsidRPr="006D5B30">
        <w:rPr>
          <w:rFonts w:ascii="Times New Roman" w:hAnsi="Times New Roman" w:cs="Times New Roman"/>
          <w:sz w:val="24"/>
          <w:szCs w:val="24"/>
          <w:lang w:val="sv-SE"/>
        </w:rPr>
        <w:t xml:space="preserve"> menumbuhkan sikap kasih sayang kepada sesama dalam diri anak dengan </w:t>
      </w:r>
      <w:r w:rsidR="00CA50AB"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mengajarkan anak</w:t>
      </w:r>
      <w:r w:rsidR="00CA50AB" w:rsidRPr="006D5B30">
        <w:rPr>
          <w:rFonts w:ascii="Times New Roman" w:hAnsi="Times New Roman" w:cs="Times New Roman"/>
          <w:sz w:val="24"/>
          <w:szCs w:val="24"/>
          <w:lang w:val="sv-SE"/>
        </w:rPr>
        <w:t>-anak</w:t>
      </w:r>
      <w:r w:rsidRPr="006D5B30">
        <w:rPr>
          <w:rFonts w:ascii="Times New Roman" w:hAnsi="Times New Roman" w:cs="Times New Roman"/>
          <w:sz w:val="24"/>
          <w:szCs w:val="24"/>
          <w:lang w:val="sv-SE"/>
        </w:rPr>
        <w:t xml:space="preserve"> untuk </w:t>
      </w:r>
      <w:r w:rsidR="00CA50AB" w:rsidRPr="006D5B30">
        <w:rPr>
          <w:rFonts w:ascii="Times New Roman" w:hAnsi="Times New Roman" w:cs="Times New Roman"/>
          <w:sz w:val="24"/>
          <w:szCs w:val="24"/>
          <w:lang w:val="sv-SE"/>
        </w:rPr>
        <w:t>menolong</w:t>
      </w:r>
      <w:r w:rsidRPr="006D5B30">
        <w:rPr>
          <w:rFonts w:ascii="Times New Roman" w:hAnsi="Times New Roman" w:cs="Times New Roman"/>
          <w:sz w:val="24"/>
          <w:szCs w:val="24"/>
          <w:lang w:val="sv-SE"/>
        </w:rPr>
        <w:t xml:space="preserve"> sesama. </w:t>
      </w:r>
      <w:r w:rsidR="00D5727F" w:rsidRPr="006D5B30">
        <w:rPr>
          <w:rFonts w:ascii="Times New Roman" w:hAnsi="Times New Roman" w:cs="Times New Roman"/>
          <w:sz w:val="24"/>
          <w:szCs w:val="24"/>
          <w:lang w:val="sv-SE"/>
        </w:rPr>
        <w:t>Terkait hal ini, I2 mengatakan: “Sikap kasih sayang kepada sesama diajarkan kepada anak-anak dalam bentuk mengajak dan membimbing anak-anak untuk membantu sesama</w:t>
      </w:r>
      <w:r w:rsidR="00CA50AB" w:rsidRPr="006D5B30">
        <w:rPr>
          <w:rFonts w:ascii="Times New Roman" w:hAnsi="Times New Roman" w:cs="Times New Roman"/>
          <w:sz w:val="24"/>
          <w:szCs w:val="24"/>
          <w:lang w:val="sv-SE"/>
        </w:rPr>
        <w:t xml:space="preserve"> </w:t>
      </w:r>
      <w:r w:rsidR="00D5727F" w:rsidRPr="006D5B30">
        <w:rPr>
          <w:rFonts w:ascii="Times New Roman" w:hAnsi="Times New Roman" w:cs="Times New Roman"/>
          <w:sz w:val="24"/>
          <w:szCs w:val="24"/>
          <w:lang w:val="sv-SE"/>
        </w:rPr>
        <w:t>dengan penuh sukacita”. Menyusul, I7 mengatakan: “Saya menumbuhkan sikap kasih sayang dalam diri anak kepada sesama dengan cara mengajarkan anak untuk membantu orang lain”.</w:t>
      </w:r>
    </w:p>
    <w:p w14:paraId="0BC64905" w14:textId="23947AF2" w:rsidR="00D5727F" w:rsidRPr="006D5B30" w:rsidRDefault="00D5727F"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orang tua </w:t>
      </w:r>
      <w:r w:rsidR="00CA50AB" w:rsidRPr="006D5B30">
        <w:rPr>
          <w:rFonts w:ascii="Times New Roman" w:hAnsi="Times New Roman" w:cs="Times New Roman"/>
          <w:sz w:val="24"/>
          <w:szCs w:val="24"/>
          <w:lang w:val="sv-SE"/>
        </w:rPr>
        <w:t>telah</w:t>
      </w:r>
      <w:r w:rsidRPr="006D5B30">
        <w:rPr>
          <w:rFonts w:ascii="Times New Roman" w:hAnsi="Times New Roman" w:cs="Times New Roman"/>
          <w:sz w:val="24"/>
          <w:szCs w:val="24"/>
          <w:lang w:val="sv-SE"/>
        </w:rPr>
        <w:t xml:space="preserve"> menumbuhkan sikap kasih sayang kepada sesama dalam diri anak dengan </w:t>
      </w:r>
      <w:r w:rsidR="008B0951"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 xml:space="preserve">mengajarkan anak untuk membantu sesama yang membutuhkan pertolongan. </w:t>
      </w:r>
      <w:r w:rsidR="003A5D97"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69Q1WFng","properties":{"formattedCitation":"(Simangunsong &amp; Simanjuntak, 2023)","plainCitation":"(Simangunsong &amp; Simanjuntak, 2023)","dontUpdate":true,"noteIndex":0},"citationItems":[{"id":114,"uris":["http://zotero.org/users/local/UiSBHLCM/items/443AT7UJ"],"itemData":{"id":114,"type":"article-journal","abstract":"Etika Kristen sangat berkaitan erat dengan kasih keKristenan. Kekristenan tidak dapat dipisahkan dengan kasih, sebab Allah telah lebih dulu mengasihi umat-Nya melalui pengorbananNya di kayu salib untuk penebusan dosa-dosa setiap manusia. Segala hutang dosa telah ditebusnya, dan inilah bukti dari kasih yang sangat besar itu. Tidak ada kasih yang lebih besar dari kasih Allah. Oleh sebab Yesus telah mengasihi kita, maka kita juga harus mengasihi Allah dan mengasihi sesama kita. Sebagaimana dalam taurat Tuhan bahwa kita harus lebih dulu mengasihi Allah lalu mengasihi dunia. Ketika kita telah mampu mengasihi Allah, maka secara otomatis Roh Kudus akan memberikan kasih yang daripada Allah dalam hati kita. Kasih tidak dapat hanya dalam wacana semata, namun juga harus disertai dengan perbuatan kita. 1 Yohanes 4:10-12 mengatakan “Inilah kasih itu: bukan kita yang telah mengasihi Allah, tetapi Allah yang telah mengasihi kita dan mengutus Anak-Nya sebagai pendamai bagi dosa-dosa kita. Saudara-saudaraku yang terkasih, jikalau Allah demikian mengasihi kita,&amp;nbsp; maka kita juga harus saling mengasihi. Tidak ada seorang pun yang pernah melihat Allah. Jika kita saling mengasihi, Allah tetap di dalam kita, dan kasih-Nya sempurna di dalam kita.” Penelitian ini dilakukan dengan metode studi pustaka, yakni dengan mengumpulkan informasi dari berbagai sumber yakni buku, jurnal, majalah, dan sumber lainnya yang relevan dengan tulisan.","container-title":"Jurnal Pendidikan Sosial dan Humaniora","ISSN":"2964-6499","issue":"3","language":"en","source":"publisherqu.com","title":"Perspektif Etika Kristen Tentang Standar Mengasihi","URL":"https://publisherqu.com/index.php/pediaqu/article/view/312","volume":"2","author":[{"family":"Simangunsong","given":"Elfrida Yesni"},{"family":"Simanjuntak","given":"Ferdinan"}],"accessed":{"date-parts":[["2025",5,30]]},"issued":{"date-parts":[["2023",6,5]]}}}],"schema":"https://github.com/citation-style-language/schema/raw/master/csl-citation.json"} </w:instrText>
      </w:r>
      <w:r w:rsidR="003A5D97" w:rsidRPr="006D5B30">
        <w:rPr>
          <w:rFonts w:ascii="Times New Roman" w:hAnsi="Times New Roman" w:cs="Times New Roman"/>
          <w:sz w:val="24"/>
          <w:szCs w:val="24"/>
        </w:rPr>
        <w:fldChar w:fldCharType="separate"/>
      </w:r>
      <w:r w:rsidR="003A5D97" w:rsidRPr="006D5B30">
        <w:rPr>
          <w:rFonts w:ascii="Times New Roman" w:hAnsi="Times New Roman" w:cs="Times New Roman"/>
          <w:sz w:val="24"/>
        </w:rPr>
        <w:t>Simangunsong &amp; Simanjuntak, (2023:12053)</w:t>
      </w:r>
      <w:r w:rsidR="003A5D97" w:rsidRPr="006D5B30">
        <w:rPr>
          <w:rFonts w:ascii="Times New Roman" w:hAnsi="Times New Roman" w:cs="Times New Roman"/>
          <w:sz w:val="24"/>
          <w:szCs w:val="24"/>
        </w:rPr>
        <w:fldChar w:fldCharType="end"/>
      </w:r>
      <w:r w:rsidR="003A5D97" w:rsidRPr="006D5B30">
        <w:rPr>
          <w:rFonts w:ascii="Times New Roman" w:hAnsi="Times New Roman" w:cs="Times New Roman"/>
          <w:sz w:val="24"/>
          <w:szCs w:val="24"/>
        </w:rPr>
        <w:t xml:space="preserve"> mengatakan bahwa </w:t>
      </w:r>
      <w:proofErr w:type="gramStart"/>
      <w:r w:rsidR="008B0951" w:rsidRPr="006D5B30">
        <w:rPr>
          <w:rFonts w:ascii="Times New Roman" w:hAnsi="Times New Roman" w:cs="Times New Roman"/>
          <w:sz w:val="24"/>
          <w:szCs w:val="24"/>
        </w:rPr>
        <w:t>cara</w:t>
      </w:r>
      <w:proofErr w:type="gramEnd"/>
      <w:r w:rsidR="008B0951" w:rsidRPr="006D5B30">
        <w:rPr>
          <w:rFonts w:ascii="Times New Roman" w:hAnsi="Times New Roman" w:cs="Times New Roman"/>
          <w:sz w:val="24"/>
          <w:szCs w:val="24"/>
        </w:rPr>
        <w:t xml:space="preserve"> menumbuhkan sikap kasih sayang dalam diri anak kepada sesama </w:t>
      </w:r>
      <w:r w:rsidR="00CA50AB" w:rsidRPr="006D5B30">
        <w:rPr>
          <w:rFonts w:ascii="Times New Roman" w:hAnsi="Times New Roman" w:cs="Times New Roman"/>
          <w:sz w:val="24"/>
          <w:szCs w:val="24"/>
        </w:rPr>
        <w:t xml:space="preserve">dapat </w:t>
      </w:r>
      <w:r w:rsidR="008B0951" w:rsidRPr="006D5B30">
        <w:rPr>
          <w:rFonts w:ascii="Times New Roman" w:hAnsi="Times New Roman" w:cs="Times New Roman"/>
          <w:sz w:val="24"/>
          <w:szCs w:val="24"/>
        </w:rPr>
        <w:t xml:space="preserve">dilakukan dengan </w:t>
      </w:r>
      <w:r w:rsidR="00CA50AB" w:rsidRPr="006D5B30">
        <w:rPr>
          <w:rFonts w:ascii="Times New Roman" w:hAnsi="Times New Roman" w:cs="Times New Roman"/>
          <w:sz w:val="24"/>
          <w:szCs w:val="24"/>
        </w:rPr>
        <w:t xml:space="preserve">cara </w:t>
      </w:r>
      <w:r w:rsidR="008B0951" w:rsidRPr="006D5B30">
        <w:rPr>
          <w:rFonts w:ascii="Times New Roman" w:hAnsi="Times New Roman" w:cs="Times New Roman"/>
          <w:sz w:val="24"/>
          <w:szCs w:val="24"/>
        </w:rPr>
        <w:t xml:space="preserve">mengajarkan anak </w:t>
      </w:r>
      <w:r w:rsidR="00CA50AB" w:rsidRPr="006D5B30">
        <w:rPr>
          <w:rFonts w:ascii="Times New Roman" w:hAnsi="Times New Roman" w:cs="Times New Roman"/>
          <w:sz w:val="24"/>
          <w:szCs w:val="24"/>
        </w:rPr>
        <w:t xml:space="preserve">untuk membantu dan peduli terhadap sesama karena </w:t>
      </w:r>
      <w:r w:rsidR="008B0951" w:rsidRPr="006D5B30">
        <w:rPr>
          <w:rFonts w:ascii="Times New Roman" w:hAnsi="Times New Roman" w:cs="Times New Roman"/>
          <w:sz w:val="24"/>
          <w:szCs w:val="24"/>
        </w:rPr>
        <w:t>manusia tidak bisa hidup sendiri</w:t>
      </w:r>
      <w:r w:rsidR="00CA50AB" w:rsidRPr="006D5B30">
        <w:rPr>
          <w:rFonts w:ascii="Times New Roman" w:hAnsi="Times New Roman" w:cs="Times New Roman"/>
          <w:sz w:val="24"/>
          <w:szCs w:val="24"/>
        </w:rPr>
        <w:t xml:space="preserve"> tanpa bantuan orang lain. </w:t>
      </w:r>
      <w:r w:rsidR="00CA50AB" w:rsidRPr="006D5B30">
        <w:rPr>
          <w:rFonts w:ascii="Times New Roman" w:hAnsi="Times New Roman" w:cs="Times New Roman"/>
          <w:sz w:val="24"/>
          <w:szCs w:val="24"/>
          <w:lang w:val="sv-SE"/>
        </w:rPr>
        <w:t>Manusia hendaknya saling membantu, peduli, dan melengkapi satu sama lain.</w:t>
      </w:r>
      <w:r w:rsidR="008B0951" w:rsidRPr="006D5B30">
        <w:rPr>
          <w:rFonts w:ascii="Times New Roman" w:hAnsi="Times New Roman" w:cs="Times New Roman"/>
          <w:sz w:val="24"/>
          <w:szCs w:val="24"/>
          <w:lang w:val="sv-SE"/>
        </w:rPr>
        <w:t xml:space="preserve"> </w:t>
      </w:r>
    </w:p>
    <w:p w14:paraId="1F16CBC2" w14:textId="59BE9AFC" w:rsidR="00AB017B" w:rsidRPr="006D5B30" w:rsidRDefault="0064599F"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w:t>
      </w:r>
      <w:r w:rsidR="00CA50A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menunjukkan sebanyak 2 (28,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 xml:space="preserve">informan yaitu I4 dan I6 mengatakan bahwa </w:t>
      </w:r>
      <w:r w:rsidR="00CA50AB" w:rsidRPr="006D5B30">
        <w:rPr>
          <w:rFonts w:ascii="Times New Roman" w:hAnsi="Times New Roman" w:cs="Times New Roman"/>
          <w:sz w:val="24"/>
          <w:szCs w:val="24"/>
          <w:lang w:val="sv-SE"/>
        </w:rPr>
        <w:t xml:space="preserve">mereka telah </w:t>
      </w:r>
      <w:r w:rsidRPr="006D5B30">
        <w:rPr>
          <w:rFonts w:ascii="Times New Roman" w:hAnsi="Times New Roman" w:cs="Times New Roman"/>
          <w:sz w:val="24"/>
          <w:szCs w:val="24"/>
          <w:lang w:val="sv-SE"/>
        </w:rPr>
        <w:t>menumbuhkan sikap kasih sayang kepada sesama dalam diri anak dengan</w:t>
      </w:r>
      <w:r w:rsidR="00CA50AB" w:rsidRPr="006D5B30">
        <w:rPr>
          <w:rFonts w:ascii="Times New Roman" w:hAnsi="Times New Roman" w:cs="Times New Roman"/>
          <w:sz w:val="24"/>
          <w:szCs w:val="24"/>
          <w:lang w:val="sv-SE"/>
        </w:rPr>
        <w:t xml:space="preserve"> cara</w:t>
      </w:r>
      <w:r w:rsidRPr="006D5B30">
        <w:rPr>
          <w:rFonts w:ascii="Times New Roman" w:hAnsi="Times New Roman" w:cs="Times New Roman"/>
          <w:sz w:val="24"/>
          <w:szCs w:val="24"/>
          <w:lang w:val="sv-SE"/>
        </w:rPr>
        <w:t xml:space="preserve"> memberi</w:t>
      </w:r>
      <w:r w:rsidR="00D5727F" w:rsidRPr="006D5B30">
        <w:rPr>
          <w:rFonts w:ascii="Times New Roman" w:hAnsi="Times New Roman" w:cs="Times New Roman"/>
          <w:sz w:val="24"/>
          <w:szCs w:val="24"/>
          <w:lang w:val="sv-SE"/>
        </w:rPr>
        <w:t>kan</w:t>
      </w:r>
      <w:r w:rsidRPr="006D5B30">
        <w:rPr>
          <w:rFonts w:ascii="Times New Roman" w:hAnsi="Times New Roman" w:cs="Times New Roman"/>
          <w:sz w:val="24"/>
          <w:szCs w:val="24"/>
          <w:lang w:val="sv-SE"/>
        </w:rPr>
        <w:t xml:space="preserve"> teladan</w:t>
      </w:r>
      <w:r w:rsidR="00CA50AB" w:rsidRPr="006D5B30">
        <w:rPr>
          <w:rFonts w:ascii="Times New Roman" w:hAnsi="Times New Roman" w:cs="Times New Roman"/>
          <w:sz w:val="24"/>
          <w:szCs w:val="24"/>
          <w:lang w:val="sv-SE"/>
        </w:rPr>
        <w:t xml:space="preserve"> hidup yang baik kepada anak</w:t>
      </w:r>
      <w:r w:rsidR="00D5727F" w:rsidRPr="006D5B30">
        <w:rPr>
          <w:rFonts w:ascii="Times New Roman" w:hAnsi="Times New Roman" w:cs="Times New Roman"/>
          <w:sz w:val="24"/>
          <w:szCs w:val="24"/>
          <w:lang w:val="sv-SE"/>
        </w:rPr>
        <w:t xml:space="preserve">. </w:t>
      </w:r>
      <w:r w:rsidR="000F2332" w:rsidRPr="006D5B30">
        <w:rPr>
          <w:rFonts w:ascii="Times New Roman" w:hAnsi="Times New Roman" w:cs="Times New Roman"/>
          <w:sz w:val="24"/>
          <w:szCs w:val="24"/>
          <w:lang w:val="sv-SE"/>
        </w:rPr>
        <w:t>Terkait hal ini, I4 mengatakan: “</w:t>
      </w:r>
      <w:r w:rsidR="004B6EE7" w:rsidRPr="006D5B30">
        <w:rPr>
          <w:rFonts w:ascii="Times New Roman" w:hAnsi="Times New Roman" w:cs="Times New Roman"/>
          <w:sz w:val="24"/>
          <w:szCs w:val="24"/>
          <w:lang w:val="sv-SE"/>
        </w:rPr>
        <w:t xml:space="preserve">Saya menumbuhkan sikap kasih sayang kepada sesama dalam diri anak dengan cara memberikan teladan hidup yang baik kepada anak-anak”. Selanjutnya, I6 mengatakan </w:t>
      </w:r>
      <w:r w:rsidR="00607956" w:rsidRPr="006D5B30">
        <w:rPr>
          <w:rFonts w:ascii="Times New Roman" w:hAnsi="Times New Roman" w:cs="Times New Roman"/>
          <w:sz w:val="24"/>
          <w:szCs w:val="24"/>
          <w:lang w:val="sv-SE"/>
        </w:rPr>
        <w:t xml:space="preserve">telah </w:t>
      </w:r>
      <w:r w:rsidR="004B6EE7" w:rsidRPr="006D5B30">
        <w:rPr>
          <w:rFonts w:ascii="Times New Roman" w:hAnsi="Times New Roman" w:cs="Times New Roman"/>
          <w:sz w:val="24"/>
          <w:szCs w:val="24"/>
          <w:lang w:val="sv-SE"/>
        </w:rPr>
        <w:t xml:space="preserve">menumbuhkan sikap kasih sayang kepada sesama dalam diri anak dengan </w:t>
      </w:r>
      <w:r w:rsidR="00607956" w:rsidRPr="006D5B30">
        <w:rPr>
          <w:rFonts w:ascii="Times New Roman" w:hAnsi="Times New Roman" w:cs="Times New Roman"/>
          <w:sz w:val="24"/>
          <w:szCs w:val="24"/>
          <w:lang w:val="sv-SE"/>
        </w:rPr>
        <w:t xml:space="preserve">cara </w:t>
      </w:r>
      <w:r w:rsidR="004B6EE7" w:rsidRPr="006D5B30">
        <w:rPr>
          <w:rFonts w:ascii="Times New Roman" w:hAnsi="Times New Roman" w:cs="Times New Roman"/>
          <w:sz w:val="24"/>
          <w:szCs w:val="24"/>
          <w:lang w:val="sv-SE"/>
        </w:rPr>
        <w:t>memberi teladan </w:t>
      </w:r>
      <w:r w:rsidR="00607956" w:rsidRPr="006D5B30">
        <w:rPr>
          <w:rFonts w:ascii="Times New Roman" w:hAnsi="Times New Roman" w:cs="Times New Roman"/>
          <w:sz w:val="24"/>
          <w:szCs w:val="24"/>
          <w:lang w:val="sv-SE"/>
        </w:rPr>
        <w:t xml:space="preserve">hidup yang baik </w:t>
      </w:r>
      <w:r w:rsidR="004B6EE7" w:rsidRPr="006D5B30">
        <w:rPr>
          <w:rFonts w:ascii="Times New Roman" w:hAnsi="Times New Roman" w:cs="Times New Roman"/>
          <w:sz w:val="24"/>
          <w:szCs w:val="24"/>
          <w:lang w:val="sv-SE"/>
        </w:rPr>
        <w:t>kepada </w:t>
      </w:r>
      <w:r w:rsidR="00607956" w:rsidRPr="006D5B30">
        <w:rPr>
          <w:rFonts w:ascii="Times New Roman" w:hAnsi="Times New Roman" w:cs="Times New Roman"/>
          <w:sz w:val="24"/>
          <w:szCs w:val="24"/>
          <w:lang w:val="sv-SE"/>
        </w:rPr>
        <w:t>anak</w:t>
      </w:r>
      <w:r w:rsidR="004B6EE7" w:rsidRPr="006D5B30">
        <w:rPr>
          <w:rFonts w:ascii="Times New Roman" w:hAnsi="Times New Roman" w:cs="Times New Roman"/>
          <w:sz w:val="24"/>
          <w:szCs w:val="24"/>
          <w:lang w:val="sv-SE"/>
        </w:rPr>
        <w:t xml:space="preserve">. </w:t>
      </w:r>
    </w:p>
    <w:p w14:paraId="7775C27E" w14:textId="150C44D6" w:rsidR="004B6EE7" w:rsidRPr="006D5B30" w:rsidRDefault="004B6EE7"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orang tua dapat menumbuhkan sikap kasih sayang kepada Allah dalam diri anak dengan cara memberi teladan atau contoh hidup </w:t>
      </w:r>
      <w:r w:rsidR="00607956" w:rsidRPr="006D5B30">
        <w:rPr>
          <w:rFonts w:ascii="Times New Roman" w:hAnsi="Times New Roman" w:cs="Times New Roman"/>
          <w:sz w:val="24"/>
          <w:szCs w:val="24"/>
          <w:lang w:val="sv-SE"/>
        </w:rPr>
        <w:t xml:space="preserve">yang baik </w:t>
      </w:r>
      <w:r w:rsidRPr="006D5B30">
        <w:rPr>
          <w:rFonts w:ascii="Times New Roman" w:hAnsi="Times New Roman" w:cs="Times New Roman"/>
          <w:sz w:val="24"/>
          <w:szCs w:val="24"/>
          <w:lang w:val="sv-SE"/>
        </w:rPr>
        <w:t xml:space="preserve">sesuai dengan nilai-nilai Injil. </w:t>
      </w:r>
      <w:r w:rsidR="000F45D1"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SxzqoaQm","properties":{"formattedCitation":"(Ahalapad &amp; Bambangan, 2024)","plainCitation":"(Ahalapad &amp; Bambangan, 2024)","dontUpdate":true,"noteIndex":0},"citationItems":[{"id":127,"uris":["http://zotero.org/users/local/UiSBHLCM/items/56JWQU39"],"itemData":{"id":127,"type":"article-journal","abstract":"It should not be neglected because it is the parent's responsibility to meet the child's physical and spiritual needs. This article aims to examine in depth the responsibility of parents in instilling the value of love in their children based on the teachings of the Bible, especially Deuteronomy 6:5-7. Through a literature approach, this research will analyze the meaning of these verses and their implications in the context of child care in the modern era. that teaching love is not just about giving instructions, but also creating an environment full of love and attention. Through qualitative research, I explore or provide an understanding from a theological and practical perspective regarding the importance of their (parents') role or responsibility in forming children's character who has the character of Christ.","container-title":"Jurnal Budi Pekerti Agama Kristen dan Katolik","DOI":"10.61132/jbpakk.v2i4.939","ISSN":"3031-8378","issue":"4","language":"en","page":"351-357","source":"journal.aripafi.or.id","title":"Tanggung Jawab Orang Tua dalam Mengajarkan Kasih terhadap Anak Menurut (Ulangan 6:5-7)","title-short":"Tanggung Jawab Orang Tua dalam Mengajarkan Kasih terhadap Anak Menurut (Ulangan 6","volume":"2","author":[{"family":"Ahalapad","given":"Apia"},{"family":"Bambangan","given":"Malik"}],"issued":{"date-parts":[["2024",12,24]]}}}],"schema":"https://github.com/citation-style-language/schema/raw/master/csl-citation.json"} </w:instrText>
      </w:r>
      <w:r w:rsidR="000F45D1" w:rsidRPr="006D5B30">
        <w:rPr>
          <w:rFonts w:ascii="Times New Roman" w:hAnsi="Times New Roman" w:cs="Times New Roman"/>
          <w:sz w:val="24"/>
          <w:szCs w:val="24"/>
        </w:rPr>
        <w:fldChar w:fldCharType="separate"/>
      </w:r>
      <w:r w:rsidR="000F45D1" w:rsidRPr="006D5B30">
        <w:rPr>
          <w:rFonts w:ascii="Times New Roman" w:hAnsi="Times New Roman" w:cs="Times New Roman"/>
          <w:sz w:val="24"/>
          <w:lang w:val="sv-SE"/>
        </w:rPr>
        <w:t>Ahalapad &amp; Bambangan, (2024:354)</w:t>
      </w:r>
      <w:r w:rsidR="000F45D1" w:rsidRPr="006D5B30">
        <w:rPr>
          <w:rFonts w:ascii="Times New Roman" w:hAnsi="Times New Roman" w:cs="Times New Roman"/>
          <w:sz w:val="24"/>
          <w:szCs w:val="24"/>
        </w:rPr>
        <w:fldChar w:fldCharType="end"/>
      </w:r>
      <w:r w:rsidR="000F45D1" w:rsidRPr="006D5B30">
        <w:rPr>
          <w:rFonts w:ascii="Times New Roman" w:hAnsi="Times New Roman" w:cs="Times New Roman"/>
          <w:sz w:val="24"/>
          <w:szCs w:val="24"/>
          <w:lang w:val="sv-SE"/>
        </w:rPr>
        <w:t xml:space="preserve"> mengatakan orang tua dapat menumbuhkan sikap kasih sayang kepada sesama dalam diri anak dengan </w:t>
      </w:r>
      <w:r w:rsidR="00607956" w:rsidRPr="006D5B30">
        <w:rPr>
          <w:rFonts w:ascii="Times New Roman" w:hAnsi="Times New Roman" w:cs="Times New Roman"/>
          <w:sz w:val="24"/>
          <w:szCs w:val="24"/>
          <w:lang w:val="sv-SE"/>
        </w:rPr>
        <w:t xml:space="preserve">cara </w:t>
      </w:r>
      <w:r w:rsidR="000F45D1" w:rsidRPr="006D5B30">
        <w:rPr>
          <w:rFonts w:ascii="Times New Roman" w:hAnsi="Times New Roman" w:cs="Times New Roman"/>
          <w:sz w:val="24"/>
          <w:szCs w:val="24"/>
          <w:lang w:val="sv-SE"/>
        </w:rPr>
        <w:t xml:space="preserve">memberikan teladan </w:t>
      </w:r>
      <w:r w:rsidR="00607956" w:rsidRPr="006D5B30">
        <w:rPr>
          <w:rFonts w:ascii="Times New Roman" w:hAnsi="Times New Roman" w:cs="Times New Roman"/>
          <w:sz w:val="24"/>
          <w:szCs w:val="24"/>
          <w:lang w:val="sv-SE"/>
        </w:rPr>
        <w:t xml:space="preserve">hidup </w:t>
      </w:r>
      <w:r w:rsidR="000F45D1" w:rsidRPr="006D5B30">
        <w:rPr>
          <w:rFonts w:ascii="Times New Roman" w:hAnsi="Times New Roman" w:cs="Times New Roman"/>
          <w:sz w:val="24"/>
          <w:szCs w:val="24"/>
          <w:lang w:val="sv-SE"/>
        </w:rPr>
        <w:t xml:space="preserve">nyata </w:t>
      </w:r>
      <w:r w:rsidR="00607956" w:rsidRPr="006D5B30">
        <w:rPr>
          <w:rFonts w:ascii="Times New Roman" w:hAnsi="Times New Roman" w:cs="Times New Roman"/>
          <w:sz w:val="24"/>
          <w:szCs w:val="24"/>
          <w:lang w:val="sv-SE"/>
        </w:rPr>
        <w:t xml:space="preserve">kepada anak </w:t>
      </w:r>
      <w:r w:rsidR="000F45D1" w:rsidRPr="006D5B30">
        <w:rPr>
          <w:rFonts w:ascii="Times New Roman" w:hAnsi="Times New Roman" w:cs="Times New Roman"/>
          <w:sz w:val="24"/>
          <w:szCs w:val="24"/>
          <w:lang w:val="sv-SE"/>
        </w:rPr>
        <w:t>dalam hidup sehari-hari.</w:t>
      </w:r>
      <w:r w:rsidR="001B0C0F" w:rsidRPr="006D5B30">
        <w:rPr>
          <w:rFonts w:ascii="Times New Roman" w:hAnsi="Times New Roman" w:cs="Times New Roman"/>
          <w:sz w:val="24"/>
          <w:szCs w:val="24"/>
          <w:lang w:val="sv-SE"/>
        </w:rPr>
        <w:t xml:space="preserve"> </w:t>
      </w:r>
      <w:r w:rsidR="001B0C0F" w:rsidRPr="006D5B30">
        <w:rPr>
          <w:rFonts w:ascii="Times New Roman" w:hAnsi="Times New Roman" w:cs="Times New Roman"/>
          <w:sz w:val="24"/>
          <w:szCs w:val="24"/>
        </w:rPr>
        <w:fldChar w:fldCharType="begin"/>
      </w:r>
      <w:r w:rsidR="00D64DDA" w:rsidRPr="006D5B30">
        <w:rPr>
          <w:rFonts w:ascii="Times New Roman" w:hAnsi="Times New Roman" w:cs="Times New Roman"/>
          <w:sz w:val="24"/>
          <w:szCs w:val="24"/>
          <w:lang w:val="sv-SE"/>
        </w:rPr>
        <w:instrText xml:space="preserve"> ADDIN ZOTERO_ITEM CSL_CITATION {"citationID":"MnaPI4bs","properties":{"formattedCitation":"({\\i{}TANTANGAN ORANG TUA SEBAGAI PENDIDIK MENURUT ULANGAN 6:1-9 DALAM MENDIDIK IMAN ANAK DALAM ERA DIGITAL 4.0 | Excelsis Deo: Jurnal Teologi, Misiologi, Dan Pendidikan}, n.d.)","plainCitation":"(TANTANGAN ORANG TUA SEBAGAI PENDIDIK MENURUT ULANGAN 6:1-9 DALAM MENDIDIK IMAN ANAK DALAM ERA DIGITAL 4.0 | Excelsis Deo: Jurnal Teologi, Misiologi, Dan Pendidikan, n.d.)","dontUpdate":true,"noteIndex":0},"citationItems":[{"id":129,"uris":["http://zotero.org/users/local/UiSBHLCM/items/MU4XKCK3"],"itemData":{"id":129,"type":"webpage","title":"Tantangan Orang Tua Sebagai Pendidik Menurut Ulangan 6:1-9 dalam Mendidik Iman Anak dalam Era Digital 4.0 | Excelsis Deo: Jurnal Teologi, Misiologi, dan Pendidikan","URL":"https://e-journal.sttexcelsius.ac.id/index.php/excelsisdeo/article/view/130","author":[{"family":"Handoko","given":"Yudi"},{"family":"Christi","given":"Areyne"}],"accessed":{"date-parts":[["2025",5,31]]}}}],"schema":"https://github.com/citation-style-language/schema/raw/master/csl-citation.json"} </w:instrText>
      </w:r>
      <w:r w:rsidR="001B0C0F" w:rsidRPr="006D5B30">
        <w:rPr>
          <w:rFonts w:ascii="Times New Roman" w:hAnsi="Times New Roman" w:cs="Times New Roman"/>
          <w:sz w:val="24"/>
          <w:szCs w:val="24"/>
        </w:rPr>
        <w:fldChar w:fldCharType="separate"/>
      </w:r>
      <w:r w:rsidR="001B0C0F" w:rsidRPr="006D5B30">
        <w:rPr>
          <w:rFonts w:ascii="Times New Roman" w:hAnsi="Times New Roman" w:cs="Times New Roman"/>
          <w:kern w:val="0"/>
          <w:sz w:val="24"/>
          <w:lang w:val="sv-SE"/>
        </w:rPr>
        <w:t>Handoko dan Christi, (2024: 203)</w:t>
      </w:r>
      <w:r w:rsidR="001B0C0F" w:rsidRPr="006D5B30">
        <w:rPr>
          <w:rFonts w:ascii="Times New Roman" w:hAnsi="Times New Roman" w:cs="Times New Roman"/>
          <w:sz w:val="24"/>
          <w:szCs w:val="24"/>
        </w:rPr>
        <w:fldChar w:fldCharType="end"/>
      </w:r>
      <w:r w:rsidR="001B0C0F" w:rsidRPr="006D5B30">
        <w:rPr>
          <w:rFonts w:ascii="Times New Roman" w:hAnsi="Times New Roman" w:cs="Times New Roman"/>
          <w:sz w:val="24"/>
          <w:szCs w:val="24"/>
          <w:lang w:val="sv-SE"/>
        </w:rPr>
        <w:t xml:space="preserve"> mengatakan para orang tua </w:t>
      </w:r>
      <w:r w:rsidR="007115B2" w:rsidRPr="006D5B30">
        <w:rPr>
          <w:rFonts w:ascii="Times New Roman" w:hAnsi="Times New Roman" w:cs="Times New Roman"/>
          <w:sz w:val="24"/>
          <w:szCs w:val="24"/>
          <w:lang w:val="sv-SE"/>
        </w:rPr>
        <w:t xml:space="preserve">bisa menumbuhkan sikap kasih sayang kepada sesama dalam diri anak dengan </w:t>
      </w:r>
      <w:r w:rsidR="00607956" w:rsidRPr="006D5B30">
        <w:rPr>
          <w:rFonts w:ascii="Times New Roman" w:hAnsi="Times New Roman" w:cs="Times New Roman"/>
          <w:sz w:val="24"/>
          <w:szCs w:val="24"/>
          <w:lang w:val="sv-SE"/>
        </w:rPr>
        <w:t xml:space="preserve">cara </w:t>
      </w:r>
      <w:r w:rsidR="007115B2" w:rsidRPr="006D5B30">
        <w:rPr>
          <w:rFonts w:ascii="Times New Roman" w:hAnsi="Times New Roman" w:cs="Times New Roman"/>
          <w:sz w:val="24"/>
          <w:szCs w:val="24"/>
          <w:lang w:val="sv-SE"/>
        </w:rPr>
        <w:t>menjadi teladan kasih</w:t>
      </w:r>
      <w:r w:rsidR="00607956" w:rsidRPr="006D5B30">
        <w:rPr>
          <w:rFonts w:ascii="Times New Roman" w:hAnsi="Times New Roman" w:cs="Times New Roman"/>
          <w:sz w:val="24"/>
          <w:szCs w:val="24"/>
          <w:lang w:val="sv-SE"/>
        </w:rPr>
        <w:t xml:space="preserve"> bagi anak-anaknya.</w:t>
      </w:r>
      <w:r w:rsidR="007115B2" w:rsidRPr="006D5B30">
        <w:rPr>
          <w:rFonts w:ascii="Times New Roman" w:hAnsi="Times New Roman" w:cs="Times New Roman"/>
          <w:sz w:val="24"/>
          <w:szCs w:val="24"/>
          <w:lang w:val="sv-SE"/>
        </w:rPr>
        <w:t xml:space="preserve"> </w:t>
      </w:r>
    </w:p>
    <w:p w14:paraId="509503B5" w14:textId="38542AD9" w:rsidR="00D5727F" w:rsidRPr="006D5B30" w:rsidRDefault="00D5727F"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2 (28,6%</w:t>
      </w:r>
      <w:r w:rsidRPr="006D5B30">
        <w:rPr>
          <w:rFonts w:ascii="Times New Roman" w:hAnsi="Times New Roman" w:cs="Times New Roman"/>
          <w:lang w:val="sv-SE"/>
        </w:rPr>
        <w:t xml:space="preserve">) </w:t>
      </w:r>
      <w:r w:rsidRPr="006D5B30">
        <w:rPr>
          <w:rFonts w:ascii="Times New Roman" w:hAnsi="Times New Roman" w:cs="Times New Roman"/>
          <w:sz w:val="24"/>
          <w:szCs w:val="24"/>
          <w:lang w:val="sv-SE"/>
        </w:rPr>
        <w:t xml:space="preserve">informan yaitu I2 dan I3 mengatakan </w:t>
      </w:r>
      <w:r w:rsidR="00607956" w:rsidRPr="006D5B30">
        <w:rPr>
          <w:rFonts w:ascii="Times New Roman" w:hAnsi="Times New Roman" w:cs="Times New Roman"/>
          <w:sz w:val="24"/>
          <w:szCs w:val="24"/>
          <w:lang w:val="sv-SE"/>
        </w:rPr>
        <w:t>mereka telah</w:t>
      </w:r>
      <w:r w:rsidRPr="006D5B30">
        <w:rPr>
          <w:rFonts w:ascii="Times New Roman" w:hAnsi="Times New Roman" w:cs="Times New Roman"/>
          <w:sz w:val="24"/>
          <w:szCs w:val="24"/>
          <w:lang w:val="sv-SE"/>
        </w:rPr>
        <w:t xml:space="preserve"> menumbuhkan sikap kasih sayang kepada Allah dalam diri anak dengan </w:t>
      </w:r>
      <w:r w:rsidR="00607956" w:rsidRPr="006D5B30">
        <w:rPr>
          <w:rFonts w:ascii="Times New Roman" w:hAnsi="Times New Roman" w:cs="Times New Roman"/>
          <w:sz w:val="24"/>
          <w:szCs w:val="24"/>
          <w:lang w:val="sv-SE"/>
        </w:rPr>
        <w:t xml:space="preserve">cara </w:t>
      </w:r>
      <w:r w:rsidRPr="006D5B30">
        <w:rPr>
          <w:rFonts w:ascii="Times New Roman" w:hAnsi="Times New Roman" w:cs="Times New Roman"/>
          <w:sz w:val="24"/>
          <w:szCs w:val="24"/>
          <w:lang w:val="sv-SE"/>
        </w:rPr>
        <w:t xml:space="preserve">mengajarkan anak </w:t>
      </w:r>
      <w:r w:rsidR="00607956" w:rsidRPr="006D5B30">
        <w:rPr>
          <w:rFonts w:ascii="Times New Roman" w:hAnsi="Times New Roman" w:cs="Times New Roman"/>
          <w:sz w:val="24"/>
          <w:szCs w:val="24"/>
          <w:lang w:val="sv-SE"/>
        </w:rPr>
        <w:t xml:space="preserve">supaya selalu </w:t>
      </w:r>
      <w:r w:rsidRPr="006D5B30">
        <w:rPr>
          <w:rFonts w:ascii="Times New Roman" w:hAnsi="Times New Roman" w:cs="Times New Roman"/>
          <w:sz w:val="24"/>
          <w:szCs w:val="24"/>
          <w:lang w:val="sv-SE"/>
        </w:rPr>
        <w:t>mengucap</w:t>
      </w:r>
      <w:r w:rsidR="00607956" w:rsidRPr="006D5B30">
        <w:rPr>
          <w:rFonts w:ascii="Times New Roman" w:hAnsi="Times New Roman" w:cs="Times New Roman"/>
          <w:sz w:val="24"/>
          <w:szCs w:val="24"/>
          <w:lang w:val="sv-SE"/>
        </w:rPr>
        <w:t xml:space="preserve">kan </w:t>
      </w:r>
      <w:r w:rsidRPr="006D5B30">
        <w:rPr>
          <w:rFonts w:ascii="Times New Roman" w:hAnsi="Times New Roman" w:cs="Times New Roman"/>
          <w:sz w:val="24"/>
          <w:szCs w:val="24"/>
          <w:lang w:val="sv-SE"/>
        </w:rPr>
        <w:t>syukur kepada Allah</w:t>
      </w:r>
      <w:r w:rsidR="00607956" w:rsidRPr="006D5B30">
        <w:rPr>
          <w:rFonts w:ascii="Times New Roman" w:hAnsi="Times New Roman" w:cs="Times New Roman"/>
          <w:sz w:val="24"/>
          <w:szCs w:val="24"/>
          <w:lang w:val="sv-SE"/>
        </w:rPr>
        <w:t xml:space="preserve"> atas segala berkat dan anugerah Allah yang dialami dalam hidup</w:t>
      </w:r>
      <w:r w:rsidRPr="006D5B30">
        <w:rPr>
          <w:rFonts w:ascii="Times New Roman" w:hAnsi="Times New Roman" w:cs="Times New Roman"/>
          <w:sz w:val="24"/>
          <w:szCs w:val="24"/>
          <w:lang w:val="sv-SE"/>
        </w:rPr>
        <w:t xml:space="preserve">. </w:t>
      </w:r>
      <w:r w:rsidR="004B6EE7" w:rsidRPr="006D5B30">
        <w:rPr>
          <w:rFonts w:ascii="Times New Roman" w:hAnsi="Times New Roman" w:cs="Times New Roman"/>
          <w:sz w:val="24"/>
          <w:szCs w:val="24"/>
          <w:lang w:val="sv-SE"/>
        </w:rPr>
        <w:t>Terkait hal ini, I2 mengatakan: “saya mengajarkan anak untuk mencintai Allah dengan cara bersyukur dan berterimakasih </w:t>
      </w:r>
      <w:r w:rsidR="00607956" w:rsidRPr="006D5B30">
        <w:rPr>
          <w:rFonts w:ascii="Times New Roman" w:hAnsi="Times New Roman" w:cs="Times New Roman"/>
          <w:sz w:val="24"/>
          <w:szCs w:val="24"/>
          <w:lang w:val="sv-SE"/>
        </w:rPr>
        <w:t>kepada-Nya</w:t>
      </w:r>
      <w:r w:rsidR="004B6EE7" w:rsidRPr="006D5B30">
        <w:rPr>
          <w:rFonts w:ascii="Times New Roman" w:hAnsi="Times New Roman" w:cs="Times New Roman"/>
          <w:sz w:val="24"/>
          <w:szCs w:val="24"/>
          <w:lang w:val="sv-SE"/>
        </w:rPr>
        <w:t xml:space="preserve">”. Menyusul, I3 mengatakan </w:t>
      </w:r>
      <w:r w:rsidR="00607956" w:rsidRPr="006D5B30">
        <w:rPr>
          <w:rFonts w:ascii="Times New Roman" w:hAnsi="Times New Roman" w:cs="Times New Roman"/>
          <w:sz w:val="24"/>
          <w:szCs w:val="24"/>
          <w:lang w:val="sv-SE"/>
        </w:rPr>
        <w:t xml:space="preserve">telah </w:t>
      </w:r>
      <w:r w:rsidR="004B6EE7" w:rsidRPr="006D5B30">
        <w:rPr>
          <w:rFonts w:ascii="Times New Roman" w:hAnsi="Times New Roman" w:cs="Times New Roman"/>
          <w:sz w:val="24"/>
          <w:szCs w:val="24"/>
          <w:lang w:val="sv-SE"/>
        </w:rPr>
        <w:t>menumbuhkan sikap kasih sayang dalam diri anak kepada Allah</w:t>
      </w:r>
      <w:r w:rsidR="00607956" w:rsidRPr="006D5B30">
        <w:rPr>
          <w:rFonts w:ascii="Times New Roman" w:hAnsi="Times New Roman" w:cs="Times New Roman"/>
          <w:sz w:val="24"/>
          <w:szCs w:val="24"/>
          <w:lang w:val="sv-SE"/>
        </w:rPr>
        <w:t xml:space="preserve"> </w:t>
      </w:r>
      <w:r w:rsidR="004B6EE7" w:rsidRPr="006D5B30">
        <w:rPr>
          <w:rFonts w:ascii="Times New Roman" w:hAnsi="Times New Roman" w:cs="Times New Roman"/>
          <w:sz w:val="24"/>
          <w:szCs w:val="24"/>
          <w:lang w:val="sv-SE"/>
        </w:rPr>
        <w:t>dengan</w:t>
      </w:r>
      <w:r w:rsidR="00607956" w:rsidRPr="006D5B30">
        <w:rPr>
          <w:rFonts w:ascii="Times New Roman" w:hAnsi="Times New Roman" w:cs="Times New Roman"/>
          <w:sz w:val="24"/>
          <w:szCs w:val="24"/>
          <w:lang w:val="sv-SE"/>
        </w:rPr>
        <w:t xml:space="preserve"> cara</w:t>
      </w:r>
      <w:r w:rsidR="004B6EE7" w:rsidRPr="006D5B30">
        <w:rPr>
          <w:rFonts w:ascii="Times New Roman" w:hAnsi="Times New Roman" w:cs="Times New Roman"/>
          <w:sz w:val="24"/>
          <w:szCs w:val="24"/>
          <w:lang w:val="sv-SE"/>
        </w:rPr>
        <w:t xml:space="preserve"> mengajak dan memberi teladan kepada mereka </w:t>
      </w:r>
      <w:r w:rsidR="00607956" w:rsidRPr="006D5B30">
        <w:rPr>
          <w:rFonts w:ascii="Times New Roman" w:hAnsi="Times New Roman" w:cs="Times New Roman"/>
          <w:sz w:val="24"/>
          <w:szCs w:val="24"/>
          <w:lang w:val="sv-SE"/>
        </w:rPr>
        <w:t>agar selalu bersyukur dan berterimakasih kepada Tuhan.</w:t>
      </w:r>
    </w:p>
    <w:p w14:paraId="0F2A3643" w14:textId="2717543A" w:rsidR="004B6EE7" w:rsidRPr="006D5B30" w:rsidRDefault="004B6EE7" w:rsidP="006C73C4">
      <w:pPr>
        <w:spacing w:after="0" w:line="480" w:lineRule="auto"/>
        <w:ind w:firstLine="709"/>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maka dapat dikatakan bahwa orang tua t</w:t>
      </w:r>
      <w:r w:rsidR="00607956" w:rsidRPr="006D5B30">
        <w:rPr>
          <w:rFonts w:ascii="Times New Roman" w:hAnsi="Times New Roman" w:cs="Times New Roman"/>
          <w:sz w:val="24"/>
          <w:szCs w:val="24"/>
          <w:lang w:val="sv-SE"/>
        </w:rPr>
        <w:t>elah</w:t>
      </w:r>
      <w:r w:rsidRPr="006D5B30">
        <w:rPr>
          <w:rFonts w:ascii="Times New Roman" w:hAnsi="Times New Roman" w:cs="Times New Roman"/>
          <w:sz w:val="24"/>
          <w:szCs w:val="24"/>
          <w:lang w:val="sv-SE"/>
        </w:rPr>
        <w:t xml:space="preserve"> menumbuhkan sikap kasih sayang kepada Allah dalam diri anak dengan cara mengajarkan mereka </w:t>
      </w:r>
      <w:r w:rsidR="00607956" w:rsidRPr="006D5B30">
        <w:rPr>
          <w:rFonts w:ascii="Times New Roman" w:hAnsi="Times New Roman" w:cs="Times New Roman"/>
          <w:sz w:val="24"/>
          <w:szCs w:val="24"/>
          <w:lang w:val="sv-SE"/>
        </w:rPr>
        <w:t xml:space="preserve">agar selalu </w:t>
      </w:r>
      <w:r w:rsidRPr="006D5B30">
        <w:rPr>
          <w:rFonts w:ascii="Times New Roman" w:hAnsi="Times New Roman" w:cs="Times New Roman"/>
          <w:sz w:val="24"/>
          <w:szCs w:val="24"/>
          <w:lang w:val="sv-SE"/>
        </w:rPr>
        <w:t>mengucap</w:t>
      </w:r>
      <w:r w:rsidR="00607956" w:rsidRPr="006D5B30">
        <w:rPr>
          <w:rFonts w:ascii="Times New Roman" w:hAnsi="Times New Roman" w:cs="Times New Roman"/>
          <w:sz w:val="24"/>
          <w:szCs w:val="24"/>
          <w:lang w:val="sv-SE"/>
        </w:rPr>
        <w:t>kan</w:t>
      </w:r>
      <w:r w:rsidRPr="006D5B30">
        <w:rPr>
          <w:rFonts w:ascii="Times New Roman" w:hAnsi="Times New Roman" w:cs="Times New Roman"/>
          <w:sz w:val="24"/>
          <w:szCs w:val="24"/>
          <w:lang w:val="sv-SE"/>
        </w:rPr>
        <w:t xml:space="preserve"> syukur kepada </w:t>
      </w:r>
      <w:r w:rsidR="00607956" w:rsidRPr="006D5B30">
        <w:rPr>
          <w:rFonts w:ascii="Times New Roman" w:hAnsi="Times New Roman" w:cs="Times New Roman"/>
          <w:sz w:val="24"/>
          <w:szCs w:val="24"/>
          <w:lang w:val="sv-SE"/>
        </w:rPr>
        <w:t>Allah atas segala berkat dan kebaikan Allah yang dialami dalam hidup</w:t>
      </w:r>
      <w:r w:rsidRPr="006D5B30">
        <w:rPr>
          <w:rFonts w:ascii="Times New Roman" w:hAnsi="Times New Roman" w:cs="Times New Roman"/>
          <w:sz w:val="24"/>
          <w:szCs w:val="24"/>
          <w:lang w:val="sv-SE"/>
        </w:rPr>
        <w:t xml:space="preserve">.  </w:t>
      </w:r>
      <w:r w:rsidR="00520E5B"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a3OzVh6f","properties":{"formattedCitation":"({\\i{}PENERAPAN PENDIDIKAN ORANG TUA MENURUT INJIL MATIUS 22: 37-40 DI GKJ SELOKATON | PAEDAGOGY\\uc0\\u8239{}: Jurnal Ilmu Pendidikan Dan Psikologi}, n.d.)","plainCitation":"(PENERAPAN PENDIDIKAN ORANG TUA MENURUT INJIL MATIUS 22: 37-40 DI GKJ SELOKATON | PAEDAGOGY : Jurnal Ilmu Pendidikan Dan Psikologi, n.d.)","dontUpdate":true,"noteIndex":0},"citationItems":[{"id":131,"uris":["http://zotero.org/users/local/UiSBHLCM/items/879L5INP"],"itemData":{"id":131,"type":"webpage","title":"Penerapan Pendidikan Orang Tua Menurut Injil Matius 22: 37-40 Di Gkj Selokaton | Paedagogy: Jurnal Ilmu Pendidikan Dan Psikologi","URL":"https://www.jurnalp4i.com/index.php/paedagogy/article/view/2365","author":[{"family":"Kumalasari","given":"Risma Revola"},{"family":"Juntak","given":"Justin Niaga Siman"}],"accessed":{"date-parts":[["2025",5,31]]}}}],"schema":"https://github.com/citation-style-language/schema/raw/master/csl-citation.json"} </w:instrText>
      </w:r>
      <w:r w:rsidR="00520E5B" w:rsidRPr="006D5B30">
        <w:rPr>
          <w:rFonts w:ascii="Times New Roman" w:hAnsi="Times New Roman" w:cs="Times New Roman"/>
          <w:sz w:val="24"/>
          <w:szCs w:val="24"/>
        </w:rPr>
        <w:fldChar w:fldCharType="separate"/>
      </w:r>
      <w:r w:rsidR="00520E5B" w:rsidRPr="006D5B30">
        <w:rPr>
          <w:rFonts w:ascii="Times New Roman" w:hAnsi="Times New Roman" w:cs="Times New Roman"/>
          <w:kern w:val="0"/>
          <w:sz w:val="24"/>
        </w:rPr>
        <w:t>Kumalasari dan Juntak (2023: 87)</w:t>
      </w:r>
      <w:r w:rsidR="00520E5B" w:rsidRPr="006D5B30">
        <w:rPr>
          <w:rFonts w:ascii="Times New Roman" w:hAnsi="Times New Roman" w:cs="Times New Roman"/>
          <w:sz w:val="24"/>
          <w:szCs w:val="24"/>
        </w:rPr>
        <w:fldChar w:fldCharType="end"/>
      </w:r>
      <w:r w:rsidR="00520E5B" w:rsidRPr="006D5B30">
        <w:rPr>
          <w:rFonts w:ascii="Times New Roman" w:hAnsi="Times New Roman" w:cs="Times New Roman"/>
          <w:sz w:val="24"/>
          <w:szCs w:val="24"/>
        </w:rPr>
        <w:t xml:space="preserve"> mengatakan salah satu </w:t>
      </w:r>
      <w:proofErr w:type="gramStart"/>
      <w:r w:rsidR="00607956" w:rsidRPr="006D5B30">
        <w:rPr>
          <w:rFonts w:ascii="Times New Roman" w:hAnsi="Times New Roman" w:cs="Times New Roman"/>
          <w:sz w:val="24"/>
          <w:szCs w:val="24"/>
        </w:rPr>
        <w:t>cara</w:t>
      </w:r>
      <w:proofErr w:type="gramEnd"/>
      <w:r w:rsidR="00607956" w:rsidRPr="006D5B30">
        <w:rPr>
          <w:rFonts w:ascii="Times New Roman" w:hAnsi="Times New Roman" w:cs="Times New Roman"/>
          <w:sz w:val="24"/>
          <w:szCs w:val="24"/>
        </w:rPr>
        <w:t xml:space="preserve"> untuk </w:t>
      </w:r>
      <w:r w:rsidR="00520E5B" w:rsidRPr="006D5B30">
        <w:rPr>
          <w:rFonts w:ascii="Times New Roman" w:hAnsi="Times New Roman" w:cs="Times New Roman"/>
          <w:sz w:val="24"/>
          <w:szCs w:val="24"/>
        </w:rPr>
        <w:t xml:space="preserve">mengasihi Allah adalah </w:t>
      </w:r>
      <w:r w:rsidR="008E48EE" w:rsidRPr="006D5B30">
        <w:rPr>
          <w:rFonts w:ascii="Times New Roman" w:hAnsi="Times New Roman" w:cs="Times New Roman"/>
          <w:sz w:val="24"/>
          <w:szCs w:val="24"/>
        </w:rPr>
        <w:t xml:space="preserve">berusaha untuk selalu setia menyampaikan syukur dan terimakasih atas berkat dan kebaikan Tuhan yang dialami dalam hidup. </w:t>
      </w:r>
    </w:p>
    <w:p w14:paraId="00D31418" w14:textId="078A6020" w:rsidR="00AB017B" w:rsidRPr="006D5B30" w:rsidRDefault="00D5727F" w:rsidP="006C73C4">
      <w:pPr>
        <w:spacing w:after="0" w:line="480" w:lineRule="auto"/>
        <w:ind w:firstLine="709"/>
        <w:jc w:val="both"/>
        <w:rPr>
          <w:rFonts w:ascii="Times New Roman" w:hAnsi="Times New Roman" w:cs="Times New Roman"/>
          <w:sz w:val="24"/>
          <w:szCs w:val="24"/>
        </w:rPr>
      </w:pPr>
      <w:r w:rsidRPr="006D5B30">
        <w:rPr>
          <w:rFonts w:ascii="Times New Roman" w:hAnsi="Times New Roman" w:cs="Times New Roman"/>
          <w:sz w:val="24"/>
          <w:szCs w:val="24"/>
        </w:rPr>
        <w:t xml:space="preserve">Hasil </w:t>
      </w:r>
      <w:r w:rsidR="007820A7" w:rsidRPr="006D5B30">
        <w:rPr>
          <w:rFonts w:ascii="Times New Roman" w:hAnsi="Times New Roman" w:cs="Times New Roman"/>
          <w:sz w:val="24"/>
          <w:szCs w:val="24"/>
        </w:rPr>
        <w:t>analisa</w:t>
      </w:r>
      <w:r w:rsidRPr="006D5B30">
        <w:rPr>
          <w:rFonts w:ascii="Times New Roman" w:hAnsi="Times New Roman" w:cs="Times New Roman"/>
          <w:sz w:val="24"/>
          <w:szCs w:val="24"/>
        </w:rPr>
        <w:t xml:space="preserve"> data penelitian menunjukkan masing-masing 1 (14,3%) informan yaitu I1, I2 dan I3 mengatakan cara menumbuhkan sikap kasih sayang kepada Allah dan sesama dalam diri anak </w:t>
      </w:r>
      <w:r w:rsidR="008E48EE" w:rsidRPr="006D5B30">
        <w:rPr>
          <w:rFonts w:ascii="Times New Roman" w:hAnsi="Times New Roman" w:cs="Times New Roman"/>
          <w:sz w:val="24"/>
          <w:szCs w:val="24"/>
        </w:rPr>
        <w:t xml:space="preserve">antara lain </w:t>
      </w:r>
      <w:r w:rsidRPr="006D5B30">
        <w:rPr>
          <w:rFonts w:ascii="Times New Roman" w:hAnsi="Times New Roman" w:cs="Times New Roman"/>
          <w:sz w:val="24"/>
          <w:szCs w:val="24"/>
        </w:rPr>
        <w:t xml:space="preserve">mengajarkan anak untuk menyayangi sesama, mudah memaafkan, </w:t>
      </w:r>
      <w:r w:rsidR="008E48EE" w:rsidRPr="006D5B30">
        <w:rPr>
          <w:rFonts w:ascii="Times New Roman" w:hAnsi="Times New Roman" w:cs="Times New Roman"/>
          <w:sz w:val="24"/>
          <w:szCs w:val="24"/>
        </w:rPr>
        <w:t>penuh iman dan berharap kepada Allah,</w:t>
      </w:r>
      <w:r w:rsidRPr="006D5B30">
        <w:rPr>
          <w:rFonts w:ascii="Times New Roman" w:hAnsi="Times New Roman" w:cs="Times New Roman"/>
          <w:sz w:val="24"/>
          <w:szCs w:val="24"/>
        </w:rPr>
        <w:t xml:space="preserve"> menjalankan ajaran Gereja, </w:t>
      </w:r>
      <w:r w:rsidR="008E48EE" w:rsidRPr="006D5B30">
        <w:rPr>
          <w:rFonts w:ascii="Times New Roman" w:hAnsi="Times New Roman" w:cs="Times New Roman"/>
          <w:sz w:val="24"/>
          <w:szCs w:val="24"/>
        </w:rPr>
        <w:t xml:space="preserve">serta memiliki semangat </w:t>
      </w:r>
      <w:r w:rsidRPr="006D5B30">
        <w:rPr>
          <w:rFonts w:ascii="Times New Roman" w:hAnsi="Times New Roman" w:cs="Times New Roman"/>
          <w:sz w:val="24"/>
          <w:szCs w:val="24"/>
        </w:rPr>
        <w:t>melayani, menghargai dan berempati</w:t>
      </w:r>
      <w:r w:rsidR="008E48EE" w:rsidRPr="006D5B30">
        <w:rPr>
          <w:rFonts w:ascii="Times New Roman" w:hAnsi="Times New Roman" w:cs="Times New Roman"/>
          <w:sz w:val="24"/>
          <w:szCs w:val="24"/>
        </w:rPr>
        <w:t xml:space="preserve"> dengan sesama</w:t>
      </w:r>
      <w:r w:rsidRPr="006D5B30">
        <w:rPr>
          <w:rFonts w:ascii="Times New Roman" w:hAnsi="Times New Roman" w:cs="Times New Roman"/>
          <w:sz w:val="24"/>
          <w:szCs w:val="24"/>
        </w:rPr>
        <w:t xml:space="preserve">. </w:t>
      </w:r>
      <w:r w:rsidR="00BF0FB7" w:rsidRPr="006D5B30">
        <w:rPr>
          <w:rFonts w:ascii="Times New Roman" w:hAnsi="Times New Roman" w:cs="Times New Roman"/>
          <w:sz w:val="24"/>
          <w:szCs w:val="24"/>
        </w:rPr>
        <w:t xml:space="preserve"> </w:t>
      </w:r>
    </w:p>
    <w:p w14:paraId="1FC53EBA" w14:textId="6D043524" w:rsidR="004B70B2" w:rsidRPr="006D5B30" w:rsidRDefault="00991488" w:rsidP="004B70B2">
      <w:pPr>
        <w:spacing w:after="0" w:line="480" w:lineRule="auto"/>
        <w:ind w:firstLine="709"/>
        <w:jc w:val="both"/>
        <w:rPr>
          <w:rFonts w:ascii="Times New Roman" w:hAnsi="Times New Roman" w:cs="Times New Roman"/>
          <w:sz w:val="24"/>
          <w:szCs w:val="24"/>
        </w:rPr>
      </w:pPr>
      <w:bookmarkStart w:id="123" w:name="_Hlk200793707"/>
      <w:r w:rsidRPr="006D5B30">
        <w:rPr>
          <w:rFonts w:ascii="Times New Roman" w:hAnsi="Times New Roman" w:cs="Times New Roman"/>
          <w:sz w:val="24"/>
          <w:szCs w:val="24"/>
        </w:rPr>
        <w:t xml:space="preserve">Berdasarkan uraian di atas, dapat disimpulkan bahwa </w:t>
      </w:r>
      <w:proofErr w:type="gramStart"/>
      <w:r w:rsidRPr="006D5B30">
        <w:rPr>
          <w:rFonts w:ascii="Times New Roman" w:hAnsi="Times New Roman" w:cs="Times New Roman"/>
          <w:sz w:val="24"/>
          <w:szCs w:val="24"/>
        </w:rPr>
        <w:t>cara</w:t>
      </w:r>
      <w:proofErr w:type="gramEnd"/>
      <w:r w:rsidRPr="006D5B30">
        <w:rPr>
          <w:rFonts w:ascii="Times New Roman" w:hAnsi="Times New Roman" w:cs="Times New Roman"/>
          <w:sz w:val="24"/>
          <w:szCs w:val="24"/>
        </w:rPr>
        <w:t xml:space="preserve"> menumbuhkan sikap kasih sayang dalam diri anak kepada Allah </w:t>
      </w:r>
      <w:r w:rsidR="008E48EE" w:rsidRPr="006D5B30">
        <w:rPr>
          <w:rFonts w:ascii="Times New Roman" w:hAnsi="Times New Roman" w:cs="Times New Roman"/>
          <w:sz w:val="24"/>
          <w:szCs w:val="24"/>
        </w:rPr>
        <w:t xml:space="preserve">dapat dilakukan melalui berbagai cara yaitu mengikuti perayaan Ekaristi dan mengajak anak agar terlibat aktif dalam kegiatan-kegiatan Gerejani seperti kegiatan BIAK, doa lingkungan dan lain-lain. Selain itu, sikap kasih sayang kepada sesama dalam diri anak dapat ditumbuhkan melalui berbagai </w:t>
      </w:r>
      <w:proofErr w:type="gramStart"/>
      <w:r w:rsidR="008E48EE" w:rsidRPr="006D5B30">
        <w:rPr>
          <w:rFonts w:ascii="Times New Roman" w:hAnsi="Times New Roman" w:cs="Times New Roman"/>
          <w:sz w:val="24"/>
          <w:szCs w:val="24"/>
        </w:rPr>
        <w:t>cara</w:t>
      </w:r>
      <w:proofErr w:type="gramEnd"/>
      <w:r w:rsidR="008E48EE" w:rsidRPr="006D5B30">
        <w:rPr>
          <w:rFonts w:ascii="Times New Roman" w:hAnsi="Times New Roman" w:cs="Times New Roman"/>
          <w:sz w:val="24"/>
          <w:szCs w:val="24"/>
        </w:rPr>
        <w:t xml:space="preserve"> yaitu mengajarkan anak untuk berbagi, melayani, menghargai serta berempati kepada sesama.</w:t>
      </w:r>
      <w:bookmarkEnd w:id="123"/>
      <w:r w:rsidR="008E48EE" w:rsidRPr="006D5B30">
        <w:rPr>
          <w:rFonts w:ascii="Times New Roman" w:hAnsi="Times New Roman" w:cs="Times New Roman"/>
          <w:sz w:val="24"/>
          <w:szCs w:val="24"/>
        </w:rPr>
        <w:t xml:space="preserve"> </w:t>
      </w:r>
      <w:r w:rsidR="00550483" w:rsidRPr="006D5B30">
        <w:rPr>
          <w:rFonts w:ascii="Times New Roman" w:hAnsi="Times New Roman" w:cs="Times New Roman"/>
          <w:sz w:val="24"/>
          <w:szCs w:val="24"/>
        </w:rPr>
        <w:t xml:space="preserve"> </w:t>
      </w:r>
    </w:p>
    <w:p w14:paraId="1EC3E6D1" w14:textId="69A3305E" w:rsidR="005F478B" w:rsidRPr="006D5B30" w:rsidRDefault="00AB76EC">
      <w:pPr>
        <w:pStyle w:val="Subbab44"/>
        <w:numPr>
          <w:ilvl w:val="0"/>
          <w:numId w:val="51"/>
        </w:numPr>
        <w:spacing w:before="0"/>
        <w:ind w:left="709" w:hanging="709"/>
        <w:rPr>
          <w:lang w:val="sv-SE"/>
        </w:rPr>
      </w:pPr>
      <w:bookmarkStart w:id="124" w:name="_Toc203805026"/>
      <w:r w:rsidRPr="006D5B30">
        <w:rPr>
          <w:lang w:val="sv-SE"/>
        </w:rPr>
        <w:t xml:space="preserve">Pengaruh Pengajaran Iman Terhadap Pembentukan Sikap Kasih Sayang dalam Diri Anak </w:t>
      </w:r>
      <w:r w:rsidR="004B70B2" w:rsidRPr="006D5B30">
        <w:rPr>
          <w:lang w:val="sv-SE"/>
        </w:rPr>
        <w:t>k</w:t>
      </w:r>
      <w:r w:rsidRPr="006D5B30">
        <w:rPr>
          <w:lang w:val="sv-SE"/>
        </w:rPr>
        <w:t>epada Allah dan Sesama</w:t>
      </w:r>
      <w:bookmarkEnd w:id="124"/>
    </w:p>
    <w:p w14:paraId="1753C366" w14:textId="77A1559C"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25" w:name="_Toc201002629"/>
      <w:bookmarkStart w:id="126" w:name="_Hlk200796526"/>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9</w:t>
      </w:r>
      <w:bookmarkEnd w:id="125"/>
      <w:r w:rsidRPr="006D5B30">
        <w:rPr>
          <w:rFonts w:ascii="Times New Roman" w:hAnsi="Times New Roman" w:cs="Times New Roman"/>
          <w:b/>
          <w:bCs/>
          <w:i w:val="0"/>
          <w:iCs w:val="0"/>
          <w:color w:val="auto"/>
          <w:sz w:val="24"/>
          <w:szCs w:val="24"/>
        </w:rPr>
        <w:fldChar w:fldCharType="end"/>
      </w:r>
    </w:p>
    <w:p w14:paraId="0D18F6D6" w14:textId="32227AC3" w:rsidR="00AB76EC" w:rsidRPr="006D5B30" w:rsidRDefault="00AB76EC"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 xml:space="preserve">Pengajaran Iman Berpengaruh Terhadap Pembentukan Sikap Kasih Sayang </w:t>
      </w:r>
      <w:r w:rsidR="004B70B2" w:rsidRPr="006D5B30">
        <w:rPr>
          <w:rFonts w:ascii="Times New Roman" w:hAnsi="Times New Roman" w:cs="Times New Roman"/>
          <w:b/>
          <w:bCs/>
          <w:sz w:val="24"/>
          <w:szCs w:val="24"/>
          <w:lang w:val="sv-SE"/>
        </w:rPr>
        <w:t>k</w:t>
      </w:r>
      <w:r w:rsidRPr="006D5B30">
        <w:rPr>
          <w:rFonts w:ascii="Times New Roman" w:hAnsi="Times New Roman" w:cs="Times New Roman"/>
          <w:b/>
          <w:bCs/>
          <w:sz w:val="24"/>
          <w:szCs w:val="24"/>
          <w:lang w:val="sv-SE"/>
        </w:rPr>
        <w:t>epada Allah dan Sesama</w:t>
      </w:r>
    </w:p>
    <w:tbl>
      <w:tblPr>
        <w:tblStyle w:val="TableGrid"/>
        <w:tblW w:w="7938" w:type="dxa"/>
        <w:tblInd w:w="-5" w:type="dxa"/>
        <w:tblLook w:val="04A0" w:firstRow="1" w:lastRow="0" w:firstColumn="1" w:lastColumn="0" w:noHBand="0" w:noVBand="1"/>
      </w:tblPr>
      <w:tblGrid>
        <w:gridCol w:w="562"/>
        <w:gridCol w:w="3189"/>
        <w:gridCol w:w="1875"/>
        <w:gridCol w:w="2312"/>
      </w:tblGrid>
      <w:tr w:rsidR="00AB76EC" w:rsidRPr="00CE0F56" w14:paraId="632C4637" w14:textId="77777777" w:rsidTr="003B0484">
        <w:tc>
          <w:tcPr>
            <w:tcW w:w="7938" w:type="dxa"/>
            <w:gridSpan w:val="4"/>
          </w:tcPr>
          <w:p w14:paraId="11C239B3" w14:textId="14DD4C7F" w:rsidR="00AB76EC" w:rsidRPr="006D5B30" w:rsidRDefault="00AB76EC"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Pertanyaan 7: Sejauh mana iman yang diajarkan kepada anak dalam keluarga berpengaruh terhadap pembentukan sikap kasih sayang anak kepada Allah dan sesama?</w:t>
            </w:r>
          </w:p>
        </w:tc>
      </w:tr>
      <w:tr w:rsidR="00AB76EC" w:rsidRPr="006D5B30" w14:paraId="4CCF270D" w14:textId="77777777" w:rsidTr="003B0484">
        <w:tc>
          <w:tcPr>
            <w:tcW w:w="562" w:type="dxa"/>
          </w:tcPr>
          <w:p w14:paraId="348EA30B"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5F11A886"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437AFA1E"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5FDA17C7"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ode</w:t>
            </w:r>
          </w:p>
        </w:tc>
      </w:tr>
      <w:tr w:rsidR="000A0D0A" w:rsidRPr="006D5B30" w14:paraId="778F9D5D" w14:textId="77777777" w:rsidTr="003B0484">
        <w:tc>
          <w:tcPr>
            <w:tcW w:w="562" w:type="dxa"/>
            <w:vMerge w:val="restart"/>
          </w:tcPr>
          <w:p w14:paraId="4219FDEE"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7A2F75FD" w14:textId="682BB414" w:rsidR="000A0D0A" w:rsidRPr="006D5B30" w:rsidRDefault="000A0D0A"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Iman yang kami ajarkan kepada anak-anak itu sangat berpengaruh terhadap pembentukan sikap kasih sayang kepada Allah dan sesama. Melalui iman yang mereka miliki, anak semakin sadar dan mengandalkan Tuhan dalam hidupnya.</w:t>
            </w:r>
          </w:p>
        </w:tc>
        <w:tc>
          <w:tcPr>
            <w:tcW w:w="1875" w:type="dxa"/>
          </w:tcPr>
          <w:p w14:paraId="09CE65A5" w14:textId="5333154F"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adar akan kehadiran Allah</w:t>
            </w:r>
          </w:p>
        </w:tc>
        <w:tc>
          <w:tcPr>
            <w:tcW w:w="2312" w:type="dxa"/>
          </w:tcPr>
          <w:p w14:paraId="4E1E32CC" w14:textId="2DE889D5"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a</w:t>
            </w:r>
          </w:p>
        </w:tc>
      </w:tr>
      <w:tr w:rsidR="000A0D0A" w:rsidRPr="006D5B30" w14:paraId="14715117" w14:textId="77777777" w:rsidTr="003B0484">
        <w:tc>
          <w:tcPr>
            <w:tcW w:w="562" w:type="dxa"/>
            <w:vMerge/>
          </w:tcPr>
          <w:p w14:paraId="303B248A"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3189" w:type="dxa"/>
            <w:vMerge/>
          </w:tcPr>
          <w:p w14:paraId="67F59C92"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1875" w:type="dxa"/>
          </w:tcPr>
          <w:p w14:paraId="54847018" w14:textId="39BEE363"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ndalkan Allah</w:t>
            </w:r>
          </w:p>
        </w:tc>
        <w:tc>
          <w:tcPr>
            <w:tcW w:w="2312" w:type="dxa"/>
          </w:tcPr>
          <w:p w14:paraId="77CD2780" w14:textId="0F2CD992"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b</w:t>
            </w:r>
          </w:p>
        </w:tc>
      </w:tr>
      <w:tr w:rsidR="000A0D0A" w:rsidRPr="006D5B30" w14:paraId="206A6AEA" w14:textId="77777777" w:rsidTr="003B0484">
        <w:tc>
          <w:tcPr>
            <w:tcW w:w="562" w:type="dxa"/>
            <w:vMerge w:val="restart"/>
          </w:tcPr>
          <w:p w14:paraId="5B94F025"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7BCDA2EA" w14:textId="0A38DEB0" w:rsidR="000A0D0A" w:rsidRPr="006D5B30" w:rsidRDefault="000A0D0A"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Iman yang saya ajarkan kepada anak di rumah dan diajarkan di sekolah itu bisa membentuk pribadi anak. Iman membuat anak-anak mulai memiliki rasa empati untuk mau menolong temannya, mau membantu orang tua di rumah, mau berbagi dengan saudara-saudaranya. Pengajaran iman membuat anak-anak saya mulai belajar mengasihi Allah dengan cara terlibat dalam kegiatan Gereja seperti BIAK, terbiasa berdoa dan bersyukur pada Allah sebelum dan sesudah makan, serta sesudah bangun tidur.</w:t>
            </w:r>
          </w:p>
        </w:tc>
        <w:tc>
          <w:tcPr>
            <w:tcW w:w="1875" w:type="dxa"/>
          </w:tcPr>
          <w:p w14:paraId="1AEFE54B" w14:textId="5A32003C"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olong</w:t>
            </w:r>
            <w:r w:rsidR="00A11C0C" w:rsidRPr="006D5B30">
              <w:rPr>
                <w:rFonts w:ascii="Times New Roman" w:hAnsi="Times New Roman" w:cs="Times New Roman"/>
                <w:sz w:val="24"/>
                <w:szCs w:val="24"/>
              </w:rPr>
              <w:t xml:space="preserve">/peduli kepada </w:t>
            </w:r>
            <w:r w:rsidRPr="006D5B30">
              <w:rPr>
                <w:rFonts w:ascii="Times New Roman" w:hAnsi="Times New Roman" w:cs="Times New Roman"/>
                <w:sz w:val="24"/>
                <w:szCs w:val="24"/>
              </w:rPr>
              <w:t>sesama</w:t>
            </w:r>
          </w:p>
        </w:tc>
        <w:tc>
          <w:tcPr>
            <w:tcW w:w="2312" w:type="dxa"/>
          </w:tcPr>
          <w:p w14:paraId="003C3283" w14:textId="7E4882DB"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c</w:t>
            </w:r>
          </w:p>
        </w:tc>
      </w:tr>
      <w:tr w:rsidR="000A0D0A" w:rsidRPr="006D5B30" w14:paraId="549E8206" w14:textId="77777777" w:rsidTr="003B0484">
        <w:tc>
          <w:tcPr>
            <w:tcW w:w="562" w:type="dxa"/>
            <w:vMerge/>
          </w:tcPr>
          <w:p w14:paraId="4997CEC7"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3189" w:type="dxa"/>
            <w:vMerge/>
          </w:tcPr>
          <w:p w14:paraId="5FE4867A"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1875" w:type="dxa"/>
          </w:tcPr>
          <w:p w14:paraId="5D07DC85" w14:textId="00F7830D"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empati kepada sesama</w:t>
            </w:r>
          </w:p>
        </w:tc>
        <w:tc>
          <w:tcPr>
            <w:tcW w:w="2312" w:type="dxa"/>
          </w:tcPr>
          <w:p w14:paraId="11A3D13B" w14:textId="75A5DF09"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d</w:t>
            </w:r>
          </w:p>
        </w:tc>
      </w:tr>
      <w:tr w:rsidR="000A0D0A" w:rsidRPr="006D5B30" w14:paraId="750BB212" w14:textId="77777777" w:rsidTr="003B0484">
        <w:tc>
          <w:tcPr>
            <w:tcW w:w="562" w:type="dxa"/>
            <w:vMerge/>
          </w:tcPr>
          <w:p w14:paraId="1918A802"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3189" w:type="dxa"/>
            <w:vMerge/>
          </w:tcPr>
          <w:p w14:paraId="61F224D3"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1875" w:type="dxa"/>
          </w:tcPr>
          <w:p w14:paraId="217B932A" w14:textId="4EC74909"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agi dengan sesama</w:t>
            </w:r>
          </w:p>
        </w:tc>
        <w:tc>
          <w:tcPr>
            <w:tcW w:w="2312" w:type="dxa"/>
          </w:tcPr>
          <w:p w14:paraId="1CC963F0" w14:textId="42512EFC"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e</w:t>
            </w:r>
          </w:p>
        </w:tc>
      </w:tr>
      <w:tr w:rsidR="000A0D0A" w:rsidRPr="006D5B30" w14:paraId="0797AD29" w14:textId="77777777" w:rsidTr="003B0484">
        <w:tc>
          <w:tcPr>
            <w:tcW w:w="562" w:type="dxa"/>
            <w:vMerge/>
          </w:tcPr>
          <w:p w14:paraId="4E45A087"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3189" w:type="dxa"/>
            <w:vMerge/>
          </w:tcPr>
          <w:p w14:paraId="602C3E2C"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1875" w:type="dxa"/>
          </w:tcPr>
          <w:p w14:paraId="1C5A03BD" w14:textId="1FCFF3B1"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libat dalam kegiatan Gereja</w:t>
            </w:r>
          </w:p>
        </w:tc>
        <w:tc>
          <w:tcPr>
            <w:tcW w:w="2312" w:type="dxa"/>
          </w:tcPr>
          <w:p w14:paraId="444E36C3" w14:textId="4FFBEB9B"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f</w:t>
            </w:r>
          </w:p>
        </w:tc>
      </w:tr>
      <w:tr w:rsidR="000A0D0A" w:rsidRPr="006D5B30" w14:paraId="21DA2175" w14:textId="77777777" w:rsidTr="003B0484">
        <w:tc>
          <w:tcPr>
            <w:tcW w:w="562" w:type="dxa"/>
            <w:vMerge/>
          </w:tcPr>
          <w:p w14:paraId="092F080E"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3189" w:type="dxa"/>
            <w:vMerge/>
          </w:tcPr>
          <w:p w14:paraId="6C54AE57" w14:textId="77777777" w:rsidR="000A0D0A" w:rsidRPr="006D5B30" w:rsidRDefault="000A0D0A" w:rsidP="006C73C4">
            <w:pPr>
              <w:pStyle w:val="ListParagraph"/>
              <w:spacing w:line="276" w:lineRule="auto"/>
              <w:ind w:left="0"/>
              <w:jc w:val="both"/>
              <w:rPr>
                <w:rFonts w:ascii="Times New Roman" w:hAnsi="Times New Roman" w:cs="Times New Roman"/>
                <w:sz w:val="24"/>
                <w:szCs w:val="24"/>
              </w:rPr>
            </w:pPr>
          </w:p>
        </w:tc>
        <w:tc>
          <w:tcPr>
            <w:tcW w:w="1875" w:type="dxa"/>
          </w:tcPr>
          <w:p w14:paraId="07B134B9" w14:textId="3492C4BB" w:rsidR="000A0D0A" w:rsidRPr="006D5B30" w:rsidRDefault="000A0D0A"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oa dan bersyukur kepada Allah</w:t>
            </w:r>
          </w:p>
        </w:tc>
        <w:tc>
          <w:tcPr>
            <w:tcW w:w="2312" w:type="dxa"/>
          </w:tcPr>
          <w:p w14:paraId="34404D16" w14:textId="70BB071D" w:rsidR="000A0D0A" w:rsidRPr="006D5B30" w:rsidRDefault="000A0D0A"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g</w:t>
            </w:r>
          </w:p>
        </w:tc>
      </w:tr>
      <w:tr w:rsidR="0052659E" w:rsidRPr="006D5B30" w14:paraId="2999ECD8" w14:textId="77777777" w:rsidTr="003B0484">
        <w:tc>
          <w:tcPr>
            <w:tcW w:w="562" w:type="dxa"/>
            <w:vMerge w:val="restart"/>
          </w:tcPr>
          <w:p w14:paraId="2D9443A4" w14:textId="77777777"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2BF3A805" w14:textId="47D0E683" w:rsidR="0052659E" w:rsidRPr="006D5B30" w:rsidRDefault="0052659E"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Pengajaran iman dalam keluarga berpengaruh terhadap sikap kasih sayang anak kepada Allah dan sesama. Kalau di rumah mereka bisa berbagi dengan saudaranya. Hal ini sejalan dengan apa yang kami ajarkan. Anak-anak juga mulai memiliki kesadaran untuk berdoa dan mulai bisa berdoa secara mandiri. Pernah saya sesekali mengintip mereka dikamar dan ternyata mereka sedang berdoa.</w:t>
            </w:r>
          </w:p>
        </w:tc>
        <w:tc>
          <w:tcPr>
            <w:tcW w:w="1875" w:type="dxa"/>
          </w:tcPr>
          <w:p w14:paraId="3D819F8F" w14:textId="4610603E"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agi dengan sesama</w:t>
            </w:r>
          </w:p>
        </w:tc>
        <w:tc>
          <w:tcPr>
            <w:tcW w:w="2312" w:type="dxa"/>
          </w:tcPr>
          <w:p w14:paraId="30D2FF53" w14:textId="769DA56B"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e</w:t>
            </w:r>
          </w:p>
        </w:tc>
      </w:tr>
      <w:tr w:rsidR="0052659E" w:rsidRPr="006D5B30" w14:paraId="6F585354" w14:textId="77777777" w:rsidTr="003B0484">
        <w:tc>
          <w:tcPr>
            <w:tcW w:w="562" w:type="dxa"/>
            <w:vMerge/>
          </w:tcPr>
          <w:p w14:paraId="6353A3ED" w14:textId="77777777" w:rsidR="0052659E" w:rsidRPr="006D5B30" w:rsidRDefault="0052659E" w:rsidP="006C73C4">
            <w:pPr>
              <w:pStyle w:val="ListParagraph"/>
              <w:spacing w:line="276" w:lineRule="auto"/>
              <w:ind w:left="0"/>
              <w:jc w:val="both"/>
              <w:rPr>
                <w:rFonts w:ascii="Times New Roman" w:hAnsi="Times New Roman" w:cs="Times New Roman"/>
                <w:sz w:val="24"/>
                <w:szCs w:val="24"/>
              </w:rPr>
            </w:pPr>
          </w:p>
        </w:tc>
        <w:tc>
          <w:tcPr>
            <w:tcW w:w="3189" w:type="dxa"/>
            <w:vMerge/>
          </w:tcPr>
          <w:p w14:paraId="1AC4A653" w14:textId="77777777" w:rsidR="0052659E" w:rsidRPr="006D5B30" w:rsidRDefault="0052659E" w:rsidP="006C73C4">
            <w:pPr>
              <w:pStyle w:val="ListParagraph"/>
              <w:spacing w:line="276" w:lineRule="auto"/>
              <w:ind w:left="0"/>
              <w:jc w:val="both"/>
              <w:rPr>
                <w:rFonts w:ascii="Times New Roman" w:hAnsi="Times New Roman" w:cs="Times New Roman"/>
                <w:sz w:val="24"/>
                <w:szCs w:val="24"/>
              </w:rPr>
            </w:pPr>
          </w:p>
        </w:tc>
        <w:tc>
          <w:tcPr>
            <w:tcW w:w="1875" w:type="dxa"/>
          </w:tcPr>
          <w:p w14:paraId="052D6EDC" w14:textId="25524913" w:rsidR="0052659E" w:rsidRPr="006D5B30" w:rsidRDefault="0052659E"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oa dan bersyukur kepada Allah</w:t>
            </w:r>
          </w:p>
        </w:tc>
        <w:tc>
          <w:tcPr>
            <w:tcW w:w="2312" w:type="dxa"/>
          </w:tcPr>
          <w:p w14:paraId="3B02A3F2" w14:textId="47259894"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g</w:t>
            </w:r>
          </w:p>
        </w:tc>
      </w:tr>
      <w:tr w:rsidR="0052659E" w:rsidRPr="006D5B30" w14:paraId="6CBE5E56" w14:textId="77777777" w:rsidTr="003B0484">
        <w:tc>
          <w:tcPr>
            <w:tcW w:w="562" w:type="dxa"/>
          </w:tcPr>
          <w:p w14:paraId="111FDE35" w14:textId="77777777"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tcPr>
          <w:p w14:paraId="0E9C5287" w14:textId="15271340" w:rsidR="0052659E" w:rsidRPr="006D5B30" w:rsidRDefault="0052659E"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Mengajarkan iman kepada anak itu sangat berpengaruh terhadap pembentukan sikap kasih sayang anak-anak kepada sesama. Sebagai contoh, dulu anak-anak saya terlihat cuek terhadap teman-temannya. Namun saat ini, anak-anak sudah mulai memiliki rasa solidaritas yang tinggi. Anak-anak juga mulai belajar berbagi bekal dan uang sakunya sama temen-temannya yang tidak bawa uang atau bekal.</w:t>
            </w:r>
          </w:p>
        </w:tc>
        <w:tc>
          <w:tcPr>
            <w:tcW w:w="1875" w:type="dxa"/>
          </w:tcPr>
          <w:p w14:paraId="1E16AC28" w14:textId="155BF779"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bagi dengan sesama </w:t>
            </w:r>
          </w:p>
        </w:tc>
        <w:tc>
          <w:tcPr>
            <w:tcW w:w="2312" w:type="dxa"/>
          </w:tcPr>
          <w:p w14:paraId="66D74D53" w14:textId="7C64E528" w:rsidR="0052659E" w:rsidRPr="006D5B30" w:rsidRDefault="0052659E"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e</w:t>
            </w:r>
          </w:p>
        </w:tc>
      </w:tr>
      <w:tr w:rsidR="000A4E8C" w:rsidRPr="006D5B30" w14:paraId="06703749" w14:textId="77777777" w:rsidTr="003B0484">
        <w:tc>
          <w:tcPr>
            <w:tcW w:w="562" w:type="dxa"/>
            <w:vMerge w:val="restart"/>
          </w:tcPr>
          <w:p w14:paraId="5E360CBD" w14:textId="77777777"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vMerge w:val="restart"/>
          </w:tcPr>
          <w:p w14:paraId="5A93A678" w14:textId="2A37FF04" w:rsidR="000A4E8C" w:rsidRPr="006D5B30" w:rsidRDefault="000A4E8C"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ecara otomatis pengajaran iman berpengaruh terhadap pembentukan sikap kasih sayang anak kepada Allah dan sesamanya. Contoh saat waktunya berdoa Angelus itu Celline mengajak anggota keluarga untuk berdoa bersama dan dia berinisiatif sendiri untuk mimpin doa. Sikap kasih sayang kepada sesama terlihat dari sikap Celline yang suka berbagi jajan</w:t>
            </w:r>
            <w:r w:rsidR="00E05252" w:rsidRPr="006D5B30">
              <w:rPr>
                <w:rFonts w:ascii="Times New Roman" w:hAnsi="Times New Roman" w:cs="Times New Roman"/>
                <w:sz w:val="24"/>
                <w:szCs w:val="24"/>
                <w:lang w:val="sv-SE"/>
              </w:rPr>
              <w:t>, uang</w:t>
            </w:r>
            <w:r w:rsidRPr="006D5B30">
              <w:rPr>
                <w:rFonts w:ascii="Times New Roman" w:hAnsi="Times New Roman" w:cs="Times New Roman"/>
                <w:sz w:val="24"/>
                <w:szCs w:val="24"/>
                <w:lang w:val="sv-SE"/>
              </w:rPr>
              <w:t xml:space="preserve"> atau barang-barang miliknya dengan sesama teman.</w:t>
            </w:r>
          </w:p>
        </w:tc>
        <w:tc>
          <w:tcPr>
            <w:tcW w:w="1875" w:type="dxa"/>
          </w:tcPr>
          <w:p w14:paraId="6D663470" w14:textId="60CFF6C5" w:rsidR="000A4E8C" w:rsidRPr="006D5B30" w:rsidRDefault="000A4E8C"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Berdoa dan bersyukur kepada Allah</w:t>
            </w:r>
          </w:p>
        </w:tc>
        <w:tc>
          <w:tcPr>
            <w:tcW w:w="2312" w:type="dxa"/>
          </w:tcPr>
          <w:p w14:paraId="04F6ADA5" w14:textId="59F6EB26"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g</w:t>
            </w:r>
          </w:p>
        </w:tc>
      </w:tr>
      <w:tr w:rsidR="000A4E8C" w:rsidRPr="006D5B30" w14:paraId="50B4477D" w14:textId="77777777" w:rsidTr="003B0484">
        <w:tc>
          <w:tcPr>
            <w:tcW w:w="562" w:type="dxa"/>
            <w:vMerge/>
          </w:tcPr>
          <w:p w14:paraId="1CCAC63E" w14:textId="77777777" w:rsidR="000A4E8C" w:rsidRPr="006D5B30" w:rsidRDefault="000A4E8C" w:rsidP="006C73C4">
            <w:pPr>
              <w:pStyle w:val="ListParagraph"/>
              <w:spacing w:line="276" w:lineRule="auto"/>
              <w:ind w:left="0"/>
              <w:jc w:val="both"/>
              <w:rPr>
                <w:rFonts w:ascii="Times New Roman" w:hAnsi="Times New Roman" w:cs="Times New Roman"/>
                <w:sz w:val="24"/>
                <w:szCs w:val="24"/>
              </w:rPr>
            </w:pPr>
          </w:p>
        </w:tc>
        <w:tc>
          <w:tcPr>
            <w:tcW w:w="3189" w:type="dxa"/>
            <w:vMerge/>
          </w:tcPr>
          <w:p w14:paraId="2A240986" w14:textId="77777777" w:rsidR="000A4E8C" w:rsidRPr="006D5B30" w:rsidRDefault="000A4E8C" w:rsidP="006C73C4">
            <w:pPr>
              <w:pStyle w:val="ListParagraph"/>
              <w:spacing w:line="276" w:lineRule="auto"/>
              <w:ind w:left="0"/>
              <w:jc w:val="both"/>
              <w:rPr>
                <w:rFonts w:ascii="Times New Roman" w:hAnsi="Times New Roman" w:cs="Times New Roman"/>
                <w:sz w:val="24"/>
                <w:szCs w:val="24"/>
              </w:rPr>
            </w:pPr>
          </w:p>
        </w:tc>
        <w:tc>
          <w:tcPr>
            <w:tcW w:w="1875" w:type="dxa"/>
          </w:tcPr>
          <w:p w14:paraId="438E1AB8" w14:textId="34E94566" w:rsidR="000A4E8C" w:rsidRPr="006D5B30" w:rsidRDefault="000A4E8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Berbagi dengan sesama</w:t>
            </w:r>
          </w:p>
        </w:tc>
        <w:tc>
          <w:tcPr>
            <w:tcW w:w="2312" w:type="dxa"/>
          </w:tcPr>
          <w:p w14:paraId="3DA3D1CC" w14:textId="5C6D6EAB"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e</w:t>
            </w:r>
          </w:p>
        </w:tc>
      </w:tr>
      <w:tr w:rsidR="000A4E8C" w:rsidRPr="006D5B30" w14:paraId="2E0CEEF7" w14:textId="77777777" w:rsidTr="003B0484">
        <w:tc>
          <w:tcPr>
            <w:tcW w:w="562" w:type="dxa"/>
            <w:vMerge w:val="restart"/>
          </w:tcPr>
          <w:p w14:paraId="1A05A2AB" w14:textId="77777777"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vMerge w:val="restart"/>
          </w:tcPr>
          <w:p w14:paraId="653E47F8" w14:textId="485FFAA6" w:rsidR="000A4E8C" w:rsidRPr="006D5B30" w:rsidRDefault="000A4E8C"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Iman yang diajarkan dalam keluarga sangat mempengaruhi pembentukkan sikap kasih sayang anak kepada Allah dan sesama. Contoh anak belajar menjalankan hidup dengan senang hati atau gembira dan belajar memahami kondisi hidup susah dan senang dalam keluarga atau belajar peka terhadap kehidupan keluarga. </w:t>
            </w:r>
          </w:p>
        </w:tc>
        <w:tc>
          <w:tcPr>
            <w:tcW w:w="1875" w:type="dxa"/>
          </w:tcPr>
          <w:p w14:paraId="215BEABC" w14:textId="2C9D6D03"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ukacita atau gembira</w:t>
            </w:r>
          </w:p>
        </w:tc>
        <w:tc>
          <w:tcPr>
            <w:tcW w:w="2312" w:type="dxa"/>
          </w:tcPr>
          <w:p w14:paraId="5E48E884" w14:textId="63CE8EC4" w:rsidR="000A4E8C" w:rsidRPr="006D5B30" w:rsidRDefault="000A4E8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h</w:t>
            </w:r>
          </w:p>
        </w:tc>
      </w:tr>
      <w:tr w:rsidR="00A11C0C" w:rsidRPr="006D5B30" w14:paraId="17D7CCAF" w14:textId="77777777" w:rsidTr="003B0484">
        <w:tc>
          <w:tcPr>
            <w:tcW w:w="562" w:type="dxa"/>
            <w:vMerge/>
          </w:tcPr>
          <w:p w14:paraId="21C70920" w14:textId="77777777" w:rsidR="00A11C0C" w:rsidRPr="006D5B30" w:rsidRDefault="00A11C0C" w:rsidP="006C73C4">
            <w:pPr>
              <w:pStyle w:val="ListParagraph"/>
              <w:spacing w:line="276" w:lineRule="auto"/>
              <w:ind w:left="0"/>
              <w:jc w:val="both"/>
              <w:rPr>
                <w:rFonts w:ascii="Times New Roman" w:hAnsi="Times New Roman" w:cs="Times New Roman"/>
                <w:sz w:val="24"/>
                <w:szCs w:val="24"/>
              </w:rPr>
            </w:pPr>
          </w:p>
        </w:tc>
        <w:tc>
          <w:tcPr>
            <w:tcW w:w="3189" w:type="dxa"/>
            <w:vMerge/>
          </w:tcPr>
          <w:p w14:paraId="6BB5C8BE" w14:textId="77777777" w:rsidR="00A11C0C" w:rsidRPr="006D5B30" w:rsidRDefault="00A11C0C" w:rsidP="006C73C4">
            <w:pPr>
              <w:pStyle w:val="ListParagraph"/>
              <w:spacing w:line="276" w:lineRule="auto"/>
              <w:ind w:left="0"/>
              <w:jc w:val="both"/>
              <w:rPr>
                <w:rFonts w:ascii="Times New Roman" w:hAnsi="Times New Roman" w:cs="Times New Roman"/>
                <w:sz w:val="24"/>
                <w:szCs w:val="24"/>
              </w:rPr>
            </w:pPr>
          </w:p>
        </w:tc>
        <w:tc>
          <w:tcPr>
            <w:tcW w:w="1875" w:type="dxa"/>
          </w:tcPr>
          <w:p w14:paraId="37E3231A" w14:textId="3159F8F5"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olong/peduli kepada sesama</w:t>
            </w:r>
          </w:p>
        </w:tc>
        <w:tc>
          <w:tcPr>
            <w:tcW w:w="2312" w:type="dxa"/>
          </w:tcPr>
          <w:p w14:paraId="1FC65C83" w14:textId="08227C7C"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c</w:t>
            </w:r>
          </w:p>
        </w:tc>
      </w:tr>
      <w:tr w:rsidR="00A11C0C" w:rsidRPr="006D5B30" w14:paraId="718B827B" w14:textId="77777777" w:rsidTr="003B0484">
        <w:tc>
          <w:tcPr>
            <w:tcW w:w="562" w:type="dxa"/>
            <w:vMerge w:val="restart"/>
          </w:tcPr>
          <w:p w14:paraId="4138397F" w14:textId="77777777"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250286B8" w14:textId="58179CD5" w:rsidR="00A11C0C" w:rsidRPr="006D5B30" w:rsidRDefault="00A11C0C"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 xml:space="preserve">Sudah pasti ada pengaruhnya. Melalui kebiasaan berdoa di keluarga dan pengajaran iman yang kami berikan kepada anak mengakibatkan anak bertumbuh menjadi pribadi yang lebih peduli dan empati kepada sesama yang ditemui. </w:t>
            </w:r>
          </w:p>
        </w:tc>
        <w:tc>
          <w:tcPr>
            <w:tcW w:w="1875" w:type="dxa"/>
          </w:tcPr>
          <w:p w14:paraId="6CF7028E" w14:textId="0063370F"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empati kepada sesama</w:t>
            </w:r>
          </w:p>
        </w:tc>
        <w:tc>
          <w:tcPr>
            <w:tcW w:w="2312" w:type="dxa"/>
          </w:tcPr>
          <w:p w14:paraId="5B29E6E3" w14:textId="3C84805C"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d</w:t>
            </w:r>
          </w:p>
        </w:tc>
      </w:tr>
      <w:tr w:rsidR="00A11C0C" w:rsidRPr="006D5B30" w14:paraId="5DA1B2C2" w14:textId="77777777" w:rsidTr="003B0484">
        <w:tc>
          <w:tcPr>
            <w:tcW w:w="562" w:type="dxa"/>
            <w:vMerge/>
          </w:tcPr>
          <w:p w14:paraId="7F8F1245" w14:textId="77777777" w:rsidR="00A11C0C" w:rsidRPr="006D5B30" w:rsidRDefault="00A11C0C" w:rsidP="006C73C4">
            <w:pPr>
              <w:pStyle w:val="ListParagraph"/>
              <w:spacing w:line="276" w:lineRule="auto"/>
              <w:ind w:left="0"/>
              <w:jc w:val="both"/>
              <w:rPr>
                <w:rFonts w:ascii="Times New Roman" w:hAnsi="Times New Roman" w:cs="Times New Roman"/>
                <w:sz w:val="24"/>
                <w:szCs w:val="24"/>
              </w:rPr>
            </w:pPr>
          </w:p>
        </w:tc>
        <w:tc>
          <w:tcPr>
            <w:tcW w:w="3189" w:type="dxa"/>
            <w:vMerge/>
          </w:tcPr>
          <w:p w14:paraId="2EBCD74E" w14:textId="77777777" w:rsidR="00A11C0C" w:rsidRPr="006D5B30" w:rsidRDefault="00A11C0C" w:rsidP="006C73C4">
            <w:pPr>
              <w:pStyle w:val="ListParagraph"/>
              <w:spacing w:line="276" w:lineRule="auto"/>
              <w:ind w:left="0"/>
              <w:jc w:val="both"/>
              <w:rPr>
                <w:rFonts w:ascii="Times New Roman" w:hAnsi="Times New Roman" w:cs="Times New Roman"/>
                <w:sz w:val="24"/>
                <w:szCs w:val="24"/>
              </w:rPr>
            </w:pPr>
          </w:p>
        </w:tc>
        <w:tc>
          <w:tcPr>
            <w:tcW w:w="1875" w:type="dxa"/>
          </w:tcPr>
          <w:p w14:paraId="1D9C9717" w14:textId="7C982931"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olong/peduli kepada sesama</w:t>
            </w:r>
          </w:p>
        </w:tc>
        <w:tc>
          <w:tcPr>
            <w:tcW w:w="2312" w:type="dxa"/>
          </w:tcPr>
          <w:p w14:paraId="1B5D1956" w14:textId="26BBABBA" w:rsidR="00A11C0C" w:rsidRPr="006D5B30" w:rsidRDefault="00A11C0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c</w:t>
            </w:r>
          </w:p>
        </w:tc>
      </w:tr>
    </w:tbl>
    <w:p w14:paraId="101997BB" w14:textId="77777777" w:rsidR="00AB76EC" w:rsidRPr="006D5B30" w:rsidRDefault="00AB76EC" w:rsidP="006C73C4">
      <w:pPr>
        <w:spacing w:after="0" w:line="480" w:lineRule="auto"/>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AB76EC" w:rsidRPr="006D5B30" w14:paraId="370FC4E2" w14:textId="77777777" w:rsidTr="003B0484">
        <w:tc>
          <w:tcPr>
            <w:tcW w:w="7932" w:type="dxa"/>
            <w:gridSpan w:val="5"/>
          </w:tcPr>
          <w:p w14:paraId="40DE9BE7"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bookmarkStart w:id="127" w:name="_Hlk200447808"/>
            <w:r w:rsidRPr="006D5B30">
              <w:rPr>
                <w:rFonts w:ascii="Times New Roman" w:hAnsi="Times New Roman" w:cs="Times New Roman"/>
                <w:b/>
                <w:bCs/>
                <w:sz w:val="24"/>
                <w:szCs w:val="24"/>
              </w:rPr>
              <w:t>Indeks</w:t>
            </w:r>
          </w:p>
        </w:tc>
      </w:tr>
      <w:tr w:rsidR="00AB76EC" w:rsidRPr="006D5B30" w14:paraId="34CCE5F2" w14:textId="77777777" w:rsidTr="003B0484">
        <w:tc>
          <w:tcPr>
            <w:tcW w:w="3261" w:type="dxa"/>
            <w:gridSpan w:val="2"/>
          </w:tcPr>
          <w:p w14:paraId="7300F561"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06D27DEE"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5435D852"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30B898DB" w14:textId="77777777" w:rsidR="00AB76EC" w:rsidRPr="006D5B30" w:rsidRDefault="00AB76EC"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AB76EC" w:rsidRPr="006D5B30" w14:paraId="1157A276" w14:textId="77777777" w:rsidTr="003B0484">
        <w:tc>
          <w:tcPr>
            <w:tcW w:w="567" w:type="dxa"/>
          </w:tcPr>
          <w:p w14:paraId="339E4D55" w14:textId="7047790F"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a</w:t>
            </w:r>
          </w:p>
        </w:tc>
        <w:tc>
          <w:tcPr>
            <w:tcW w:w="2694" w:type="dxa"/>
          </w:tcPr>
          <w:p w14:paraId="5B09763E" w14:textId="0120481C" w:rsidR="00AB76EC" w:rsidRPr="006D5B30" w:rsidRDefault="00CD0E3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Sadar akan kehadiran Allah</w:t>
            </w:r>
          </w:p>
        </w:tc>
        <w:tc>
          <w:tcPr>
            <w:tcW w:w="1984" w:type="dxa"/>
          </w:tcPr>
          <w:p w14:paraId="150A037D" w14:textId="6CCEF74E"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3C349985" w14:textId="5FEAEA6D"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48F24541" w14:textId="128C7BED"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AB76EC" w:rsidRPr="006D5B30" w14:paraId="1408AF38" w14:textId="77777777" w:rsidTr="003B0484">
        <w:tc>
          <w:tcPr>
            <w:tcW w:w="567" w:type="dxa"/>
          </w:tcPr>
          <w:p w14:paraId="6A004628" w14:textId="65F8825D"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b</w:t>
            </w:r>
          </w:p>
        </w:tc>
        <w:tc>
          <w:tcPr>
            <w:tcW w:w="2694" w:type="dxa"/>
          </w:tcPr>
          <w:p w14:paraId="27905CB3" w14:textId="5BA1381A" w:rsidR="00AB76EC" w:rsidRPr="006D5B30" w:rsidRDefault="00CD0E3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ngandalkan Allah</w:t>
            </w:r>
          </w:p>
        </w:tc>
        <w:tc>
          <w:tcPr>
            <w:tcW w:w="1984" w:type="dxa"/>
          </w:tcPr>
          <w:p w14:paraId="684115A4" w14:textId="45045CFD"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23E833E2" w14:textId="52304CEF"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1E1B2FE2" w14:textId="284E12EF"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AB76EC" w:rsidRPr="006D5B30" w14:paraId="5CC9F0A1" w14:textId="77777777" w:rsidTr="003B0484">
        <w:tc>
          <w:tcPr>
            <w:tcW w:w="567" w:type="dxa"/>
          </w:tcPr>
          <w:p w14:paraId="2C36C113" w14:textId="7471C6E3"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c</w:t>
            </w:r>
          </w:p>
        </w:tc>
        <w:tc>
          <w:tcPr>
            <w:tcW w:w="2694" w:type="dxa"/>
          </w:tcPr>
          <w:p w14:paraId="4B99C58D" w14:textId="14DA0927" w:rsidR="00AB76EC" w:rsidRPr="006D5B30" w:rsidRDefault="00CD0E3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nolong/peduli kepada sesama</w:t>
            </w:r>
          </w:p>
        </w:tc>
        <w:tc>
          <w:tcPr>
            <w:tcW w:w="1984" w:type="dxa"/>
          </w:tcPr>
          <w:p w14:paraId="653C8F48" w14:textId="17C46AB4"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6, I7</w:t>
            </w:r>
          </w:p>
        </w:tc>
        <w:tc>
          <w:tcPr>
            <w:tcW w:w="1243" w:type="dxa"/>
          </w:tcPr>
          <w:p w14:paraId="5F51ADEC" w14:textId="220457E6"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5B8A1EBC" w14:textId="64832BA7"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p>
        </w:tc>
      </w:tr>
      <w:tr w:rsidR="00AB76EC" w:rsidRPr="006D5B30" w14:paraId="367670CD" w14:textId="77777777" w:rsidTr="003B0484">
        <w:tc>
          <w:tcPr>
            <w:tcW w:w="567" w:type="dxa"/>
          </w:tcPr>
          <w:p w14:paraId="4A2144A0" w14:textId="1A5B72A2" w:rsidR="00AB76EC"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d</w:t>
            </w:r>
          </w:p>
        </w:tc>
        <w:tc>
          <w:tcPr>
            <w:tcW w:w="2694" w:type="dxa"/>
          </w:tcPr>
          <w:p w14:paraId="79529CCA" w14:textId="7D4F5A78" w:rsidR="00AB76EC" w:rsidRPr="006D5B30" w:rsidRDefault="00CD0E3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Berempati kepada sesama</w:t>
            </w:r>
          </w:p>
        </w:tc>
        <w:tc>
          <w:tcPr>
            <w:tcW w:w="1984" w:type="dxa"/>
          </w:tcPr>
          <w:p w14:paraId="7155FC72" w14:textId="574A8003"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2, I7 </w:t>
            </w:r>
          </w:p>
        </w:tc>
        <w:tc>
          <w:tcPr>
            <w:tcW w:w="1243" w:type="dxa"/>
          </w:tcPr>
          <w:p w14:paraId="0AC2A66A" w14:textId="1BACDBB0"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6876F3DE" w14:textId="2AE958AE" w:rsidR="00AB76EC"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CD0E32" w:rsidRPr="006D5B30" w14:paraId="518C5B3B" w14:textId="77777777" w:rsidTr="003B0484">
        <w:tc>
          <w:tcPr>
            <w:tcW w:w="567" w:type="dxa"/>
          </w:tcPr>
          <w:p w14:paraId="7D3B4384" w14:textId="34F496DD"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e</w:t>
            </w:r>
          </w:p>
        </w:tc>
        <w:tc>
          <w:tcPr>
            <w:tcW w:w="2694" w:type="dxa"/>
          </w:tcPr>
          <w:p w14:paraId="659A1ACF" w14:textId="312EF7B5"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bagi dengan sesama</w:t>
            </w:r>
          </w:p>
        </w:tc>
        <w:tc>
          <w:tcPr>
            <w:tcW w:w="1984" w:type="dxa"/>
          </w:tcPr>
          <w:p w14:paraId="64035AC7" w14:textId="3C80B89B"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3, I4, I5</w:t>
            </w:r>
          </w:p>
        </w:tc>
        <w:tc>
          <w:tcPr>
            <w:tcW w:w="1243" w:type="dxa"/>
          </w:tcPr>
          <w:p w14:paraId="6FBE6D7D" w14:textId="5174AD34"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p>
        </w:tc>
        <w:tc>
          <w:tcPr>
            <w:tcW w:w="1444" w:type="dxa"/>
          </w:tcPr>
          <w:p w14:paraId="777B5582" w14:textId="28DB209F"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7,14%</w:t>
            </w:r>
          </w:p>
        </w:tc>
      </w:tr>
      <w:tr w:rsidR="00CD0E32" w:rsidRPr="006D5B30" w14:paraId="70601710" w14:textId="77777777" w:rsidTr="003B0484">
        <w:tc>
          <w:tcPr>
            <w:tcW w:w="567" w:type="dxa"/>
          </w:tcPr>
          <w:p w14:paraId="168BB799" w14:textId="0DDD6C23"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f</w:t>
            </w:r>
          </w:p>
        </w:tc>
        <w:tc>
          <w:tcPr>
            <w:tcW w:w="2694" w:type="dxa"/>
          </w:tcPr>
          <w:p w14:paraId="090F176A" w14:textId="71D1C4A7"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rlibat dalam kegiatan Gereja</w:t>
            </w:r>
          </w:p>
        </w:tc>
        <w:tc>
          <w:tcPr>
            <w:tcW w:w="1984" w:type="dxa"/>
          </w:tcPr>
          <w:p w14:paraId="23020524" w14:textId="1FD82477"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1243" w:type="dxa"/>
          </w:tcPr>
          <w:p w14:paraId="1F8C026F" w14:textId="04257B90"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59461352" w14:textId="2A974964"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CD0E32" w:rsidRPr="006D5B30" w14:paraId="5229840F" w14:textId="77777777" w:rsidTr="00152FA2">
        <w:tc>
          <w:tcPr>
            <w:tcW w:w="567" w:type="dxa"/>
            <w:tcBorders>
              <w:bottom w:val="single" w:sz="4" w:space="0" w:color="auto"/>
            </w:tcBorders>
          </w:tcPr>
          <w:p w14:paraId="6780E076" w14:textId="0BEF6A65"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g</w:t>
            </w:r>
          </w:p>
        </w:tc>
        <w:tc>
          <w:tcPr>
            <w:tcW w:w="2694" w:type="dxa"/>
            <w:tcBorders>
              <w:bottom w:val="single" w:sz="4" w:space="0" w:color="auto"/>
            </w:tcBorders>
          </w:tcPr>
          <w:p w14:paraId="562FF90A" w14:textId="3C96905D" w:rsidR="00CD0E32" w:rsidRPr="006D5B30" w:rsidRDefault="00CD0E32"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oa dan bersyukur kepada Allah</w:t>
            </w:r>
          </w:p>
        </w:tc>
        <w:tc>
          <w:tcPr>
            <w:tcW w:w="1984" w:type="dxa"/>
            <w:tcBorders>
              <w:bottom w:val="single" w:sz="4" w:space="0" w:color="auto"/>
            </w:tcBorders>
          </w:tcPr>
          <w:p w14:paraId="0971DD3D" w14:textId="5327CE42"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3, I5</w:t>
            </w:r>
          </w:p>
        </w:tc>
        <w:tc>
          <w:tcPr>
            <w:tcW w:w="1243" w:type="dxa"/>
            <w:tcBorders>
              <w:bottom w:val="single" w:sz="4" w:space="0" w:color="auto"/>
            </w:tcBorders>
          </w:tcPr>
          <w:p w14:paraId="70411026" w14:textId="2D01E45B"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Borders>
              <w:bottom w:val="single" w:sz="4" w:space="0" w:color="auto"/>
            </w:tcBorders>
          </w:tcPr>
          <w:p w14:paraId="0B157B58" w14:textId="739CD738"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p>
        </w:tc>
      </w:tr>
      <w:tr w:rsidR="00CD0E32" w:rsidRPr="006D5B30" w14:paraId="73BEA45E" w14:textId="77777777" w:rsidTr="00152FA2">
        <w:tc>
          <w:tcPr>
            <w:tcW w:w="567" w:type="dxa"/>
            <w:tcBorders>
              <w:top w:val="single" w:sz="4" w:space="0" w:color="auto"/>
              <w:left w:val="single" w:sz="4" w:space="0" w:color="auto"/>
              <w:bottom w:val="single" w:sz="4" w:space="0" w:color="auto"/>
              <w:right w:val="single" w:sz="4" w:space="0" w:color="auto"/>
            </w:tcBorders>
          </w:tcPr>
          <w:p w14:paraId="51427746" w14:textId="4EF0929A"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7h</w:t>
            </w:r>
          </w:p>
        </w:tc>
        <w:tc>
          <w:tcPr>
            <w:tcW w:w="2694" w:type="dxa"/>
            <w:tcBorders>
              <w:top w:val="single" w:sz="4" w:space="0" w:color="auto"/>
              <w:left w:val="single" w:sz="4" w:space="0" w:color="auto"/>
              <w:bottom w:val="single" w:sz="4" w:space="0" w:color="auto"/>
              <w:right w:val="single" w:sz="4" w:space="0" w:color="auto"/>
            </w:tcBorders>
          </w:tcPr>
          <w:p w14:paraId="7DE68800" w14:textId="64FA54D6" w:rsidR="00CD0E32" w:rsidRPr="006D5B30" w:rsidRDefault="00CD0E3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ukacita atau gembira</w:t>
            </w:r>
          </w:p>
        </w:tc>
        <w:tc>
          <w:tcPr>
            <w:tcW w:w="1984" w:type="dxa"/>
            <w:tcBorders>
              <w:top w:val="single" w:sz="4" w:space="0" w:color="auto"/>
              <w:left w:val="single" w:sz="4" w:space="0" w:color="auto"/>
              <w:bottom w:val="single" w:sz="4" w:space="0" w:color="auto"/>
              <w:right w:val="single" w:sz="4" w:space="0" w:color="auto"/>
            </w:tcBorders>
          </w:tcPr>
          <w:p w14:paraId="0FFC6476" w14:textId="34A959E8"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1243" w:type="dxa"/>
            <w:tcBorders>
              <w:top w:val="single" w:sz="4" w:space="0" w:color="auto"/>
              <w:left w:val="single" w:sz="4" w:space="0" w:color="auto"/>
              <w:bottom w:val="single" w:sz="4" w:space="0" w:color="auto"/>
              <w:right w:val="single" w:sz="4" w:space="0" w:color="auto"/>
            </w:tcBorders>
          </w:tcPr>
          <w:p w14:paraId="60A6AB1A" w14:textId="3CA254DF"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Borders>
              <w:top w:val="single" w:sz="4" w:space="0" w:color="auto"/>
              <w:left w:val="single" w:sz="4" w:space="0" w:color="auto"/>
              <w:bottom w:val="single" w:sz="4" w:space="0" w:color="auto"/>
              <w:right w:val="single" w:sz="4" w:space="0" w:color="auto"/>
            </w:tcBorders>
          </w:tcPr>
          <w:p w14:paraId="74FEF309" w14:textId="319FF69F" w:rsidR="00CD0E3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bookmarkEnd w:id="126"/>
      <w:bookmarkEnd w:id="127"/>
    </w:tbl>
    <w:p w14:paraId="2D4ACBA4" w14:textId="77777777" w:rsidR="00495C47" w:rsidRPr="006D5B30" w:rsidRDefault="00495C47" w:rsidP="006C73C4">
      <w:pPr>
        <w:spacing w:after="0" w:line="480" w:lineRule="auto"/>
        <w:jc w:val="both"/>
        <w:rPr>
          <w:rFonts w:ascii="Times New Roman" w:hAnsi="Times New Roman" w:cs="Times New Roman"/>
          <w:b/>
          <w:bCs/>
          <w:sz w:val="24"/>
          <w:szCs w:val="24"/>
        </w:rPr>
      </w:pPr>
    </w:p>
    <w:p w14:paraId="4000FEA0" w14:textId="01A2D1DA" w:rsidR="00394BEB" w:rsidRPr="006D5B30" w:rsidRDefault="00394BEB"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b/>
          <w:bCs/>
          <w:sz w:val="24"/>
          <w:szCs w:val="24"/>
          <w:lang w:val="sv-SE"/>
        </w:rPr>
        <w:tab/>
      </w:r>
      <w:bookmarkStart w:id="128" w:name="_Hlk201411563"/>
      <w:r w:rsidRPr="006D5B30">
        <w:rPr>
          <w:rFonts w:ascii="Times New Roman" w:hAnsi="Times New Roman" w:cs="Times New Roman"/>
          <w:sz w:val="24"/>
          <w:szCs w:val="24"/>
          <w:lang w:val="sv-SE"/>
        </w:rPr>
        <w:t xml:space="preserve">Hasil </w:t>
      </w:r>
      <w:r w:rsidR="00910FD7" w:rsidRPr="006D5B30">
        <w:rPr>
          <w:rFonts w:ascii="Times New Roman" w:hAnsi="Times New Roman" w:cs="Times New Roman"/>
          <w:sz w:val="24"/>
          <w:szCs w:val="24"/>
          <w:lang w:val="sv-SE"/>
        </w:rPr>
        <w:t>analis</w:t>
      </w:r>
      <w:r w:rsidR="00E4718A"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 xml:space="preserve"> data penelitian </w:t>
      </w:r>
      <w:r w:rsidR="00F32077" w:rsidRPr="006D5B30">
        <w:rPr>
          <w:rFonts w:ascii="Times New Roman" w:hAnsi="Times New Roman" w:cs="Times New Roman"/>
          <w:sz w:val="24"/>
          <w:szCs w:val="24"/>
          <w:lang w:val="sv-SE"/>
        </w:rPr>
        <w:t>mengenai</w:t>
      </w:r>
      <w:r w:rsidR="00DD6FDD" w:rsidRPr="006D5B30">
        <w:rPr>
          <w:rFonts w:ascii="Times New Roman" w:hAnsi="Times New Roman" w:cs="Times New Roman"/>
          <w:sz w:val="24"/>
          <w:szCs w:val="24"/>
          <w:lang w:val="sv-SE"/>
        </w:rPr>
        <w:t xml:space="preserve"> pandangan informan </w:t>
      </w:r>
      <w:r w:rsidR="00E4718A" w:rsidRPr="006D5B30">
        <w:rPr>
          <w:rFonts w:ascii="Times New Roman" w:hAnsi="Times New Roman" w:cs="Times New Roman"/>
          <w:sz w:val="24"/>
          <w:szCs w:val="24"/>
          <w:lang w:val="sv-SE"/>
        </w:rPr>
        <w:t xml:space="preserve">tenntang </w:t>
      </w:r>
      <w:r w:rsidR="00DD6FDD" w:rsidRPr="006D5B30">
        <w:rPr>
          <w:rFonts w:ascii="Times New Roman" w:hAnsi="Times New Roman" w:cs="Times New Roman"/>
          <w:sz w:val="24"/>
          <w:szCs w:val="24"/>
          <w:lang w:val="sv-SE"/>
        </w:rPr>
        <w:t>pengaruh pengajaran iman kepada anak dalam keluarga terhadap pembentukan sikap kasih sayang kepada Allah dan sesama men</w:t>
      </w:r>
      <w:r w:rsidR="00F32077" w:rsidRPr="006D5B30">
        <w:rPr>
          <w:rFonts w:ascii="Times New Roman" w:hAnsi="Times New Roman" w:cs="Times New Roman"/>
          <w:sz w:val="24"/>
          <w:szCs w:val="24"/>
          <w:lang w:val="sv-SE"/>
        </w:rPr>
        <w:t>unjukkan</w:t>
      </w:r>
      <w:r w:rsidR="00152FA2" w:rsidRPr="006D5B30">
        <w:rPr>
          <w:rFonts w:ascii="Times New Roman" w:hAnsi="Times New Roman" w:cs="Times New Roman"/>
          <w:sz w:val="24"/>
          <w:szCs w:val="24"/>
          <w:lang w:val="sv-SE"/>
        </w:rPr>
        <w:t xml:space="preserve"> 4 (57,14%) informan yaitu I2, I3, I4, dan I5 men</w:t>
      </w:r>
      <w:r w:rsidR="00F32077" w:rsidRPr="006D5B30">
        <w:rPr>
          <w:rFonts w:ascii="Times New Roman" w:hAnsi="Times New Roman" w:cs="Times New Roman"/>
          <w:sz w:val="24"/>
          <w:szCs w:val="24"/>
          <w:lang w:val="sv-SE"/>
        </w:rPr>
        <w:t>yatakan</w:t>
      </w:r>
      <w:r w:rsidR="00152FA2" w:rsidRPr="006D5B30">
        <w:rPr>
          <w:rFonts w:ascii="Times New Roman" w:hAnsi="Times New Roman" w:cs="Times New Roman"/>
          <w:sz w:val="24"/>
          <w:szCs w:val="24"/>
          <w:lang w:val="sv-SE"/>
        </w:rPr>
        <w:t xml:space="preserve"> </w:t>
      </w:r>
      <w:r w:rsidR="009E0ED3" w:rsidRPr="006D5B30">
        <w:rPr>
          <w:rFonts w:ascii="Times New Roman" w:hAnsi="Times New Roman" w:cs="Times New Roman"/>
          <w:sz w:val="24"/>
          <w:szCs w:val="24"/>
          <w:lang w:val="sv-SE"/>
        </w:rPr>
        <w:t>iman yang diajarkan</w:t>
      </w:r>
      <w:r w:rsidR="00E314D1" w:rsidRPr="006D5B30">
        <w:rPr>
          <w:rFonts w:ascii="Times New Roman" w:hAnsi="Times New Roman" w:cs="Times New Roman"/>
          <w:sz w:val="24"/>
          <w:szCs w:val="24"/>
          <w:lang w:val="sv-SE"/>
        </w:rPr>
        <w:t xml:space="preserve"> sangat </w:t>
      </w:r>
      <w:r w:rsidR="004A5AA2" w:rsidRPr="006D5B30">
        <w:rPr>
          <w:rFonts w:ascii="Times New Roman" w:hAnsi="Times New Roman" w:cs="Times New Roman"/>
          <w:sz w:val="24"/>
          <w:szCs w:val="24"/>
          <w:lang w:val="sv-SE"/>
        </w:rPr>
        <w:t xml:space="preserve">berpengaruh terhadap </w:t>
      </w:r>
      <w:r w:rsidR="00CD60BB" w:rsidRPr="006D5B30">
        <w:rPr>
          <w:rFonts w:ascii="Times New Roman" w:hAnsi="Times New Roman" w:cs="Times New Roman"/>
          <w:sz w:val="24"/>
          <w:szCs w:val="24"/>
          <w:lang w:val="sv-SE"/>
        </w:rPr>
        <w:t>sikap</w:t>
      </w:r>
      <w:r w:rsidR="00E314D1" w:rsidRPr="006D5B30">
        <w:rPr>
          <w:rFonts w:ascii="Times New Roman" w:hAnsi="Times New Roman" w:cs="Times New Roman"/>
          <w:sz w:val="24"/>
          <w:szCs w:val="24"/>
          <w:lang w:val="sv-SE"/>
        </w:rPr>
        <w:t xml:space="preserve"> berbagi </w:t>
      </w:r>
      <w:r w:rsidR="00CD60BB" w:rsidRPr="006D5B30">
        <w:rPr>
          <w:rFonts w:ascii="Times New Roman" w:hAnsi="Times New Roman" w:cs="Times New Roman"/>
          <w:sz w:val="24"/>
          <w:szCs w:val="24"/>
          <w:lang w:val="sv-SE"/>
        </w:rPr>
        <w:t xml:space="preserve">anak </w:t>
      </w:r>
      <w:r w:rsidR="00E314D1" w:rsidRPr="006D5B30">
        <w:rPr>
          <w:rFonts w:ascii="Times New Roman" w:hAnsi="Times New Roman" w:cs="Times New Roman"/>
          <w:sz w:val="24"/>
          <w:szCs w:val="24"/>
          <w:lang w:val="sv-SE"/>
        </w:rPr>
        <w:t>dengan sesamanya</w:t>
      </w:r>
      <w:r w:rsidR="00152FA2" w:rsidRPr="006D5B30">
        <w:rPr>
          <w:rFonts w:ascii="Times New Roman" w:hAnsi="Times New Roman" w:cs="Times New Roman"/>
          <w:sz w:val="24"/>
          <w:szCs w:val="24"/>
          <w:lang w:val="sv-SE"/>
        </w:rPr>
        <w:t>. Terkait hal ini, I2 mengatakan</w:t>
      </w:r>
      <w:r w:rsidR="00DD6FDD" w:rsidRPr="006D5B30">
        <w:rPr>
          <w:rFonts w:ascii="Times New Roman" w:hAnsi="Times New Roman" w:cs="Times New Roman"/>
          <w:sz w:val="24"/>
          <w:szCs w:val="24"/>
          <w:lang w:val="sv-SE"/>
        </w:rPr>
        <w:t>: “Iman yang saya ajarkan kepada anak di rumah dan di sekolah itu bisa membentuk pribadi anak.</w:t>
      </w:r>
      <w:r w:rsidR="00152FA2" w:rsidRPr="006D5B30">
        <w:rPr>
          <w:rFonts w:ascii="Times New Roman" w:hAnsi="Times New Roman" w:cs="Times New Roman"/>
          <w:sz w:val="24"/>
          <w:szCs w:val="24"/>
          <w:lang w:val="sv-SE"/>
        </w:rPr>
        <w:t xml:space="preserve"> Iman membuat anak-anak mulai memiliki rasa </w:t>
      </w:r>
      <w:r w:rsidR="00E4718A" w:rsidRPr="006D5B30">
        <w:rPr>
          <w:rFonts w:ascii="Times New Roman" w:hAnsi="Times New Roman" w:cs="Times New Roman"/>
          <w:sz w:val="24"/>
          <w:szCs w:val="24"/>
          <w:lang w:val="sv-SE"/>
        </w:rPr>
        <w:t>ingin</w:t>
      </w:r>
      <w:r w:rsidR="00152FA2" w:rsidRPr="006D5B30">
        <w:rPr>
          <w:rFonts w:ascii="Times New Roman" w:hAnsi="Times New Roman" w:cs="Times New Roman"/>
          <w:sz w:val="24"/>
          <w:szCs w:val="24"/>
          <w:lang w:val="sv-SE"/>
        </w:rPr>
        <w:t xml:space="preserve"> berbagi d</w:t>
      </w:r>
      <w:r w:rsidR="00D553C1" w:rsidRPr="006D5B30">
        <w:rPr>
          <w:rFonts w:ascii="Times New Roman" w:hAnsi="Times New Roman" w:cs="Times New Roman"/>
          <w:sz w:val="24"/>
          <w:szCs w:val="24"/>
          <w:lang w:val="sv-SE"/>
        </w:rPr>
        <w:t>an berbagi dengan</w:t>
      </w:r>
      <w:r w:rsidR="00152FA2" w:rsidRPr="006D5B30">
        <w:rPr>
          <w:rFonts w:ascii="Times New Roman" w:hAnsi="Times New Roman" w:cs="Times New Roman"/>
          <w:sz w:val="24"/>
          <w:szCs w:val="24"/>
          <w:lang w:val="sv-SE"/>
        </w:rPr>
        <w:t xml:space="preserve"> saudara-saudaranya</w:t>
      </w:r>
      <w:r w:rsidR="00DD6FDD" w:rsidRPr="006D5B30">
        <w:rPr>
          <w:rFonts w:ascii="Times New Roman" w:hAnsi="Times New Roman" w:cs="Times New Roman"/>
          <w:sz w:val="24"/>
          <w:szCs w:val="24"/>
          <w:lang w:val="sv-SE"/>
        </w:rPr>
        <w:t>”</w:t>
      </w:r>
      <w:r w:rsidR="00152FA2" w:rsidRPr="006D5B30">
        <w:rPr>
          <w:rFonts w:ascii="Times New Roman" w:hAnsi="Times New Roman" w:cs="Times New Roman"/>
          <w:sz w:val="24"/>
          <w:szCs w:val="24"/>
          <w:lang w:val="sv-SE"/>
        </w:rPr>
        <w:t>. Selanjutnya, I3 mengatakan</w:t>
      </w:r>
      <w:r w:rsidR="00DD6FDD" w:rsidRPr="006D5B30">
        <w:rPr>
          <w:rFonts w:ascii="Times New Roman" w:hAnsi="Times New Roman" w:cs="Times New Roman"/>
          <w:sz w:val="24"/>
          <w:szCs w:val="24"/>
          <w:lang w:val="sv-SE"/>
        </w:rPr>
        <w:t>: “Pengajaran iman dalam keluarga berpengaruh terhadap sikap kasih sayang anak kepada sesama. Kalau di rumah mereka bisa berbagi dengan saudaranya”. Terakhir, I4 mengatakan: “Mengajarkan iman kepada anak itu sangat berpengaruh terhadap pembentukan sikap kasih sayang anak-anak kepada sesama. Anak-anak juga mulai belajar berbagi bekal dan uang sakunya sama tem</w:t>
      </w:r>
      <w:r w:rsidR="00D553C1" w:rsidRPr="006D5B30">
        <w:rPr>
          <w:rFonts w:ascii="Times New Roman" w:hAnsi="Times New Roman" w:cs="Times New Roman"/>
          <w:sz w:val="24"/>
          <w:szCs w:val="24"/>
          <w:lang w:val="sv-SE"/>
        </w:rPr>
        <w:t>a</w:t>
      </w:r>
      <w:r w:rsidR="00DD6FDD" w:rsidRPr="006D5B30">
        <w:rPr>
          <w:rFonts w:ascii="Times New Roman" w:hAnsi="Times New Roman" w:cs="Times New Roman"/>
          <w:sz w:val="24"/>
          <w:szCs w:val="24"/>
          <w:lang w:val="sv-SE"/>
        </w:rPr>
        <w:t xml:space="preserve">n-temannya yang tidak bawa uang atau bekal”. </w:t>
      </w:r>
    </w:p>
    <w:p w14:paraId="5950A2B9" w14:textId="5612B32D" w:rsidR="00DD6FDD" w:rsidRPr="006D5B30" w:rsidRDefault="00DD6FDD"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910FD7" w:rsidRPr="006D5B30">
        <w:rPr>
          <w:rFonts w:ascii="Times New Roman" w:hAnsi="Times New Roman" w:cs="Times New Roman"/>
          <w:sz w:val="24"/>
          <w:szCs w:val="24"/>
          <w:lang w:val="sv-SE"/>
        </w:rPr>
        <w:t>analis</w:t>
      </w:r>
      <w:r w:rsidR="007820A7"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 xml:space="preserve"> data penelitian di atas</w:t>
      </w:r>
      <w:r w:rsidR="004B70B2"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dapat dikatakan bahwa pada umumnya para informan men</w:t>
      </w:r>
      <w:r w:rsidR="00910FD7" w:rsidRPr="006D5B30">
        <w:rPr>
          <w:rFonts w:ascii="Times New Roman" w:hAnsi="Times New Roman" w:cs="Times New Roman"/>
          <w:sz w:val="24"/>
          <w:szCs w:val="24"/>
          <w:lang w:val="sv-SE"/>
        </w:rPr>
        <w:t>yatakan</w:t>
      </w:r>
      <w:r w:rsidRPr="006D5B30">
        <w:rPr>
          <w:rFonts w:ascii="Times New Roman" w:hAnsi="Times New Roman" w:cs="Times New Roman"/>
          <w:sz w:val="24"/>
          <w:szCs w:val="24"/>
          <w:lang w:val="sv-SE"/>
        </w:rPr>
        <w:t xml:space="preserve"> </w:t>
      </w:r>
      <w:r w:rsidR="009E0ED3" w:rsidRPr="006D5B30">
        <w:rPr>
          <w:rFonts w:ascii="Times New Roman" w:hAnsi="Times New Roman" w:cs="Times New Roman"/>
          <w:sz w:val="24"/>
          <w:szCs w:val="24"/>
          <w:lang w:val="sv-SE"/>
        </w:rPr>
        <w:t>iman yang diajarkan</w:t>
      </w:r>
      <w:r w:rsidR="004A5AA2" w:rsidRPr="006D5B30">
        <w:rPr>
          <w:rFonts w:ascii="Times New Roman" w:hAnsi="Times New Roman" w:cs="Times New Roman"/>
          <w:sz w:val="24"/>
          <w:szCs w:val="24"/>
          <w:lang w:val="sv-SE"/>
        </w:rPr>
        <w:t xml:space="preserve"> kepada anak dalam keluarga </w:t>
      </w:r>
      <w:r w:rsidR="00CD60BB" w:rsidRPr="006D5B30">
        <w:rPr>
          <w:rFonts w:ascii="Times New Roman" w:hAnsi="Times New Roman" w:cs="Times New Roman"/>
          <w:sz w:val="24"/>
          <w:szCs w:val="24"/>
          <w:lang w:val="sv-SE"/>
        </w:rPr>
        <w:t xml:space="preserve">sangat berpengaruh terhadap pembentukkan </w:t>
      </w:r>
      <w:r w:rsidR="00AE6BE7" w:rsidRPr="006D5B30">
        <w:rPr>
          <w:rFonts w:ascii="Times New Roman" w:hAnsi="Times New Roman" w:cs="Times New Roman"/>
          <w:sz w:val="24"/>
          <w:szCs w:val="24"/>
          <w:lang w:val="sv-SE"/>
        </w:rPr>
        <w:t>sikap kasih sayang</w:t>
      </w:r>
      <w:r w:rsidR="00CD60BB" w:rsidRPr="006D5B30">
        <w:rPr>
          <w:rFonts w:ascii="Times New Roman" w:hAnsi="Times New Roman" w:cs="Times New Roman"/>
          <w:sz w:val="24"/>
          <w:szCs w:val="24"/>
          <w:lang w:val="sv-SE"/>
        </w:rPr>
        <w:t xml:space="preserve"> anak </w:t>
      </w:r>
      <w:r w:rsidR="00AE6BE7" w:rsidRPr="006D5B30">
        <w:rPr>
          <w:rFonts w:ascii="Times New Roman" w:hAnsi="Times New Roman" w:cs="Times New Roman"/>
          <w:sz w:val="24"/>
          <w:szCs w:val="24"/>
          <w:lang w:val="sv-SE"/>
        </w:rPr>
        <w:t>kepada sesama</w:t>
      </w:r>
      <w:r w:rsidR="00910FD7" w:rsidRPr="006D5B30">
        <w:rPr>
          <w:rFonts w:ascii="Times New Roman" w:hAnsi="Times New Roman" w:cs="Times New Roman"/>
          <w:sz w:val="24"/>
          <w:szCs w:val="24"/>
          <w:lang w:val="sv-SE"/>
        </w:rPr>
        <w:t xml:space="preserve">, </w:t>
      </w:r>
      <w:r w:rsidR="009E0ED3" w:rsidRPr="006D5B30">
        <w:rPr>
          <w:rFonts w:ascii="Times New Roman" w:hAnsi="Times New Roman" w:cs="Times New Roman"/>
          <w:sz w:val="24"/>
          <w:szCs w:val="24"/>
          <w:lang w:val="sv-SE"/>
        </w:rPr>
        <w:t xml:space="preserve">yang tercermin melalui tindakan konkret anak yang mau berbagi dengan sesamanya. </w:t>
      </w:r>
      <w:r w:rsidR="00716D61"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JkpSg0j7","properties":{"formattedCitation":"(Naibaho et al., 2023)","plainCitation":"(Naibaho et al., 2023)","dontUpdate":true,"noteIndex":0},"citationItems":[{"id":135,"uris":["http://zotero.org/users/local/UiSBHLCM/items/LFT86HUR"],"itemData":{"id":135,"type":"article-journal","abstract":"This article discusses the importance of feeding many people and its implementation today. Nowadays, challenges such as poverty, hunger and unequal access to food are still serious problems in various places. This article aims to analyze the importance of feeding many people and present several implementations that can be done to overcome this problem, and also provide teaching that can influence and encourage people to help each other and foster a sense of empathy with others. In this research, the author analyzes and interprets text from the Bible 2 Kings 4:42-44. This book tells about the history of the reign of several Kings in the Kingdom of Israel and the Kingdom of Judah, especially in this verse which focuses on the Miracle performed by the Prophet Elisha on one hundred people through God's blessing. Teaching in Christianity teaches the values of compassion, social care, and service to others. Through a qualitative approach, this paper explores how Christian values such as responsibility, love and kindness can be applied in feeding efforts involving large numbers of people. The results of this paper highlight the important role of Christian teachings in shaping food programs, both in supporting communities in need and managing food programs that are in accordance with Christian religious values and relevant to current social dynamics.","container-title":"Jurnal Magistra","DOI":"10.62200/magistra.v1i4.57","ISSN":"3026-6572","issue":"4","language":"en","license":"Copyright (c) 2023 Jurnal Magistra","note":"number: 4","page":"74-83","source":"ejurnal.stpdianmandala.ac.id","title":"Analisis Memberi Makan Banyak Orang Dan Implementasinya Pada Masa Kini (2 Raja-Raja 4:42-44)","title-short":"Analisis Memberi Makan Banyak Orang Dan Implementasinya Pada Masa Kini (2 Raja-Raja 4","volume":"1","author":[{"family":"Naibaho","given":"Selviana Putri"},{"family":"Sitohang","given":"Nino Sampe Tindih"},{"family":"Sihombing","given":"Herdiana"}],"issued":{"date-parts":[["2023",12,14]]}}}],"schema":"https://github.com/citation-style-language/schema/raw/master/csl-citation.json"} </w:instrText>
      </w:r>
      <w:r w:rsidR="00716D61" w:rsidRPr="006D5B30">
        <w:rPr>
          <w:rFonts w:ascii="Times New Roman" w:hAnsi="Times New Roman" w:cs="Times New Roman"/>
          <w:sz w:val="24"/>
          <w:szCs w:val="24"/>
        </w:rPr>
        <w:fldChar w:fldCharType="separate"/>
      </w:r>
      <w:r w:rsidR="00716D61" w:rsidRPr="006D5B30">
        <w:rPr>
          <w:rFonts w:ascii="Times New Roman" w:hAnsi="Times New Roman" w:cs="Times New Roman"/>
          <w:sz w:val="24"/>
          <w:lang w:val="sv-SE"/>
        </w:rPr>
        <w:t>Naibaho (2023:81)</w:t>
      </w:r>
      <w:r w:rsidR="00716D61" w:rsidRPr="006D5B30">
        <w:rPr>
          <w:rFonts w:ascii="Times New Roman" w:hAnsi="Times New Roman" w:cs="Times New Roman"/>
          <w:sz w:val="24"/>
          <w:szCs w:val="24"/>
        </w:rPr>
        <w:fldChar w:fldCharType="end"/>
      </w:r>
      <w:r w:rsidR="00716D61" w:rsidRPr="006D5B30">
        <w:rPr>
          <w:rFonts w:ascii="Times New Roman" w:hAnsi="Times New Roman" w:cs="Times New Roman"/>
          <w:sz w:val="24"/>
          <w:szCs w:val="24"/>
          <w:lang w:val="sv-SE"/>
        </w:rPr>
        <w:t xml:space="preserve"> mengatakan bahwa iman Kristiani mendorong setiap orang untuk berbagi, termasuk memberi makanan, sebagai wujud nyata kasih kepada sesama. </w:t>
      </w:r>
      <w:r w:rsidR="00716D61"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hGRXGWkA","properties":{"formattedCitation":"(Kurniati &amp; Supriyadi, 2025)","plainCitation":"(Kurniati &amp; Supriyadi, 2025)","dontUpdate":true,"noteIndex":0},"citationItems":[{"id":137,"uris":["http://zotero.org/users/local/UiSBHLCM/items/8KL7SWNG"],"itemData":{"id":137,"type":"article-journal","abstract":"Catholic Children's Faith Formation Program (BIAK) is a faith development program proposed by the Catholic Church for Catholic children’s faith dan attitudes development.This faith formation is carried out for children aged 5-12 years.This is done for the growth and development of the Catholic children's faith and attitudes.Mater Dei Parish in Madiun city has a Catholic Children's Faith Formation (BIAK) program especially for the children aged 5-12 years.This study aims to identify the understanding of both Catholic children’s faith formation instructors and parents regarding the contribution of the Catholic children’s faith formation activities on the children’s faith and attitudes development. This study was conducted using a qualitative method approach.Data collection was carried out using structured and individual interview techniques.The informants for this study were children’s faith formation instructors and the parents of the children. The results of the study indicated that Catholic chlidren’s faith formation program has a significan contribution on the children’s faith and attitudes development.","container-title":"CREDENDUM: Jurnal Pendidikan Agama","DOI":"10.34150/credendum.v7i1.927","ISSN":"2714-8327","issue":"1","language":"en","license":"Copyright (c) 2025 Monika Kurniati, Agustinus Supriyadi","note":"number: 1","page":"68-79","source":"ejournal.widyayuwana.ac.id","title":"Sumbangan Bina Iman Anak Katolik Bagi Perkembangan Iman Anak","volume":"7","author":[{"family":"Kurniati","given":"Monika"},{"family":"Supriyadi","given":"Agustinus"}],"issued":{"date-parts":[["2025",5,6]]}}}],"schema":"https://github.com/citation-style-language/schema/raw/master/csl-citation.json"} </w:instrText>
      </w:r>
      <w:r w:rsidR="00716D61" w:rsidRPr="006D5B30">
        <w:rPr>
          <w:rFonts w:ascii="Times New Roman" w:hAnsi="Times New Roman" w:cs="Times New Roman"/>
          <w:sz w:val="24"/>
          <w:szCs w:val="24"/>
        </w:rPr>
        <w:fldChar w:fldCharType="separate"/>
      </w:r>
      <w:r w:rsidR="00716D61" w:rsidRPr="006D5B30">
        <w:rPr>
          <w:rFonts w:ascii="Times New Roman" w:hAnsi="Times New Roman" w:cs="Times New Roman"/>
          <w:sz w:val="24"/>
          <w:lang w:val="sv-SE"/>
        </w:rPr>
        <w:t>Kurniati &amp; Supriyadi, (2025:77)</w:t>
      </w:r>
      <w:r w:rsidR="00716D61" w:rsidRPr="006D5B30">
        <w:rPr>
          <w:rFonts w:ascii="Times New Roman" w:hAnsi="Times New Roman" w:cs="Times New Roman"/>
          <w:sz w:val="24"/>
          <w:szCs w:val="24"/>
        </w:rPr>
        <w:fldChar w:fldCharType="end"/>
      </w:r>
      <w:r w:rsidR="00716D61" w:rsidRPr="006D5B30">
        <w:rPr>
          <w:rFonts w:ascii="Times New Roman" w:hAnsi="Times New Roman" w:cs="Times New Roman"/>
          <w:sz w:val="24"/>
          <w:szCs w:val="24"/>
          <w:lang w:val="sv-SE"/>
        </w:rPr>
        <w:t xml:space="preserve"> mengatakan pengajaran iman kepada anak membantu anak mengembangkan sikap peduli, misalnya mau berbagi makanan dengan teman sebayanya. </w:t>
      </w:r>
      <w:bookmarkEnd w:id="128"/>
    </w:p>
    <w:p w14:paraId="284C88BB" w14:textId="24FBE133" w:rsidR="006E54E0" w:rsidRPr="006D5B30" w:rsidRDefault="006E54E0"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910FD7" w:rsidRPr="006D5B30">
        <w:rPr>
          <w:rFonts w:ascii="Times New Roman" w:hAnsi="Times New Roman" w:cs="Times New Roman"/>
          <w:sz w:val="24"/>
          <w:szCs w:val="24"/>
          <w:lang w:val="sv-SE"/>
        </w:rPr>
        <w:t>analis</w:t>
      </w:r>
      <w:r w:rsidR="007820A7"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 xml:space="preserve"> data penelitian juga menunjukkan 3 (42,9%) informan yaitu I2, I6, dan I7 berpendapat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kepada anak dalam keluarga</w:t>
      </w:r>
      <w:r w:rsidR="00E42B80" w:rsidRPr="006D5B30">
        <w:rPr>
          <w:rFonts w:ascii="Times New Roman" w:hAnsi="Times New Roman" w:cs="Times New Roman"/>
          <w:sz w:val="24"/>
          <w:szCs w:val="24"/>
          <w:lang w:val="sv-SE"/>
        </w:rPr>
        <w:t xml:space="preserve"> sangat berpengaruh terhadap </w:t>
      </w:r>
      <w:r w:rsidR="00F32077" w:rsidRPr="006D5B30">
        <w:rPr>
          <w:rFonts w:ascii="Times New Roman" w:hAnsi="Times New Roman" w:cs="Times New Roman"/>
          <w:sz w:val="24"/>
          <w:szCs w:val="24"/>
          <w:lang w:val="sv-SE"/>
        </w:rPr>
        <w:t xml:space="preserve">pembentukan </w:t>
      </w:r>
      <w:r w:rsidR="00E42B80" w:rsidRPr="006D5B30">
        <w:rPr>
          <w:rFonts w:ascii="Times New Roman" w:hAnsi="Times New Roman" w:cs="Times New Roman"/>
          <w:sz w:val="24"/>
          <w:szCs w:val="24"/>
          <w:lang w:val="sv-SE"/>
        </w:rPr>
        <w:t xml:space="preserve">sikap </w:t>
      </w:r>
      <w:r w:rsidR="00F32077" w:rsidRPr="006D5B30">
        <w:rPr>
          <w:rFonts w:ascii="Times New Roman" w:hAnsi="Times New Roman" w:cs="Times New Roman"/>
          <w:sz w:val="24"/>
          <w:szCs w:val="24"/>
          <w:lang w:val="sv-SE"/>
        </w:rPr>
        <w:t>peduli dan suka menolong</w:t>
      </w:r>
      <w:r w:rsidR="00E42B80" w:rsidRPr="006D5B30">
        <w:rPr>
          <w:rFonts w:ascii="Times New Roman" w:hAnsi="Times New Roman" w:cs="Times New Roman"/>
          <w:sz w:val="24"/>
          <w:szCs w:val="24"/>
          <w:lang w:val="sv-SE"/>
        </w:rPr>
        <w:t xml:space="preserve"> sesama. Terkait hal ini, I2 mengatakan: “Iman yang saya ajarkan kepada anak di rumah dan di sekolah itu bisa membentuk pribadi anak. Iman membuat anak-anak mulai</w:t>
      </w:r>
      <w:r w:rsidR="00D553C1" w:rsidRPr="006D5B30">
        <w:rPr>
          <w:rFonts w:ascii="Times New Roman" w:hAnsi="Times New Roman" w:cs="Times New Roman"/>
          <w:sz w:val="24"/>
          <w:szCs w:val="24"/>
          <w:lang w:val="sv-SE"/>
        </w:rPr>
        <w:t xml:space="preserve"> belajar</w:t>
      </w:r>
      <w:r w:rsidR="00E42B80" w:rsidRPr="006D5B30">
        <w:rPr>
          <w:rFonts w:ascii="Times New Roman" w:hAnsi="Times New Roman" w:cs="Times New Roman"/>
          <w:sz w:val="24"/>
          <w:szCs w:val="24"/>
          <w:lang w:val="sv-SE"/>
        </w:rPr>
        <w:t xml:space="preserve"> menolong temannya</w:t>
      </w:r>
      <w:r w:rsidR="00F32077" w:rsidRPr="006D5B30">
        <w:rPr>
          <w:rFonts w:ascii="Times New Roman" w:hAnsi="Times New Roman" w:cs="Times New Roman"/>
          <w:sz w:val="24"/>
          <w:szCs w:val="24"/>
          <w:lang w:val="sv-SE"/>
        </w:rPr>
        <w:t xml:space="preserve"> dan </w:t>
      </w:r>
      <w:r w:rsidR="00E42B80" w:rsidRPr="006D5B30">
        <w:rPr>
          <w:rFonts w:ascii="Times New Roman" w:hAnsi="Times New Roman" w:cs="Times New Roman"/>
          <w:sz w:val="24"/>
          <w:szCs w:val="24"/>
          <w:lang w:val="sv-SE"/>
        </w:rPr>
        <w:t>ma</w:t>
      </w:r>
      <w:r w:rsidR="00D553C1" w:rsidRPr="006D5B30">
        <w:rPr>
          <w:rFonts w:ascii="Times New Roman" w:hAnsi="Times New Roman" w:cs="Times New Roman"/>
          <w:sz w:val="24"/>
          <w:szCs w:val="24"/>
          <w:lang w:val="sv-SE"/>
        </w:rPr>
        <w:t>u</w:t>
      </w:r>
      <w:r w:rsidR="00E42B80" w:rsidRPr="006D5B30">
        <w:rPr>
          <w:rFonts w:ascii="Times New Roman" w:hAnsi="Times New Roman" w:cs="Times New Roman"/>
          <w:sz w:val="24"/>
          <w:szCs w:val="24"/>
          <w:lang w:val="sv-SE"/>
        </w:rPr>
        <w:t xml:space="preserve"> membantu orang tua di rumah”.  Sementara itu, I6 mengatakan: “Iman yang diajarkan dalam keluarga sangat mempengaruhi pembentukkan sikap kasih sayang anak kepada Allah dan sesama. Contoh anak belajar memahami kondisi hidup susah dan senang dalam keluarga atau belajar peka terhadap kehidupan keluarga”. Terakhir, I7 mengatakan: “Sudah pasti ada pengaruhnya. </w:t>
      </w:r>
      <w:r w:rsidR="007820A7" w:rsidRPr="006D5B30">
        <w:rPr>
          <w:rFonts w:ascii="Times New Roman" w:hAnsi="Times New Roman" w:cs="Times New Roman"/>
          <w:sz w:val="24"/>
          <w:szCs w:val="24"/>
          <w:lang w:val="sv-SE"/>
        </w:rPr>
        <w:t>K</w:t>
      </w:r>
      <w:r w:rsidR="00E42B80" w:rsidRPr="006D5B30">
        <w:rPr>
          <w:rFonts w:ascii="Times New Roman" w:hAnsi="Times New Roman" w:cs="Times New Roman"/>
          <w:sz w:val="24"/>
          <w:szCs w:val="24"/>
          <w:lang w:val="sv-SE"/>
        </w:rPr>
        <w:t xml:space="preserve">ebiasaan berdoa di keluarga dan pengajaran iman yang kami berikan kepada anak mengakibatkan anak bertumbuh menjadi pribadi yang lebih peduli kepada sesama yang ditemui”. </w:t>
      </w:r>
    </w:p>
    <w:p w14:paraId="306AFB53" w14:textId="00F4BE04" w:rsidR="00E42B80" w:rsidRPr="006D5B30" w:rsidRDefault="00E42B80"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910FD7" w:rsidRPr="006D5B30">
        <w:rPr>
          <w:rFonts w:ascii="Times New Roman" w:hAnsi="Times New Roman" w:cs="Times New Roman"/>
          <w:sz w:val="24"/>
          <w:szCs w:val="24"/>
          <w:lang w:val="sv-SE"/>
        </w:rPr>
        <w:t>analis</w:t>
      </w:r>
      <w:r w:rsidR="007820A7" w:rsidRPr="006D5B30">
        <w:rPr>
          <w:rFonts w:ascii="Times New Roman" w:hAnsi="Times New Roman" w:cs="Times New Roman"/>
          <w:sz w:val="24"/>
          <w:szCs w:val="24"/>
          <w:lang w:val="sv-SE"/>
        </w:rPr>
        <w:t>a</w:t>
      </w:r>
      <w:r w:rsidRPr="006D5B30">
        <w:rPr>
          <w:rFonts w:ascii="Times New Roman" w:hAnsi="Times New Roman" w:cs="Times New Roman"/>
          <w:sz w:val="24"/>
          <w:szCs w:val="24"/>
          <w:lang w:val="sv-SE"/>
        </w:rPr>
        <w:t xml:space="preserve"> data penelitian di atas</w:t>
      </w:r>
      <w:r w:rsidR="00910FD7"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dapat dikatakan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oleh orang</w:t>
      </w:r>
      <w:r w:rsidR="00910FD7"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tua kepada anak dalam keluarga sangat berpengaruh terhadap pembentukan </w:t>
      </w:r>
      <w:r w:rsidR="00910FD7" w:rsidRPr="006D5B30">
        <w:rPr>
          <w:rFonts w:ascii="Times New Roman" w:hAnsi="Times New Roman" w:cs="Times New Roman"/>
          <w:sz w:val="24"/>
          <w:szCs w:val="24"/>
          <w:lang w:val="sv-SE"/>
        </w:rPr>
        <w:t xml:space="preserve">sikap kasih sayang anak kepada sesama, </w:t>
      </w:r>
      <w:r w:rsidR="009E0ED3" w:rsidRPr="006D5B30">
        <w:rPr>
          <w:rFonts w:ascii="Times New Roman" w:hAnsi="Times New Roman" w:cs="Times New Roman"/>
          <w:sz w:val="24"/>
          <w:szCs w:val="24"/>
          <w:lang w:val="sv-SE"/>
        </w:rPr>
        <w:t xml:space="preserve">yang tercermin melalui tindakan konkret anak yaitu menolong dan peduli terhadap sesama. </w:t>
      </w:r>
      <w:r w:rsidR="001663EC"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zVM3XPo4","properties":{"formattedCitation":"(Nosar et al., 2024)","plainCitation":"(Nosar et al., 2024)","dontUpdate":true,"noteIndex":0},"citationItems":[{"id":133,"uris":["http://zotero.org/users/local/UiSBHLCM/items/FWB3XJIL"],"itemData":{"id":133,"type":"article-journal","abstract":"The research aims to understand parents' knowledge about the elements of moral education and the forms of moral education application to children concerning solidarity, justice, and honesty imparted by parents to realize bonum prolis as the goal of Catholic marriage. A descriptive qualitative approach is employed, utilizing interview, observation, and documentation methods. The research informants consist of nine parents with a marriage duration of 5–15 years. The study is conducted from December 2023 to March 2024. Data analysis involves technique triangulation and source triangulation. The results indicate that parents possess knowledge of the elements of moral education, such as mutual respect, helping one another, justice, and honesty. The application of moral education in solidarity includes avoiding harsh words, involving children in social activities, praying for friends, respecting those who worship, and teaching the words \"sorry,\" \"thank you,\" and \"please.\" In terms of justice, parents habituate children to act responsibly, be fair, advise children on sharing, and teach fair decision-making. For honesty, parents instill it by avoiding exaggeration or omission of information, listening without judgment, appreciating honesty, and sharing positive stories about the child's patron saint.","container-title":"Vocat : Jurnal Pendidikan Katolik","DOI":"10.52075/vctjpk.v4i2.483","ISSN":"2775-3212","issue":"2","language":"en","license":"Copyright (c) 2024 Ludovika Anjelin Agnes Nosar, Komela  Avan, Fabianus Sidi","note":"number: 2","page":"132-144","source":"ejournal.stakatnpontianak.ac.id","title":"Tanggung Jawab Orang Tua Memberikan Pendidikan Moral Kepada Anak untuk Mewujudkan Bonum Prolis Sebagai Tujuan Perkawinan Katolik","volume":"4","author":[{"family":"Nosar","given":"Ludovika Anjelin Agnes"},{"family":"Avan","given":"Komela"},{"family":"Sidi","given":"Fabianus"}],"issued":{"date-parts":[["2024",12,30]]}}}],"schema":"https://github.com/citation-style-language/schema/raw/master/csl-citation.json"} </w:instrText>
      </w:r>
      <w:r w:rsidR="001663EC" w:rsidRPr="006D5B30">
        <w:rPr>
          <w:rFonts w:ascii="Times New Roman" w:hAnsi="Times New Roman" w:cs="Times New Roman"/>
          <w:sz w:val="24"/>
          <w:szCs w:val="24"/>
        </w:rPr>
        <w:fldChar w:fldCharType="separate"/>
      </w:r>
      <w:r w:rsidR="001663EC" w:rsidRPr="006D5B30">
        <w:rPr>
          <w:rFonts w:ascii="Times New Roman" w:hAnsi="Times New Roman" w:cs="Times New Roman"/>
          <w:sz w:val="24"/>
          <w:lang w:val="sv-SE"/>
        </w:rPr>
        <w:t xml:space="preserve">Nosar dkk </w:t>
      </w:r>
      <w:r w:rsidR="009418DA" w:rsidRPr="006D5B30">
        <w:rPr>
          <w:rFonts w:ascii="Times New Roman" w:hAnsi="Times New Roman" w:cs="Times New Roman"/>
          <w:sz w:val="24"/>
          <w:lang w:val="sv-SE"/>
        </w:rPr>
        <w:t>(</w:t>
      </w:r>
      <w:r w:rsidR="001663EC" w:rsidRPr="006D5B30">
        <w:rPr>
          <w:rFonts w:ascii="Times New Roman" w:hAnsi="Times New Roman" w:cs="Times New Roman"/>
          <w:sz w:val="24"/>
          <w:lang w:val="sv-SE"/>
        </w:rPr>
        <w:t>2024</w:t>
      </w:r>
      <w:r w:rsidR="009418DA" w:rsidRPr="006D5B30">
        <w:rPr>
          <w:rFonts w:ascii="Times New Roman" w:hAnsi="Times New Roman" w:cs="Times New Roman"/>
          <w:sz w:val="24"/>
          <w:lang w:val="sv-SE"/>
        </w:rPr>
        <w:t>:138</w:t>
      </w:r>
      <w:r w:rsidR="001663EC" w:rsidRPr="006D5B30">
        <w:rPr>
          <w:rFonts w:ascii="Times New Roman" w:hAnsi="Times New Roman" w:cs="Times New Roman"/>
          <w:sz w:val="24"/>
          <w:lang w:val="sv-SE"/>
        </w:rPr>
        <w:t>)</w:t>
      </w:r>
      <w:r w:rsidR="001663EC" w:rsidRPr="006D5B30">
        <w:rPr>
          <w:rFonts w:ascii="Times New Roman" w:hAnsi="Times New Roman" w:cs="Times New Roman"/>
          <w:sz w:val="24"/>
          <w:szCs w:val="24"/>
        </w:rPr>
        <w:fldChar w:fldCharType="end"/>
      </w:r>
      <w:r w:rsidR="009418DA" w:rsidRPr="006D5B30">
        <w:rPr>
          <w:rFonts w:ascii="Times New Roman" w:hAnsi="Times New Roman" w:cs="Times New Roman"/>
          <w:sz w:val="24"/>
          <w:szCs w:val="24"/>
          <w:lang w:val="sv-SE"/>
        </w:rPr>
        <w:t xml:space="preserve"> mengatakan pendidikan iman Katolik </w:t>
      </w:r>
      <w:r w:rsidR="00D553C1" w:rsidRPr="006D5B30">
        <w:rPr>
          <w:rFonts w:ascii="Times New Roman" w:hAnsi="Times New Roman" w:cs="Times New Roman"/>
          <w:sz w:val="24"/>
          <w:szCs w:val="24"/>
          <w:lang w:val="sv-SE"/>
        </w:rPr>
        <w:t xml:space="preserve">dalam keluarga bertujuan </w:t>
      </w:r>
      <w:r w:rsidR="009418DA" w:rsidRPr="006D5B30">
        <w:rPr>
          <w:rFonts w:ascii="Times New Roman" w:hAnsi="Times New Roman" w:cs="Times New Roman"/>
          <w:sz w:val="24"/>
          <w:szCs w:val="24"/>
          <w:lang w:val="sv-SE"/>
        </w:rPr>
        <w:t>menanamkan nilai solidaritas</w:t>
      </w:r>
      <w:r w:rsidR="00D553C1" w:rsidRPr="006D5B30">
        <w:rPr>
          <w:rFonts w:ascii="Times New Roman" w:hAnsi="Times New Roman" w:cs="Times New Roman"/>
          <w:sz w:val="24"/>
          <w:szCs w:val="24"/>
          <w:lang w:val="sv-SE"/>
        </w:rPr>
        <w:t xml:space="preserve"> dalam diri anak</w:t>
      </w:r>
      <w:r w:rsidR="009418DA" w:rsidRPr="006D5B30">
        <w:rPr>
          <w:rFonts w:ascii="Times New Roman" w:hAnsi="Times New Roman" w:cs="Times New Roman"/>
          <w:sz w:val="24"/>
          <w:szCs w:val="24"/>
          <w:lang w:val="sv-SE"/>
        </w:rPr>
        <w:t xml:space="preserve"> dengan</w:t>
      </w:r>
      <w:r w:rsidR="00D553C1" w:rsidRPr="006D5B30">
        <w:rPr>
          <w:rFonts w:ascii="Times New Roman" w:hAnsi="Times New Roman" w:cs="Times New Roman"/>
          <w:sz w:val="24"/>
          <w:szCs w:val="24"/>
          <w:lang w:val="sv-SE"/>
        </w:rPr>
        <w:t xml:space="preserve"> cara</w:t>
      </w:r>
      <w:r w:rsidR="009418DA" w:rsidRPr="006D5B30">
        <w:rPr>
          <w:rFonts w:ascii="Times New Roman" w:hAnsi="Times New Roman" w:cs="Times New Roman"/>
          <w:sz w:val="24"/>
          <w:szCs w:val="24"/>
          <w:lang w:val="sv-SE"/>
        </w:rPr>
        <w:t xml:space="preserve"> mengajar</w:t>
      </w:r>
      <w:r w:rsidR="00D553C1" w:rsidRPr="006D5B30">
        <w:rPr>
          <w:rFonts w:ascii="Times New Roman" w:hAnsi="Times New Roman" w:cs="Times New Roman"/>
          <w:sz w:val="24"/>
          <w:szCs w:val="24"/>
          <w:lang w:val="sv-SE"/>
        </w:rPr>
        <w:t xml:space="preserve"> dan mengajak</w:t>
      </w:r>
      <w:r w:rsidR="009418DA" w:rsidRPr="006D5B30">
        <w:rPr>
          <w:rFonts w:ascii="Times New Roman" w:hAnsi="Times New Roman" w:cs="Times New Roman"/>
          <w:sz w:val="24"/>
          <w:szCs w:val="24"/>
          <w:lang w:val="sv-SE"/>
        </w:rPr>
        <w:t xml:space="preserve"> anak-anak untuk saling membantu dan peduli terhadap sesama, terutama </w:t>
      </w:r>
      <w:r w:rsidR="000E67DD" w:rsidRPr="006D5B30">
        <w:rPr>
          <w:rFonts w:ascii="Times New Roman" w:hAnsi="Times New Roman" w:cs="Times New Roman"/>
          <w:sz w:val="24"/>
          <w:szCs w:val="24"/>
          <w:lang w:val="sv-SE"/>
        </w:rPr>
        <w:t xml:space="preserve">mereka </w:t>
      </w:r>
      <w:r w:rsidR="009418DA" w:rsidRPr="006D5B30">
        <w:rPr>
          <w:rFonts w:ascii="Times New Roman" w:hAnsi="Times New Roman" w:cs="Times New Roman"/>
          <w:sz w:val="24"/>
          <w:szCs w:val="24"/>
          <w:lang w:val="sv-SE"/>
        </w:rPr>
        <w:t xml:space="preserve">yang membutuhkan. </w:t>
      </w:r>
      <w:r w:rsidR="00A121D3"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TJtcCwMe","properties":{"formattedCitation":"(Boe et al., 2024)","plainCitation":"(Boe et al., 2024)","dontUpdate":true,"noteIndex":0},"citationItems":[{"id":139,"uris":["http://zotero.org/users/local/UiSBHLCM/items/QF2VJL8A"],"itemData":{"id":139,"type":"article-journal","abstract":"Penelitian ini membahas peran keibuan Maria sebagai teladan iman dan kebajikan yang menjadi landasan hidup umat beriman, dengan fokus pada Injil Matius 2:13-23. Melalui analisis teks tersebut, penelitian ini mengeksplorasi tiga aspek peran keibuan Maria: sebagai Pelindung dalam perjalanan Iman, ibu yang penuh kasih dalam tantangan pengungsian, dan ikon ketaatan dan kebaikan dalam pengungsian. Berdasarkan telaah terhadap teks Alkitab, dokumen Konsili Vatikan II, serta literatur terdahulu, penelitian ini bertujuan untuk menggali relevansi peran keibuan Maria bagi kaum ibu kristiani masa kini, terutama di era postmodern dengan kompleksitas tantangan pengungsian dan kekerasan. Dengan demikian, penelitian ini diharapkan dapat memberikan wawasan baru tentang makna dan signifikansi peran keibuan Maria dalam kehidupan umat beriman pada masa kini.","container-title":"JPAK: Jurnal Pendidikan Agama Katolik","D</w:instrText>
      </w:r>
      <w:r w:rsidR="008F6F2F" w:rsidRPr="006D5B30">
        <w:rPr>
          <w:rFonts w:ascii="Times New Roman" w:hAnsi="Times New Roman" w:cs="Times New Roman"/>
          <w:sz w:val="24"/>
          <w:szCs w:val="24"/>
        </w:rPr>
        <w:instrText xml:space="preserve">OI":"10.34150/jpak.v24i2.721","ISSN":"2655-7665","issue":"2","language":"en","license":"Copyright (c) 2024 Roswita Maria Boe, Siprianus S. Senda, Mikhael Valens Boy","note":"number: 2","page":"228-235","source":"ejournal.widyayuwana.ac.id","title":"Peran Keibuan Maria Dalam Matius 2:13-23 Dan Relevansinya Bagi Kaum Kristiani Masa Kini","title-short":"Peran Keibuan Maria Dalam Matius 2","volume":"24","author":[{"family":"Boe","given":"Roswita Maria"},{"family":"Senda","given":"Siprianus S."},{"family":"Boy","given":"Mikhael Valens"}],"issued":{"date-parts":[["2024",7,30]]}}}],"schema":"https://github.com/citation-style-language/schema/raw/master/csl-citation.json"} </w:instrText>
      </w:r>
      <w:r w:rsidR="00A121D3" w:rsidRPr="006D5B30">
        <w:rPr>
          <w:rFonts w:ascii="Times New Roman" w:hAnsi="Times New Roman" w:cs="Times New Roman"/>
          <w:sz w:val="24"/>
          <w:szCs w:val="24"/>
        </w:rPr>
        <w:fldChar w:fldCharType="separate"/>
      </w:r>
      <w:r w:rsidR="00A121D3" w:rsidRPr="006D5B30">
        <w:rPr>
          <w:rFonts w:ascii="Times New Roman" w:hAnsi="Times New Roman" w:cs="Times New Roman"/>
          <w:sz w:val="24"/>
          <w:lang w:val="sv-SE"/>
        </w:rPr>
        <w:t>Boe dkk, (2024:232)</w:t>
      </w:r>
      <w:r w:rsidR="00A121D3" w:rsidRPr="006D5B30">
        <w:rPr>
          <w:rFonts w:ascii="Times New Roman" w:hAnsi="Times New Roman" w:cs="Times New Roman"/>
          <w:sz w:val="24"/>
          <w:szCs w:val="24"/>
        </w:rPr>
        <w:fldChar w:fldCharType="end"/>
      </w:r>
      <w:r w:rsidR="00A121D3" w:rsidRPr="006D5B30">
        <w:rPr>
          <w:rFonts w:ascii="Times New Roman" w:hAnsi="Times New Roman" w:cs="Times New Roman"/>
          <w:sz w:val="24"/>
          <w:szCs w:val="24"/>
          <w:lang w:val="sv-SE"/>
        </w:rPr>
        <w:t xml:space="preserve"> mengatakan solidaritas merupakan </w:t>
      </w:r>
      <w:r w:rsidR="00D553C1" w:rsidRPr="006D5B30">
        <w:rPr>
          <w:rFonts w:ascii="Times New Roman" w:hAnsi="Times New Roman" w:cs="Times New Roman"/>
          <w:sz w:val="24"/>
          <w:szCs w:val="24"/>
          <w:lang w:val="sv-SE"/>
        </w:rPr>
        <w:t>salah satu nilai Kristiani yang sangat penting dalam</w:t>
      </w:r>
      <w:r w:rsidR="00A121D3" w:rsidRPr="006D5B30">
        <w:rPr>
          <w:rFonts w:ascii="Times New Roman" w:hAnsi="Times New Roman" w:cs="Times New Roman"/>
          <w:sz w:val="24"/>
          <w:szCs w:val="24"/>
          <w:lang w:val="sv-SE"/>
        </w:rPr>
        <w:t xml:space="preserve"> </w:t>
      </w:r>
      <w:r w:rsidR="00D553C1" w:rsidRPr="006D5B30">
        <w:rPr>
          <w:rFonts w:ascii="Times New Roman" w:hAnsi="Times New Roman" w:cs="Times New Roman"/>
          <w:sz w:val="24"/>
          <w:szCs w:val="24"/>
          <w:lang w:val="sv-SE"/>
        </w:rPr>
        <w:t>kehidupan iman Katolik</w:t>
      </w:r>
      <w:r w:rsidR="006557DE" w:rsidRPr="006D5B30">
        <w:rPr>
          <w:rFonts w:ascii="Times New Roman" w:hAnsi="Times New Roman" w:cs="Times New Roman"/>
          <w:sz w:val="24"/>
          <w:szCs w:val="24"/>
          <w:lang w:val="sv-SE"/>
        </w:rPr>
        <w:t>. Oleh karena itu, nilai solidaritas ini perlu ditanamkan oleh orang tua dalam diri anak melalui pengajaran iman Katolik dalam keluarga. J</w:t>
      </w:r>
      <w:r w:rsidR="00A121D3" w:rsidRPr="006D5B30">
        <w:rPr>
          <w:rFonts w:ascii="Times New Roman" w:hAnsi="Times New Roman" w:cs="Times New Roman"/>
          <w:sz w:val="24"/>
          <w:szCs w:val="24"/>
          <w:lang w:val="sv-SE"/>
        </w:rPr>
        <w:t xml:space="preserve">ika </w:t>
      </w:r>
      <w:r w:rsidR="00D553C1" w:rsidRPr="006D5B30">
        <w:rPr>
          <w:rFonts w:ascii="Times New Roman" w:hAnsi="Times New Roman" w:cs="Times New Roman"/>
          <w:sz w:val="24"/>
          <w:szCs w:val="24"/>
          <w:lang w:val="sv-SE"/>
        </w:rPr>
        <w:t xml:space="preserve">nilai tersebut </w:t>
      </w:r>
      <w:r w:rsidR="00A121D3" w:rsidRPr="006D5B30">
        <w:rPr>
          <w:rFonts w:ascii="Times New Roman" w:hAnsi="Times New Roman" w:cs="Times New Roman"/>
          <w:sz w:val="24"/>
          <w:szCs w:val="24"/>
          <w:lang w:val="sv-SE"/>
        </w:rPr>
        <w:t>diajarkan oleh orang tua dalam keluarga</w:t>
      </w:r>
      <w:r w:rsidR="006557DE" w:rsidRPr="006D5B30">
        <w:rPr>
          <w:rFonts w:ascii="Times New Roman" w:hAnsi="Times New Roman" w:cs="Times New Roman"/>
          <w:sz w:val="24"/>
          <w:szCs w:val="24"/>
          <w:lang w:val="sv-SE"/>
        </w:rPr>
        <w:t xml:space="preserve">, nilai solidaritas ini </w:t>
      </w:r>
      <w:r w:rsidR="00A121D3" w:rsidRPr="006D5B30">
        <w:rPr>
          <w:rFonts w:ascii="Times New Roman" w:hAnsi="Times New Roman" w:cs="Times New Roman"/>
          <w:sz w:val="24"/>
          <w:szCs w:val="24"/>
          <w:lang w:val="sv-SE"/>
        </w:rPr>
        <w:t xml:space="preserve">akan membentuk sikap kasih </w:t>
      </w:r>
      <w:r w:rsidR="006557DE" w:rsidRPr="006D5B30">
        <w:rPr>
          <w:rFonts w:ascii="Times New Roman" w:hAnsi="Times New Roman" w:cs="Times New Roman"/>
          <w:sz w:val="24"/>
          <w:szCs w:val="24"/>
          <w:lang w:val="sv-SE"/>
        </w:rPr>
        <w:t xml:space="preserve">sayang </w:t>
      </w:r>
      <w:r w:rsidR="00A121D3" w:rsidRPr="006D5B30">
        <w:rPr>
          <w:rFonts w:ascii="Times New Roman" w:hAnsi="Times New Roman" w:cs="Times New Roman"/>
          <w:sz w:val="24"/>
          <w:szCs w:val="24"/>
          <w:lang w:val="sv-SE"/>
        </w:rPr>
        <w:t xml:space="preserve">anak kepada sesama yang tercermin melalui tindakan </w:t>
      </w:r>
      <w:r w:rsidR="00543169" w:rsidRPr="006D5B30">
        <w:rPr>
          <w:rFonts w:ascii="Times New Roman" w:hAnsi="Times New Roman" w:cs="Times New Roman"/>
          <w:sz w:val="24"/>
          <w:szCs w:val="24"/>
          <w:lang w:val="sv-SE"/>
        </w:rPr>
        <w:t>konkret</w:t>
      </w:r>
      <w:r w:rsidR="00A121D3" w:rsidRPr="006D5B30">
        <w:rPr>
          <w:rFonts w:ascii="Times New Roman" w:hAnsi="Times New Roman" w:cs="Times New Roman"/>
          <w:sz w:val="24"/>
          <w:szCs w:val="24"/>
          <w:lang w:val="sv-SE"/>
        </w:rPr>
        <w:t xml:space="preserve"> seperti menolong dan peduli terhadap orang lain. </w:t>
      </w:r>
    </w:p>
    <w:p w14:paraId="05AB789B" w14:textId="7346D17B" w:rsidR="00C36885" w:rsidRPr="006D5B30" w:rsidRDefault="00E42B80"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3 (42,9%) informan yaitu I2, I3, dan I5</w:t>
      </w:r>
      <w:r w:rsidR="00F32077"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berpendapat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kepada anak dalam keluarga sangat berpengaruh terhadap </w:t>
      </w:r>
      <w:r w:rsidR="00F32077" w:rsidRPr="006D5B30">
        <w:rPr>
          <w:rFonts w:ascii="Times New Roman" w:hAnsi="Times New Roman" w:cs="Times New Roman"/>
          <w:sz w:val="24"/>
          <w:szCs w:val="24"/>
          <w:lang w:val="sv-SE"/>
        </w:rPr>
        <w:t xml:space="preserve">pembentukan </w:t>
      </w:r>
      <w:r w:rsidRPr="006D5B30">
        <w:rPr>
          <w:rFonts w:ascii="Times New Roman" w:hAnsi="Times New Roman" w:cs="Times New Roman"/>
          <w:sz w:val="24"/>
          <w:szCs w:val="24"/>
          <w:lang w:val="sv-SE"/>
        </w:rPr>
        <w:t>sikap berdoa dan bersyukur kepada Allah. Terkait hal ini, I2 mengatakan bahwa</w:t>
      </w:r>
      <w:r w:rsidR="00AE6BE7" w:rsidRPr="006D5B30">
        <w:rPr>
          <w:rFonts w:ascii="Times New Roman" w:hAnsi="Times New Roman" w:cs="Times New Roman"/>
          <w:sz w:val="24"/>
          <w:szCs w:val="24"/>
          <w:lang w:val="sv-SE"/>
        </w:rPr>
        <w:t xml:space="preserve"> pengajaran iman membuat anak-anak saya mulai belajar mengasihi Allah. Hal ini terlihat dalam sikap</w:t>
      </w:r>
      <w:r w:rsidR="006557DE" w:rsidRPr="006D5B30">
        <w:rPr>
          <w:rFonts w:ascii="Times New Roman" w:hAnsi="Times New Roman" w:cs="Times New Roman"/>
          <w:sz w:val="24"/>
          <w:szCs w:val="24"/>
          <w:lang w:val="sv-SE"/>
        </w:rPr>
        <w:t xml:space="preserve"> anak</w:t>
      </w:r>
      <w:r w:rsidR="00AE6BE7" w:rsidRPr="006D5B30">
        <w:rPr>
          <w:rFonts w:ascii="Times New Roman" w:hAnsi="Times New Roman" w:cs="Times New Roman"/>
          <w:sz w:val="24"/>
          <w:szCs w:val="24"/>
          <w:lang w:val="sv-SE"/>
        </w:rPr>
        <w:t xml:space="preserve"> yang </w:t>
      </w:r>
      <w:r w:rsidR="006557DE" w:rsidRPr="006D5B30">
        <w:rPr>
          <w:rFonts w:ascii="Times New Roman" w:hAnsi="Times New Roman" w:cs="Times New Roman"/>
          <w:sz w:val="24"/>
          <w:szCs w:val="24"/>
          <w:lang w:val="sv-SE"/>
        </w:rPr>
        <w:t xml:space="preserve">mulai </w:t>
      </w:r>
      <w:r w:rsidR="00AE6BE7" w:rsidRPr="006D5B30">
        <w:rPr>
          <w:rFonts w:ascii="Times New Roman" w:hAnsi="Times New Roman" w:cs="Times New Roman"/>
          <w:sz w:val="24"/>
          <w:szCs w:val="24"/>
          <w:lang w:val="sv-SE"/>
        </w:rPr>
        <w:t>terbiasa berdoa dan bersyukur pada Allah sebelum dan sesudah makan, serta sesudah bangun tidur. Selanjutnya, I3 mengatakan “Pengajaran iman dalam keluarga berpengaruh terhadap sikap kasih sayang anak kepada Allah. Anak-anak mulai memiliki kesadaran untuk berdoa secara mandiri”. Menyusul, I5 mengatakan: “Pengajaran iman berpengaruh terhadap pembentukan sikap kasih sayang anak kepada Allah. Contoh</w:t>
      </w:r>
      <w:r w:rsidR="007820A7" w:rsidRPr="006D5B30">
        <w:rPr>
          <w:rFonts w:ascii="Times New Roman" w:hAnsi="Times New Roman" w:cs="Times New Roman"/>
          <w:sz w:val="24"/>
          <w:szCs w:val="24"/>
          <w:lang w:val="sv-SE"/>
        </w:rPr>
        <w:t>,</w:t>
      </w:r>
      <w:r w:rsidR="00AE6BE7" w:rsidRPr="006D5B30">
        <w:rPr>
          <w:rFonts w:ascii="Times New Roman" w:hAnsi="Times New Roman" w:cs="Times New Roman"/>
          <w:sz w:val="24"/>
          <w:szCs w:val="24"/>
          <w:lang w:val="sv-SE"/>
        </w:rPr>
        <w:t xml:space="preserve"> saat waktunya berdoa Angelus itu Celline mengajak anggota keluarga untuk berdoa bersama dan dia berinisiatif sendiri untuk mimpin doa”. </w:t>
      </w:r>
    </w:p>
    <w:p w14:paraId="6838B2B2" w14:textId="7AD43EA4" w:rsidR="00DB28C3" w:rsidRPr="006D5B30" w:rsidRDefault="00910FD7"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dapat dikatakan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oleh orang tua kepada anak dalam keluarga berpengaruh </w:t>
      </w:r>
      <w:r w:rsidR="00175696" w:rsidRPr="006D5B30">
        <w:rPr>
          <w:rFonts w:ascii="Times New Roman" w:hAnsi="Times New Roman" w:cs="Times New Roman"/>
          <w:sz w:val="24"/>
          <w:szCs w:val="24"/>
          <w:lang w:val="sv-SE"/>
        </w:rPr>
        <w:t xml:space="preserve">besar dalam membentuk </w:t>
      </w:r>
      <w:r w:rsidRPr="006D5B30">
        <w:rPr>
          <w:rFonts w:ascii="Times New Roman" w:hAnsi="Times New Roman" w:cs="Times New Roman"/>
          <w:sz w:val="24"/>
          <w:szCs w:val="24"/>
          <w:lang w:val="sv-SE"/>
        </w:rPr>
        <w:t>sikap kasih sayang anak kepada Allah</w:t>
      </w:r>
      <w:r w:rsidR="00175696" w:rsidRPr="006D5B30">
        <w:rPr>
          <w:rFonts w:ascii="Times New Roman" w:hAnsi="Times New Roman" w:cs="Times New Roman"/>
          <w:sz w:val="24"/>
          <w:szCs w:val="24"/>
          <w:lang w:val="sv-SE"/>
        </w:rPr>
        <w:t>, yang tercermin melalui kebiasaan</w:t>
      </w:r>
      <w:r w:rsidR="009E0ED3" w:rsidRPr="006D5B30">
        <w:rPr>
          <w:rFonts w:ascii="Times New Roman" w:hAnsi="Times New Roman" w:cs="Times New Roman"/>
          <w:sz w:val="24"/>
          <w:szCs w:val="24"/>
          <w:lang w:val="sv-SE"/>
        </w:rPr>
        <w:t xml:space="preserve"> anak</w:t>
      </w:r>
      <w:r w:rsidR="00175696" w:rsidRPr="006D5B30">
        <w:rPr>
          <w:rFonts w:ascii="Times New Roman" w:hAnsi="Times New Roman" w:cs="Times New Roman"/>
          <w:sz w:val="24"/>
          <w:szCs w:val="24"/>
          <w:lang w:val="sv-SE"/>
        </w:rPr>
        <w:t xml:space="preserve"> berdoa dan bersyukur kepada Allah</w:t>
      </w:r>
      <w:r w:rsidR="009E0ED3" w:rsidRPr="006D5B30">
        <w:rPr>
          <w:rFonts w:ascii="Times New Roman" w:hAnsi="Times New Roman" w:cs="Times New Roman"/>
          <w:sz w:val="24"/>
          <w:szCs w:val="24"/>
          <w:lang w:val="sv-SE"/>
        </w:rPr>
        <w:t>.</w:t>
      </w:r>
      <w:r w:rsidR="00DB28C3" w:rsidRPr="006D5B30">
        <w:rPr>
          <w:rFonts w:ascii="Times New Roman" w:hAnsi="Times New Roman" w:cs="Times New Roman"/>
          <w:sz w:val="24"/>
          <w:szCs w:val="24"/>
          <w:lang w:val="sv-SE"/>
        </w:rPr>
        <w:t xml:space="preserve"> </w:t>
      </w:r>
      <w:r w:rsidR="00DB28C3"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fMqVGLpT","properties":{"formattedCitation":"(Tobing, 2021)","plainCitation":"(Tobing, 2021)","dontUpdate":true,"noteIndex":0},"citationItems":[{"id":141,"uris":["http://zotero.org/users/local/UiSBHLCM/items/5H8C3YU6"],"itemData":{"id":141,"type":"article-journal","container-title":"In Veritate Lux : Jurnal Ilmu Kateketik Pastoral Teologi, Pendidikan, Antropologi, dan Budaya","DOI":"10.63037/ivl.v4i2.52","ISSN":"2615-4188","issue":"2","language":"id","license":"Copyright (c) 2024 IN VERITATE LUX","note":"number: 2","page":"81-99","source":"e-jurnalstpbonaventura.ac.id","title":"Pembentukan Hidup Rohani Mahasiswa/I Sekolah Tinggi Agama Katolik Negeri Pontianak","volume":"4","author":[{"family":"Tobing","given":"Ona Sastri Lumban"}],"issued":{"date-parts":[["2021",8,31]]}}}],"schema":"https://github.com/citation-style-language/schema/raw/master/csl-citation.json"} </w:instrText>
      </w:r>
      <w:r w:rsidR="00DB28C3" w:rsidRPr="006D5B30">
        <w:rPr>
          <w:rFonts w:ascii="Times New Roman" w:hAnsi="Times New Roman" w:cs="Times New Roman"/>
          <w:sz w:val="24"/>
          <w:szCs w:val="24"/>
        </w:rPr>
        <w:fldChar w:fldCharType="separate"/>
      </w:r>
      <w:r w:rsidR="00DB28C3" w:rsidRPr="006D5B30">
        <w:rPr>
          <w:rFonts w:ascii="Times New Roman" w:hAnsi="Times New Roman" w:cs="Times New Roman"/>
          <w:sz w:val="24"/>
        </w:rPr>
        <w:t>Tobing, (2021:90)</w:t>
      </w:r>
      <w:r w:rsidR="00DB28C3" w:rsidRPr="006D5B30">
        <w:rPr>
          <w:rFonts w:ascii="Times New Roman" w:hAnsi="Times New Roman" w:cs="Times New Roman"/>
          <w:sz w:val="24"/>
          <w:szCs w:val="24"/>
        </w:rPr>
        <w:fldChar w:fldCharType="end"/>
      </w:r>
      <w:r w:rsidR="00DB28C3" w:rsidRPr="006D5B30">
        <w:rPr>
          <w:rFonts w:ascii="Times New Roman" w:hAnsi="Times New Roman" w:cs="Times New Roman"/>
          <w:sz w:val="24"/>
          <w:szCs w:val="24"/>
        </w:rPr>
        <w:t xml:space="preserve"> mengatakan: </w:t>
      </w:r>
    </w:p>
    <w:p w14:paraId="22E3D140" w14:textId="6387B507" w:rsidR="00AE6BE7" w:rsidRPr="006D5B30" w:rsidRDefault="00DB28C3" w:rsidP="006C73C4">
      <w:pPr>
        <w:spacing w:after="0" w:line="240" w:lineRule="auto"/>
        <w:ind w:left="1134" w:right="566"/>
        <w:jc w:val="both"/>
        <w:rPr>
          <w:rFonts w:ascii="Times New Roman" w:hAnsi="Times New Roman" w:cs="Times New Roman"/>
          <w:sz w:val="24"/>
          <w:szCs w:val="24"/>
        </w:rPr>
      </w:pPr>
      <w:r w:rsidRPr="006D5B30">
        <w:rPr>
          <w:rFonts w:ascii="Times New Roman" w:hAnsi="Times New Roman" w:cs="Times New Roman"/>
          <w:sz w:val="24"/>
          <w:szCs w:val="24"/>
        </w:rPr>
        <w:t>“Hendaknya keluarga berupaya untuk membangun kebersamaan dan memperkuat persatuan antar anggota keluarga dalam kesatuan iman, salah satunya melalui kebiasaan doa bersama setidaknya satu kali sehari. Melalui doa bersama ini, anak akan terbiasa berdoa di rumah dan belajar untuk bersyukur kepada Allah, sehingga iman yang ditanamkan dalam keluarga tercermin dalam sikap spiritual anak sehari-hari.”</w:t>
      </w:r>
    </w:p>
    <w:p w14:paraId="653211EC" w14:textId="4108A668" w:rsidR="00C36885" w:rsidRPr="006D5B30" w:rsidRDefault="00C36885" w:rsidP="006C73C4">
      <w:pPr>
        <w:spacing w:after="0" w:line="240" w:lineRule="auto"/>
        <w:ind w:right="566"/>
        <w:jc w:val="both"/>
        <w:rPr>
          <w:rFonts w:ascii="Times New Roman" w:hAnsi="Times New Roman" w:cs="Times New Roman"/>
          <w:sz w:val="24"/>
          <w:szCs w:val="24"/>
        </w:rPr>
      </w:pPr>
    </w:p>
    <w:p w14:paraId="788AB718" w14:textId="7C9F1B09" w:rsidR="00C36885" w:rsidRPr="006D5B30" w:rsidRDefault="00C36885" w:rsidP="006C73C4">
      <w:pPr>
        <w:spacing w:after="0" w:line="240" w:lineRule="auto"/>
        <w:ind w:right="566"/>
        <w:jc w:val="both"/>
        <w:rPr>
          <w:rFonts w:ascii="Times New Roman" w:hAnsi="Times New Roman" w:cs="Times New Roman"/>
          <w:sz w:val="24"/>
          <w:szCs w:val="24"/>
        </w:rPr>
      </w:pPr>
      <w:r w:rsidRPr="006D5B30">
        <w:rPr>
          <w:rFonts w:ascii="Times New Roman" w:hAnsi="Times New Roman" w:cs="Times New Roman"/>
          <w:sz w:val="24"/>
          <w:szCs w:val="24"/>
        </w:rPr>
        <w:tab/>
      </w:r>
    </w:p>
    <w:p w14:paraId="0842E032" w14:textId="2DA16FC6" w:rsidR="00910FD7" w:rsidRPr="006D5B30" w:rsidRDefault="00910FD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rPr>
        <w:tab/>
      </w: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2 (28,6%) informan yaitu I2</w:t>
      </w:r>
      <w:r w:rsidR="00F32077"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dan I</w:t>
      </w:r>
      <w:r w:rsidR="00F32077" w:rsidRPr="006D5B30">
        <w:rPr>
          <w:rFonts w:ascii="Times New Roman" w:hAnsi="Times New Roman" w:cs="Times New Roman"/>
          <w:sz w:val="24"/>
          <w:szCs w:val="24"/>
          <w:lang w:val="sv-SE"/>
        </w:rPr>
        <w:t>7</w:t>
      </w:r>
      <w:r w:rsidRPr="006D5B30">
        <w:rPr>
          <w:rFonts w:ascii="Times New Roman" w:hAnsi="Times New Roman" w:cs="Times New Roman"/>
          <w:sz w:val="24"/>
          <w:szCs w:val="24"/>
          <w:lang w:val="sv-SE"/>
        </w:rPr>
        <w:t xml:space="preserve"> berpendapat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kepada anak dalam keluarga sangat berpengaruh terhadap </w:t>
      </w:r>
      <w:r w:rsidR="00F32077" w:rsidRPr="006D5B30">
        <w:rPr>
          <w:rFonts w:ascii="Times New Roman" w:hAnsi="Times New Roman" w:cs="Times New Roman"/>
          <w:sz w:val="24"/>
          <w:szCs w:val="24"/>
          <w:lang w:val="sv-SE"/>
        </w:rPr>
        <w:t xml:space="preserve">perkembangan </w:t>
      </w:r>
      <w:r w:rsidRPr="006D5B30">
        <w:rPr>
          <w:rFonts w:ascii="Times New Roman" w:hAnsi="Times New Roman" w:cs="Times New Roman"/>
          <w:sz w:val="24"/>
          <w:szCs w:val="24"/>
          <w:lang w:val="sv-SE"/>
        </w:rPr>
        <w:t xml:space="preserve">sikap empati </w:t>
      </w:r>
      <w:r w:rsidR="00F32077" w:rsidRPr="006D5B30">
        <w:rPr>
          <w:rFonts w:ascii="Times New Roman" w:hAnsi="Times New Roman" w:cs="Times New Roman"/>
          <w:sz w:val="24"/>
          <w:szCs w:val="24"/>
          <w:lang w:val="sv-SE"/>
        </w:rPr>
        <w:t xml:space="preserve">anak </w:t>
      </w:r>
      <w:r w:rsidRPr="006D5B30">
        <w:rPr>
          <w:rFonts w:ascii="Times New Roman" w:hAnsi="Times New Roman" w:cs="Times New Roman"/>
          <w:sz w:val="24"/>
          <w:szCs w:val="24"/>
          <w:lang w:val="sv-SE"/>
        </w:rPr>
        <w:t xml:space="preserve">kepada sesama. </w:t>
      </w:r>
      <w:r w:rsidR="00F32077" w:rsidRPr="006D5B30">
        <w:rPr>
          <w:rFonts w:ascii="Times New Roman" w:hAnsi="Times New Roman" w:cs="Times New Roman"/>
          <w:sz w:val="24"/>
          <w:szCs w:val="24"/>
          <w:lang w:val="sv-SE"/>
        </w:rPr>
        <w:t>Terkait hal ini, I2 mengatakan: “Iman yang saya ajarkan kepada anak di rumah dan di sekolah itu bisa membentuk pribadi anak. Iman membuat anak-anak mulai memiliki rasa empati kepada sesamanya”. Menyusul, I7 mengatakan “Melalui kebiasaan berdoa di keluarga dan pengajaran iman yang kami berikan kepada anak mengakibatkan anak bertumbuh menjadi pribadi yang lebih empati kepada sesama yang ditemui”.</w:t>
      </w:r>
    </w:p>
    <w:p w14:paraId="6C9DEE9B" w14:textId="33AE3C4F" w:rsidR="00F32077" w:rsidRPr="006D5B30" w:rsidRDefault="00F32077"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i atas, dapat dikatakan bahwa </w:t>
      </w:r>
      <w:r w:rsidR="009E0ED3" w:rsidRPr="006D5B30">
        <w:rPr>
          <w:rFonts w:ascii="Times New Roman" w:hAnsi="Times New Roman" w:cs="Times New Roman"/>
          <w:sz w:val="24"/>
          <w:szCs w:val="24"/>
          <w:lang w:val="sv-SE"/>
        </w:rPr>
        <w:t>iman yang diajarkan</w:t>
      </w:r>
      <w:r w:rsidRPr="006D5B30">
        <w:rPr>
          <w:rFonts w:ascii="Times New Roman" w:hAnsi="Times New Roman" w:cs="Times New Roman"/>
          <w:sz w:val="24"/>
          <w:szCs w:val="24"/>
          <w:lang w:val="sv-SE"/>
        </w:rPr>
        <w:t xml:space="preserve"> oleh</w:t>
      </w:r>
      <w:r w:rsidR="000C76E2"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orang tua kepada anak dalam keluarga </w:t>
      </w:r>
      <w:r w:rsidR="00175696" w:rsidRPr="006D5B30">
        <w:rPr>
          <w:rFonts w:ascii="Times New Roman" w:hAnsi="Times New Roman" w:cs="Times New Roman"/>
          <w:sz w:val="24"/>
          <w:szCs w:val="24"/>
          <w:lang w:val="sv-SE"/>
        </w:rPr>
        <w:t>sangat berpengaruh</w:t>
      </w:r>
      <w:r w:rsidRPr="006D5B30">
        <w:rPr>
          <w:rFonts w:ascii="Times New Roman" w:hAnsi="Times New Roman" w:cs="Times New Roman"/>
          <w:sz w:val="24"/>
          <w:szCs w:val="24"/>
          <w:lang w:val="sv-SE"/>
        </w:rPr>
        <w:t xml:space="preserve"> terhadap pembentukan sikap kasih sayang</w:t>
      </w:r>
      <w:r w:rsidR="00175696" w:rsidRPr="006D5B30">
        <w:rPr>
          <w:rFonts w:ascii="Times New Roman" w:hAnsi="Times New Roman" w:cs="Times New Roman"/>
          <w:sz w:val="24"/>
          <w:szCs w:val="24"/>
          <w:lang w:val="sv-SE"/>
        </w:rPr>
        <w:t xml:space="preserve"> anak kepada sesama</w:t>
      </w:r>
      <w:r w:rsidR="004B70B2" w:rsidRPr="006D5B30">
        <w:rPr>
          <w:rFonts w:ascii="Times New Roman" w:hAnsi="Times New Roman" w:cs="Times New Roman"/>
          <w:sz w:val="24"/>
          <w:szCs w:val="24"/>
          <w:lang w:val="sv-SE"/>
        </w:rPr>
        <w:t xml:space="preserve"> </w:t>
      </w:r>
      <w:r w:rsidR="00175696" w:rsidRPr="006D5B30">
        <w:rPr>
          <w:rFonts w:ascii="Times New Roman" w:hAnsi="Times New Roman" w:cs="Times New Roman"/>
          <w:sz w:val="24"/>
          <w:szCs w:val="24"/>
          <w:lang w:val="sv-SE"/>
        </w:rPr>
        <w:t>yang tercermin dalam kemampuan anak untuk berempati dan peduli terhadap orang lain.</w:t>
      </w:r>
      <w:r w:rsidR="008409A0" w:rsidRPr="006D5B30">
        <w:rPr>
          <w:rFonts w:ascii="Times New Roman" w:hAnsi="Times New Roman" w:cs="Times New Roman"/>
          <w:sz w:val="24"/>
          <w:szCs w:val="24"/>
          <w:lang w:val="sv-SE"/>
        </w:rPr>
        <w:t xml:space="preserve"> Nosar dkk, (2024: 140) mengatakan orang tua yang mengajarkan anak-anak untuk mendoakan teman yang sedang sakit atau mengalami kesulitan akan menumbuhkan rasa empati dan sikap peduli dalam diri anak. </w:t>
      </w:r>
    </w:p>
    <w:p w14:paraId="4BAFC723" w14:textId="260B2CC3" w:rsidR="009E0ED3" w:rsidRPr="006D5B30" w:rsidRDefault="009E0ED3"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bahwa masing-masing</w:t>
      </w:r>
      <w:r w:rsidR="00B14782" w:rsidRPr="006D5B30">
        <w:rPr>
          <w:rFonts w:ascii="Times New Roman" w:hAnsi="Times New Roman" w:cs="Times New Roman"/>
          <w:sz w:val="24"/>
          <w:szCs w:val="24"/>
          <w:lang w:val="sv-SE"/>
        </w:rPr>
        <w:t xml:space="preserve"> 1 (14,3%)</w:t>
      </w:r>
      <w:r w:rsidRPr="006D5B30">
        <w:rPr>
          <w:rFonts w:ascii="Times New Roman" w:hAnsi="Times New Roman" w:cs="Times New Roman"/>
          <w:sz w:val="24"/>
          <w:szCs w:val="24"/>
          <w:lang w:val="sv-SE"/>
        </w:rPr>
        <w:t xml:space="preserve"> informan </w:t>
      </w:r>
      <w:r w:rsidR="00B14782" w:rsidRPr="006D5B30">
        <w:rPr>
          <w:rFonts w:ascii="Times New Roman" w:hAnsi="Times New Roman" w:cs="Times New Roman"/>
          <w:sz w:val="24"/>
          <w:szCs w:val="24"/>
          <w:lang w:val="sv-SE"/>
        </w:rPr>
        <w:t xml:space="preserve">yaitu I1, I2, dan I6 menyatakan bahwa iman yang diajarkan kepada anak dalam keluarga sangat berpengaruh terhadap pembentukan sikap kasih sayang kepada Allah dan sesama. Pengaruh tersebut tercermin dalam perilaku anak yang menunjukkan </w:t>
      </w:r>
      <w:r w:rsidR="006557DE" w:rsidRPr="006D5B30">
        <w:rPr>
          <w:rFonts w:ascii="Times New Roman" w:hAnsi="Times New Roman" w:cs="Times New Roman"/>
          <w:sz w:val="24"/>
          <w:szCs w:val="24"/>
          <w:lang w:val="sv-SE"/>
        </w:rPr>
        <w:t xml:space="preserve">adanya </w:t>
      </w:r>
      <w:r w:rsidR="00B14782" w:rsidRPr="006D5B30">
        <w:rPr>
          <w:rFonts w:ascii="Times New Roman" w:hAnsi="Times New Roman" w:cs="Times New Roman"/>
          <w:sz w:val="24"/>
          <w:szCs w:val="24"/>
          <w:lang w:val="sv-SE"/>
        </w:rPr>
        <w:t xml:space="preserve">kesadaran </w:t>
      </w:r>
      <w:r w:rsidR="006557DE" w:rsidRPr="006D5B30">
        <w:rPr>
          <w:rFonts w:ascii="Times New Roman" w:hAnsi="Times New Roman" w:cs="Times New Roman"/>
          <w:sz w:val="24"/>
          <w:szCs w:val="24"/>
          <w:lang w:val="sv-SE"/>
        </w:rPr>
        <w:t xml:space="preserve">dalam diri anak terhadap </w:t>
      </w:r>
      <w:r w:rsidR="00B14782" w:rsidRPr="006D5B30">
        <w:rPr>
          <w:rFonts w:ascii="Times New Roman" w:hAnsi="Times New Roman" w:cs="Times New Roman"/>
          <w:sz w:val="24"/>
          <w:szCs w:val="24"/>
          <w:lang w:val="sv-SE"/>
        </w:rPr>
        <w:t>kehadiran Allah, mengandalkan Allah</w:t>
      </w:r>
      <w:r w:rsidR="006557DE" w:rsidRPr="006D5B30">
        <w:rPr>
          <w:rFonts w:ascii="Times New Roman" w:hAnsi="Times New Roman" w:cs="Times New Roman"/>
          <w:sz w:val="24"/>
          <w:szCs w:val="24"/>
          <w:lang w:val="sv-SE"/>
        </w:rPr>
        <w:t xml:space="preserve"> sebagai kekuatan hidup</w:t>
      </w:r>
      <w:r w:rsidR="00B14782" w:rsidRPr="006D5B30">
        <w:rPr>
          <w:rFonts w:ascii="Times New Roman" w:hAnsi="Times New Roman" w:cs="Times New Roman"/>
          <w:sz w:val="24"/>
          <w:szCs w:val="24"/>
          <w:lang w:val="sv-SE"/>
        </w:rPr>
        <w:t xml:space="preserve">, keterlibatan </w:t>
      </w:r>
      <w:r w:rsidR="006557DE" w:rsidRPr="006D5B30">
        <w:rPr>
          <w:rFonts w:ascii="Times New Roman" w:hAnsi="Times New Roman" w:cs="Times New Roman"/>
          <w:sz w:val="24"/>
          <w:szCs w:val="24"/>
          <w:lang w:val="sv-SE"/>
        </w:rPr>
        <w:t xml:space="preserve">aktif </w:t>
      </w:r>
      <w:r w:rsidR="00B14782" w:rsidRPr="006D5B30">
        <w:rPr>
          <w:rFonts w:ascii="Times New Roman" w:hAnsi="Times New Roman" w:cs="Times New Roman"/>
          <w:sz w:val="24"/>
          <w:szCs w:val="24"/>
          <w:lang w:val="sv-SE"/>
        </w:rPr>
        <w:t>dalam kegiatan Gereja, serta sikap</w:t>
      </w:r>
      <w:r w:rsidR="00D553C1" w:rsidRPr="006D5B30">
        <w:rPr>
          <w:rFonts w:ascii="Times New Roman" w:hAnsi="Times New Roman" w:cs="Times New Roman"/>
          <w:sz w:val="24"/>
          <w:szCs w:val="24"/>
          <w:lang w:val="sv-SE"/>
        </w:rPr>
        <w:t xml:space="preserve"> </w:t>
      </w:r>
      <w:r w:rsidR="00B14782" w:rsidRPr="006D5B30">
        <w:rPr>
          <w:rFonts w:ascii="Times New Roman" w:hAnsi="Times New Roman" w:cs="Times New Roman"/>
          <w:sz w:val="24"/>
          <w:szCs w:val="24"/>
          <w:lang w:val="sv-SE"/>
        </w:rPr>
        <w:t xml:space="preserve">hidup penuh sukacita dan kegembiraan. </w:t>
      </w:r>
    </w:p>
    <w:p w14:paraId="21B7D661" w14:textId="77777777" w:rsidR="009E0ED3" w:rsidRPr="006D5B30" w:rsidRDefault="00B14782"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bookmarkStart w:id="129" w:name="_Hlk200793731"/>
      <w:r w:rsidR="0082615C" w:rsidRPr="006D5B30">
        <w:rPr>
          <w:rFonts w:ascii="Times New Roman" w:hAnsi="Times New Roman" w:cs="Times New Roman"/>
          <w:sz w:val="24"/>
          <w:szCs w:val="24"/>
          <w:lang w:val="sv-SE"/>
        </w:rPr>
        <w:t>Berdasarkan uraian di atas, dapat disimpulkan bahwa iman yang diajarkan kepada anak dalam keluarga terbukti berpengaruh</w:t>
      </w:r>
      <w:r w:rsidR="006557DE" w:rsidRPr="006D5B30">
        <w:rPr>
          <w:rFonts w:ascii="Times New Roman" w:hAnsi="Times New Roman" w:cs="Times New Roman"/>
          <w:sz w:val="24"/>
          <w:szCs w:val="24"/>
          <w:lang w:val="sv-SE"/>
        </w:rPr>
        <w:t xml:space="preserve"> secara signifikan</w:t>
      </w:r>
      <w:r w:rsidR="0082615C" w:rsidRPr="006D5B30">
        <w:rPr>
          <w:rFonts w:ascii="Times New Roman" w:hAnsi="Times New Roman" w:cs="Times New Roman"/>
          <w:sz w:val="24"/>
          <w:szCs w:val="24"/>
          <w:lang w:val="sv-SE"/>
        </w:rPr>
        <w:t xml:space="preserve"> dalam membentuk sikap kasih sayang anak kepada Allah dan sesama. Pengaruh tersebut terlihat dari berbagai tindakan anak, seperti sikap berbagi dan peduli kepada sesama, kemampuan berempati, kebiasaan berdoa dan bersyukur kepada Allah, kesadaran akan kehadiran dan penyer</w:t>
      </w:r>
      <w:r w:rsidR="0083388F" w:rsidRPr="006D5B30">
        <w:rPr>
          <w:rFonts w:ascii="Times New Roman" w:hAnsi="Times New Roman" w:cs="Times New Roman"/>
          <w:sz w:val="24"/>
          <w:szCs w:val="24"/>
          <w:lang w:val="sv-SE"/>
        </w:rPr>
        <w:t xml:space="preserve">ahan diri kepada </w:t>
      </w:r>
      <w:r w:rsidR="0082615C" w:rsidRPr="006D5B30">
        <w:rPr>
          <w:rFonts w:ascii="Times New Roman" w:hAnsi="Times New Roman" w:cs="Times New Roman"/>
          <w:sz w:val="24"/>
          <w:szCs w:val="24"/>
          <w:lang w:val="sv-SE"/>
        </w:rPr>
        <w:t xml:space="preserve">Allah, </w:t>
      </w:r>
      <w:r w:rsidR="00BA5AF9" w:rsidRPr="006D5B30">
        <w:rPr>
          <w:rFonts w:ascii="Times New Roman" w:hAnsi="Times New Roman" w:cs="Times New Roman"/>
          <w:sz w:val="24"/>
          <w:szCs w:val="24"/>
          <w:lang w:val="sv-SE"/>
        </w:rPr>
        <w:t>ke</w:t>
      </w:r>
      <w:r w:rsidR="0082615C" w:rsidRPr="006D5B30">
        <w:rPr>
          <w:rFonts w:ascii="Times New Roman" w:hAnsi="Times New Roman" w:cs="Times New Roman"/>
          <w:sz w:val="24"/>
          <w:szCs w:val="24"/>
          <w:lang w:val="sv-SE"/>
        </w:rPr>
        <w:t>terlibat</w:t>
      </w:r>
      <w:r w:rsidR="00BA5AF9" w:rsidRPr="006D5B30">
        <w:rPr>
          <w:rFonts w:ascii="Times New Roman" w:hAnsi="Times New Roman" w:cs="Times New Roman"/>
          <w:sz w:val="24"/>
          <w:szCs w:val="24"/>
          <w:lang w:val="sv-SE"/>
        </w:rPr>
        <w:t>an</w:t>
      </w:r>
      <w:r w:rsidR="0082615C" w:rsidRPr="006D5B30">
        <w:rPr>
          <w:rFonts w:ascii="Times New Roman" w:hAnsi="Times New Roman" w:cs="Times New Roman"/>
          <w:sz w:val="24"/>
          <w:szCs w:val="24"/>
          <w:lang w:val="sv-SE"/>
        </w:rPr>
        <w:t xml:space="preserve"> </w:t>
      </w:r>
      <w:r w:rsidR="00BA5AF9" w:rsidRPr="006D5B30">
        <w:rPr>
          <w:rFonts w:ascii="Times New Roman" w:hAnsi="Times New Roman" w:cs="Times New Roman"/>
          <w:sz w:val="24"/>
          <w:szCs w:val="24"/>
          <w:lang w:val="sv-SE"/>
        </w:rPr>
        <w:t xml:space="preserve">secara </w:t>
      </w:r>
      <w:r w:rsidR="0082615C" w:rsidRPr="006D5B30">
        <w:rPr>
          <w:rFonts w:ascii="Times New Roman" w:hAnsi="Times New Roman" w:cs="Times New Roman"/>
          <w:sz w:val="24"/>
          <w:szCs w:val="24"/>
          <w:lang w:val="sv-SE"/>
        </w:rPr>
        <w:t xml:space="preserve">aktif dalam kegiatan Gereja, serta </w:t>
      </w:r>
      <w:r w:rsidR="00BA5AF9" w:rsidRPr="006D5B30">
        <w:rPr>
          <w:rFonts w:ascii="Times New Roman" w:hAnsi="Times New Roman" w:cs="Times New Roman"/>
          <w:sz w:val="24"/>
          <w:szCs w:val="24"/>
          <w:lang w:val="sv-SE"/>
        </w:rPr>
        <w:t>sikap</w:t>
      </w:r>
      <w:r w:rsidR="0082615C" w:rsidRPr="006D5B30">
        <w:rPr>
          <w:rFonts w:ascii="Times New Roman" w:hAnsi="Times New Roman" w:cs="Times New Roman"/>
          <w:sz w:val="24"/>
          <w:szCs w:val="24"/>
          <w:lang w:val="sv-SE"/>
        </w:rPr>
        <w:t xml:space="preserve"> sukacita </w:t>
      </w:r>
      <w:r w:rsidR="0083388F" w:rsidRPr="006D5B30">
        <w:rPr>
          <w:rFonts w:ascii="Times New Roman" w:hAnsi="Times New Roman" w:cs="Times New Roman"/>
          <w:sz w:val="24"/>
          <w:szCs w:val="24"/>
          <w:lang w:val="sv-SE"/>
        </w:rPr>
        <w:t xml:space="preserve">dan gembira </w:t>
      </w:r>
      <w:r w:rsidR="00BA5AF9" w:rsidRPr="006D5B30">
        <w:rPr>
          <w:rFonts w:ascii="Times New Roman" w:hAnsi="Times New Roman" w:cs="Times New Roman"/>
          <w:sz w:val="24"/>
          <w:szCs w:val="24"/>
          <w:lang w:val="sv-SE"/>
        </w:rPr>
        <w:t xml:space="preserve">yang </w:t>
      </w:r>
      <w:r w:rsidR="0083388F" w:rsidRPr="006D5B30">
        <w:rPr>
          <w:rFonts w:ascii="Times New Roman" w:hAnsi="Times New Roman" w:cs="Times New Roman"/>
          <w:sz w:val="24"/>
          <w:szCs w:val="24"/>
          <w:lang w:val="sv-SE"/>
        </w:rPr>
        <w:t>di</w:t>
      </w:r>
      <w:r w:rsidR="00BA5AF9" w:rsidRPr="006D5B30">
        <w:rPr>
          <w:rFonts w:ascii="Times New Roman" w:hAnsi="Times New Roman" w:cs="Times New Roman"/>
          <w:sz w:val="24"/>
          <w:szCs w:val="24"/>
          <w:lang w:val="sv-SE"/>
        </w:rPr>
        <w:t xml:space="preserve">tunjukkan </w:t>
      </w:r>
      <w:r w:rsidR="0083388F" w:rsidRPr="006D5B30">
        <w:rPr>
          <w:rFonts w:ascii="Times New Roman" w:hAnsi="Times New Roman" w:cs="Times New Roman"/>
          <w:sz w:val="24"/>
          <w:szCs w:val="24"/>
          <w:lang w:val="sv-SE"/>
        </w:rPr>
        <w:t xml:space="preserve">anak </w:t>
      </w:r>
      <w:r w:rsidR="0082615C" w:rsidRPr="006D5B30">
        <w:rPr>
          <w:rFonts w:ascii="Times New Roman" w:hAnsi="Times New Roman" w:cs="Times New Roman"/>
          <w:sz w:val="24"/>
          <w:szCs w:val="24"/>
          <w:lang w:val="sv-SE"/>
        </w:rPr>
        <w:t xml:space="preserve">dalam </w:t>
      </w:r>
      <w:r w:rsidR="0083388F" w:rsidRPr="006D5B30">
        <w:rPr>
          <w:rFonts w:ascii="Times New Roman" w:hAnsi="Times New Roman" w:cs="Times New Roman"/>
          <w:sz w:val="24"/>
          <w:szCs w:val="24"/>
          <w:lang w:val="sv-SE"/>
        </w:rPr>
        <w:t>hidup sehari-hari di rumah maupun di sekolah.</w:t>
      </w:r>
      <w:bookmarkEnd w:id="129"/>
      <w:r w:rsidR="0083388F" w:rsidRPr="006D5B30">
        <w:rPr>
          <w:rFonts w:ascii="Times New Roman" w:hAnsi="Times New Roman" w:cs="Times New Roman"/>
          <w:sz w:val="24"/>
          <w:szCs w:val="24"/>
          <w:lang w:val="sv-SE"/>
        </w:rPr>
        <w:t xml:space="preserve"> </w:t>
      </w:r>
      <w:r w:rsidR="0082615C" w:rsidRPr="006D5B30">
        <w:rPr>
          <w:rFonts w:ascii="Times New Roman" w:hAnsi="Times New Roman" w:cs="Times New Roman"/>
          <w:sz w:val="24"/>
          <w:szCs w:val="24"/>
          <w:lang w:val="sv-SE"/>
        </w:rPr>
        <w:t xml:space="preserve"> </w:t>
      </w:r>
    </w:p>
    <w:p w14:paraId="5239C6AB" w14:textId="0F06DB13" w:rsidR="00997831" w:rsidRPr="006D5B30" w:rsidRDefault="00997831"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br w:type="page"/>
      </w:r>
    </w:p>
    <w:p w14:paraId="357663B6" w14:textId="6D59BA95" w:rsidR="005756DA" w:rsidRPr="006D5B30" w:rsidRDefault="005756DA">
      <w:pPr>
        <w:pStyle w:val="BAB4"/>
        <w:numPr>
          <w:ilvl w:val="0"/>
          <w:numId w:val="27"/>
        </w:numPr>
        <w:ind w:hanging="720"/>
        <w:rPr>
          <w:lang w:val="sv-SE"/>
        </w:rPr>
      </w:pPr>
      <w:bookmarkStart w:id="130" w:name="_Toc203805027"/>
      <w:r w:rsidRPr="006D5B30">
        <w:rPr>
          <w:lang w:val="sv-SE"/>
        </w:rPr>
        <w:t xml:space="preserve">Tantangan dan Solusi </w:t>
      </w:r>
      <w:r w:rsidR="00AB76EC" w:rsidRPr="006D5B30">
        <w:rPr>
          <w:lang w:val="sv-SE"/>
        </w:rPr>
        <w:t>Informan</w:t>
      </w:r>
      <w:r w:rsidRPr="006D5B30">
        <w:rPr>
          <w:lang w:val="sv-SE"/>
        </w:rPr>
        <w:t xml:space="preserve"> dalam Memberikan Pendidikan Iman Anak dalam Keluarga</w:t>
      </w:r>
      <w:bookmarkEnd w:id="130"/>
    </w:p>
    <w:p w14:paraId="5A2C2C29" w14:textId="136D18AF" w:rsidR="00AB76EC" w:rsidRPr="006D5B30" w:rsidRDefault="00AB76EC" w:rsidP="006C73C4">
      <w:pPr>
        <w:pStyle w:val="Subbab45"/>
        <w:spacing w:before="0"/>
        <w:ind w:left="709" w:hanging="709"/>
        <w:rPr>
          <w:lang w:val="sv-SE"/>
        </w:rPr>
      </w:pPr>
      <w:bookmarkStart w:id="131" w:name="_Toc203805028"/>
      <w:r w:rsidRPr="006D5B30">
        <w:rPr>
          <w:lang w:val="sv-SE"/>
        </w:rPr>
        <w:t xml:space="preserve">Tantangan </w:t>
      </w:r>
      <w:r w:rsidR="00EC6699" w:rsidRPr="006D5B30">
        <w:rPr>
          <w:lang w:val="sv-SE"/>
        </w:rPr>
        <w:t>Orang tua</w:t>
      </w:r>
      <w:r w:rsidR="0056005D" w:rsidRPr="006D5B30">
        <w:rPr>
          <w:lang w:val="sv-SE"/>
        </w:rPr>
        <w:t xml:space="preserve"> dalam Pendidikan Iman Katolik dan Pembentukan Sikap Kasih Sayang </w:t>
      </w:r>
      <w:r w:rsidR="004B70B2" w:rsidRPr="006D5B30">
        <w:rPr>
          <w:lang w:val="sv-SE"/>
        </w:rPr>
        <w:t>k</w:t>
      </w:r>
      <w:r w:rsidR="0056005D" w:rsidRPr="006D5B30">
        <w:rPr>
          <w:lang w:val="sv-SE"/>
        </w:rPr>
        <w:t>epada Allah dan Sesama</w:t>
      </w:r>
      <w:bookmarkEnd w:id="131"/>
    </w:p>
    <w:p w14:paraId="2B495779" w14:textId="67E4C877"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32" w:name="_Toc201002630"/>
      <w:bookmarkStart w:id="133" w:name="_Hlk200796546"/>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10</w:t>
      </w:r>
      <w:bookmarkEnd w:id="132"/>
      <w:r w:rsidRPr="006D5B30">
        <w:rPr>
          <w:rFonts w:ascii="Times New Roman" w:hAnsi="Times New Roman" w:cs="Times New Roman"/>
          <w:b/>
          <w:bCs/>
          <w:i w:val="0"/>
          <w:iCs w:val="0"/>
          <w:color w:val="auto"/>
          <w:sz w:val="24"/>
          <w:szCs w:val="24"/>
        </w:rPr>
        <w:fldChar w:fldCharType="end"/>
      </w:r>
    </w:p>
    <w:p w14:paraId="3C1160EA" w14:textId="25D5B8B4" w:rsidR="0056005D" w:rsidRPr="006D5B30" w:rsidRDefault="0056005D"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Tantangan dalam Pendidikan Iman Katolik dan Pembentukan Sikap Kasih Sayang Kepada Allah dan Sesama</w:t>
      </w:r>
    </w:p>
    <w:tbl>
      <w:tblPr>
        <w:tblStyle w:val="TableGrid"/>
        <w:tblW w:w="7938" w:type="dxa"/>
        <w:tblInd w:w="-5" w:type="dxa"/>
        <w:tblLook w:val="04A0" w:firstRow="1" w:lastRow="0" w:firstColumn="1" w:lastColumn="0" w:noHBand="0" w:noVBand="1"/>
      </w:tblPr>
      <w:tblGrid>
        <w:gridCol w:w="562"/>
        <w:gridCol w:w="3189"/>
        <w:gridCol w:w="1875"/>
        <w:gridCol w:w="2312"/>
      </w:tblGrid>
      <w:tr w:rsidR="0056005D" w:rsidRPr="00CE0F56" w14:paraId="1DFFAD0C" w14:textId="77777777" w:rsidTr="003B0484">
        <w:tc>
          <w:tcPr>
            <w:tcW w:w="7938" w:type="dxa"/>
            <w:gridSpan w:val="4"/>
          </w:tcPr>
          <w:p w14:paraId="59FEC606" w14:textId="5E65D779" w:rsidR="0056005D" w:rsidRPr="006D5B30" w:rsidRDefault="0056005D" w:rsidP="006C73C4">
            <w:pPr>
              <w:spacing w:line="276"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 xml:space="preserve">Pertanyaan 8: Apa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bapak/ibu dalam pendidikan iman Katolik anak dan pembentukan sikap kasih sayang anak kepada Allah dan sesama dalam keluarga?</w:t>
            </w:r>
          </w:p>
        </w:tc>
      </w:tr>
      <w:tr w:rsidR="0056005D" w:rsidRPr="006D5B30" w14:paraId="461335B8" w14:textId="77777777" w:rsidTr="003B0484">
        <w:tc>
          <w:tcPr>
            <w:tcW w:w="562" w:type="dxa"/>
          </w:tcPr>
          <w:p w14:paraId="749E692B"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3189" w:type="dxa"/>
          </w:tcPr>
          <w:p w14:paraId="7C357F38"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875" w:type="dxa"/>
          </w:tcPr>
          <w:p w14:paraId="2B5E7710"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312" w:type="dxa"/>
          </w:tcPr>
          <w:p w14:paraId="620A740E"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ode</w:t>
            </w:r>
          </w:p>
        </w:tc>
      </w:tr>
      <w:tr w:rsidR="00382C38" w:rsidRPr="006D5B30" w14:paraId="4021A51D" w14:textId="77777777" w:rsidTr="003B0484">
        <w:tc>
          <w:tcPr>
            <w:tcW w:w="562" w:type="dxa"/>
            <w:vMerge w:val="restart"/>
          </w:tcPr>
          <w:p w14:paraId="6A00BE9D"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3189" w:type="dxa"/>
            <w:vMerge w:val="restart"/>
          </w:tcPr>
          <w:p w14:paraId="399D8705" w14:textId="2F2423AB" w:rsidR="00382C38" w:rsidRPr="006D5B30" w:rsidRDefault="00382C38"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Tantangan utama </w:t>
            </w:r>
            <w:r w:rsidR="0047538C" w:rsidRPr="006D5B30">
              <w:rPr>
                <w:rFonts w:ascii="Times New Roman" w:hAnsi="Times New Roman" w:cs="Times New Roman"/>
                <w:sz w:val="24"/>
                <w:szCs w:val="24"/>
                <w:lang w:val="sv-SE"/>
              </w:rPr>
              <w:t>antara lain, teman-teman bermain anak banyak yang tidak beriman Katolik. Perilaku teman-teman ini sering kali mudah berpengaruh terhadap sikap dan perilaku anak</w:t>
            </w:r>
            <w:r w:rsidR="009D15BD"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Kadang-kadang anak itu mencontoh sikap yang tidak benar</w:t>
            </w:r>
            <w:r w:rsidR="0047538C" w:rsidRPr="006D5B30">
              <w:rPr>
                <w:rFonts w:ascii="Times New Roman" w:hAnsi="Times New Roman" w:cs="Times New Roman"/>
                <w:sz w:val="24"/>
                <w:szCs w:val="24"/>
                <w:lang w:val="sv-SE"/>
              </w:rPr>
              <w:t xml:space="preserve"> seperti mengganggu teman, bertindak kasar, dan lain-lain. Oleh karena itu, jikalau anak tidak memiliki </w:t>
            </w:r>
            <w:r w:rsidRPr="006D5B30">
              <w:rPr>
                <w:rFonts w:ascii="Times New Roman" w:hAnsi="Times New Roman" w:cs="Times New Roman"/>
                <w:sz w:val="24"/>
                <w:szCs w:val="24"/>
                <w:lang w:val="sv-SE"/>
              </w:rPr>
              <w:t>iman Katolik yang kuat</w:t>
            </w:r>
            <w:r w:rsidR="0047538C" w:rsidRPr="006D5B30">
              <w:rPr>
                <w:rFonts w:ascii="Times New Roman" w:hAnsi="Times New Roman" w:cs="Times New Roman"/>
                <w:sz w:val="24"/>
                <w:szCs w:val="24"/>
                <w:lang w:val="sv-SE"/>
              </w:rPr>
              <w:t xml:space="preserve"> maka perilaku anak bisa dengan mudah dipengaruhi oleh teman-temannya</w:t>
            </w:r>
            <w:r w:rsidRPr="006D5B30">
              <w:rPr>
                <w:rFonts w:ascii="Times New Roman" w:hAnsi="Times New Roman" w:cs="Times New Roman"/>
                <w:sz w:val="24"/>
                <w:szCs w:val="24"/>
                <w:lang w:val="sv-SE"/>
              </w:rPr>
              <w:t xml:space="preserve">. Selain itu, saat mengajarkan iman kepada mereka kadang-kadang susah karena anak-anak masih sulit untuk diajak </w:t>
            </w:r>
            <w:r w:rsidR="007C772A" w:rsidRPr="006D5B30">
              <w:rPr>
                <w:rFonts w:ascii="Times New Roman" w:hAnsi="Times New Roman" w:cs="Times New Roman"/>
                <w:sz w:val="24"/>
                <w:szCs w:val="24"/>
                <w:lang w:val="sv-SE"/>
              </w:rPr>
              <w:t>k</w:t>
            </w:r>
            <w:r w:rsidRPr="006D5B30">
              <w:rPr>
                <w:rFonts w:ascii="Times New Roman" w:hAnsi="Times New Roman" w:cs="Times New Roman"/>
                <w:sz w:val="24"/>
                <w:szCs w:val="24"/>
                <w:lang w:val="sv-SE"/>
              </w:rPr>
              <w:t>erjasama, mereka masih memiliki kecenderungan untuk memilih kegiatan yang mereka senangi.</w:t>
            </w:r>
          </w:p>
        </w:tc>
        <w:tc>
          <w:tcPr>
            <w:tcW w:w="1875" w:type="dxa"/>
          </w:tcPr>
          <w:p w14:paraId="6B519990" w14:textId="65BE35E0" w:rsidR="00382C38" w:rsidRPr="006D5B30" w:rsidRDefault="009D15B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udah dipengaruhi teman</w:t>
            </w:r>
          </w:p>
        </w:tc>
        <w:tc>
          <w:tcPr>
            <w:tcW w:w="2312" w:type="dxa"/>
          </w:tcPr>
          <w:p w14:paraId="347D25D8" w14:textId="4DB27E1B"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a</w:t>
            </w:r>
          </w:p>
        </w:tc>
      </w:tr>
      <w:tr w:rsidR="00382C38" w:rsidRPr="006D5B30" w14:paraId="109C29DC" w14:textId="77777777" w:rsidTr="003B0484">
        <w:tc>
          <w:tcPr>
            <w:tcW w:w="562" w:type="dxa"/>
            <w:vMerge/>
          </w:tcPr>
          <w:p w14:paraId="65D2BC66"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60928AD7"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70E5489F" w14:textId="0031CEA8"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Sulit </w:t>
            </w:r>
            <w:r w:rsidR="009D15BD" w:rsidRPr="006D5B30">
              <w:rPr>
                <w:rFonts w:ascii="Times New Roman" w:hAnsi="Times New Roman" w:cs="Times New Roman"/>
                <w:sz w:val="24"/>
                <w:szCs w:val="24"/>
              </w:rPr>
              <w:t>kerjasama</w:t>
            </w:r>
          </w:p>
        </w:tc>
        <w:tc>
          <w:tcPr>
            <w:tcW w:w="2312" w:type="dxa"/>
          </w:tcPr>
          <w:p w14:paraId="271FF8E5" w14:textId="06361A11"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b</w:t>
            </w:r>
          </w:p>
        </w:tc>
      </w:tr>
      <w:tr w:rsidR="00E05252" w:rsidRPr="006D5B30" w14:paraId="412F1462" w14:textId="77777777" w:rsidTr="003B0484">
        <w:tc>
          <w:tcPr>
            <w:tcW w:w="562" w:type="dxa"/>
            <w:vMerge w:val="restart"/>
          </w:tcPr>
          <w:p w14:paraId="65C8149C" w14:textId="2A0A0BE3" w:rsidR="00E05252"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3189" w:type="dxa"/>
            <w:vMerge w:val="restart"/>
          </w:tcPr>
          <w:p w14:paraId="47CBA506" w14:textId="67A7E6CF" w:rsidR="00E05252" w:rsidRPr="006D5B30" w:rsidRDefault="009D15BD"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Tantangan yang kami alami antara lain r</w:t>
            </w:r>
            <w:r w:rsidR="00E05252" w:rsidRPr="006D5B30">
              <w:rPr>
                <w:rFonts w:ascii="Times New Roman" w:hAnsi="Times New Roman" w:cs="Times New Roman"/>
                <w:sz w:val="24"/>
                <w:szCs w:val="24"/>
                <w:lang w:val="sv-SE"/>
              </w:rPr>
              <w:t xml:space="preserve">asa malas </w:t>
            </w:r>
            <w:r w:rsidRPr="006D5B30">
              <w:rPr>
                <w:rFonts w:ascii="Times New Roman" w:hAnsi="Times New Roman" w:cs="Times New Roman"/>
                <w:sz w:val="24"/>
                <w:szCs w:val="24"/>
                <w:lang w:val="sv-SE"/>
              </w:rPr>
              <w:t xml:space="preserve">dalam diri anak dan mudah dipengaruhi oleh teman-teman di sekolah. Anak-anak sering merasa malas dan kurang berminat mengikuti </w:t>
            </w:r>
            <w:r w:rsidR="00E05252" w:rsidRPr="006D5B30">
              <w:rPr>
                <w:rFonts w:ascii="Times New Roman" w:hAnsi="Times New Roman" w:cs="Times New Roman"/>
                <w:sz w:val="24"/>
                <w:szCs w:val="24"/>
                <w:lang w:val="sv-SE"/>
              </w:rPr>
              <w:t xml:space="preserve">kegiatan rohani di sekolah. Pergaulan anak </w:t>
            </w:r>
            <w:r w:rsidRPr="006D5B30">
              <w:rPr>
                <w:rFonts w:ascii="Times New Roman" w:hAnsi="Times New Roman" w:cs="Times New Roman"/>
                <w:sz w:val="24"/>
                <w:szCs w:val="24"/>
                <w:lang w:val="sv-SE"/>
              </w:rPr>
              <w:t>dengan teman-teman di sekolah dan m</w:t>
            </w:r>
            <w:r w:rsidR="00E05252" w:rsidRPr="006D5B30">
              <w:rPr>
                <w:rFonts w:ascii="Times New Roman" w:hAnsi="Times New Roman" w:cs="Times New Roman"/>
                <w:sz w:val="24"/>
                <w:szCs w:val="24"/>
                <w:lang w:val="sv-SE"/>
              </w:rPr>
              <w:t xml:space="preserve">asyarakat </w:t>
            </w:r>
            <w:r w:rsidRPr="006D5B30">
              <w:rPr>
                <w:rFonts w:ascii="Times New Roman" w:hAnsi="Times New Roman" w:cs="Times New Roman"/>
                <w:sz w:val="24"/>
                <w:szCs w:val="24"/>
                <w:lang w:val="sv-SE"/>
              </w:rPr>
              <w:t xml:space="preserve">sekitarnya </w:t>
            </w:r>
            <w:r w:rsidR="00E05252" w:rsidRPr="006D5B30">
              <w:rPr>
                <w:rFonts w:ascii="Times New Roman" w:hAnsi="Times New Roman" w:cs="Times New Roman"/>
                <w:sz w:val="24"/>
                <w:szCs w:val="24"/>
                <w:lang w:val="sv-SE"/>
              </w:rPr>
              <w:t xml:space="preserve">terkadang membuat iman anak </w:t>
            </w:r>
            <w:r w:rsidRPr="006D5B30">
              <w:rPr>
                <w:rFonts w:ascii="Times New Roman" w:hAnsi="Times New Roman" w:cs="Times New Roman"/>
                <w:sz w:val="24"/>
                <w:szCs w:val="24"/>
                <w:lang w:val="sv-SE"/>
              </w:rPr>
              <w:t xml:space="preserve">terpengaruh dan </w:t>
            </w:r>
            <w:r w:rsidR="00E05252" w:rsidRPr="006D5B30">
              <w:rPr>
                <w:rFonts w:ascii="Times New Roman" w:hAnsi="Times New Roman" w:cs="Times New Roman"/>
                <w:sz w:val="24"/>
                <w:szCs w:val="24"/>
                <w:lang w:val="sv-SE"/>
              </w:rPr>
              <w:t>terombang-ambing</w:t>
            </w:r>
            <w:r w:rsidRPr="006D5B30">
              <w:rPr>
                <w:rFonts w:ascii="Times New Roman" w:hAnsi="Times New Roman" w:cs="Times New Roman"/>
                <w:sz w:val="24"/>
                <w:szCs w:val="24"/>
                <w:lang w:val="sv-SE"/>
              </w:rPr>
              <w:t xml:space="preserve">. Selain itu, pergaulan dengan teman-teman juga membuat </w:t>
            </w:r>
            <w:r w:rsidR="00E05252" w:rsidRPr="006D5B30">
              <w:rPr>
                <w:rFonts w:ascii="Times New Roman" w:hAnsi="Times New Roman" w:cs="Times New Roman"/>
                <w:sz w:val="24"/>
                <w:szCs w:val="24"/>
                <w:lang w:val="sv-SE"/>
              </w:rPr>
              <w:t xml:space="preserve">tingkah laku dan tutur kata </w:t>
            </w:r>
            <w:r w:rsidRPr="006D5B30">
              <w:rPr>
                <w:rFonts w:ascii="Times New Roman" w:hAnsi="Times New Roman" w:cs="Times New Roman"/>
                <w:sz w:val="24"/>
                <w:szCs w:val="24"/>
                <w:lang w:val="sv-SE"/>
              </w:rPr>
              <w:t xml:space="preserve">anak </w:t>
            </w:r>
            <w:r w:rsidR="00E05252" w:rsidRPr="006D5B30">
              <w:rPr>
                <w:rFonts w:ascii="Times New Roman" w:hAnsi="Times New Roman" w:cs="Times New Roman"/>
                <w:sz w:val="24"/>
                <w:szCs w:val="24"/>
                <w:lang w:val="sv-SE"/>
              </w:rPr>
              <w:t>kurang</w:t>
            </w:r>
            <w:r w:rsidRPr="006D5B30">
              <w:rPr>
                <w:rFonts w:ascii="Times New Roman" w:hAnsi="Times New Roman" w:cs="Times New Roman"/>
                <w:sz w:val="24"/>
                <w:szCs w:val="24"/>
                <w:lang w:val="sv-SE"/>
              </w:rPr>
              <w:t xml:space="preserve"> sopan ketika diajak untuk berkomunikasi.</w:t>
            </w:r>
          </w:p>
        </w:tc>
        <w:tc>
          <w:tcPr>
            <w:tcW w:w="1875" w:type="dxa"/>
          </w:tcPr>
          <w:p w14:paraId="6A86B6C9" w14:textId="09FD0BFC" w:rsidR="00E05252" w:rsidRPr="006D5B30" w:rsidRDefault="009D15B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udah dipengaruhi teman</w:t>
            </w:r>
          </w:p>
        </w:tc>
        <w:tc>
          <w:tcPr>
            <w:tcW w:w="2312" w:type="dxa"/>
          </w:tcPr>
          <w:p w14:paraId="4D1F3488" w14:textId="0CB7A945" w:rsidR="00E05252"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a</w:t>
            </w:r>
          </w:p>
        </w:tc>
      </w:tr>
      <w:tr w:rsidR="00E05252" w:rsidRPr="006D5B30" w14:paraId="78F739F2" w14:textId="77777777" w:rsidTr="003B0484">
        <w:tc>
          <w:tcPr>
            <w:tcW w:w="562" w:type="dxa"/>
            <w:vMerge/>
          </w:tcPr>
          <w:p w14:paraId="038CDFD8" w14:textId="77777777" w:rsidR="00E05252" w:rsidRPr="006D5B30" w:rsidRDefault="00E05252" w:rsidP="006C73C4">
            <w:pPr>
              <w:pStyle w:val="ListParagraph"/>
              <w:spacing w:line="276" w:lineRule="auto"/>
              <w:ind w:left="0"/>
              <w:jc w:val="both"/>
              <w:rPr>
                <w:rFonts w:ascii="Times New Roman" w:hAnsi="Times New Roman" w:cs="Times New Roman"/>
                <w:sz w:val="24"/>
                <w:szCs w:val="24"/>
              </w:rPr>
            </w:pPr>
          </w:p>
        </w:tc>
        <w:tc>
          <w:tcPr>
            <w:tcW w:w="3189" w:type="dxa"/>
            <w:vMerge/>
          </w:tcPr>
          <w:p w14:paraId="4E740549" w14:textId="77777777" w:rsidR="00E05252" w:rsidRPr="006D5B30" w:rsidRDefault="00E05252" w:rsidP="006C73C4">
            <w:pPr>
              <w:pStyle w:val="ListParagraph"/>
              <w:spacing w:line="276" w:lineRule="auto"/>
              <w:ind w:left="0"/>
              <w:jc w:val="both"/>
              <w:rPr>
                <w:rFonts w:ascii="Times New Roman" w:hAnsi="Times New Roman" w:cs="Times New Roman"/>
                <w:sz w:val="24"/>
                <w:szCs w:val="24"/>
              </w:rPr>
            </w:pPr>
          </w:p>
        </w:tc>
        <w:tc>
          <w:tcPr>
            <w:tcW w:w="1875" w:type="dxa"/>
          </w:tcPr>
          <w:p w14:paraId="53FB949D" w14:textId="5C5124F7" w:rsidR="00E05252"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Rasa malas</w:t>
            </w:r>
          </w:p>
        </w:tc>
        <w:tc>
          <w:tcPr>
            <w:tcW w:w="2312" w:type="dxa"/>
          </w:tcPr>
          <w:p w14:paraId="758135BB" w14:textId="0CA27E39" w:rsidR="00E05252"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c</w:t>
            </w:r>
          </w:p>
        </w:tc>
      </w:tr>
      <w:tr w:rsidR="00382C38" w:rsidRPr="006D5B30" w14:paraId="0AD440E6" w14:textId="77777777" w:rsidTr="003B0484">
        <w:tc>
          <w:tcPr>
            <w:tcW w:w="562" w:type="dxa"/>
            <w:vMerge w:val="restart"/>
          </w:tcPr>
          <w:p w14:paraId="462DB850"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3189" w:type="dxa"/>
            <w:vMerge w:val="restart"/>
          </w:tcPr>
          <w:p w14:paraId="63049E31" w14:textId="55E8185F" w:rsidR="00382C38" w:rsidRPr="006D5B30" w:rsidRDefault="00382C38"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Mendidik iman anak secara Katolik di dunia sekarang ini itu tidak mudah. Kalau di keluarga kami yang namanya tantangan itu banyak sekali. Contohnya</w:t>
            </w:r>
            <w:r w:rsidR="009D15BD"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w:t>
            </w:r>
            <w:r w:rsidR="009D15BD" w:rsidRPr="006D5B30">
              <w:rPr>
                <w:rFonts w:ascii="Times New Roman" w:hAnsi="Times New Roman" w:cs="Times New Roman"/>
                <w:sz w:val="24"/>
                <w:szCs w:val="24"/>
                <w:lang w:val="sv-SE"/>
              </w:rPr>
              <w:t>anak-anak</w:t>
            </w:r>
            <w:r w:rsidR="00CB1342" w:rsidRPr="006D5B30">
              <w:rPr>
                <w:rFonts w:ascii="Times New Roman" w:hAnsi="Times New Roman" w:cs="Times New Roman"/>
                <w:sz w:val="24"/>
                <w:szCs w:val="24"/>
                <w:lang w:val="sv-SE"/>
              </w:rPr>
              <w:t xml:space="preserve"> masih m</w:t>
            </w:r>
            <w:r w:rsidR="009D15BD" w:rsidRPr="006D5B30">
              <w:rPr>
                <w:rFonts w:ascii="Times New Roman" w:hAnsi="Times New Roman" w:cs="Times New Roman"/>
                <w:sz w:val="24"/>
                <w:szCs w:val="24"/>
                <w:lang w:val="sv-SE"/>
              </w:rPr>
              <w:t xml:space="preserve">erasa malas </w:t>
            </w:r>
            <w:r w:rsidR="00CB1342" w:rsidRPr="006D5B30">
              <w:rPr>
                <w:rFonts w:ascii="Times New Roman" w:hAnsi="Times New Roman" w:cs="Times New Roman"/>
                <w:sz w:val="24"/>
                <w:szCs w:val="24"/>
                <w:lang w:val="sv-SE"/>
              </w:rPr>
              <w:t>untuk</w:t>
            </w:r>
            <w:r w:rsidR="009D15BD" w:rsidRPr="006D5B30">
              <w:rPr>
                <w:rFonts w:ascii="Times New Roman" w:hAnsi="Times New Roman" w:cs="Times New Roman"/>
                <w:sz w:val="24"/>
                <w:szCs w:val="24"/>
                <w:lang w:val="sv-SE"/>
              </w:rPr>
              <w:t xml:space="preserve"> berdoa</w:t>
            </w:r>
            <w:r w:rsidR="00CB1342" w:rsidRPr="006D5B30">
              <w:rPr>
                <w:rFonts w:ascii="Times New Roman" w:hAnsi="Times New Roman" w:cs="Times New Roman"/>
                <w:sz w:val="24"/>
                <w:szCs w:val="24"/>
                <w:lang w:val="sv-SE"/>
              </w:rPr>
              <w:t xml:space="preserve">. Oleh karena </w:t>
            </w:r>
            <w:r w:rsidRPr="006D5B30">
              <w:rPr>
                <w:rFonts w:ascii="Times New Roman" w:hAnsi="Times New Roman" w:cs="Times New Roman"/>
                <w:sz w:val="24"/>
                <w:szCs w:val="24"/>
                <w:lang w:val="sv-SE"/>
              </w:rPr>
              <w:t>itu</w:t>
            </w:r>
            <w:r w:rsidR="00CB1342" w:rsidRPr="006D5B30">
              <w:rPr>
                <w:rFonts w:ascii="Times New Roman" w:hAnsi="Times New Roman" w:cs="Times New Roman"/>
                <w:sz w:val="24"/>
                <w:szCs w:val="24"/>
                <w:lang w:val="sv-SE"/>
              </w:rPr>
              <w:t>, seringkali kami mengalami tarik ulur dalam hal mengajak dan mengajarkan anak-anak untuk berdoa.</w:t>
            </w:r>
            <w:r w:rsidRPr="006D5B30">
              <w:rPr>
                <w:rFonts w:ascii="Times New Roman" w:hAnsi="Times New Roman" w:cs="Times New Roman"/>
                <w:sz w:val="24"/>
                <w:szCs w:val="24"/>
                <w:lang w:val="sv-SE"/>
              </w:rPr>
              <w:t xml:space="preserve"> Apalagi berdoa rosario</w:t>
            </w:r>
            <w:r w:rsidR="00CB1342" w:rsidRPr="006D5B30">
              <w:rPr>
                <w:rFonts w:ascii="Times New Roman" w:hAnsi="Times New Roman" w:cs="Times New Roman"/>
                <w:sz w:val="24"/>
                <w:szCs w:val="24"/>
                <w:lang w:val="sv-SE"/>
              </w:rPr>
              <w:t xml:space="preserve"> itu</w:t>
            </w:r>
            <w:r w:rsidRPr="006D5B30">
              <w:rPr>
                <w:rFonts w:ascii="Times New Roman" w:hAnsi="Times New Roman" w:cs="Times New Roman"/>
                <w:sz w:val="24"/>
                <w:szCs w:val="24"/>
                <w:lang w:val="sv-SE"/>
              </w:rPr>
              <w:t xml:space="preserve"> rasanya panjang jadi timbul rasa malas</w:t>
            </w:r>
            <w:r w:rsidR="00CB1342" w:rsidRPr="006D5B30">
              <w:rPr>
                <w:rFonts w:ascii="Times New Roman" w:hAnsi="Times New Roman" w:cs="Times New Roman"/>
                <w:sz w:val="24"/>
                <w:szCs w:val="24"/>
                <w:lang w:val="sv-SE"/>
              </w:rPr>
              <w:t xml:space="preserve"> dalam diri anak</w:t>
            </w:r>
            <w:r w:rsidRPr="006D5B30">
              <w:rPr>
                <w:rFonts w:ascii="Times New Roman" w:hAnsi="Times New Roman" w:cs="Times New Roman"/>
                <w:sz w:val="24"/>
                <w:szCs w:val="24"/>
                <w:lang w:val="sv-SE"/>
              </w:rPr>
              <w:t xml:space="preserve">. Tantangan lainnya </w:t>
            </w:r>
            <w:r w:rsidR="00CB1342" w:rsidRPr="006D5B30">
              <w:rPr>
                <w:rFonts w:ascii="Times New Roman" w:hAnsi="Times New Roman" w:cs="Times New Roman"/>
                <w:sz w:val="24"/>
                <w:szCs w:val="24"/>
                <w:lang w:val="sv-SE"/>
              </w:rPr>
              <w:t xml:space="preserve">ialah HP. Adanya HP </w:t>
            </w:r>
            <w:r w:rsidRPr="006D5B30">
              <w:rPr>
                <w:rFonts w:ascii="Times New Roman" w:hAnsi="Times New Roman" w:cs="Times New Roman"/>
                <w:sz w:val="24"/>
                <w:szCs w:val="24"/>
                <w:lang w:val="sv-SE"/>
              </w:rPr>
              <w:t xml:space="preserve">itu </w:t>
            </w:r>
            <w:r w:rsidR="00CB1342" w:rsidRPr="006D5B30">
              <w:rPr>
                <w:rFonts w:ascii="Times New Roman" w:hAnsi="Times New Roman" w:cs="Times New Roman"/>
                <w:sz w:val="24"/>
                <w:szCs w:val="24"/>
                <w:lang w:val="sv-SE"/>
              </w:rPr>
              <w:t xml:space="preserve">juga membuat anak-anak lebih tertarik bermain HP daripada berdoa. </w:t>
            </w:r>
            <w:r w:rsidRPr="006D5B30">
              <w:rPr>
                <w:rFonts w:ascii="Times New Roman" w:hAnsi="Times New Roman" w:cs="Times New Roman"/>
                <w:sz w:val="24"/>
                <w:szCs w:val="24"/>
                <w:lang w:val="sv-SE"/>
              </w:rPr>
              <w:t xml:space="preserve">Kalau tantangan di masyarakat itu </w:t>
            </w:r>
            <w:r w:rsidR="00CB1342" w:rsidRPr="006D5B30">
              <w:rPr>
                <w:rFonts w:ascii="Times New Roman" w:hAnsi="Times New Roman" w:cs="Times New Roman"/>
                <w:sz w:val="24"/>
                <w:szCs w:val="24"/>
                <w:lang w:val="sv-SE"/>
              </w:rPr>
              <w:t>berkaitan tentang</w:t>
            </w:r>
            <w:r w:rsidRPr="006D5B30">
              <w:rPr>
                <w:rFonts w:ascii="Times New Roman" w:hAnsi="Times New Roman" w:cs="Times New Roman"/>
                <w:sz w:val="24"/>
                <w:szCs w:val="24"/>
                <w:lang w:val="sv-SE"/>
              </w:rPr>
              <w:t xml:space="preserve"> toleransi</w:t>
            </w:r>
            <w:r w:rsidR="00CB1342" w:rsidRPr="006D5B30">
              <w:rPr>
                <w:rFonts w:ascii="Times New Roman" w:hAnsi="Times New Roman" w:cs="Times New Roman"/>
                <w:sz w:val="24"/>
                <w:szCs w:val="24"/>
                <w:lang w:val="sv-SE"/>
              </w:rPr>
              <w:t xml:space="preserve"> yaitu keluarga Katolik (kelompok minoritas) sering diajak untuk berpindah ke agama lain khususnya Islam</w:t>
            </w:r>
            <w:r w:rsidRPr="006D5B30">
              <w:rPr>
                <w:rFonts w:ascii="Times New Roman" w:hAnsi="Times New Roman" w:cs="Times New Roman"/>
                <w:sz w:val="24"/>
                <w:szCs w:val="24"/>
                <w:lang w:val="sv-SE"/>
              </w:rPr>
              <w:t xml:space="preserve">. </w:t>
            </w:r>
            <w:r w:rsidR="00CB1342" w:rsidRPr="006D5B30">
              <w:rPr>
                <w:rFonts w:ascii="Times New Roman" w:hAnsi="Times New Roman" w:cs="Times New Roman"/>
                <w:sz w:val="24"/>
                <w:szCs w:val="24"/>
                <w:lang w:val="sv-SE"/>
              </w:rPr>
              <w:t>Tantangan ini terasa cukup besar bagi keluarga kami</w:t>
            </w:r>
            <w:r w:rsidRPr="006D5B30">
              <w:rPr>
                <w:rFonts w:ascii="Times New Roman" w:hAnsi="Times New Roman" w:cs="Times New Roman"/>
                <w:sz w:val="24"/>
                <w:szCs w:val="24"/>
                <w:lang w:val="sv-SE"/>
              </w:rPr>
              <w:t xml:space="preserve">, namun karena sedari kecil kami diajarkan iman Katolik </w:t>
            </w:r>
            <w:r w:rsidR="00CB1342" w:rsidRPr="006D5B30">
              <w:rPr>
                <w:rFonts w:ascii="Times New Roman" w:hAnsi="Times New Roman" w:cs="Times New Roman"/>
                <w:sz w:val="24"/>
                <w:szCs w:val="24"/>
                <w:lang w:val="sv-SE"/>
              </w:rPr>
              <w:t xml:space="preserve">maka </w:t>
            </w:r>
            <w:r w:rsidRPr="006D5B30">
              <w:rPr>
                <w:rFonts w:ascii="Times New Roman" w:hAnsi="Times New Roman" w:cs="Times New Roman"/>
                <w:sz w:val="24"/>
                <w:szCs w:val="24"/>
                <w:lang w:val="sv-SE"/>
              </w:rPr>
              <w:t xml:space="preserve">kami </w:t>
            </w:r>
            <w:r w:rsidR="00CB1342" w:rsidRPr="006D5B30">
              <w:rPr>
                <w:rFonts w:ascii="Times New Roman" w:hAnsi="Times New Roman" w:cs="Times New Roman"/>
                <w:sz w:val="24"/>
                <w:szCs w:val="24"/>
                <w:lang w:val="sv-SE"/>
              </w:rPr>
              <w:t>tetap</w:t>
            </w:r>
            <w:r w:rsidRPr="006D5B30">
              <w:rPr>
                <w:rFonts w:ascii="Times New Roman" w:hAnsi="Times New Roman" w:cs="Times New Roman"/>
                <w:sz w:val="24"/>
                <w:szCs w:val="24"/>
                <w:lang w:val="sv-SE"/>
              </w:rPr>
              <w:t xml:space="preserve"> bertahan </w:t>
            </w:r>
            <w:r w:rsidR="00CB1342" w:rsidRPr="006D5B30">
              <w:rPr>
                <w:rFonts w:ascii="Times New Roman" w:hAnsi="Times New Roman" w:cs="Times New Roman"/>
                <w:sz w:val="24"/>
                <w:szCs w:val="24"/>
                <w:lang w:val="sv-SE"/>
              </w:rPr>
              <w:t xml:space="preserve">sampai saat ini dan tetap </w:t>
            </w:r>
            <w:r w:rsidRPr="006D5B30">
              <w:rPr>
                <w:rFonts w:ascii="Times New Roman" w:hAnsi="Times New Roman" w:cs="Times New Roman"/>
                <w:sz w:val="24"/>
                <w:szCs w:val="24"/>
                <w:lang w:val="sv-SE"/>
              </w:rPr>
              <w:t xml:space="preserve">mengajarkan iman </w:t>
            </w:r>
            <w:r w:rsidR="00CB1342" w:rsidRPr="006D5B30">
              <w:rPr>
                <w:rFonts w:ascii="Times New Roman" w:hAnsi="Times New Roman" w:cs="Times New Roman"/>
                <w:sz w:val="24"/>
                <w:szCs w:val="24"/>
                <w:lang w:val="sv-SE"/>
              </w:rPr>
              <w:t xml:space="preserve">Katolik </w:t>
            </w:r>
            <w:r w:rsidRPr="006D5B30">
              <w:rPr>
                <w:rFonts w:ascii="Times New Roman" w:hAnsi="Times New Roman" w:cs="Times New Roman"/>
                <w:sz w:val="24"/>
                <w:szCs w:val="24"/>
                <w:lang w:val="sv-SE"/>
              </w:rPr>
              <w:t xml:space="preserve">kepada anak-anak </w:t>
            </w:r>
            <w:r w:rsidR="00CB1342" w:rsidRPr="006D5B30">
              <w:rPr>
                <w:rFonts w:ascii="Times New Roman" w:hAnsi="Times New Roman" w:cs="Times New Roman"/>
                <w:sz w:val="24"/>
                <w:szCs w:val="24"/>
                <w:lang w:val="sv-SE"/>
              </w:rPr>
              <w:t>kami.</w:t>
            </w:r>
          </w:p>
        </w:tc>
        <w:tc>
          <w:tcPr>
            <w:tcW w:w="1875" w:type="dxa"/>
          </w:tcPr>
          <w:p w14:paraId="4335A26E" w14:textId="7325927A"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Rasa malas</w:t>
            </w:r>
          </w:p>
        </w:tc>
        <w:tc>
          <w:tcPr>
            <w:tcW w:w="2312" w:type="dxa"/>
          </w:tcPr>
          <w:p w14:paraId="7BA52DA0" w14:textId="43048DC5"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c</w:t>
            </w:r>
          </w:p>
        </w:tc>
      </w:tr>
      <w:tr w:rsidR="00382C38" w:rsidRPr="006D5B30" w14:paraId="2835E54E" w14:textId="77777777" w:rsidTr="003B0484">
        <w:tc>
          <w:tcPr>
            <w:tcW w:w="562" w:type="dxa"/>
            <w:vMerge/>
          </w:tcPr>
          <w:p w14:paraId="28978C9C"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58F9FF48"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09C3595B" w14:textId="32F2E2C4"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Handphone </w:t>
            </w:r>
          </w:p>
        </w:tc>
        <w:tc>
          <w:tcPr>
            <w:tcW w:w="2312" w:type="dxa"/>
          </w:tcPr>
          <w:p w14:paraId="2647B6A0" w14:textId="4848AED3"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d</w:t>
            </w:r>
          </w:p>
        </w:tc>
      </w:tr>
      <w:tr w:rsidR="00382C38" w:rsidRPr="006D5B30" w14:paraId="09E325F1" w14:textId="77777777" w:rsidTr="003B0484">
        <w:tc>
          <w:tcPr>
            <w:tcW w:w="562" w:type="dxa"/>
            <w:vMerge/>
          </w:tcPr>
          <w:p w14:paraId="165E2F7D"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36507F44"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492F17AA" w14:textId="3B4913C1" w:rsidR="00382C38" w:rsidRPr="006D5B30" w:rsidRDefault="00CB13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ntoleransi </w:t>
            </w:r>
          </w:p>
        </w:tc>
        <w:tc>
          <w:tcPr>
            <w:tcW w:w="2312" w:type="dxa"/>
          </w:tcPr>
          <w:p w14:paraId="2EABA4EF" w14:textId="5978B902"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CB1342" w:rsidRPr="006D5B30">
              <w:rPr>
                <w:rFonts w:ascii="Times New Roman" w:hAnsi="Times New Roman" w:cs="Times New Roman"/>
                <w:sz w:val="24"/>
                <w:szCs w:val="24"/>
              </w:rPr>
              <w:t>e</w:t>
            </w:r>
          </w:p>
        </w:tc>
      </w:tr>
      <w:tr w:rsidR="00382C38" w:rsidRPr="006D5B30" w14:paraId="3C963607" w14:textId="77777777" w:rsidTr="003B0484">
        <w:tc>
          <w:tcPr>
            <w:tcW w:w="562" w:type="dxa"/>
            <w:vMerge w:val="restart"/>
          </w:tcPr>
          <w:p w14:paraId="0BCA6F14"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3189" w:type="dxa"/>
            <w:vMerge w:val="restart"/>
          </w:tcPr>
          <w:p w14:paraId="70141C98" w14:textId="533B754A" w:rsidR="00382C38" w:rsidRPr="006D5B30" w:rsidRDefault="00382C38"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Lingkungan itu juga menjadi tantangan karena kita ini kan minoritas. Anak saya itu kalau pulang sekolah sore dia</w:t>
            </w:r>
            <w:r w:rsidR="00586915" w:rsidRPr="006D5B30">
              <w:rPr>
                <w:rFonts w:ascii="Times New Roman" w:hAnsi="Times New Roman" w:cs="Times New Roman"/>
                <w:sz w:val="24"/>
                <w:szCs w:val="24"/>
                <w:lang w:val="sv-SE"/>
              </w:rPr>
              <w:t xml:space="preserve"> biasanya ber</w:t>
            </w:r>
            <w:r w:rsidRPr="006D5B30">
              <w:rPr>
                <w:rFonts w:ascii="Times New Roman" w:hAnsi="Times New Roman" w:cs="Times New Roman"/>
                <w:sz w:val="24"/>
                <w:szCs w:val="24"/>
                <w:lang w:val="sv-SE"/>
              </w:rPr>
              <w:t>main sama teman-temannya</w:t>
            </w:r>
            <w:r w:rsidR="00586915" w:rsidRPr="006D5B30">
              <w:rPr>
                <w:rFonts w:ascii="Times New Roman" w:hAnsi="Times New Roman" w:cs="Times New Roman"/>
                <w:sz w:val="24"/>
                <w:szCs w:val="24"/>
                <w:lang w:val="sv-SE"/>
              </w:rPr>
              <w:t xml:space="preserve"> yang beragama lain</w:t>
            </w:r>
            <w:r w:rsidRPr="006D5B30">
              <w:rPr>
                <w:rFonts w:ascii="Times New Roman" w:hAnsi="Times New Roman" w:cs="Times New Roman"/>
                <w:sz w:val="24"/>
                <w:szCs w:val="24"/>
                <w:lang w:val="sv-SE"/>
              </w:rPr>
              <w:t xml:space="preserve"> di lingkungan</w:t>
            </w:r>
            <w:r w:rsidR="00586915" w:rsidRPr="006D5B30">
              <w:rPr>
                <w:rFonts w:ascii="Times New Roman" w:hAnsi="Times New Roman" w:cs="Times New Roman"/>
                <w:sz w:val="24"/>
                <w:szCs w:val="24"/>
                <w:lang w:val="sv-SE"/>
              </w:rPr>
              <w:t xml:space="preserve"> kami</w:t>
            </w:r>
            <w:r w:rsidRPr="006D5B30">
              <w:rPr>
                <w:rFonts w:ascii="Times New Roman" w:hAnsi="Times New Roman" w:cs="Times New Roman"/>
                <w:sz w:val="24"/>
                <w:szCs w:val="24"/>
                <w:lang w:val="sv-SE"/>
              </w:rPr>
              <w:t xml:space="preserve">. </w:t>
            </w:r>
            <w:r w:rsidR="00586915" w:rsidRPr="006D5B30">
              <w:rPr>
                <w:rFonts w:ascii="Times New Roman" w:hAnsi="Times New Roman" w:cs="Times New Roman"/>
                <w:sz w:val="24"/>
                <w:szCs w:val="24"/>
                <w:lang w:val="sv-SE"/>
              </w:rPr>
              <w:t xml:space="preserve">Akibatnya karena terpengaruh oleh teman-temannya </w:t>
            </w:r>
            <w:r w:rsidRPr="006D5B30">
              <w:rPr>
                <w:rFonts w:ascii="Times New Roman" w:hAnsi="Times New Roman" w:cs="Times New Roman"/>
                <w:sz w:val="24"/>
                <w:szCs w:val="24"/>
                <w:lang w:val="sv-SE"/>
              </w:rPr>
              <w:t xml:space="preserve">itu </w:t>
            </w:r>
            <w:r w:rsidR="00586915" w:rsidRPr="006D5B30">
              <w:rPr>
                <w:rFonts w:ascii="Times New Roman" w:hAnsi="Times New Roman" w:cs="Times New Roman"/>
                <w:sz w:val="24"/>
                <w:szCs w:val="24"/>
                <w:lang w:val="sv-SE"/>
              </w:rPr>
              <w:t xml:space="preserve">maka ia </w:t>
            </w:r>
            <w:r w:rsidRPr="006D5B30">
              <w:rPr>
                <w:rFonts w:ascii="Times New Roman" w:hAnsi="Times New Roman" w:cs="Times New Roman"/>
                <w:sz w:val="24"/>
                <w:szCs w:val="24"/>
                <w:lang w:val="sv-SE"/>
              </w:rPr>
              <w:t>ikut-ikutan temannya ngomong tentang agama lain</w:t>
            </w:r>
            <w:r w:rsidR="000F2C4D"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 </w:t>
            </w:r>
            <w:r w:rsidR="00AB184D" w:rsidRPr="006D5B30">
              <w:rPr>
                <w:rFonts w:ascii="Times New Roman" w:hAnsi="Times New Roman" w:cs="Times New Roman"/>
                <w:sz w:val="24"/>
                <w:szCs w:val="24"/>
                <w:lang w:val="sv-SE"/>
              </w:rPr>
              <w:t>S</w:t>
            </w:r>
            <w:r w:rsidRPr="006D5B30">
              <w:rPr>
                <w:rFonts w:ascii="Times New Roman" w:hAnsi="Times New Roman" w:cs="Times New Roman"/>
                <w:sz w:val="24"/>
                <w:szCs w:val="24"/>
                <w:lang w:val="sv-SE"/>
              </w:rPr>
              <w:t xml:space="preserve">aya </w:t>
            </w:r>
            <w:r w:rsidR="00AB184D" w:rsidRPr="006D5B30">
              <w:rPr>
                <w:rFonts w:ascii="Times New Roman" w:hAnsi="Times New Roman" w:cs="Times New Roman"/>
                <w:sz w:val="24"/>
                <w:szCs w:val="24"/>
                <w:lang w:val="sv-SE"/>
              </w:rPr>
              <w:t>berusaha untuk tetap mengingatkan dan meng</w:t>
            </w:r>
            <w:r w:rsidRPr="006D5B30">
              <w:rPr>
                <w:rFonts w:ascii="Times New Roman" w:hAnsi="Times New Roman" w:cs="Times New Roman"/>
                <w:sz w:val="24"/>
                <w:szCs w:val="24"/>
                <w:lang w:val="sv-SE"/>
              </w:rPr>
              <w:t xml:space="preserve">arahkan </w:t>
            </w:r>
            <w:r w:rsidR="00AB184D" w:rsidRPr="006D5B30">
              <w:rPr>
                <w:rFonts w:ascii="Times New Roman" w:hAnsi="Times New Roman" w:cs="Times New Roman"/>
                <w:sz w:val="24"/>
                <w:szCs w:val="24"/>
                <w:lang w:val="sv-SE"/>
              </w:rPr>
              <w:t xml:space="preserve">anak kami agar jangan membicarakan agama lain </w:t>
            </w:r>
            <w:r w:rsidRPr="006D5B30">
              <w:rPr>
                <w:rFonts w:ascii="Times New Roman" w:hAnsi="Times New Roman" w:cs="Times New Roman"/>
                <w:sz w:val="24"/>
                <w:szCs w:val="24"/>
                <w:lang w:val="sv-SE"/>
              </w:rPr>
              <w:t>karena takutnya</w:t>
            </w:r>
            <w:r w:rsidR="00AB184D" w:rsidRPr="006D5B30">
              <w:rPr>
                <w:rFonts w:ascii="Times New Roman" w:hAnsi="Times New Roman" w:cs="Times New Roman"/>
                <w:sz w:val="24"/>
                <w:szCs w:val="24"/>
                <w:lang w:val="sv-SE"/>
              </w:rPr>
              <w:t xml:space="preserve"> dinilai menghina</w:t>
            </w:r>
            <w:r w:rsidRPr="006D5B30">
              <w:rPr>
                <w:rFonts w:ascii="Times New Roman" w:hAnsi="Times New Roman" w:cs="Times New Roman"/>
                <w:sz w:val="24"/>
                <w:szCs w:val="24"/>
                <w:lang w:val="sv-SE"/>
              </w:rPr>
              <w:t xml:space="preserve"> atau tidak toleransi </w:t>
            </w:r>
            <w:r w:rsidR="00AB184D" w:rsidRPr="006D5B30">
              <w:rPr>
                <w:rFonts w:ascii="Times New Roman" w:hAnsi="Times New Roman" w:cs="Times New Roman"/>
                <w:sz w:val="24"/>
                <w:szCs w:val="24"/>
                <w:lang w:val="sv-SE"/>
              </w:rPr>
              <w:t xml:space="preserve">terhadap agama lain. </w:t>
            </w:r>
            <w:r w:rsidR="00A75784" w:rsidRPr="006D5B30">
              <w:rPr>
                <w:rFonts w:ascii="Times New Roman" w:hAnsi="Times New Roman" w:cs="Times New Roman"/>
                <w:sz w:val="24"/>
                <w:szCs w:val="24"/>
                <w:lang w:val="sv-SE"/>
              </w:rPr>
              <w:t>S</w:t>
            </w:r>
            <w:r w:rsidR="00AB184D" w:rsidRPr="006D5B30">
              <w:rPr>
                <w:rFonts w:ascii="Times New Roman" w:hAnsi="Times New Roman" w:cs="Times New Roman"/>
                <w:sz w:val="24"/>
                <w:szCs w:val="24"/>
                <w:lang w:val="sv-SE"/>
              </w:rPr>
              <w:t>elain itu, HP juga</w:t>
            </w:r>
            <w:r w:rsidRPr="006D5B30">
              <w:rPr>
                <w:rFonts w:ascii="Times New Roman" w:hAnsi="Times New Roman" w:cs="Times New Roman"/>
                <w:sz w:val="24"/>
                <w:szCs w:val="24"/>
                <w:lang w:val="sv-SE"/>
              </w:rPr>
              <w:t xml:space="preserve"> </w:t>
            </w:r>
            <w:r w:rsidR="00AB184D" w:rsidRPr="006D5B30">
              <w:rPr>
                <w:rFonts w:ascii="Times New Roman" w:hAnsi="Times New Roman" w:cs="Times New Roman"/>
                <w:sz w:val="24"/>
                <w:szCs w:val="24"/>
                <w:lang w:val="sv-SE"/>
              </w:rPr>
              <w:t xml:space="preserve">sangat </w:t>
            </w:r>
            <w:r w:rsidRPr="006D5B30">
              <w:rPr>
                <w:rFonts w:ascii="Times New Roman" w:hAnsi="Times New Roman" w:cs="Times New Roman"/>
                <w:sz w:val="24"/>
                <w:szCs w:val="24"/>
                <w:lang w:val="sv-SE"/>
              </w:rPr>
              <w:t xml:space="preserve">berpengaruh, apalagi waktu </w:t>
            </w:r>
            <w:r w:rsidR="00AB184D" w:rsidRPr="006D5B30">
              <w:rPr>
                <w:rFonts w:ascii="Times New Roman" w:hAnsi="Times New Roman" w:cs="Times New Roman"/>
                <w:sz w:val="24"/>
                <w:szCs w:val="24"/>
                <w:lang w:val="sv-SE"/>
              </w:rPr>
              <w:t>anak saya lagi konsen main tidak ma</w:t>
            </w:r>
            <w:r w:rsidRPr="006D5B30">
              <w:rPr>
                <w:rFonts w:ascii="Times New Roman" w:hAnsi="Times New Roman" w:cs="Times New Roman"/>
                <w:sz w:val="24"/>
                <w:szCs w:val="24"/>
                <w:lang w:val="sv-SE"/>
              </w:rPr>
              <w:t xml:space="preserve">u </w:t>
            </w:r>
            <w:r w:rsidR="00AB184D" w:rsidRPr="006D5B30">
              <w:rPr>
                <w:rFonts w:ascii="Times New Roman" w:hAnsi="Times New Roman" w:cs="Times New Roman"/>
                <w:sz w:val="24"/>
                <w:szCs w:val="24"/>
                <w:lang w:val="sv-SE"/>
              </w:rPr>
              <w:t xml:space="preserve">diganggu. Selain itu, waktu kami bersama anak-anak dirumah juga sangat terbatas karena saya dan istri sama-sama kerja </w:t>
            </w:r>
            <w:r w:rsidRPr="006D5B30">
              <w:rPr>
                <w:rFonts w:ascii="Times New Roman" w:hAnsi="Times New Roman" w:cs="Times New Roman"/>
                <w:sz w:val="24"/>
                <w:szCs w:val="24"/>
                <w:lang w:val="sv-SE"/>
              </w:rPr>
              <w:t>dari pagi sampai s</w:t>
            </w:r>
            <w:r w:rsidR="00AB184D" w:rsidRPr="006D5B30">
              <w:rPr>
                <w:rFonts w:ascii="Times New Roman" w:hAnsi="Times New Roman" w:cs="Times New Roman"/>
                <w:sz w:val="24"/>
                <w:szCs w:val="24"/>
                <w:lang w:val="sv-SE"/>
              </w:rPr>
              <w:t xml:space="preserve">ore bahkan kadang-kadang sampai malam. </w:t>
            </w:r>
          </w:p>
        </w:tc>
        <w:tc>
          <w:tcPr>
            <w:tcW w:w="1875" w:type="dxa"/>
          </w:tcPr>
          <w:p w14:paraId="4E99D440" w14:textId="314FC05F" w:rsidR="00382C38" w:rsidRPr="006D5B30" w:rsidRDefault="00AB184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udah dipengaruhi teman</w:t>
            </w:r>
          </w:p>
        </w:tc>
        <w:tc>
          <w:tcPr>
            <w:tcW w:w="2312" w:type="dxa"/>
          </w:tcPr>
          <w:p w14:paraId="7E707DC7" w14:textId="1EEAFDF7"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a</w:t>
            </w:r>
          </w:p>
        </w:tc>
      </w:tr>
      <w:tr w:rsidR="00382C38" w:rsidRPr="006D5B30" w14:paraId="61AE0E2F" w14:textId="77777777" w:rsidTr="003B0484">
        <w:tc>
          <w:tcPr>
            <w:tcW w:w="562" w:type="dxa"/>
            <w:vMerge/>
          </w:tcPr>
          <w:p w14:paraId="36ED7EA3"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501FFBBF"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7609A1A1" w14:textId="320FF0B2"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Handphone </w:t>
            </w:r>
          </w:p>
        </w:tc>
        <w:tc>
          <w:tcPr>
            <w:tcW w:w="2312" w:type="dxa"/>
          </w:tcPr>
          <w:p w14:paraId="6A8A961F" w14:textId="3945B447"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d</w:t>
            </w:r>
          </w:p>
        </w:tc>
      </w:tr>
      <w:tr w:rsidR="00382C38" w:rsidRPr="006D5B30" w14:paraId="163B2F61" w14:textId="77777777" w:rsidTr="003B0484">
        <w:tc>
          <w:tcPr>
            <w:tcW w:w="562" w:type="dxa"/>
            <w:vMerge/>
          </w:tcPr>
          <w:p w14:paraId="35717623"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5CCDEBD6"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62DD69C0" w14:textId="566F83EB"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Waktu yang terbatas</w:t>
            </w:r>
          </w:p>
        </w:tc>
        <w:tc>
          <w:tcPr>
            <w:tcW w:w="2312" w:type="dxa"/>
          </w:tcPr>
          <w:p w14:paraId="632ED200" w14:textId="326EF5F3"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394BEB" w:rsidRPr="006D5B30">
              <w:rPr>
                <w:rFonts w:ascii="Times New Roman" w:hAnsi="Times New Roman" w:cs="Times New Roman"/>
                <w:sz w:val="24"/>
                <w:szCs w:val="24"/>
              </w:rPr>
              <w:t>f</w:t>
            </w:r>
          </w:p>
        </w:tc>
      </w:tr>
      <w:tr w:rsidR="00382C38" w:rsidRPr="006D5B30" w14:paraId="5F8CE825" w14:textId="77777777" w:rsidTr="003B0484">
        <w:tc>
          <w:tcPr>
            <w:tcW w:w="562" w:type="dxa"/>
            <w:vMerge w:val="restart"/>
          </w:tcPr>
          <w:p w14:paraId="69A37266"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3189" w:type="dxa"/>
            <w:vMerge w:val="restart"/>
          </w:tcPr>
          <w:p w14:paraId="3E689450" w14:textId="3106A668" w:rsidR="00382C38" w:rsidRPr="006D5B30" w:rsidRDefault="00382C38"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 xml:space="preserve">Banyak </w:t>
            </w:r>
            <w:r w:rsidR="00AB184D" w:rsidRPr="006D5B30">
              <w:rPr>
                <w:rFonts w:ascii="Times New Roman" w:hAnsi="Times New Roman" w:cs="Times New Roman"/>
                <w:sz w:val="24"/>
                <w:szCs w:val="24"/>
                <w:lang w:val="sv-SE"/>
              </w:rPr>
              <w:t xml:space="preserve">tantangan. Pertama, </w:t>
            </w:r>
            <w:r w:rsidRPr="006D5B30">
              <w:rPr>
                <w:rFonts w:ascii="Times New Roman" w:hAnsi="Times New Roman" w:cs="Times New Roman"/>
                <w:sz w:val="24"/>
                <w:szCs w:val="24"/>
                <w:lang w:val="sv-SE"/>
              </w:rPr>
              <w:t>ya</w:t>
            </w:r>
            <w:r w:rsidR="00AB184D" w:rsidRPr="006D5B30">
              <w:rPr>
                <w:rFonts w:ascii="Times New Roman" w:hAnsi="Times New Roman" w:cs="Times New Roman"/>
                <w:sz w:val="24"/>
                <w:szCs w:val="24"/>
                <w:lang w:val="sv-SE"/>
              </w:rPr>
              <w:t xml:space="preserve">itu </w:t>
            </w:r>
            <w:r w:rsidR="002716AD" w:rsidRPr="006D5B30">
              <w:rPr>
                <w:rFonts w:ascii="Times New Roman" w:hAnsi="Times New Roman" w:cs="Times New Roman"/>
                <w:sz w:val="24"/>
                <w:szCs w:val="24"/>
                <w:lang w:val="sv-SE"/>
              </w:rPr>
              <w:t>keterbatasan waktu</w:t>
            </w:r>
            <w:r w:rsidRPr="006D5B30">
              <w:rPr>
                <w:rFonts w:ascii="Times New Roman" w:hAnsi="Times New Roman" w:cs="Times New Roman"/>
                <w:sz w:val="24"/>
                <w:szCs w:val="24"/>
                <w:lang w:val="sv-SE"/>
              </w:rPr>
              <w:t>. Kesibukan sehari-hari membuat anggota keluarga tidak punya waktu</w:t>
            </w:r>
            <w:r w:rsidR="002716AD" w:rsidRPr="006D5B30">
              <w:rPr>
                <w:rFonts w:ascii="Times New Roman" w:hAnsi="Times New Roman" w:cs="Times New Roman"/>
                <w:sz w:val="24"/>
                <w:szCs w:val="24"/>
                <w:lang w:val="sv-SE"/>
              </w:rPr>
              <w:t xml:space="preserve"> banyak</w:t>
            </w:r>
            <w:r w:rsidRPr="006D5B30">
              <w:rPr>
                <w:rFonts w:ascii="Times New Roman" w:hAnsi="Times New Roman" w:cs="Times New Roman"/>
                <w:sz w:val="24"/>
                <w:szCs w:val="24"/>
                <w:lang w:val="sv-SE"/>
              </w:rPr>
              <w:t xml:space="preserve"> untuk beribadah dan</w:t>
            </w:r>
            <w:r w:rsidR="002716AD" w:rsidRPr="006D5B30">
              <w:rPr>
                <w:rFonts w:ascii="Times New Roman" w:hAnsi="Times New Roman" w:cs="Times New Roman"/>
                <w:sz w:val="24"/>
                <w:szCs w:val="24"/>
                <w:lang w:val="sv-SE"/>
              </w:rPr>
              <w:t xml:space="preserve"> saling</w:t>
            </w:r>
            <w:r w:rsidRPr="006D5B30">
              <w:rPr>
                <w:rFonts w:ascii="Times New Roman" w:hAnsi="Times New Roman" w:cs="Times New Roman"/>
                <w:sz w:val="24"/>
                <w:szCs w:val="24"/>
                <w:lang w:val="sv-SE"/>
              </w:rPr>
              <w:t xml:space="preserve"> berinteraksi secara mendalam. Tapi sebisa mungkin waktu malam itu kita </w:t>
            </w:r>
            <w:r w:rsidR="002716AD" w:rsidRPr="006D5B30">
              <w:rPr>
                <w:rFonts w:ascii="Times New Roman" w:hAnsi="Times New Roman" w:cs="Times New Roman"/>
                <w:sz w:val="24"/>
                <w:szCs w:val="24"/>
                <w:lang w:val="sv-SE"/>
              </w:rPr>
              <w:t xml:space="preserve">berusaha untuk </w:t>
            </w:r>
            <w:r w:rsidRPr="006D5B30">
              <w:rPr>
                <w:rFonts w:ascii="Times New Roman" w:hAnsi="Times New Roman" w:cs="Times New Roman"/>
                <w:sz w:val="24"/>
                <w:szCs w:val="24"/>
                <w:lang w:val="sv-SE"/>
              </w:rPr>
              <w:t>ngobrol bareng</w:t>
            </w:r>
            <w:r w:rsidR="002716AD" w:rsidRPr="006D5B30">
              <w:rPr>
                <w:rFonts w:ascii="Times New Roman" w:hAnsi="Times New Roman" w:cs="Times New Roman"/>
                <w:sz w:val="24"/>
                <w:szCs w:val="24"/>
                <w:lang w:val="sv-SE"/>
              </w:rPr>
              <w:t xml:space="preserve">. Saat ini </w:t>
            </w:r>
            <w:r w:rsidRPr="006D5B30">
              <w:rPr>
                <w:rFonts w:ascii="Times New Roman" w:hAnsi="Times New Roman" w:cs="Times New Roman"/>
                <w:sz w:val="24"/>
                <w:szCs w:val="24"/>
                <w:lang w:val="sv-SE"/>
              </w:rPr>
              <w:t xml:space="preserve">Celline terbiasa </w:t>
            </w:r>
            <w:r w:rsidR="002716AD" w:rsidRPr="006D5B30">
              <w:rPr>
                <w:rFonts w:ascii="Times New Roman" w:hAnsi="Times New Roman" w:cs="Times New Roman"/>
                <w:sz w:val="24"/>
                <w:szCs w:val="24"/>
                <w:lang w:val="sv-SE"/>
              </w:rPr>
              <w:t>bercerita tentang apa yang ia alami di sekolah</w:t>
            </w:r>
            <w:r w:rsidRPr="006D5B30">
              <w:rPr>
                <w:rFonts w:ascii="Times New Roman" w:hAnsi="Times New Roman" w:cs="Times New Roman"/>
                <w:sz w:val="24"/>
                <w:szCs w:val="24"/>
                <w:lang w:val="sv-SE"/>
              </w:rPr>
              <w:t xml:space="preserve">. </w:t>
            </w:r>
            <w:r w:rsidR="002716AD" w:rsidRPr="006D5B30">
              <w:rPr>
                <w:rFonts w:ascii="Times New Roman" w:hAnsi="Times New Roman" w:cs="Times New Roman"/>
                <w:sz w:val="24"/>
                <w:szCs w:val="24"/>
                <w:lang w:val="sv-SE"/>
              </w:rPr>
              <w:t>Tantangan kedua yaitu HP</w:t>
            </w:r>
            <w:r w:rsidRPr="006D5B30">
              <w:rPr>
                <w:rFonts w:ascii="Times New Roman" w:hAnsi="Times New Roman" w:cs="Times New Roman"/>
                <w:sz w:val="24"/>
                <w:szCs w:val="24"/>
                <w:lang w:val="sv-SE"/>
              </w:rPr>
              <w:t xml:space="preserve">. Anak itu kalau sudah pegang handphone </w:t>
            </w:r>
            <w:r w:rsidR="002716AD" w:rsidRPr="006D5B30">
              <w:rPr>
                <w:rFonts w:ascii="Times New Roman" w:hAnsi="Times New Roman" w:cs="Times New Roman"/>
                <w:sz w:val="24"/>
                <w:szCs w:val="24"/>
                <w:lang w:val="sv-SE"/>
              </w:rPr>
              <w:t xml:space="preserve">susah sekali untuk diajak berdoa. </w:t>
            </w:r>
            <w:r w:rsidRPr="006D5B30">
              <w:rPr>
                <w:rFonts w:ascii="Times New Roman" w:hAnsi="Times New Roman" w:cs="Times New Roman"/>
                <w:sz w:val="24"/>
                <w:szCs w:val="24"/>
                <w:lang w:val="sv-SE"/>
              </w:rPr>
              <w:t xml:space="preserve">Kadang kalau waktunya doa itu susah mau diajak dan ada aja alasannya. </w:t>
            </w:r>
            <w:r w:rsidR="002716AD" w:rsidRPr="006D5B30">
              <w:rPr>
                <w:rFonts w:ascii="Times New Roman" w:hAnsi="Times New Roman" w:cs="Times New Roman"/>
                <w:sz w:val="24"/>
                <w:szCs w:val="24"/>
                <w:lang w:val="sv-SE"/>
              </w:rPr>
              <w:t>Ketiga, ekonomi. Karena tuntutan e</w:t>
            </w:r>
            <w:r w:rsidRPr="006D5B30">
              <w:rPr>
                <w:rFonts w:ascii="Times New Roman" w:hAnsi="Times New Roman" w:cs="Times New Roman"/>
                <w:sz w:val="24"/>
                <w:szCs w:val="24"/>
                <w:lang w:val="sv-SE"/>
              </w:rPr>
              <w:t xml:space="preserve">konomi </w:t>
            </w:r>
            <w:r w:rsidR="002716AD" w:rsidRPr="006D5B30">
              <w:rPr>
                <w:rFonts w:ascii="Times New Roman" w:hAnsi="Times New Roman" w:cs="Times New Roman"/>
                <w:sz w:val="24"/>
                <w:szCs w:val="24"/>
                <w:lang w:val="sv-SE"/>
              </w:rPr>
              <w:t xml:space="preserve">keluarga maka </w:t>
            </w:r>
            <w:r w:rsidRPr="006D5B30">
              <w:rPr>
                <w:rFonts w:ascii="Times New Roman" w:hAnsi="Times New Roman" w:cs="Times New Roman"/>
                <w:sz w:val="24"/>
                <w:szCs w:val="24"/>
                <w:lang w:val="sv-SE"/>
              </w:rPr>
              <w:t xml:space="preserve">papinya harus </w:t>
            </w:r>
            <w:r w:rsidR="002716AD" w:rsidRPr="006D5B30">
              <w:rPr>
                <w:rFonts w:ascii="Times New Roman" w:hAnsi="Times New Roman" w:cs="Times New Roman"/>
                <w:sz w:val="24"/>
                <w:szCs w:val="24"/>
                <w:lang w:val="sv-SE"/>
              </w:rPr>
              <w:t>ber</w:t>
            </w:r>
            <w:r w:rsidRPr="006D5B30">
              <w:rPr>
                <w:rFonts w:ascii="Times New Roman" w:hAnsi="Times New Roman" w:cs="Times New Roman"/>
                <w:sz w:val="24"/>
                <w:szCs w:val="24"/>
                <w:lang w:val="sv-SE"/>
              </w:rPr>
              <w:t>kerja di</w:t>
            </w:r>
            <w:r w:rsidR="002716AD"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luar pulau dan itu menyebabkan keluarga terpisah satu sama lain. Lalu tantangan lainnya</w:t>
            </w:r>
            <w:r w:rsidR="002716AD" w:rsidRPr="006D5B30">
              <w:rPr>
                <w:rFonts w:ascii="Times New Roman" w:hAnsi="Times New Roman" w:cs="Times New Roman"/>
                <w:sz w:val="24"/>
                <w:szCs w:val="24"/>
                <w:lang w:val="sv-SE"/>
              </w:rPr>
              <w:t xml:space="preserve"> ialah</w:t>
            </w:r>
            <w:r w:rsidRPr="006D5B30">
              <w:rPr>
                <w:rFonts w:ascii="Times New Roman" w:hAnsi="Times New Roman" w:cs="Times New Roman"/>
                <w:sz w:val="24"/>
                <w:szCs w:val="24"/>
                <w:lang w:val="sv-SE"/>
              </w:rPr>
              <w:t xml:space="preserve"> mininnya </w:t>
            </w:r>
            <w:r w:rsidR="002716AD" w:rsidRPr="006D5B30">
              <w:rPr>
                <w:rFonts w:ascii="Times New Roman" w:hAnsi="Times New Roman" w:cs="Times New Roman"/>
                <w:sz w:val="24"/>
                <w:szCs w:val="24"/>
                <w:lang w:val="sv-SE"/>
              </w:rPr>
              <w:t xml:space="preserve">pengetahuan saya </w:t>
            </w:r>
            <w:r w:rsidRPr="006D5B30">
              <w:rPr>
                <w:rFonts w:ascii="Times New Roman" w:hAnsi="Times New Roman" w:cs="Times New Roman"/>
                <w:sz w:val="24"/>
                <w:szCs w:val="24"/>
                <w:lang w:val="sv-SE"/>
              </w:rPr>
              <w:t>tentang ajaran Gereja</w:t>
            </w:r>
            <w:r w:rsidR="002716AD"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Kala</w:t>
            </w:r>
            <w:r w:rsidR="002716AD" w:rsidRPr="006D5B30">
              <w:rPr>
                <w:rFonts w:ascii="Times New Roman" w:hAnsi="Times New Roman" w:cs="Times New Roman"/>
                <w:sz w:val="24"/>
                <w:szCs w:val="24"/>
                <w:lang w:val="sv-SE"/>
              </w:rPr>
              <w:t xml:space="preserve">u </w:t>
            </w:r>
            <w:r w:rsidRPr="006D5B30">
              <w:rPr>
                <w:rFonts w:ascii="Times New Roman" w:hAnsi="Times New Roman" w:cs="Times New Roman"/>
                <w:sz w:val="24"/>
                <w:szCs w:val="24"/>
                <w:lang w:val="sv-SE"/>
              </w:rPr>
              <w:t xml:space="preserve">ajaran-ajaran </w:t>
            </w:r>
            <w:r w:rsidR="002716AD" w:rsidRPr="006D5B30">
              <w:rPr>
                <w:rFonts w:ascii="Times New Roman" w:hAnsi="Times New Roman" w:cs="Times New Roman"/>
                <w:sz w:val="24"/>
                <w:szCs w:val="24"/>
                <w:lang w:val="sv-SE"/>
              </w:rPr>
              <w:t xml:space="preserve">yang bersifat umum pada </w:t>
            </w:r>
            <w:r w:rsidRPr="006D5B30">
              <w:rPr>
                <w:rFonts w:ascii="Times New Roman" w:hAnsi="Times New Roman" w:cs="Times New Roman"/>
                <w:sz w:val="24"/>
                <w:szCs w:val="24"/>
                <w:lang w:val="sv-SE"/>
              </w:rPr>
              <w:t xml:space="preserve">dasarnya </w:t>
            </w:r>
            <w:r w:rsidR="002716AD" w:rsidRPr="006D5B30">
              <w:rPr>
                <w:rFonts w:ascii="Times New Roman" w:hAnsi="Times New Roman" w:cs="Times New Roman"/>
                <w:sz w:val="24"/>
                <w:szCs w:val="24"/>
                <w:lang w:val="sv-SE"/>
              </w:rPr>
              <w:t xml:space="preserve">saya </w:t>
            </w:r>
            <w:r w:rsidRPr="006D5B30">
              <w:rPr>
                <w:rFonts w:ascii="Times New Roman" w:hAnsi="Times New Roman" w:cs="Times New Roman"/>
                <w:sz w:val="24"/>
                <w:szCs w:val="24"/>
                <w:lang w:val="sv-SE"/>
              </w:rPr>
              <w:t>paham</w:t>
            </w:r>
            <w:r w:rsidR="002716AD" w:rsidRPr="006D5B30">
              <w:rPr>
                <w:rFonts w:ascii="Times New Roman" w:hAnsi="Times New Roman" w:cs="Times New Roman"/>
                <w:sz w:val="24"/>
                <w:szCs w:val="24"/>
                <w:lang w:val="sv-SE"/>
              </w:rPr>
              <w:t>i</w:t>
            </w:r>
            <w:r w:rsidRPr="006D5B30">
              <w:rPr>
                <w:rFonts w:ascii="Times New Roman" w:hAnsi="Times New Roman" w:cs="Times New Roman"/>
                <w:sz w:val="24"/>
                <w:szCs w:val="24"/>
                <w:lang w:val="sv-SE"/>
              </w:rPr>
              <w:t xml:space="preserve">, tapi kalau </w:t>
            </w:r>
            <w:r w:rsidR="002716AD" w:rsidRPr="006D5B30">
              <w:rPr>
                <w:rFonts w:ascii="Times New Roman" w:hAnsi="Times New Roman" w:cs="Times New Roman"/>
                <w:sz w:val="24"/>
                <w:szCs w:val="24"/>
                <w:lang w:val="sv-SE"/>
              </w:rPr>
              <w:t xml:space="preserve">ajaran Gereja </w:t>
            </w:r>
            <w:r w:rsidRPr="006D5B30">
              <w:rPr>
                <w:rFonts w:ascii="Times New Roman" w:hAnsi="Times New Roman" w:cs="Times New Roman"/>
                <w:sz w:val="24"/>
                <w:szCs w:val="24"/>
                <w:lang w:val="sv-SE"/>
              </w:rPr>
              <w:t xml:space="preserve">yang </w:t>
            </w:r>
            <w:r w:rsidR="002716AD" w:rsidRPr="006D5B30">
              <w:rPr>
                <w:rFonts w:ascii="Times New Roman" w:hAnsi="Times New Roman" w:cs="Times New Roman"/>
                <w:sz w:val="24"/>
                <w:szCs w:val="24"/>
                <w:lang w:val="sv-SE"/>
              </w:rPr>
              <w:t xml:space="preserve">lebih </w:t>
            </w:r>
            <w:r w:rsidRPr="006D5B30">
              <w:rPr>
                <w:rFonts w:ascii="Times New Roman" w:hAnsi="Times New Roman" w:cs="Times New Roman"/>
                <w:sz w:val="24"/>
                <w:szCs w:val="24"/>
                <w:lang w:val="sv-SE"/>
              </w:rPr>
              <w:t>mendalam</w:t>
            </w:r>
            <w:r w:rsidR="002716AD" w:rsidRPr="006D5B30">
              <w:rPr>
                <w:rFonts w:ascii="Times New Roman" w:hAnsi="Times New Roman" w:cs="Times New Roman"/>
                <w:sz w:val="24"/>
                <w:szCs w:val="24"/>
                <w:lang w:val="sv-SE"/>
              </w:rPr>
              <w:t xml:space="preserve"> sulit bagi saya untuk memahaminya.</w:t>
            </w:r>
            <w:r w:rsidRPr="006D5B30">
              <w:rPr>
                <w:rFonts w:ascii="Times New Roman" w:hAnsi="Times New Roman" w:cs="Times New Roman"/>
                <w:sz w:val="24"/>
                <w:szCs w:val="24"/>
                <w:lang w:val="sv-SE"/>
              </w:rPr>
              <w:t xml:space="preserve"> </w:t>
            </w:r>
          </w:p>
        </w:tc>
        <w:tc>
          <w:tcPr>
            <w:tcW w:w="1875" w:type="dxa"/>
          </w:tcPr>
          <w:p w14:paraId="4D0E920F" w14:textId="65E332DC"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Waktu yang terbatas</w:t>
            </w:r>
          </w:p>
        </w:tc>
        <w:tc>
          <w:tcPr>
            <w:tcW w:w="2312" w:type="dxa"/>
          </w:tcPr>
          <w:p w14:paraId="430630DA" w14:textId="1C253507"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394BEB" w:rsidRPr="006D5B30">
              <w:rPr>
                <w:rFonts w:ascii="Times New Roman" w:hAnsi="Times New Roman" w:cs="Times New Roman"/>
                <w:sz w:val="24"/>
                <w:szCs w:val="24"/>
              </w:rPr>
              <w:t>f</w:t>
            </w:r>
          </w:p>
        </w:tc>
      </w:tr>
      <w:tr w:rsidR="00382C38" w:rsidRPr="006D5B30" w14:paraId="2C196400" w14:textId="77777777" w:rsidTr="003B0484">
        <w:tc>
          <w:tcPr>
            <w:tcW w:w="562" w:type="dxa"/>
            <w:vMerge/>
          </w:tcPr>
          <w:p w14:paraId="5A433E1C"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60B2A617"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409AAC1A" w14:textId="143F5D1B"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Handphone </w:t>
            </w:r>
          </w:p>
        </w:tc>
        <w:tc>
          <w:tcPr>
            <w:tcW w:w="2312" w:type="dxa"/>
          </w:tcPr>
          <w:p w14:paraId="08C942EE" w14:textId="02F0B474"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d</w:t>
            </w:r>
          </w:p>
        </w:tc>
      </w:tr>
      <w:tr w:rsidR="00382C38" w:rsidRPr="006D5B30" w14:paraId="39A757B0" w14:textId="77777777" w:rsidTr="003B0484">
        <w:tc>
          <w:tcPr>
            <w:tcW w:w="562" w:type="dxa"/>
            <w:vMerge/>
          </w:tcPr>
          <w:p w14:paraId="62F372C9"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3189" w:type="dxa"/>
            <w:vMerge/>
          </w:tcPr>
          <w:p w14:paraId="308767F4"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p>
        </w:tc>
        <w:tc>
          <w:tcPr>
            <w:tcW w:w="1875" w:type="dxa"/>
          </w:tcPr>
          <w:p w14:paraId="55ABDACC" w14:textId="4033D671"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Kurangnya pengertahuan</w:t>
            </w:r>
          </w:p>
        </w:tc>
        <w:tc>
          <w:tcPr>
            <w:tcW w:w="2312" w:type="dxa"/>
          </w:tcPr>
          <w:p w14:paraId="3CF5B82C" w14:textId="192868DB"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394BEB" w:rsidRPr="006D5B30">
              <w:rPr>
                <w:rFonts w:ascii="Times New Roman" w:hAnsi="Times New Roman" w:cs="Times New Roman"/>
                <w:sz w:val="24"/>
                <w:szCs w:val="24"/>
              </w:rPr>
              <w:t>g</w:t>
            </w:r>
          </w:p>
        </w:tc>
      </w:tr>
      <w:tr w:rsidR="00382C38" w:rsidRPr="006D5B30" w14:paraId="07367682" w14:textId="77777777" w:rsidTr="003B0484">
        <w:tc>
          <w:tcPr>
            <w:tcW w:w="562" w:type="dxa"/>
          </w:tcPr>
          <w:p w14:paraId="3BB2C230" w14:textId="77777777"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3189" w:type="dxa"/>
          </w:tcPr>
          <w:p w14:paraId="53D070BF" w14:textId="38494C0F" w:rsidR="00382C38" w:rsidRPr="006D5B30" w:rsidRDefault="00382C38"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alau tantangan dari diri anak-anak sih nggak ada ya. Yang masalah itu justru dari kami </w:t>
            </w:r>
            <w:r w:rsidR="002716AD" w:rsidRPr="006D5B30">
              <w:rPr>
                <w:rFonts w:ascii="Times New Roman" w:hAnsi="Times New Roman" w:cs="Times New Roman"/>
                <w:sz w:val="24"/>
                <w:szCs w:val="24"/>
                <w:lang w:val="sv-SE"/>
              </w:rPr>
              <w:t xml:space="preserve">orangtua </w:t>
            </w:r>
            <w:r w:rsidRPr="006D5B30">
              <w:rPr>
                <w:rFonts w:ascii="Times New Roman" w:hAnsi="Times New Roman" w:cs="Times New Roman"/>
                <w:sz w:val="24"/>
                <w:szCs w:val="24"/>
                <w:lang w:val="sv-SE"/>
              </w:rPr>
              <w:t xml:space="preserve">yang sibuk </w:t>
            </w:r>
            <w:r w:rsidR="002716AD" w:rsidRPr="006D5B30">
              <w:rPr>
                <w:rFonts w:ascii="Times New Roman" w:hAnsi="Times New Roman" w:cs="Times New Roman"/>
                <w:sz w:val="24"/>
                <w:szCs w:val="24"/>
                <w:lang w:val="sv-SE"/>
              </w:rPr>
              <w:t xml:space="preserve">dengan </w:t>
            </w:r>
            <w:r w:rsidRPr="006D5B30">
              <w:rPr>
                <w:rFonts w:ascii="Times New Roman" w:hAnsi="Times New Roman" w:cs="Times New Roman"/>
                <w:sz w:val="24"/>
                <w:szCs w:val="24"/>
                <w:lang w:val="sv-SE"/>
              </w:rPr>
              <w:t xml:space="preserve">kerja </w:t>
            </w:r>
            <w:r w:rsidR="002716AD" w:rsidRPr="006D5B30">
              <w:rPr>
                <w:rFonts w:ascii="Times New Roman" w:hAnsi="Times New Roman" w:cs="Times New Roman"/>
                <w:sz w:val="24"/>
                <w:szCs w:val="24"/>
                <w:lang w:val="sv-SE"/>
              </w:rPr>
              <w:t xml:space="preserve">sehingga waktu untuk bertemu satu sama lain dalam keluarga </w:t>
            </w:r>
            <w:r w:rsidRPr="006D5B30">
              <w:rPr>
                <w:rFonts w:ascii="Times New Roman" w:hAnsi="Times New Roman" w:cs="Times New Roman"/>
                <w:sz w:val="24"/>
                <w:szCs w:val="24"/>
                <w:lang w:val="sv-SE"/>
              </w:rPr>
              <w:t>cuma</w:t>
            </w:r>
            <w:r w:rsidR="002716AD" w:rsidRPr="006D5B30">
              <w:rPr>
                <w:rFonts w:ascii="Times New Roman" w:hAnsi="Times New Roman" w:cs="Times New Roman"/>
                <w:sz w:val="24"/>
                <w:szCs w:val="24"/>
                <w:lang w:val="sv-SE"/>
              </w:rPr>
              <w:t>n</w:t>
            </w:r>
            <w:r w:rsidR="00F05D25"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lang w:val="sv-SE"/>
              </w:rPr>
              <w:t xml:space="preserve">sore hari. </w:t>
            </w:r>
          </w:p>
        </w:tc>
        <w:tc>
          <w:tcPr>
            <w:tcW w:w="1875" w:type="dxa"/>
          </w:tcPr>
          <w:p w14:paraId="7E8229E6" w14:textId="7A59D574" w:rsidR="00382C38" w:rsidRPr="006D5B30" w:rsidRDefault="00382C3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Waktu yang terbatas</w:t>
            </w:r>
          </w:p>
        </w:tc>
        <w:tc>
          <w:tcPr>
            <w:tcW w:w="2312" w:type="dxa"/>
          </w:tcPr>
          <w:p w14:paraId="628E4694" w14:textId="6E0753B3" w:rsidR="00382C38"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394BEB" w:rsidRPr="006D5B30">
              <w:rPr>
                <w:rFonts w:ascii="Times New Roman" w:hAnsi="Times New Roman" w:cs="Times New Roman"/>
                <w:sz w:val="24"/>
                <w:szCs w:val="24"/>
              </w:rPr>
              <w:t>f</w:t>
            </w:r>
          </w:p>
        </w:tc>
      </w:tr>
      <w:tr w:rsidR="00F05D25" w:rsidRPr="006D5B30" w14:paraId="3849CC61" w14:textId="77777777" w:rsidTr="003B0484">
        <w:tc>
          <w:tcPr>
            <w:tcW w:w="562" w:type="dxa"/>
            <w:vMerge w:val="restart"/>
          </w:tcPr>
          <w:p w14:paraId="4F6D0B6E" w14:textId="77777777" w:rsidR="00F05D25" w:rsidRPr="006D5B30" w:rsidRDefault="00F05D2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3189" w:type="dxa"/>
            <w:vMerge w:val="restart"/>
          </w:tcPr>
          <w:p w14:paraId="255C4943" w14:textId="045768B1" w:rsidR="00F05D25" w:rsidRPr="006D5B30" w:rsidRDefault="00F05D25"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udah pasti dalam mengajarkan sesuatu yang baik pasti ada tantangannya. Tantangan dari diri anak sendiri itu ialah rasa malas berdoa. Anak merasa malas berdoa karena mereka merasa bahwa manfaat dari berdoa itu tidak bisa didapatkan secara langsung padahal doa itu mempunyai pengaruh secara langsung dalam hidup kita baik masa sekarang maupun masa yang akan datang. Karena pandangan bahwa doa tidak mempunyai manfaat yang bisa dirasakan secara langsung maka anak jadi malas untuk berdoa. Selain itu, anak juga malas dan tidak memiliki motivasi untuk ikut kegiatan BIAK. Kadang kala anak itu ikut BIAK karena ada temannya, tapi kalau tidak ada temannya maka anak nggak mau ikut kegiatan BIAK.</w:t>
            </w:r>
          </w:p>
        </w:tc>
        <w:tc>
          <w:tcPr>
            <w:tcW w:w="1875" w:type="dxa"/>
          </w:tcPr>
          <w:p w14:paraId="6073620F" w14:textId="695DAF55" w:rsidR="00F05D25" w:rsidRPr="006D5B30" w:rsidRDefault="00F05D2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Rasa malas</w:t>
            </w:r>
          </w:p>
        </w:tc>
        <w:tc>
          <w:tcPr>
            <w:tcW w:w="2312" w:type="dxa"/>
          </w:tcPr>
          <w:p w14:paraId="4585C7AB" w14:textId="36FFE2E9" w:rsidR="00F05D25" w:rsidRPr="006D5B30" w:rsidRDefault="00F05D2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c</w:t>
            </w:r>
          </w:p>
        </w:tc>
      </w:tr>
      <w:tr w:rsidR="00F05D25" w:rsidRPr="006D5B30" w14:paraId="04ABBCED" w14:textId="77777777" w:rsidTr="003B0484">
        <w:tc>
          <w:tcPr>
            <w:tcW w:w="562" w:type="dxa"/>
            <w:vMerge/>
          </w:tcPr>
          <w:p w14:paraId="54567749" w14:textId="77777777" w:rsidR="00F05D25" w:rsidRPr="006D5B30" w:rsidRDefault="00F05D25" w:rsidP="006C73C4">
            <w:pPr>
              <w:pStyle w:val="ListParagraph"/>
              <w:spacing w:line="276" w:lineRule="auto"/>
              <w:ind w:left="0"/>
              <w:jc w:val="both"/>
              <w:rPr>
                <w:rFonts w:ascii="Times New Roman" w:hAnsi="Times New Roman" w:cs="Times New Roman"/>
                <w:sz w:val="24"/>
                <w:szCs w:val="24"/>
              </w:rPr>
            </w:pPr>
          </w:p>
        </w:tc>
        <w:tc>
          <w:tcPr>
            <w:tcW w:w="3189" w:type="dxa"/>
            <w:vMerge/>
          </w:tcPr>
          <w:p w14:paraId="142B1399" w14:textId="77777777" w:rsidR="00F05D25" w:rsidRPr="006D5B30" w:rsidRDefault="00F05D25" w:rsidP="006C73C4">
            <w:pPr>
              <w:pStyle w:val="ListParagraph"/>
              <w:spacing w:line="276" w:lineRule="auto"/>
              <w:ind w:left="0"/>
              <w:jc w:val="both"/>
              <w:rPr>
                <w:rFonts w:ascii="Times New Roman" w:hAnsi="Times New Roman" w:cs="Times New Roman"/>
                <w:sz w:val="24"/>
                <w:szCs w:val="24"/>
              </w:rPr>
            </w:pPr>
          </w:p>
        </w:tc>
        <w:tc>
          <w:tcPr>
            <w:tcW w:w="1875" w:type="dxa"/>
          </w:tcPr>
          <w:p w14:paraId="539B9385" w14:textId="0A93EB95" w:rsidR="00F05D25" w:rsidRPr="006D5B30" w:rsidRDefault="00F05D2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udah dipengaruhi teman</w:t>
            </w:r>
          </w:p>
        </w:tc>
        <w:tc>
          <w:tcPr>
            <w:tcW w:w="2312" w:type="dxa"/>
          </w:tcPr>
          <w:p w14:paraId="12774556" w14:textId="7F8D50DE" w:rsidR="00F05D25" w:rsidRPr="006D5B30" w:rsidRDefault="00F05D25"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a</w:t>
            </w:r>
          </w:p>
        </w:tc>
      </w:tr>
    </w:tbl>
    <w:p w14:paraId="0232763D" w14:textId="77777777" w:rsidR="0056005D" w:rsidRPr="006D5B30" w:rsidRDefault="0056005D" w:rsidP="006C73C4">
      <w:pPr>
        <w:spacing w:after="0" w:line="480" w:lineRule="auto"/>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56005D" w:rsidRPr="006D5B30" w14:paraId="36C3487B" w14:textId="77777777" w:rsidTr="003B0484">
        <w:tc>
          <w:tcPr>
            <w:tcW w:w="7932" w:type="dxa"/>
            <w:gridSpan w:val="5"/>
          </w:tcPr>
          <w:p w14:paraId="64EEC332"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bookmarkStart w:id="134" w:name="_Hlk200447826"/>
            <w:r w:rsidRPr="006D5B30">
              <w:rPr>
                <w:rFonts w:ascii="Times New Roman" w:hAnsi="Times New Roman" w:cs="Times New Roman"/>
                <w:b/>
                <w:bCs/>
                <w:sz w:val="24"/>
                <w:szCs w:val="24"/>
              </w:rPr>
              <w:t>Indeks</w:t>
            </w:r>
          </w:p>
        </w:tc>
      </w:tr>
      <w:tr w:rsidR="0056005D" w:rsidRPr="006D5B30" w14:paraId="34F73746" w14:textId="77777777" w:rsidTr="003B0484">
        <w:tc>
          <w:tcPr>
            <w:tcW w:w="3261" w:type="dxa"/>
            <w:gridSpan w:val="2"/>
          </w:tcPr>
          <w:p w14:paraId="7CC07610"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7E7E4CC7"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4E546FFE"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18594D4D"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56005D" w:rsidRPr="006D5B30" w14:paraId="6BD80B3F" w14:textId="77777777" w:rsidTr="003B0484">
        <w:tc>
          <w:tcPr>
            <w:tcW w:w="567" w:type="dxa"/>
          </w:tcPr>
          <w:p w14:paraId="0B104A08" w14:textId="3FB3E3BF"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56005D" w:rsidRPr="006D5B30">
              <w:rPr>
                <w:rFonts w:ascii="Times New Roman" w:hAnsi="Times New Roman" w:cs="Times New Roman"/>
                <w:sz w:val="24"/>
                <w:szCs w:val="24"/>
              </w:rPr>
              <w:t>a</w:t>
            </w:r>
          </w:p>
        </w:tc>
        <w:tc>
          <w:tcPr>
            <w:tcW w:w="2694" w:type="dxa"/>
          </w:tcPr>
          <w:p w14:paraId="0AF4C0F8" w14:textId="7814E30D" w:rsidR="0056005D" w:rsidRPr="006D5B30" w:rsidRDefault="008A0D5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udah dipengaruhi teman</w:t>
            </w:r>
          </w:p>
        </w:tc>
        <w:tc>
          <w:tcPr>
            <w:tcW w:w="1984" w:type="dxa"/>
          </w:tcPr>
          <w:p w14:paraId="6A9B9613" w14:textId="3E2E140F" w:rsidR="0056005D" w:rsidRPr="006D5B30" w:rsidRDefault="0056005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1, </w:t>
            </w:r>
            <w:r w:rsidR="00B10BD2" w:rsidRPr="006D5B30">
              <w:rPr>
                <w:rFonts w:ascii="Times New Roman" w:hAnsi="Times New Roman" w:cs="Times New Roman"/>
                <w:sz w:val="24"/>
                <w:szCs w:val="24"/>
              </w:rPr>
              <w:t xml:space="preserve">I2, </w:t>
            </w:r>
            <w:r w:rsidRPr="006D5B30">
              <w:rPr>
                <w:rFonts w:ascii="Times New Roman" w:hAnsi="Times New Roman" w:cs="Times New Roman"/>
                <w:sz w:val="24"/>
                <w:szCs w:val="24"/>
              </w:rPr>
              <w:t>I</w:t>
            </w:r>
            <w:r w:rsidR="00394BEB" w:rsidRPr="006D5B30">
              <w:rPr>
                <w:rFonts w:ascii="Times New Roman" w:hAnsi="Times New Roman" w:cs="Times New Roman"/>
                <w:sz w:val="24"/>
                <w:szCs w:val="24"/>
              </w:rPr>
              <w:t>4</w:t>
            </w:r>
            <w:r w:rsidRPr="006D5B30">
              <w:rPr>
                <w:rFonts w:ascii="Times New Roman" w:hAnsi="Times New Roman" w:cs="Times New Roman"/>
                <w:sz w:val="24"/>
                <w:szCs w:val="24"/>
              </w:rPr>
              <w:t>, I</w:t>
            </w:r>
            <w:r w:rsidR="00394BEB" w:rsidRPr="006D5B30">
              <w:rPr>
                <w:rFonts w:ascii="Times New Roman" w:hAnsi="Times New Roman" w:cs="Times New Roman"/>
                <w:sz w:val="24"/>
                <w:szCs w:val="24"/>
              </w:rPr>
              <w:t>7</w:t>
            </w:r>
          </w:p>
        </w:tc>
        <w:tc>
          <w:tcPr>
            <w:tcW w:w="1243" w:type="dxa"/>
          </w:tcPr>
          <w:p w14:paraId="6DD948A4" w14:textId="4F8BD092"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w:t>
            </w:r>
          </w:p>
        </w:tc>
        <w:tc>
          <w:tcPr>
            <w:tcW w:w="1444" w:type="dxa"/>
          </w:tcPr>
          <w:p w14:paraId="43C4B171" w14:textId="764BA69C"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57,14</w:t>
            </w:r>
            <w:r w:rsidR="0056005D" w:rsidRPr="006D5B30">
              <w:rPr>
                <w:rFonts w:ascii="Times New Roman" w:hAnsi="Times New Roman" w:cs="Times New Roman"/>
                <w:sz w:val="24"/>
                <w:szCs w:val="24"/>
              </w:rPr>
              <w:t>%</w:t>
            </w:r>
          </w:p>
        </w:tc>
      </w:tr>
      <w:tr w:rsidR="0056005D" w:rsidRPr="006D5B30" w14:paraId="0FA7D595" w14:textId="77777777" w:rsidTr="003B0484">
        <w:tc>
          <w:tcPr>
            <w:tcW w:w="567" w:type="dxa"/>
          </w:tcPr>
          <w:p w14:paraId="5A346FDD" w14:textId="4F42F60A"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56005D" w:rsidRPr="006D5B30">
              <w:rPr>
                <w:rFonts w:ascii="Times New Roman" w:hAnsi="Times New Roman" w:cs="Times New Roman"/>
                <w:sz w:val="24"/>
                <w:szCs w:val="24"/>
              </w:rPr>
              <w:t>b</w:t>
            </w:r>
          </w:p>
        </w:tc>
        <w:tc>
          <w:tcPr>
            <w:tcW w:w="2694" w:type="dxa"/>
          </w:tcPr>
          <w:p w14:paraId="28B4546B" w14:textId="4C23A28B" w:rsidR="0056005D"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Sulit kerja</w:t>
            </w:r>
            <w:r w:rsidR="007F1D9A" w:rsidRPr="006D5B30">
              <w:rPr>
                <w:rFonts w:ascii="Times New Roman" w:hAnsi="Times New Roman" w:cs="Times New Roman"/>
                <w:sz w:val="24"/>
                <w:szCs w:val="24"/>
              </w:rPr>
              <w:t xml:space="preserve"> </w:t>
            </w:r>
            <w:r w:rsidRPr="006D5B30">
              <w:rPr>
                <w:rFonts w:ascii="Times New Roman" w:hAnsi="Times New Roman" w:cs="Times New Roman"/>
                <w:sz w:val="24"/>
                <w:szCs w:val="24"/>
              </w:rPr>
              <w:t>sama</w:t>
            </w:r>
          </w:p>
        </w:tc>
        <w:tc>
          <w:tcPr>
            <w:tcW w:w="1984" w:type="dxa"/>
          </w:tcPr>
          <w:p w14:paraId="29174C43" w14:textId="2E66579B" w:rsidR="0056005D" w:rsidRPr="006D5B30" w:rsidRDefault="0056005D"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I1</w:t>
            </w:r>
          </w:p>
        </w:tc>
        <w:tc>
          <w:tcPr>
            <w:tcW w:w="1243" w:type="dxa"/>
          </w:tcPr>
          <w:p w14:paraId="7DD57370" w14:textId="1C285D78"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00BA8C5F" w14:textId="7781B76A"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56005D" w:rsidRPr="006D5B30">
              <w:rPr>
                <w:rFonts w:ascii="Times New Roman" w:hAnsi="Times New Roman" w:cs="Times New Roman"/>
                <w:sz w:val="24"/>
                <w:szCs w:val="24"/>
              </w:rPr>
              <w:t>%</w:t>
            </w:r>
          </w:p>
        </w:tc>
      </w:tr>
      <w:tr w:rsidR="0056005D" w:rsidRPr="006D5B30" w14:paraId="6C1285EB" w14:textId="77777777" w:rsidTr="003B0484">
        <w:tc>
          <w:tcPr>
            <w:tcW w:w="567" w:type="dxa"/>
          </w:tcPr>
          <w:p w14:paraId="34B96A08" w14:textId="4582F137"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56005D" w:rsidRPr="006D5B30">
              <w:rPr>
                <w:rFonts w:ascii="Times New Roman" w:hAnsi="Times New Roman" w:cs="Times New Roman"/>
                <w:sz w:val="24"/>
                <w:szCs w:val="24"/>
              </w:rPr>
              <w:t>c</w:t>
            </w:r>
          </w:p>
        </w:tc>
        <w:tc>
          <w:tcPr>
            <w:tcW w:w="2694" w:type="dxa"/>
          </w:tcPr>
          <w:p w14:paraId="48257D06" w14:textId="2AD46134"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Rasa malas</w:t>
            </w:r>
          </w:p>
        </w:tc>
        <w:tc>
          <w:tcPr>
            <w:tcW w:w="1984" w:type="dxa"/>
          </w:tcPr>
          <w:p w14:paraId="613A35A4" w14:textId="30462BE4" w:rsidR="0056005D" w:rsidRPr="006D5B30" w:rsidRDefault="0056005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394BEB" w:rsidRPr="006D5B30">
              <w:rPr>
                <w:rFonts w:ascii="Times New Roman" w:hAnsi="Times New Roman" w:cs="Times New Roman"/>
                <w:sz w:val="24"/>
                <w:szCs w:val="24"/>
              </w:rPr>
              <w:t>2</w:t>
            </w:r>
            <w:r w:rsidR="00B10BD2" w:rsidRPr="006D5B30">
              <w:rPr>
                <w:rFonts w:ascii="Times New Roman" w:hAnsi="Times New Roman" w:cs="Times New Roman"/>
                <w:sz w:val="24"/>
                <w:szCs w:val="24"/>
              </w:rPr>
              <w:t xml:space="preserve">, </w:t>
            </w:r>
            <w:r w:rsidRPr="006D5B30">
              <w:rPr>
                <w:rFonts w:ascii="Times New Roman" w:hAnsi="Times New Roman" w:cs="Times New Roman"/>
                <w:sz w:val="24"/>
                <w:szCs w:val="24"/>
              </w:rPr>
              <w:t>I</w:t>
            </w:r>
            <w:r w:rsidR="00394BEB" w:rsidRPr="006D5B30">
              <w:rPr>
                <w:rFonts w:ascii="Times New Roman" w:hAnsi="Times New Roman" w:cs="Times New Roman"/>
                <w:sz w:val="24"/>
                <w:szCs w:val="24"/>
              </w:rPr>
              <w:t>3</w:t>
            </w:r>
            <w:r w:rsidR="00E05252" w:rsidRPr="006D5B30">
              <w:rPr>
                <w:rFonts w:ascii="Times New Roman" w:hAnsi="Times New Roman" w:cs="Times New Roman"/>
                <w:sz w:val="24"/>
                <w:szCs w:val="24"/>
              </w:rPr>
              <w:t>, I</w:t>
            </w:r>
            <w:r w:rsidR="00394BEB" w:rsidRPr="006D5B30">
              <w:rPr>
                <w:rFonts w:ascii="Times New Roman" w:hAnsi="Times New Roman" w:cs="Times New Roman"/>
                <w:sz w:val="24"/>
                <w:szCs w:val="24"/>
              </w:rPr>
              <w:t>7</w:t>
            </w:r>
          </w:p>
        </w:tc>
        <w:tc>
          <w:tcPr>
            <w:tcW w:w="1243" w:type="dxa"/>
          </w:tcPr>
          <w:p w14:paraId="1128D0AA" w14:textId="52769557" w:rsidR="0056005D"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65D9B570" w14:textId="2DD5895B" w:rsidR="0056005D" w:rsidRPr="006D5B30" w:rsidRDefault="00E0525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r w:rsidR="00D455CC" w:rsidRPr="006D5B30">
              <w:rPr>
                <w:rFonts w:ascii="Times New Roman" w:hAnsi="Times New Roman" w:cs="Times New Roman"/>
                <w:sz w:val="24"/>
                <w:szCs w:val="24"/>
              </w:rPr>
              <w:t xml:space="preserve"> </w:t>
            </w:r>
          </w:p>
        </w:tc>
      </w:tr>
      <w:tr w:rsidR="0056005D" w:rsidRPr="006D5B30" w14:paraId="2874CED8" w14:textId="77777777" w:rsidTr="003B0484">
        <w:tc>
          <w:tcPr>
            <w:tcW w:w="567" w:type="dxa"/>
          </w:tcPr>
          <w:p w14:paraId="1DA8685B" w14:textId="22C514E9"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56005D" w:rsidRPr="006D5B30">
              <w:rPr>
                <w:rFonts w:ascii="Times New Roman" w:hAnsi="Times New Roman" w:cs="Times New Roman"/>
                <w:sz w:val="24"/>
                <w:szCs w:val="24"/>
              </w:rPr>
              <w:t>d</w:t>
            </w:r>
          </w:p>
        </w:tc>
        <w:tc>
          <w:tcPr>
            <w:tcW w:w="2694" w:type="dxa"/>
          </w:tcPr>
          <w:p w14:paraId="60B838C2" w14:textId="691FB88F"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Handphone </w:t>
            </w:r>
          </w:p>
        </w:tc>
        <w:tc>
          <w:tcPr>
            <w:tcW w:w="1984" w:type="dxa"/>
          </w:tcPr>
          <w:p w14:paraId="1666522E" w14:textId="3031E261" w:rsidR="0056005D" w:rsidRPr="006D5B30" w:rsidRDefault="0056005D"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w:t>
            </w:r>
            <w:r w:rsidR="00B10BD2" w:rsidRPr="006D5B30">
              <w:rPr>
                <w:rFonts w:ascii="Times New Roman" w:hAnsi="Times New Roman" w:cs="Times New Roman"/>
                <w:sz w:val="24"/>
                <w:szCs w:val="24"/>
              </w:rPr>
              <w:t>3</w:t>
            </w:r>
            <w:r w:rsidRPr="006D5B30">
              <w:rPr>
                <w:rFonts w:ascii="Times New Roman" w:hAnsi="Times New Roman" w:cs="Times New Roman"/>
                <w:sz w:val="24"/>
                <w:szCs w:val="24"/>
              </w:rPr>
              <w:t>, I</w:t>
            </w:r>
            <w:r w:rsidR="00B10BD2" w:rsidRPr="006D5B30">
              <w:rPr>
                <w:rFonts w:ascii="Times New Roman" w:hAnsi="Times New Roman" w:cs="Times New Roman"/>
                <w:sz w:val="24"/>
                <w:szCs w:val="24"/>
              </w:rPr>
              <w:t>4, I5</w:t>
            </w:r>
          </w:p>
        </w:tc>
        <w:tc>
          <w:tcPr>
            <w:tcW w:w="1243" w:type="dxa"/>
          </w:tcPr>
          <w:p w14:paraId="6E6B712B" w14:textId="3236922A"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2AE1833F" w14:textId="69463E90" w:rsidR="0056005D"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r w:rsidR="0056005D" w:rsidRPr="006D5B30">
              <w:rPr>
                <w:rFonts w:ascii="Times New Roman" w:hAnsi="Times New Roman" w:cs="Times New Roman"/>
                <w:sz w:val="24"/>
                <w:szCs w:val="24"/>
              </w:rPr>
              <w:t>%</w:t>
            </w:r>
          </w:p>
        </w:tc>
      </w:tr>
      <w:tr w:rsidR="00B10BD2" w:rsidRPr="006D5B30" w14:paraId="2DFA3823" w14:textId="77777777" w:rsidTr="003B0484">
        <w:tc>
          <w:tcPr>
            <w:tcW w:w="567" w:type="dxa"/>
          </w:tcPr>
          <w:p w14:paraId="40C65794" w14:textId="22CBC073"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e</w:t>
            </w:r>
          </w:p>
        </w:tc>
        <w:tc>
          <w:tcPr>
            <w:tcW w:w="2694" w:type="dxa"/>
          </w:tcPr>
          <w:p w14:paraId="141AB065" w14:textId="3286834C" w:rsidR="00B10BD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Intoleransi </w:t>
            </w:r>
          </w:p>
        </w:tc>
        <w:tc>
          <w:tcPr>
            <w:tcW w:w="1984" w:type="dxa"/>
          </w:tcPr>
          <w:p w14:paraId="5EEDCE2F" w14:textId="1B4A430D" w:rsidR="00B10BD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1243" w:type="dxa"/>
          </w:tcPr>
          <w:p w14:paraId="640BC374" w14:textId="5A37DA8B" w:rsidR="00B10BD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325625F0" w14:textId="3E5BFFB1" w:rsidR="00B10BD2"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B10BD2" w:rsidRPr="006D5B30">
              <w:rPr>
                <w:rFonts w:ascii="Times New Roman" w:hAnsi="Times New Roman" w:cs="Times New Roman"/>
                <w:sz w:val="24"/>
                <w:szCs w:val="24"/>
              </w:rPr>
              <w:t>%</w:t>
            </w:r>
          </w:p>
        </w:tc>
      </w:tr>
      <w:tr w:rsidR="00394BEB" w:rsidRPr="006D5B30" w14:paraId="178F7E30" w14:textId="77777777" w:rsidTr="003B0484">
        <w:tc>
          <w:tcPr>
            <w:tcW w:w="567" w:type="dxa"/>
          </w:tcPr>
          <w:p w14:paraId="137EC913" w14:textId="5ABD38F7" w:rsidR="00394BEB"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f</w:t>
            </w:r>
          </w:p>
        </w:tc>
        <w:tc>
          <w:tcPr>
            <w:tcW w:w="2694" w:type="dxa"/>
          </w:tcPr>
          <w:p w14:paraId="01F49162" w14:textId="2DEC213C" w:rsidR="00394BEB"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Waktu yang terbatas</w:t>
            </w:r>
          </w:p>
        </w:tc>
        <w:tc>
          <w:tcPr>
            <w:tcW w:w="1984" w:type="dxa"/>
          </w:tcPr>
          <w:p w14:paraId="1E7A07EA" w14:textId="3F523603" w:rsidR="00394BEB"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 I5, I6</w:t>
            </w:r>
          </w:p>
        </w:tc>
        <w:tc>
          <w:tcPr>
            <w:tcW w:w="1243" w:type="dxa"/>
          </w:tcPr>
          <w:p w14:paraId="4A8E4F09" w14:textId="6A6D11F9" w:rsidR="00394BEB"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507AF17F" w14:textId="266C76B3" w:rsidR="00394BEB" w:rsidRPr="006D5B30" w:rsidRDefault="00394BEB"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p>
        </w:tc>
      </w:tr>
      <w:tr w:rsidR="00B10BD2" w:rsidRPr="006D5B30" w14:paraId="1180F3E2" w14:textId="77777777" w:rsidTr="003B0484">
        <w:tc>
          <w:tcPr>
            <w:tcW w:w="567" w:type="dxa"/>
          </w:tcPr>
          <w:p w14:paraId="4A9B1F07" w14:textId="1FDF46B5"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8</w:t>
            </w:r>
            <w:r w:rsidR="00394BEB" w:rsidRPr="006D5B30">
              <w:rPr>
                <w:rFonts w:ascii="Times New Roman" w:hAnsi="Times New Roman" w:cs="Times New Roman"/>
                <w:sz w:val="24"/>
                <w:szCs w:val="24"/>
              </w:rPr>
              <w:t>g</w:t>
            </w:r>
          </w:p>
        </w:tc>
        <w:tc>
          <w:tcPr>
            <w:tcW w:w="2694" w:type="dxa"/>
          </w:tcPr>
          <w:p w14:paraId="3C023226" w14:textId="50CB940F"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Kurangnya pengetahuan</w:t>
            </w:r>
          </w:p>
        </w:tc>
        <w:tc>
          <w:tcPr>
            <w:tcW w:w="1984" w:type="dxa"/>
          </w:tcPr>
          <w:p w14:paraId="3B4AB725" w14:textId="49D88B02"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1243" w:type="dxa"/>
          </w:tcPr>
          <w:p w14:paraId="3C60CA07" w14:textId="1359AC76"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6833423C" w14:textId="15BBCFDA" w:rsidR="00B10BD2" w:rsidRPr="006D5B30" w:rsidRDefault="00B10BD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bookmarkEnd w:id="133"/>
      <w:bookmarkEnd w:id="134"/>
    </w:tbl>
    <w:p w14:paraId="705A5805" w14:textId="77777777" w:rsidR="0056005D" w:rsidRPr="006D5B30" w:rsidRDefault="0056005D" w:rsidP="006C73C4">
      <w:pPr>
        <w:spacing w:after="0" w:line="480" w:lineRule="auto"/>
        <w:jc w:val="both"/>
        <w:rPr>
          <w:rFonts w:ascii="Times New Roman" w:hAnsi="Times New Roman" w:cs="Times New Roman"/>
          <w:sz w:val="24"/>
          <w:szCs w:val="24"/>
        </w:rPr>
      </w:pPr>
    </w:p>
    <w:p w14:paraId="38A25E46" w14:textId="3D0CDC20" w:rsidR="00495C47" w:rsidRPr="006D5B30" w:rsidRDefault="0082615C"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b/>
          <w:bCs/>
          <w:sz w:val="24"/>
          <w:szCs w:val="24"/>
          <w:lang w:val="sv-SE"/>
        </w:rPr>
        <w:tab/>
      </w: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w:t>
      </w:r>
      <w:r w:rsidR="00BA5AF9" w:rsidRPr="006D5B30">
        <w:rPr>
          <w:rFonts w:ascii="Times New Roman" w:hAnsi="Times New Roman" w:cs="Times New Roman"/>
          <w:sz w:val="24"/>
          <w:szCs w:val="24"/>
          <w:lang w:val="sv-SE"/>
        </w:rPr>
        <w:t>data penelitian mengenai tantangan dalam pendidikan iman Katolik anak dan pembentukan sikap kasih sayang anak kepada Allah dan sesama menunjukkan sebanyak 4 (57,14%) informan yaitu I1, I2, I4, dan I7 menyatakan bahwa salah satu tantangan utama yang dihadapi adalah anak mudah terpengaruh oleh teman sebaya. Terkait hal ini, I1 mengatakan: “Tantangan utama antara lain, teman-teman bermain anak banyak yang tidak beriman Katolik. Perilaku teman-teman ini sering kali mudah berpengaruh terhadap sikap dan perilaku anak. Kadang-kadang anak itu mencontoh</w:t>
      </w:r>
      <w:r w:rsidR="000052F3" w:rsidRPr="006D5B30">
        <w:rPr>
          <w:rFonts w:ascii="Times New Roman" w:hAnsi="Times New Roman" w:cs="Times New Roman"/>
          <w:sz w:val="24"/>
          <w:szCs w:val="24"/>
          <w:lang w:val="sv-SE"/>
        </w:rPr>
        <w:t>i</w:t>
      </w:r>
      <w:r w:rsidR="00BA5AF9" w:rsidRPr="006D5B30">
        <w:rPr>
          <w:rFonts w:ascii="Times New Roman" w:hAnsi="Times New Roman" w:cs="Times New Roman"/>
          <w:sz w:val="24"/>
          <w:szCs w:val="24"/>
          <w:lang w:val="sv-SE"/>
        </w:rPr>
        <w:t xml:space="preserve"> sikap yang tidak benar </w:t>
      </w:r>
      <w:r w:rsidR="000052F3" w:rsidRPr="006D5B30">
        <w:rPr>
          <w:rFonts w:ascii="Times New Roman" w:hAnsi="Times New Roman" w:cs="Times New Roman"/>
          <w:sz w:val="24"/>
          <w:szCs w:val="24"/>
          <w:lang w:val="sv-SE"/>
        </w:rPr>
        <w:t xml:space="preserve">dari teman-temannya </w:t>
      </w:r>
      <w:r w:rsidR="00BA5AF9" w:rsidRPr="006D5B30">
        <w:rPr>
          <w:rFonts w:ascii="Times New Roman" w:hAnsi="Times New Roman" w:cs="Times New Roman"/>
          <w:sz w:val="24"/>
          <w:szCs w:val="24"/>
          <w:lang w:val="sv-SE"/>
        </w:rPr>
        <w:t xml:space="preserve">seperti mengganggu teman, bertindak kasar, dan lain-lain”. </w:t>
      </w:r>
      <w:r w:rsidR="00F30C89" w:rsidRPr="006D5B30">
        <w:rPr>
          <w:rFonts w:ascii="Times New Roman" w:hAnsi="Times New Roman" w:cs="Times New Roman"/>
          <w:sz w:val="24"/>
          <w:szCs w:val="24"/>
          <w:lang w:val="sv-SE"/>
        </w:rPr>
        <w:t>Selanjutnya, I</w:t>
      </w:r>
      <w:r w:rsidR="00140879" w:rsidRPr="006D5B30">
        <w:rPr>
          <w:rFonts w:ascii="Times New Roman" w:hAnsi="Times New Roman" w:cs="Times New Roman"/>
          <w:sz w:val="24"/>
          <w:szCs w:val="24"/>
          <w:lang w:val="sv-SE"/>
        </w:rPr>
        <w:t>2 mengatakan: “Tantangan yang kami alami antara lain anak mudah dipengaruhi oleh teman-teman</w:t>
      </w:r>
      <w:r w:rsidR="000052F3" w:rsidRPr="006D5B30">
        <w:rPr>
          <w:rFonts w:ascii="Times New Roman" w:hAnsi="Times New Roman" w:cs="Times New Roman"/>
          <w:sz w:val="24"/>
          <w:szCs w:val="24"/>
          <w:lang w:val="sv-SE"/>
        </w:rPr>
        <w:t>nya</w:t>
      </w:r>
      <w:r w:rsidR="00140879" w:rsidRPr="006D5B30">
        <w:rPr>
          <w:rFonts w:ascii="Times New Roman" w:hAnsi="Times New Roman" w:cs="Times New Roman"/>
          <w:sz w:val="24"/>
          <w:szCs w:val="24"/>
          <w:lang w:val="sv-SE"/>
        </w:rPr>
        <w:t xml:space="preserve"> di sekolah. Pergaulan anak dengan teman-teman di sekolah</w:t>
      </w:r>
      <w:r w:rsidR="000052F3" w:rsidRPr="006D5B30">
        <w:rPr>
          <w:rFonts w:ascii="Times New Roman" w:hAnsi="Times New Roman" w:cs="Times New Roman"/>
          <w:sz w:val="24"/>
          <w:szCs w:val="24"/>
          <w:lang w:val="sv-SE"/>
        </w:rPr>
        <w:t xml:space="preserve"> dan masyarakat sekitarnya</w:t>
      </w:r>
      <w:r w:rsidR="00140879" w:rsidRPr="006D5B30">
        <w:rPr>
          <w:rFonts w:ascii="Times New Roman" w:hAnsi="Times New Roman" w:cs="Times New Roman"/>
          <w:sz w:val="24"/>
          <w:szCs w:val="24"/>
          <w:lang w:val="sv-SE"/>
        </w:rPr>
        <w:t xml:space="preserve"> membuat tingkah laku dan tutur kata anak kurang sopan ketika diajak berkomunikasi”. Terakhir, I7 mengatakan: “Anak tidak memiliki motivasi untuk ikut kegiatan BIAK. </w:t>
      </w:r>
      <w:r w:rsidR="004B70B2" w:rsidRPr="006D5B30">
        <w:rPr>
          <w:rFonts w:ascii="Times New Roman" w:hAnsi="Times New Roman" w:cs="Times New Roman"/>
          <w:sz w:val="24"/>
          <w:szCs w:val="24"/>
          <w:lang w:val="sv-SE"/>
        </w:rPr>
        <w:t>K</w:t>
      </w:r>
      <w:r w:rsidR="00140879" w:rsidRPr="006D5B30">
        <w:rPr>
          <w:rFonts w:ascii="Times New Roman" w:hAnsi="Times New Roman" w:cs="Times New Roman"/>
          <w:sz w:val="24"/>
          <w:szCs w:val="24"/>
          <w:lang w:val="sv-SE"/>
        </w:rPr>
        <w:t>adang</w:t>
      </w:r>
      <w:r w:rsidR="004B70B2" w:rsidRPr="006D5B30">
        <w:rPr>
          <w:rFonts w:ascii="Times New Roman" w:hAnsi="Times New Roman" w:cs="Times New Roman"/>
          <w:sz w:val="24"/>
          <w:szCs w:val="24"/>
          <w:lang w:val="sv-SE"/>
        </w:rPr>
        <w:t>,</w:t>
      </w:r>
      <w:r w:rsidR="00140879" w:rsidRPr="006D5B30">
        <w:rPr>
          <w:rFonts w:ascii="Times New Roman" w:hAnsi="Times New Roman" w:cs="Times New Roman"/>
          <w:sz w:val="24"/>
          <w:szCs w:val="24"/>
          <w:lang w:val="sv-SE"/>
        </w:rPr>
        <w:t xml:space="preserve"> kala anak itu ikut BIAK karena ada temannya, tapi kalau tidak ada temannya maka anak nggak mau ikut kegiatan BIAK”.</w:t>
      </w:r>
    </w:p>
    <w:p w14:paraId="294C036C" w14:textId="73CE2ED0" w:rsidR="00673C3B" w:rsidRPr="006D5B30" w:rsidRDefault="00673C3B" w:rsidP="006C73C4">
      <w:pPr>
        <w:spacing w:after="0" w:line="480" w:lineRule="auto"/>
        <w:jc w:val="both"/>
        <w:rPr>
          <w:rFonts w:ascii="Times New Roman" w:hAnsi="Times New Roman" w:cs="Times New Roman"/>
          <w:i/>
          <w:iCs/>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w:t>
      </w:r>
      <w:r w:rsidR="000052F3" w:rsidRPr="006D5B30">
        <w:rPr>
          <w:rFonts w:ascii="Times New Roman" w:hAnsi="Times New Roman" w:cs="Times New Roman"/>
          <w:sz w:val="24"/>
          <w:szCs w:val="24"/>
          <w:lang w:val="sv-SE"/>
        </w:rPr>
        <w:t xml:space="preserve"> di atas</w:t>
      </w:r>
      <w:r w:rsidRPr="006D5B30">
        <w:rPr>
          <w:rFonts w:ascii="Times New Roman" w:hAnsi="Times New Roman" w:cs="Times New Roman"/>
          <w:sz w:val="24"/>
          <w:szCs w:val="24"/>
          <w:lang w:val="sv-SE"/>
        </w:rPr>
        <w:t xml:space="preserve">, dapat dikatakan bahwa salah satu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orang tua dalam </w:t>
      </w:r>
      <w:r w:rsidR="000052F3" w:rsidRPr="006D5B30">
        <w:rPr>
          <w:rFonts w:ascii="Times New Roman" w:hAnsi="Times New Roman" w:cs="Times New Roman"/>
          <w:sz w:val="24"/>
          <w:szCs w:val="24"/>
          <w:lang w:val="sv-SE"/>
        </w:rPr>
        <w:t>pendidikan</w:t>
      </w:r>
      <w:r w:rsidRPr="006D5B30">
        <w:rPr>
          <w:rFonts w:ascii="Times New Roman" w:hAnsi="Times New Roman" w:cs="Times New Roman"/>
          <w:sz w:val="24"/>
          <w:szCs w:val="24"/>
          <w:lang w:val="sv-SE"/>
        </w:rPr>
        <w:t xml:space="preserve"> iman Katolik anak serta pembentukan sikap kasih sayang kepada Allah dan sesama dalam keluarga adalah anak mudah dipengaruhi oleh teman sebaya. </w:t>
      </w:r>
      <w:r w:rsidR="00EA548A" w:rsidRPr="006D5B30">
        <w:rPr>
          <w:rFonts w:ascii="Times New Roman" w:hAnsi="Times New Roman" w:cs="Times New Roman"/>
          <w:sz w:val="24"/>
          <w:szCs w:val="24"/>
          <w:lang w:val="sv-SE"/>
        </w:rPr>
        <w:t>Lingkungan pergaulan yang kurang mendukung</w:t>
      </w:r>
      <w:r w:rsidRPr="006D5B30">
        <w:rPr>
          <w:rFonts w:ascii="Times New Roman" w:hAnsi="Times New Roman" w:cs="Times New Roman"/>
          <w:sz w:val="24"/>
          <w:szCs w:val="24"/>
          <w:lang w:val="sv-SE"/>
        </w:rPr>
        <w:t xml:space="preserve"> seringkali melemahkan nilai-nilai iman dan kasih yang telah ditanamkan </w:t>
      </w:r>
      <w:r w:rsidR="000052F3" w:rsidRPr="006D5B30">
        <w:rPr>
          <w:rFonts w:ascii="Times New Roman" w:hAnsi="Times New Roman" w:cs="Times New Roman"/>
          <w:sz w:val="24"/>
          <w:szCs w:val="24"/>
          <w:lang w:val="sv-SE"/>
        </w:rPr>
        <w:t>oleh keluarga dalam diri anak</w:t>
      </w:r>
      <w:r w:rsidRPr="006D5B30">
        <w:rPr>
          <w:rFonts w:ascii="Times New Roman" w:hAnsi="Times New Roman" w:cs="Times New Roman"/>
          <w:sz w:val="24"/>
          <w:szCs w:val="24"/>
          <w:lang w:val="sv-SE"/>
        </w:rPr>
        <w:t xml:space="preserve">. </w:t>
      </w:r>
      <w:r w:rsidR="004F370A" w:rsidRPr="006D5B30">
        <w:rPr>
          <w:rFonts w:ascii="Times New Roman" w:hAnsi="Times New Roman" w:cs="Times New Roman"/>
          <w:sz w:val="24"/>
          <w:szCs w:val="24"/>
        </w:rPr>
        <w:fldChar w:fldCharType="begin"/>
      </w:r>
      <w:r w:rsidR="00D64DDA" w:rsidRPr="006D5B30">
        <w:rPr>
          <w:rFonts w:ascii="Times New Roman" w:hAnsi="Times New Roman" w:cs="Times New Roman"/>
          <w:sz w:val="24"/>
          <w:szCs w:val="24"/>
          <w:lang w:val="sv-SE"/>
        </w:rPr>
        <w:instrText xml:space="preserve"> ADDIN ZOTERO_ITEM CSL_CITATION {"citationID":"3nsw4wFM","properties":{"formattedCitation":"({\\i{}URGENSI PERAN KELUARGA DALAM MEMBENTUK KARAKTER RELIGIUS ANAK DI ERA SOCIETY 5.0 | Yuhana | Damhil Education Journal}, n.d.)","plainCitation":"(URGENSI PERAN KELUARGA DALAM MEMBENTUK KARAKTER RELIGIUS ANAK DI ERA SOCIETY 5.0 | Yuhana | Damhil Education Journal, n.d.)","dontUpdate":true,"noteIndex":0},"citationItems":[{"id":149,"uris":["http://zotero.org/users/local/UiSBHLCM/items/U6M7T8PJ"],"itemData":{"id":149,"type":"webpage","container-title":"Damhil Education Journal","title":"Urgensi Peran Keluarga dalam Membentuk Karakter Religius Anak di Era Society 5.0","URL":"https://ejurnal.pps.ung.ac.id/index.php/DEJ/article/view/1423","author":[{"family":"Yuhana","given":"Anna Karma"}],"accessed":{"date-parts":[["2025",6,8]]}}}],"schema":"https://github.com/citation-style-language/schema/raw/master/csl-citation.json"} </w:instrText>
      </w:r>
      <w:r w:rsidR="004F370A" w:rsidRPr="006D5B30">
        <w:rPr>
          <w:rFonts w:ascii="Times New Roman" w:hAnsi="Times New Roman" w:cs="Times New Roman"/>
          <w:sz w:val="24"/>
          <w:szCs w:val="24"/>
        </w:rPr>
        <w:fldChar w:fldCharType="separate"/>
      </w:r>
      <w:r w:rsidR="004F370A" w:rsidRPr="006D5B30">
        <w:rPr>
          <w:rFonts w:ascii="Times New Roman" w:hAnsi="Times New Roman" w:cs="Times New Roman"/>
          <w:kern w:val="0"/>
          <w:sz w:val="24"/>
          <w:lang w:val="sv-SE"/>
        </w:rPr>
        <w:t>Yuhana (2022:70)</w:t>
      </w:r>
      <w:r w:rsidR="004F370A" w:rsidRPr="006D5B30">
        <w:rPr>
          <w:rFonts w:ascii="Times New Roman" w:hAnsi="Times New Roman" w:cs="Times New Roman"/>
          <w:sz w:val="24"/>
          <w:szCs w:val="24"/>
        </w:rPr>
        <w:fldChar w:fldCharType="end"/>
      </w:r>
      <w:r w:rsidR="004F370A" w:rsidRPr="006D5B30">
        <w:rPr>
          <w:rFonts w:ascii="Times New Roman" w:hAnsi="Times New Roman" w:cs="Times New Roman"/>
          <w:sz w:val="24"/>
          <w:szCs w:val="24"/>
          <w:lang w:val="sv-SE"/>
        </w:rPr>
        <w:t xml:space="preserve"> mengatakan lingkungan </w:t>
      </w:r>
      <w:r w:rsidR="000052F3" w:rsidRPr="006D5B30">
        <w:rPr>
          <w:rFonts w:ascii="Times New Roman" w:hAnsi="Times New Roman" w:cs="Times New Roman"/>
          <w:sz w:val="24"/>
          <w:szCs w:val="24"/>
          <w:lang w:val="sv-SE"/>
        </w:rPr>
        <w:t>sebagai</w:t>
      </w:r>
      <w:r w:rsidR="00AD711A" w:rsidRPr="006D5B30">
        <w:rPr>
          <w:rFonts w:ascii="Times New Roman" w:hAnsi="Times New Roman" w:cs="Times New Roman"/>
          <w:sz w:val="24"/>
          <w:szCs w:val="24"/>
          <w:lang w:val="sv-SE"/>
        </w:rPr>
        <w:t xml:space="preserve"> wadah </w:t>
      </w:r>
      <w:r w:rsidR="000052F3" w:rsidRPr="006D5B30">
        <w:rPr>
          <w:rFonts w:ascii="Times New Roman" w:hAnsi="Times New Roman" w:cs="Times New Roman"/>
          <w:sz w:val="24"/>
          <w:szCs w:val="24"/>
          <w:lang w:val="sv-SE"/>
        </w:rPr>
        <w:t xml:space="preserve">sosial </w:t>
      </w:r>
      <w:r w:rsidR="00AD711A" w:rsidRPr="006D5B30">
        <w:rPr>
          <w:rFonts w:ascii="Times New Roman" w:hAnsi="Times New Roman" w:cs="Times New Roman"/>
          <w:sz w:val="24"/>
          <w:szCs w:val="24"/>
          <w:lang w:val="sv-SE"/>
        </w:rPr>
        <w:t xml:space="preserve">bagi anak untuk bersosialisasi dengan teman sebayanya </w:t>
      </w:r>
      <w:r w:rsidR="004F370A" w:rsidRPr="006D5B30">
        <w:rPr>
          <w:rFonts w:ascii="Times New Roman" w:hAnsi="Times New Roman" w:cs="Times New Roman"/>
          <w:sz w:val="24"/>
          <w:szCs w:val="24"/>
          <w:lang w:val="sv-SE"/>
        </w:rPr>
        <w:t>memiliki pengaruh besar terhadap proses perkembangan iman anak</w:t>
      </w:r>
      <w:r w:rsidR="004B70B2" w:rsidRPr="006D5B30">
        <w:rPr>
          <w:rFonts w:ascii="Times New Roman" w:hAnsi="Times New Roman" w:cs="Times New Roman"/>
          <w:sz w:val="24"/>
          <w:szCs w:val="24"/>
          <w:lang w:val="sv-SE"/>
        </w:rPr>
        <w:t>.</w:t>
      </w:r>
      <w:r w:rsidR="00AD711A" w:rsidRPr="006D5B30">
        <w:rPr>
          <w:rFonts w:ascii="Times New Roman" w:hAnsi="Times New Roman" w:cs="Times New Roman"/>
          <w:sz w:val="24"/>
          <w:szCs w:val="24"/>
          <w:lang w:val="sv-SE"/>
        </w:rPr>
        <w:t xml:space="preserve"> </w:t>
      </w:r>
      <w:r w:rsidR="004B70B2" w:rsidRPr="006D5B30">
        <w:rPr>
          <w:rFonts w:ascii="Times New Roman" w:hAnsi="Times New Roman" w:cs="Times New Roman"/>
          <w:sz w:val="24"/>
          <w:szCs w:val="24"/>
          <w:lang w:val="sv-SE"/>
        </w:rPr>
        <w:t>L</w:t>
      </w:r>
      <w:r w:rsidR="00AD711A" w:rsidRPr="006D5B30">
        <w:rPr>
          <w:rFonts w:ascii="Times New Roman" w:hAnsi="Times New Roman" w:cs="Times New Roman"/>
          <w:sz w:val="24"/>
          <w:szCs w:val="24"/>
          <w:lang w:val="sv-SE"/>
        </w:rPr>
        <w:t xml:space="preserve">ingkungan pergaulan anak yang jauh dari nilai-nilai iman </w:t>
      </w:r>
      <w:r w:rsidR="000052F3" w:rsidRPr="006D5B30">
        <w:rPr>
          <w:rFonts w:ascii="Times New Roman" w:hAnsi="Times New Roman" w:cs="Times New Roman"/>
          <w:sz w:val="24"/>
          <w:szCs w:val="24"/>
          <w:lang w:val="sv-SE"/>
        </w:rPr>
        <w:t xml:space="preserve">Katolik </w:t>
      </w:r>
      <w:r w:rsidR="00AD711A" w:rsidRPr="006D5B30">
        <w:rPr>
          <w:rFonts w:ascii="Times New Roman" w:hAnsi="Times New Roman" w:cs="Times New Roman"/>
          <w:sz w:val="24"/>
          <w:szCs w:val="24"/>
          <w:lang w:val="sv-SE"/>
        </w:rPr>
        <w:t xml:space="preserve">dapat melunturkan nilai-nilai </w:t>
      </w:r>
      <w:r w:rsidR="000052F3" w:rsidRPr="006D5B30">
        <w:rPr>
          <w:rFonts w:ascii="Times New Roman" w:hAnsi="Times New Roman" w:cs="Times New Roman"/>
          <w:sz w:val="24"/>
          <w:szCs w:val="24"/>
          <w:lang w:val="sv-SE"/>
        </w:rPr>
        <w:t xml:space="preserve">kekatolikan </w:t>
      </w:r>
      <w:r w:rsidR="00AD711A" w:rsidRPr="006D5B30">
        <w:rPr>
          <w:rFonts w:ascii="Times New Roman" w:hAnsi="Times New Roman" w:cs="Times New Roman"/>
          <w:sz w:val="24"/>
          <w:szCs w:val="24"/>
          <w:lang w:val="sv-SE"/>
        </w:rPr>
        <w:t xml:space="preserve">yang sudah ditanamkan </w:t>
      </w:r>
      <w:r w:rsidR="000052F3" w:rsidRPr="006D5B30">
        <w:rPr>
          <w:rFonts w:ascii="Times New Roman" w:hAnsi="Times New Roman" w:cs="Times New Roman"/>
          <w:sz w:val="24"/>
          <w:szCs w:val="24"/>
          <w:lang w:val="sv-SE"/>
        </w:rPr>
        <w:t>oleh</w:t>
      </w:r>
      <w:r w:rsidR="00AD711A" w:rsidRPr="006D5B30">
        <w:rPr>
          <w:rFonts w:ascii="Times New Roman" w:hAnsi="Times New Roman" w:cs="Times New Roman"/>
          <w:sz w:val="24"/>
          <w:szCs w:val="24"/>
          <w:lang w:val="sv-SE"/>
        </w:rPr>
        <w:t xml:space="preserve"> keluarga</w:t>
      </w:r>
      <w:r w:rsidR="000052F3" w:rsidRPr="006D5B30">
        <w:rPr>
          <w:rFonts w:ascii="Times New Roman" w:hAnsi="Times New Roman" w:cs="Times New Roman"/>
          <w:sz w:val="24"/>
          <w:szCs w:val="24"/>
          <w:lang w:val="sv-SE"/>
        </w:rPr>
        <w:t xml:space="preserve"> dalam diri anak</w:t>
      </w:r>
      <w:r w:rsidR="00AD711A" w:rsidRPr="006D5B30">
        <w:rPr>
          <w:rFonts w:ascii="Times New Roman" w:hAnsi="Times New Roman" w:cs="Times New Roman"/>
          <w:sz w:val="24"/>
          <w:szCs w:val="24"/>
          <w:lang w:val="sv-SE"/>
        </w:rPr>
        <w:t xml:space="preserve">. </w:t>
      </w:r>
    </w:p>
    <w:p w14:paraId="1F6587A2" w14:textId="787B2E85" w:rsidR="00673C3B" w:rsidRPr="006D5B30" w:rsidRDefault="00673C3B"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3 (42,9%) informan yaitu I2, I3, dan I7 berpendapat bahwa</w:t>
      </w:r>
      <w:r w:rsidR="00A93D69" w:rsidRPr="006D5B30">
        <w:rPr>
          <w:rFonts w:ascii="Times New Roman" w:hAnsi="Times New Roman" w:cs="Times New Roman"/>
          <w:sz w:val="24"/>
          <w:szCs w:val="24"/>
          <w:lang w:val="sv-SE"/>
        </w:rPr>
        <w:t xml:space="preserve"> </w:t>
      </w:r>
      <w:r w:rsidR="00FD4A59" w:rsidRPr="006D5B30">
        <w:rPr>
          <w:rFonts w:ascii="Times New Roman" w:hAnsi="Times New Roman" w:cs="Times New Roman"/>
          <w:sz w:val="24"/>
          <w:szCs w:val="24"/>
          <w:lang w:val="sv-SE"/>
        </w:rPr>
        <w:t xml:space="preserve">salah satu tantangan yang dihadapi adalah rasa malas </w:t>
      </w:r>
      <w:r w:rsidR="000052F3" w:rsidRPr="006D5B30">
        <w:rPr>
          <w:rFonts w:ascii="Times New Roman" w:hAnsi="Times New Roman" w:cs="Times New Roman"/>
          <w:sz w:val="24"/>
          <w:szCs w:val="24"/>
          <w:lang w:val="sv-SE"/>
        </w:rPr>
        <w:t xml:space="preserve">dalam diri </w:t>
      </w:r>
      <w:r w:rsidR="00FD4A59" w:rsidRPr="006D5B30">
        <w:rPr>
          <w:rFonts w:ascii="Times New Roman" w:hAnsi="Times New Roman" w:cs="Times New Roman"/>
          <w:sz w:val="24"/>
          <w:szCs w:val="24"/>
          <w:lang w:val="sv-SE"/>
        </w:rPr>
        <w:t xml:space="preserve">anak. Terkait hal ini, I2 mengatakan: “Tantangan yang kami alami antara lain rasa malas dalam diri anak. Anak-anak sering merasa malas dan kurang berminat mengikuti kegiatan rohani di sekolah”. Kemudian, I3 mengatakan: “Anak-anak masih merasa malas untuk berdoa. Oleh karena itu, seringkali kami mengalami tarik ulur dalam hal mengajak dan mengajarkan anak-anak untuk berdoa”. Terakhir, I7 mengatakan: “Tantangan dari diri anak sendiri </w:t>
      </w:r>
      <w:r w:rsidR="000052F3" w:rsidRPr="006D5B30">
        <w:rPr>
          <w:rFonts w:ascii="Times New Roman" w:hAnsi="Times New Roman" w:cs="Times New Roman"/>
          <w:sz w:val="24"/>
          <w:szCs w:val="24"/>
          <w:lang w:val="sv-SE"/>
        </w:rPr>
        <w:t>yaitu</w:t>
      </w:r>
      <w:r w:rsidR="00FD4A59" w:rsidRPr="006D5B30">
        <w:rPr>
          <w:rFonts w:ascii="Times New Roman" w:hAnsi="Times New Roman" w:cs="Times New Roman"/>
          <w:sz w:val="24"/>
          <w:szCs w:val="24"/>
          <w:lang w:val="sv-SE"/>
        </w:rPr>
        <w:t xml:space="preserve"> rasa malas </w:t>
      </w:r>
      <w:r w:rsidR="000052F3" w:rsidRPr="006D5B30">
        <w:rPr>
          <w:rFonts w:ascii="Times New Roman" w:hAnsi="Times New Roman" w:cs="Times New Roman"/>
          <w:sz w:val="24"/>
          <w:szCs w:val="24"/>
          <w:lang w:val="sv-SE"/>
        </w:rPr>
        <w:t xml:space="preserve">untuk </w:t>
      </w:r>
      <w:r w:rsidR="00FD4A59" w:rsidRPr="006D5B30">
        <w:rPr>
          <w:rFonts w:ascii="Times New Roman" w:hAnsi="Times New Roman" w:cs="Times New Roman"/>
          <w:sz w:val="24"/>
          <w:szCs w:val="24"/>
          <w:lang w:val="sv-SE"/>
        </w:rPr>
        <w:t xml:space="preserve">berdoa”. </w:t>
      </w:r>
    </w:p>
    <w:p w14:paraId="085AF113" w14:textId="1805190D" w:rsidR="00FD4A59" w:rsidRPr="006D5B30" w:rsidRDefault="00FD4A59"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dapat dikatakan bahwa salah satu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orang tua dalam mendidik iman Katolik anak serta pembentukan sikap kasih sayang anak kepada Allah dan sesama di dalam keluarga </w:t>
      </w:r>
      <w:r w:rsidR="000052F3" w:rsidRPr="006D5B30">
        <w:rPr>
          <w:rFonts w:ascii="Times New Roman" w:hAnsi="Times New Roman" w:cs="Times New Roman"/>
          <w:sz w:val="24"/>
          <w:szCs w:val="24"/>
          <w:lang w:val="sv-SE"/>
        </w:rPr>
        <w:t>ialah adanya</w:t>
      </w:r>
      <w:r w:rsidRPr="006D5B30">
        <w:rPr>
          <w:rFonts w:ascii="Times New Roman" w:hAnsi="Times New Roman" w:cs="Times New Roman"/>
          <w:sz w:val="24"/>
          <w:szCs w:val="24"/>
          <w:lang w:val="sv-SE"/>
        </w:rPr>
        <w:t xml:space="preserve"> rasa malas yang </w:t>
      </w:r>
      <w:r w:rsidR="000052F3" w:rsidRPr="006D5B30">
        <w:rPr>
          <w:rFonts w:ascii="Times New Roman" w:hAnsi="Times New Roman" w:cs="Times New Roman"/>
          <w:sz w:val="24"/>
          <w:szCs w:val="24"/>
          <w:lang w:val="sv-SE"/>
        </w:rPr>
        <w:t xml:space="preserve">terdapat dalam diri </w:t>
      </w:r>
      <w:r w:rsidRPr="006D5B30">
        <w:rPr>
          <w:rFonts w:ascii="Times New Roman" w:hAnsi="Times New Roman" w:cs="Times New Roman"/>
          <w:sz w:val="24"/>
          <w:szCs w:val="24"/>
          <w:lang w:val="sv-SE"/>
        </w:rPr>
        <w:t xml:space="preserve">anak. </w:t>
      </w:r>
      <w:r w:rsidR="00CB3071"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vFicPftS","properties":{"formattedCitation":"(Sumantri &amp; Rukiyanto, 2024)","plainCitation":"(Sumantri &amp; Rukiyanto, 2024)","dontUpdate":true,"noteIndex":0},"citationItems":[{"id":157,"uris":["http://zotero.org/users/local/UiSBHLCM/items/VAGGR7WB"],"itemData":{"id":157,"type":"article-journal","abstract":"This study aims to determine the views of Catholic families regarding the role of joint prayer, to find out the supporting and inhibiting factors in carrying out joint prayer, and to find out what efforts can be implemented to increase the activity and awareness of the implementation of joint prayer in Catholic families to develop children's faith in the Saint Joseph Parish Bintaran. The main problem of this paper is the extent to which the implementation of joint prayer in Catholic families in the Saint Joseph's Neighborhood is neglected because it is difficult to divide the time because both parents are busy with work. In connection with this main problem, the writer is interested in writing this thesis with the hope that it can help Catholic families to increase their activity and awareness of the implementation of joint prayer. To study the main issues, the authors conducted observations and interviews with parents as resource persons, children and the head of the Santo Yusup neighborhood as validators to obtain data. The results of the research in this paper are that there are still a number of Catholic families who neglect the implementation of prayer along with busyness due to work, laziness and low awareness of inviting to pray together. Realizing this, efforts are needed to increase the activity and awareness of the implementation of joint prayer in Catholic families to develop children's faith. With suggestions from sources, the authors suggest family catechism activities using the Shared Christian Praxis (SCP) model. Through family catechesis with the SCP model, it is hoped that it will become a means for young families and young people to become more aware of being more active in carrying out joint prayers in the family. Collective Prayer in Catholic Families","container-title":"CREDENDUM: Jurnal Pendidikan Agama","DOI":"10.34150/credendum.v6i1.596","ISSN":"2714-8327","issue":"1","language":"en","license":"Copyright (c) 2024 CREDENDUM: Jurnal Pendidikan Agama","note":"number: 1","page":"14-32","source":"ejournal.widyayuwana.ac.id","title":"Peran Doa Bersama Dalam Keluarga Katolik Untuk Mengembangkan Iman Anak Di Lingkungan Santo Yusup Paroki Santo Yusup Bintaran Yogyakarta","volume":"6","author":[{"family":"Sumantri","given":"Damiana Reanita"},{"family":"Rukiyanto","given":"Bernardus Agus"}],"issued":{"date-parts":[["2024",5,14]]}}}],"schema":"https://github.com/citation-style-language/schema/raw/master/csl-citation.json"} </w:instrText>
      </w:r>
      <w:r w:rsidR="00CB3071" w:rsidRPr="006D5B30">
        <w:rPr>
          <w:rFonts w:ascii="Times New Roman" w:hAnsi="Times New Roman" w:cs="Times New Roman"/>
          <w:sz w:val="24"/>
          <w:szCs w:val="24"/>
        </w:rPr>
        <w:fldChar w:fldCharType="separate"/>
      </w:r>
      <w:r w:rsidR="00CB3071" w:rsidRPr="006D5B30">
        <w:rPr>
          <w:rFonts w:ascii="Times New Roman" w:hAnsi="Times New Roman" w:cs="Times New Roman"/>
          <w:sz w:val="24"/>
          <w:lang w:val="sv-SE"/>
        </w:rPr>
        <w:t>Sumantri &amp; Rukiyanto, (2024:23)</w:t>
      </w:r>
      <w:r w:rsidR="00CB3071" w:rsidRPr="006D5B30">
        <w:rPr>
          <w:rFonts w:ascii="Times New Roman" w:hAnsi="Times New Roman" w:cs="Times New Roman"/>
          <w:sz w:val="24"/>
          <w:szCs w:val="24"/>
        </w:rPr>
        <w:fldChar w:fldCharType="end"/>
      </w:r>
      <w:r w:rsidR="005C4823" w:rsidRPr="006D5B30">
        <w:rPr>
          <w:rFonts w:ascii="Times New Roman" w:hAnsi="Times New Roman" w:cs="Times New Roman"/>
          <w:sz w:val="24"/>
          <w:szCs w:val="24"/>
          <w:lang w:val="sv-SE"/>
        </w:rPr>
        <w:t xml:space="preserve"> mengatakan </w:t>
      </w:r>
      <w:r w:rsidR="00CB3071" w:rsidRPr="006D5B30">
        <w:rPr>
          <w:rFonts w:ascii="Times New Roman" w:hAnsi="Times New Roman" w:cs="Times New Roman"/>
          <w:sz w:val="24"/>
          <w:szCs w:val="24"/>
          <w:lang w:val="sv-SE"/>
        </w:rPr>
        <w:t>salah satu hambatan dalam pelaksanaan doa bersama di keluarga adalah rasa malas</w:t>
      </w:r>
      <w:r w:rsidR="000C2383" w:rsidRPr="006D5B30">
        <w:rPr>
          <w:rFonts w:ascii="Times New Roman" w:hAnsi="Times New Roman" w:cs="Times New Roman"/>
          <w:sz w:val="24"/>
          <w:szCs w:val="24"/>
          <w:lang w:val="sv-SE"/>
        </w:rPr>
        <w:t xml:space="preserve"> dalam diri anak</w:t>
      </w:r>
      <w:r w:rsidR="000052F3" w:rsidRPr="006D5B30">
        <w:rPr>
          <w:rFonts w:ascii="Times New Roman" w:hAnsi="Times New Roman" w:cs="Times New Roman"/>
          <w:sz w:val="24"/>
          <w:szCs w:val="24"/>
          <w:lang w:val="sv-SE"/>
        </w:rPr>
        <w:t>.</w:t>
      </w:r>
      <w:r w:rsidR="00CB3071" w:rsidRPr="006D5B30">
        <w:rPr>
          <w:rFonts w:ascii="Times New Roman" w:hAnsi="Times New Roman" w:cs="Times New Roman"/>
          <w:sz w:val="24"/>
          <w:szCs w:val="24"/>
          <w:lang w:val="sv-SE"/>
        </w:rPr>
        <w:t xml:space="preserve"> </w:t>
      </w:r>
      <w:r w:rsidR="000052F3" w:rsidRPr="006D5B30">
        <w:rPr>
          <w:rFonts w:ascii="Times New Roman" w:hAnsi="Times New Roman" w:cs="Times New Roman"/>
          <w:sz w:val="24"/>
          <w:szCs w:val="24"/>
          <w:lang w:val="sv-SE"/>
        </w:rPr>
        <w:t xml:space="preserve">Hal ini </w:t>
      </w:r>
      <w:r w:rsidR="00CB3071" w:rsidRPr="006D5B30">
        <w:rPr>
          <w:rFonts w:ascii="Times New Roman" w:hAnsi="Times New Roman" w:cs="Times New Roman"/>
          <w:sz w:val="24"/>
          <w:szCs w:val="24"/>
          <w:lang w:val="sv-SE"/>
        </w:rPr>
        <w:t xml:space="preserve">dapat melemahkan upaya pembinaan iman anak dalam kehidupan sehari-hari. </w:t>
      </w:r>
      <w:r w:rsidR="005C4823" w:rsidRPr="006D5B30">
        <w:rPr>
          <w:rFonts w:ascii="Times New Roman" w:hAnsi="Times New Roman" w:cs="Times New Roman"/>
          <w:sz w:val="24"/>
          <w:szCs w:val="24"/>
          <w:lang w:val="sv-SE"/>
        </w:rPr>
        <w:t xml:space="preserve"> </w:t>
      </w:r>
    </w:p>
    <w:p w14:paraId="446B477D" w14:textId="03D7D664" w:rsidR="00A75784" w:rsidRPr="006D5B30" w:rsidRDefault="00A75784" w:rsidP="006C73C4">
      <w:pPr>
        <w:spacing w:after="0" w:line="480" w:lineRule="auto"/>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3 (42,9%) informan yaitu I3, I4, dan I5, berpendapat bahwa salah satu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orang tua dalam pendidikan iman Katolik </w:t>
      </w:r>
      <w:r w:rsidR="000C2383" w:rsidRPr="006D5B30">
        <w:rPr>
          <w:rFonts w:ascii="Times New Roman" w:hAnsi="Times New Roman" w:cs="Times New Roman"/>
          <w:sz w:val="24"/>
          <w:szCs w:val="24"/>
          <w:lang w:val="sv-SE"/>
        </w:rPr>
        <w:t xml:space="preserve">serta </w:t>
      </w:r>
      <w:r w:rsidRPr="006D5B30">
        <w:rPr>
          <w:rFonts w:ascii="Times New Roman" w:hAnsi="Times New Roman" w:cs="Times New Roman"/>
          <w:sz w:val="24"/>
          <w:szCs w:val="24"/>
          <w:lang w:val="sv-SE"/>
        </w:rPr>
        <w:t xml:space="preserve">pembentukan sikap kasih sayang anak kepada Allah dan sesama dalam keluarga adalah penggunaan </w:t>
      </w:r>
      <w:r w:rsidR="004B70B2" w:rsidRPr="006D5B30">
        <w:rPr>
          <w:rFonts w:ascii="Times New Roman" w:hAnsi="Times New Roman" w:cs="Times New Roman"/>
          <w:i/>
          <w:iCs/>
          <w:sz w:val="24"/>
          <w:szCs w:val="24"/>
          <w:lang w:val="sv-SE"/>
        </w:rPr>
        <w:t>smartphone</w:t>
      </w:r>
      <w:r w:rsidRPr="006D5B30">
        <w:rPr>
          <w:rFonts w:ascii="Times New Roman" w:hAnsi="Times New Roman" w:cs="Times New Roman"/>
          <w:sz w:val="24"/>
          <w:szCs w:val="24"/>
          <w:lang w:val="sv-SE"/>
        </w:rPr>
        <w:t>. Terkait hal ini, I3 mengatakan: “Tantangan lainnya ialah HP. Adanya HP itu juga membuat anak-anak lebih tertarik bermain HP daripada berdoa”. Menyusul, I4 mengatakan: “HP sangat berpengaruh</w:t>
      </w:r>
      <w:r w:rsidR="000C2383" w:rsidRPr="006D5B30">
        <w:rPr>
          <w:rFonts w:ascii="Times New Roman" w:hAnsi="Times New Roman" w:cs="Times New Roman"/>
          <w:sz w:val="24"/>
          <w:szCs w:val="24"/>
          <w:lang w:val="sv-SE"/>
        </w:rPr>
        <w:t xml:space="preserve"> terhadap pendidikan iman dalam keluarga. Contoh,</w:t>
      </w:r>
      <w:r w:rsidRPr="006D5B30">
        <w:rPr>
          <w:rFonts w:ascii="Times New Roman" w:hAnsi="Times New Roman" w:cs="Times New Roman"/>
          <w:sz w:val="24"/>
          <w:szCs w:val="24"/>
          <w:lang w:val="sv-SE"/>
        </w:rPr>
        <w:t xml:space="preserve"> </w:t>
      </w:r>
      <w:r w:rsidR="000C2383" w:rsidRPr="006D5B30">
        <w:rPr>
          <w:rFonts w:ascii="Times New Roman" w:hAnsi="Times New Roman" w:cs="Times New Roman"/>
          <w:sz w:val="24"/>
          <w:szCs w:val="24"/>
          <w:lang w:val="sv-SE"/>
        </w:rPr>
        <w:t xml:space="preserve">ketika anak saya </w:t>
      </w:r>
      <w:r w:rsidRPr="006D5B30">
        <w:rPr>
          <w:rFonts w:ascii="Times New Roman" w:hAnsi="Times New Roman" w:cs="Times New Roman"/>
          <w:sz w:val="24"/>
          <w:szCs w:val="24"/>
          <w:lang w:val="sv-SE"/>
        </w:rPr>
        <w:t xml:space="preserve">lagi konsen main </w:t>
      </w:r>
      <w:r w:rsidR="000C2383" w:rsidRPr="006D5B30">
        <w:rPr>
          <w:rFonts w:ascii="Times New Roman" w:hAnsi="Times New Roman" w:cs="Times New Roman"/>
          <w:sz w:val="24"/>
          <w:szCs w:val="24"/>
          <w:lang w:val="sv-SE"/>
        </w:rPr>
        <w:t xml:space="preserve">HP maka </w:t>
      </w:r>
      <w:r w:rsidRPr="006D5B30">
        <w:rPr>
          <w:rFonts w:ascii="Times New Roman" w:hAnsi="Times New Roman" w:cs="Times New Roman"/>
          <w:sz w:val="24"/>
          <w:szCs w:val="24"/>
          <w:lang w:val="sv-SE"/>
        </w:rPr>
        <w:t>tidak mau diganggu</w:t>
      </w:r>
      <w:r w:rsidR="000C2383" w:rsidRPr="006D5B30">
        <w:rPr>
          <w:rFonts w:ascii="Times New Roman" w:hAnsi="Times New Roman" w:cs="Times New Roman"/>
          <w:sz w:val="24"/>
          <w:szCs w:val="24"/>
          <w:lang w:val="sv-SE"/>
        </w:rPr>
        <w:t xml:space="preserve"> dan susah diajak untuk berdoa</w:t>
      </w:r>
      <w:r w:rsidRPr="006D5B30">
        <w:rPr>
          <w:rFonts w:ascii="Times New Roman" w:hAnsi="Times New Roman" w:cs="Times New Roman"/>
          <w:sz w:val="24"/>
          <w:szCs w:val="24"/>
          <w:lang w:val="sv-SE"/>
        </w:rPr>
        <w:t>”. Terakhir, I5 mengatakan</w:t>
      </w:r>
      <w:r w:rsidR="000C2383" w:rsidRPr="006D5B30">
        <w:rPr>
          <w:rFonts w:ascii="Times New Roman" w:hAnsi="Times New Roman" w:cs="Times New Roman"/>
          <w:sz w:val="24"/>
          <w:szCs w:val="24"/>
          <w:lang w:val="sv-SE"/>
        </w:rPr>
        <w:t xml:space="preserve"> bahwa ketika anak</w:t>
      </w:r>
      <w:r w:rsidR="00AB6D5F" w:rsidRPr="006D5B30">
        <w:rPr>
          <w:rFonts w:ascii="Times New Roman" w:hAnsi="Times New Roman" w:cs="Times New Roman"/>
          <w:sz w:val="24"/>
          <w:szCs w:val="24"/>
          <w:lang w:val="sv-SE"/>
        </w:rPr>
        <w:t xml:space="preserve"> sudah pegang handphone</w:t>
      </w:r>
      <w:r w:rsidR="000C2383" w:rsidRPr="006D5B30">
        <w:rPr>
          <w:rFonts w:ascii="Times New Roman" w:hAnsi="Times New Roman" w:cs="Times New Roman"/>
          <w:sz w:val="24"/>
          <w:szCs w:val="24"/>
          <w:lang w:val="sv-SE"/>
        </w:rPr>
        <w:t xml:space="preserve"> maka</w:t>
      </w:r>
      <w:r w:rsidR="00AB6D5F" w:rsidRPr="006D5B30">
        <w:rPr>
          <w:rFonts w:ascii="Times New Roman" w:hAnsi="Times New Roman" w:cs="Times New Roman"/>
          <w:sz w:val="24"/>
          <w:szCs w:val="24"/>
          <w:lang w:val="sv-SE"/>
        </w:rPr>
        <w:t xml:space="preserve"> susah sekali diajak </w:t>
      </w:r>
      <w:r w:rsidR="000C2383" w:rsidRPr="006D5B30">
        <w:rPr>
          <w:rFonts w:ascii="Times New Roman" w:hAnsi="Times New Roman" w:cs="Times New Roman"/>
          <w:sz w:val="24"/>
          <w:szCs w:val="24"/>
          <w:lang w:val="sv-SE"/>
        </w:rPr>
        <w:t xml:space="preserve">untuk </w:t>
      </w:r>
      <w:r w:rsidR="00AB6D5F" w:rsidRPr="006D5B30">
        <w:rPr>
          <w:rFonts w:ascii="Times New Roman" w:hAnsi="Times New Roman" w:cs="Times New Roman"/>
          <w:sz w:val="24"/>
          <w:szCs w:val="24"/>
          <w:lang w:val="sv-SE"/>
        </w:rPr>
        <w:t>berdoa</w:t>
      </w:r>
      <w:r w:rsidR="000C2383" w:rsidRPr="006D5B30">
        <w:rPr>
          <w:rFonts w:ascii="Times New Roman" w:hAnsi="Times New Roman" w:cs="Times New Roman"/>
          <w:sz w:val="24"/>
          <w:szCs w:val="24"/>
          <w:lang w:val="sv-SE"/>
        </w:rPr>
        <w:t xml:space="preserve">. </w:t>
      </w:r>
    </w:p>
    <w:p w14:paraId="67065D7A" w14:textId="743DD781" w:rsidR="00AB6D5F" w:rsidRPr="006D5B30" w:rsidRDefault="00AB6D5F" w:rsidP="006C73C4">
      <w:pPr>
        <w:spacing w:after="0" w:line="480" w:lineRule="auto"/>
        <w:jc w:val="both"/>
        <w:rPr>
          <w:rFonts w:ascii="Times New Roman" w:hAnsi="Times New Roman" w:cs="Times New Roman"/>
          <w:sz w:val="24"/>
          <w:szCs w:val="24"/>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w:t>
      </w:r>
      <w:r w:rsidR="000C2383" w:rsidRPr="006D5B30">
        <w:rPr>
          <w:rFonts w:ascii="Times New Roman" w:hAnsi="Times New Roman" w:cs="Times New Roman"/>
          <w:sz w:val="24"/>
          <w:szCs w:val="24"/>
          <w:lang w:val="sv-SE"/>
        </w:rPr>
        <w:t xml:space="preserve"> ini</w:t>
      </w:r>
      <w:r w:rsidRPr="006D5B30">
        <w:rPr>
          <w:rFonts w:ascii="Times New Roman" w:hAnsi="Times New Roman" w:cs="Times New Roman"/>
          <w:sz w:val="24"/>
          <w:szCs w:val="24"/>
          <w:lang w:val="sv-SE"/>
        </w:rPr>
        <w:t xml:space="preserve">, </w:t>
      </w:r>
      <w:r w:rsidR="000C2383" w:rsidRPr="006D5B30">
        <w:rPr>
          <w:rFonts w:ascii="Times New Roman" w:hAnsi="Times New Roman" w:cs="Times New Roman"/>
          <w:sz w:val="24"/>
          <w:szCs w:val="24"/>
          <w:lang w:val="sv-SE"/>
        </w:rPr>
        <w:t xml:space="preserve">maka </w:t>
      </w:r>
      <w:r w:rsidRPr="006D5B30">
        <w:rPr>
          <w:rFonts w:ascii="Times New Roman" w:hAnsi="Times New Roman" w:cs="Times New Roman"/>
          <w:sz w:val="24"/>
          <w:szCs w:val="24"/>
          <w:lang w:val="sv-SE"/>
        </w:rPr>
        <w:t xml:space="preserve">dapat dikatakan bahwa salah satu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orang tua dalam mendidik iman Katolik anak serta </w:t>
      </w:r>
      <w:r w:rsidR="000C2383" w:rsidRPr="006D5B30">
        <w:rPr>
          <w:rFonts w:ascii="Times New Roman" w:hAnsi="Times New Roman" w:cs="Times New Roman"/>
          <w:sz w:val="24"/>
          <w:szCs w:val="24"/>
          <w:lang w:val="sv-SE"/>
        </w:rPr>
        <w:t>pembentukan</w:t>
      </w:r>
      <w:r w:rsidRPr="006D5B30">
        <w:rPr>
          <w:rFonts w:ascii="Times New Roman" w:hAnsi="Times New Roman" w:cs="Times New Roman"/>
          <w:sz w:val="24"/>
          <w:szCs w:val="24"/>
          <w:lang w:val="sv-SE"/>
        </w:rPr>
        <w:t xml:space="preserve"> sikap kasih sayang anak kepada Allah dan sesama di dalam keluarga adalah penggunaan </w:t>
      </w:r>
      <w:r w:rsidR="001C6D55" w:rsidRPr="006D5B30">
        <w:rPr>
          <w:rFonts w:ascii="Times New Roman" w:hAnsi="Times New Roman" w:cs="Times New Roman"/>
          <w:sz w:val="24"/>
          <w:szCs w:val="24"/>
          <w:lang w:val="sv-SE"/>
        </w:rPr>
        <w:t>telepon genggam</w:t>
      </w:r>
      <w:r w:rsidRPr="006D5B30">
        <w:rPr>
          <w:rFonts w:ascii="Times New Roman" w:hAnsi="Times New Roman" w:cs="Times New Roman"/>
          <w:sz w:val="24"/>
          <w:szCs w:val="24"/>
          <w:lang w:val="sv-SE"/>
        </w:rPr>
        <w:t>.</w:t>
      </w:r>
      <w:r w:rsidR="001C6D55" w:rsidRPr="006D5B30">
        <w:rPr>
          <w:rFonts w:ascii="Times New Roman" w:hAnsi="Times New Roman" w:cs="Times New Roman"/>
          <w:sz w:val="24"/>
          <w:szCs w:val="24"/>
          <w:lang w:val="sv-SE"/>
        </w:rPr>
        <w:t xml:space="preserve"> </w:t>
      </w:r>
      <w:r w:rsidR="001C6D55"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txp26KLi","properties":{"formattedCitation":"(Irim, 2023)","plainCitation":"(Irim, 2023)","dontUpdate":true,"noteIndex":0},"citationItems":[{"id":145,"uris":["http://zotero.org/users/local/UiSBHLCM/items/KSD7LFHI"],"itemData":{"id":145,"type":"article-journal","abstract":"This study aims to find out the forms of Catholic Parental Responsibility in Children's Faith Education, specifically in the field of koinonia, diakonia, and kerygma, which includes the forms of Catholic parental responsibility in children's faith education and the difficulties and challenges experienced by them. Catholic parents at St. Joseph Station Kampung Baru. This study uses a qualitative approach, observation, documentation and interviews from twelve informants are used to collect data. The results of this study indicate that responsibility is in various fields, such as koinonia which involves coaching in the form of gathering together in the family, giving advice on living in harmony, and teaching the values of mutual love; diakonia which includes coaching in terms of helping others, participating in church activities, and being involved in housework; as well as kerygma which prioritizes coaching such as reading and understanding the holy scriptures, giving reflections, and telling religious stories. However, several obstacles were also found, such as a lack of time between parents and children due to each other's busyness, challenges in managing time due to activities and work, and limited parental knowledge.","container-title":"Gaudium Vestrum: Jurnal Kateketik Pastoral","DOI":"10.61831/gvjkp.v7i1.158","ISSN":"2777-063X","language":"en","license":"Copyright (c) 2023 Rosalina Serly Irim","page":"26-35","source":"ojs.stkpkbi.ac.id","title":"Tanggung Jawab Orangtua Katolik dalam Pendidikan Iman Anak di Stasi Santo Yosef Kampung Baru","author":[{"family":"Irim","given":"Rosalina Serly"}],"issued":{"date-parts":[["2023",5,30]]}}}],"schema":"https://github.com/citation-style-language/schema/raw/master/csl-citation.json"} </w:instrText>
      </w:r>
      <w:r w:rsidR="001C6D55" w:rsidRPr="006D5B30">
        <w:rPr>
          <w:rFonts w:ascii="Times New Roman" w:hAnsi="Times New Roman" w:cs="Times New Roman"/>
          <w:sz w:val="24"/>
          <w:szCs w:val="24"/>
        </w:rPr>
        <w:fldChar w:fldCharType="separate"/>
      </w:r>
      <w:r w:rsidR="001C6D55" w:rsidRPr="006D5B30">
        <w:rPr>
          <w:rFonts w:ascii="Times New Roman" w:hAnsi="Times New Roman" w:cs="Times New Roman"/>
          <w:sz w:val="24"/>
          <w:lang w:val="sv-SE"/>
        </w:rPr>
        <w:t>Irim (2023:34)</w:t>
      </w:r>
      <w:r w:rsidR="001C6D55" w:rsidRPr="006D5B30">
        <w:rPr>
          <w:rFonts w:ascii="Times New Roman" w:hAnsi="Times New Roman" w:cs="Times New Roman"/>
          <w:sz w:val="24"/>
          <w:szCs w:val="24"/>
        </w:rPr>
        <w:fldChar w:fldCharType="end"/>
      </w:r>
      <w:r w:rsidR="001C6D55" w:rsidRPr="006D5B30">
        <w:rPr>
          <w:rFonts w:ascii="Times New Roman" w:hAnsi="Times New Roman" w:cs="Times New Roman"/>
          <w:sz w:val="24"/>
          <w:szCs w:val="24"/>
          <w:lang w:val="sv-SE"/>
        </w:rPr>
        <w:t xml:space="preserve"> mengatakan kemajuan teknologi yang pesat membuat orang tua dan anak lebih sibuk dengan urusan pribadi, seperti media sosial dan permainan digital, sehingga menyulitkan upaya orang tua dalam me</w:t>
      </w:r>
      <w:r w:rsidR="000C2383" w:rsidRPr="006D5B30">
        <w:rPr>
          <w:rFonts w:ascii="Times New Roman" w:hAnsi="Times New Roman" w:cs="Times New Roman"/>
          <w:sz w:val="24"/>
          <w:szCs w:val="24"/>
          <w:lang w:val="sv-SE"/>
        </w:rPr>
        <w:t>mberikan</w:t>
      </w:r>
      <w:r w:rsidR="001C6D55" w:rsidRPr="006D5B30">
        <w:rPr>
          <w:rFonts w:ascii="Times New Roman" w:hAnsi="Times New Roman" w:cs="Times New Roman"/>
          <w:sz w:val="24"/>
          <w:szCs w:val="24"/>
          <w:lang w:val="sv-SE"/>
        </w:rPr>
        <w:t xml:space="preserve"> pendidikan iman dalam keluarga.</w:t>
      </w:r>
      <w:r w:rsidR="00320169" w:rsidRPr="006D5B30">
        <w:rPr>
          <w:rFonts w:ascii="Times New Roman" w:hAnsi="Times New Roman" w:cs="Times New Roman"/>
          <w:sz w:val="24"/>
          <w:szCs w:val="24"/>
          <w:lang w:val="sv-SE"/>
        </w:rPr>
        <w:t xml:space="preserve"> </w:t>
      </w:r>
      <w:r w:rsidR="00EE2253"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ugbhAeRC","properties":{"formattedCitation":"(Agatatea &amp; Wijaya, 2021)","plainCitation":"(Agatatea &amp; Wijaya, 2021)","dontUpdate":true,"noteIndex":0},"citationItems":[{"id":153,"uris":["http://zotero.org/users/local/UiSBHLCM/items/RQPLD3RS"],"itemData":{"id":153,"type":"article-journal","abstract":"This study aims to analyze the role of Catholic families in the faith education of teenagers, especially in the midst of current technological advancements. It is hoped, that this research can provide benefits and serve as a source of information regarding the role of families in the faith education of teenagers amidst technological advancements. The method used in this research is qualitative method with interview techniques. The informants in this study amounted to seven (7) people, namely several Catholic families in the Santa Cecilia Community, specifically in the area 4th, Parish of Saint Cornelius, Madiun. The informants in this study are several Catholic families who have children in the teenage age range of 12-18 years old. The results of this study indicate that parents have played an active role in providing religious education to teenage children by teaching them to pray, setting </w:instrText>
      </w:r>
      <w:r w:rsidR="008F6F2F" w:rsidRPr="006D5B30">
        <w:rPr>
          <w:rFonts w:ascii="Times New Roman" w:hAnsi="Times New Roman" w:cs="Times New Roman"/>
          <w:sz w:val="24"/>
          <w:szCs w:val="24"/>
        </w:rPr>
        <w:instrText xml:space="preserve">a good example, showing love and affection, and involving teenagers in church life","container-title":"CREDENDUM: Jurnal Pendidikan Agama","DOI":"10.34150/credendum.v3i2.957","ISSN":"2714-8327","issue":"2","language":"en","license":"Copyright (c) 2025 Fantasi Agatatea, Albert I Ketut Deni Wijaya","note":"number: 2","page":"103-111","source":"ejournal.widyayuwana.ac.id","title":"Peran Keluarga Dalam Pendidikan Iman Remaja Katolik Di Tengah Kemajuan Teknologi","volume":"3","author":[{"family":"Agatatea","given":"Fantasi"},{"family":"Wijaya","given":"Albert I. Ketut Deni"}],"issued":{"date-parts":[["2021"]]}}}],"schema":"https://github.com/citation-style-language/schema/raw/master/csl-citation.json"} </w:instrText>
      </w:r>
      <w:r w:rsidR="00EE2253" w:rsidRPr="006D5B30">
        <w:rPr>
          <w:rFonts w:ascii="Times New Roman" w:hAnsi="Times New Roman" w:cs="Times New Roman"/>
          <w:sz w:val="24"/>
          <w:szCs w:val="24"/>
        </w:rPr>
        <w:fldChar w:fldCharType="separate"/>
      </w:r>
      <w:r w:rsidR="00EE2253" w:rsidRPr="006D5B30">
        <w:rPr>
          <w:rFonts w:ascii="Times New Roman" w:hAnsi="Times New Roman" w:cs="Times New Roman"/>
          <w:sz w:val="24"/>
        </w:rPr>
        <w:t>Agatatea &amp; Wijaya, (2021:108)</w:t>
      </w:r>
      <w:r w:rsidR="00EE2253" w:rsidRPr="006D5B30">
        <w:rPr>
          <w:rFonts w:ascii="Times New Roman" w:hAnsi="Times New Roman" w:cs="Times New Roman"/>
          <w:sz w:val="24"/>
          <w:szCs w:val="24"/>
        </w:rPr>
        <w:fldChar w:fldCharType="end"/>
      </w:r>
      <w:r w:rsidR="00EE2253" w:rsidRPr="006D5B30">
        <w:rPr>
          <w:rFonts w:ascii="Times New Roman" w:hAnsi="Times New Roman" w:cs="Times New Roman"/>
          <w:sz w:val="24"/>
          <w:szCs w:val="24"/>
        </w:rPr>
        <w:t xml:space="preserve"> </w:t>
      </w:r>
      <w:r w:rsidR="00320169" w:rsidRPr="006D5B30">
        <w:rPr>
          <w:rFonts w:ascii="Times New Roman" w:hAnsi="Times New Roman" w:cs="Times New Roman"/>
          <w:sz w:val="24"/>
          <w:szCs w:val="24"/>
        </w:rPr>
        <w:t xml:space="preserve">mengatakan kemajuan teknologi menyebabkan anak-anak menjadi enggan terlibat dalam aktivitas keagamaan, seperti </w:t>
      </w:r>
      <w:proofErr w:type="gramStart"/>
      <w:r w:rsidR="00320169" w:rsidRPr="006D5B30">
        <w:rPr>
          <w:rFonts w:ascii="Times New Roman" w:hAnsi="Times New Roman" w:cs="Times New Roman"/>
          <w:sz w:val="24"/>
          <w:szCs w:val="24"/>
        </w:rPr>
        <w:t>doa</w:t>
      </w:r>
      <w:proofErr w:type="gramEnd"/>
      <w:r w:rsidR="00320169" w:rsidRPr="006D5B30">
        <w:rPr>
          <w:rFonts w:ascii="Times New Roman" w:hAnsi="Times New Roman" w:cs="Times New Roman"/>
          <w:sz w:val="24"/>
          <w:szCs w:val="24"/>
        </w:rPr>
        <w:t xml:space="preserve"> bersama keluarga, </w:t>
      </w:r>
      <w:r w:rsidR="000C2383" w:rsidRPr="006D5B30">
        <w:rPr>
          <w:rFonts w:ascii="Times New Roman" w:hAnsi="Times New Roman" w:cs="Times New Roman"/>
          <w:sz w:val="24"/>
          <w:szCs w:val="24"/>
        </w:rPr>
        <w:t xml:space="preserve">dan sebaliknya </w:t>
      </w:r>
      <w:r w:rsidR="00320169" w:rsidRPr="006D5B30">
        <w:rPr>
          <w:rFonts w:ascii="Times New Roman" w:hAnsi="Times New Roman" w:cs="Times New Roman"/>
          <w:sz w:val="24"/>
          <w:szCs w:val="24"/>
        </w:rPr>
        <w:t xml:space="preserve">mereka lebih suka menghabiskan waktu </w:t>
      </w:r>
      <w:r w:rsidR="000C2383" w:rsidRPr="006D5B30">
        <w:rPr>
          <w:rFonts w:ascii="Times New Roman" w:hAnsi="Times New Roman" w:cs="Times New Roman"/>
          <w:sz w:val="24"/>
          <w:szCs w:val="24"/>
        </w:rPr>
        <w:t xml:space="preserve">untuk </w:t>
      </w:r>
      <w:r w:rsidR="00320169" w:rsidRPr="006D5B30">
        <w:rPr>
          <w:rFonts w:ascii="Times New Roman" w:hAnsi="Times New Roman" w:cs="Times New Roman"/>
          <w:sz w:val="24"/>
          <w:szCs w:val="24"/>
        </w:rPr>
        <w:t xml:space="preserve">bermain </w:t>
      </w:r>
      <w:r w:rsidR="00320169" w:rsidRPr="006D5B30">
        <w:rPr>
          <w:rFonts w:ascii="Times New Roman" w:hAnsi="Times New Roman" w:cs="Times New Roman"/>
          <w:i/>
          <w:iCs/>
          <w:sz w:val="24"/>
          <w:szCs w:val="24"/>
        </w:rPr>
        <w:t xml:space="preserve">game </w:t>
      </w:r>
      <w:r w:rsidR="00320169" w:rsidRPr="006D5B30">
        <w:rPr>
          <w:rFonts w:ascii="Times New Roman" w:hAnsi="Times New Roman" w:cs="Times New Roman"/>
          <w:sz w:val="24"/>
          <w:szCs w:val="24"/>
        </w:rPr>
        <w:t xml:space="preserve">di HP dan </w:t>
      </w:r>
      <w:r w:rsidR="00320169" w:rsidRPr="006D5B30">
        <w:rPr>
          <w:rFonts w:ascii="Times New Roman" w:hAnsi="Times New Roman" w:cs="Times New Roman"/>
          <w:i/>
          <w:iCs/>
          <w:sz w:val="24"/>
          <w:szCs w:val="24"/>
        </w:rPr>
        <w:t xml:space="preserve">chatting </w:t>
      </w:r>
      <w:r w:rsidR="00320169" w:rsidRPr="006D5B30">
        <w:rPr>
          <w:rFonts w:ascii="Times New Roman" w:hAnsi="Times New Roman" w:cs="Times New Roman"/>
          <w:sz w:val="24"/>
          <w:szCs w:val="24"/>
        </w:rPr>
        <w:t xml:space="preserve">dengan teman sebayanya di media sosial. </w:t>
      </w:r>
    </w:p>
    <w:p w14:paraId="5247586B" w14:textId="58C82C9E" w:rsidR="00AB6D5F" w:rsidRPr="006D5B30" w:rsidRDefault="00AB6D5F"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3 (42,9%) informan yaitu I</w:t>
      </w:r>
      <w:r w:rsidR="008F338A" w:rsidRPr="006D5B30">
        <w:rPr>
          <w:rFonts w:ascii="Times New Roman" w:hAnsi="Times New Roman" w:cs="Times New Roman"/>
          <w:sz w:val="24"/>
          <w:szCs w:val="24"/>
          <w:lang w:val="sv-SE"/>
        </w:rPr>
        <w:t>4</w:t>
      </w:r>
      <w:r w:rsidRPr="006D5B30">
        <w:rPr>
          <w:rFonts w:ascii="Times New Roman" w:hAnsi="Times New Roman" w:cs="Times New Roman"/>
          <w:sz w:val="24"/>
          <w:szCs w:val="24"/>
          <w:lang w:val="sv-SE"/>
        </w:rPr>
        <w:t>, I</w:t>
      </w:r>
      <w:r w:rsidR="008F338A"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dan I</w:t>
      </w:r>
      <w:r w:rsidR="008F338A" w:rsidRPr="006D5B30">
        <w:rPr>
          <w:rFonts w:ascii="Times New Roman" w:hAnsi="Times New Roman" w:cs="Times New Roman"/>
          <w:sz w:val="24"/>
          <w:szCs w:val="24"/>
          <w:lang w:val="sv-SE"/>
        </w:rPr>
        <w:t>6</w:t>
      </w:r>
      <w:r w:rsidRPr="006D5B30">
        <w:rPr>
          <w:rFonts w:ascii="Times New Roman" w:hAnsi="Times New Roman" w:cs="Times New Roman"/>
          <w:sz w:val="24"/>
          <w:szCs w:val="24"/>
          <w:lang w:val="sv-SE"/>
        </w:rPr>
        <w:t xml:space="preserve">, berpendapat bahwa salah satu tantangan yang dihadapi </w:t>
      </w:r>
      <w:r w:rsidR="008F338A" w:rsidRPr="006D5B30">
        <w:rPr>
          <w:rFonts w:ascii="Times New Roman" w:hAnsi="Times New Roman" w:cs="Times New Roman"/>
          <w:sz w:val="24"/>
          <w:szCs w:val="24"/>
          <w:lang w:val="sv-SE"/>
        </w:rPr>
        <w:t xml:space="preserve">dalam pendidikan iman Katolik anak serta pembentukan sikap kasih sayang kepada Allah dan sesama </w:t>
      </w:r>
      <w:r w:rsidRPr="006D5B30">
        <w:rPr>
          <w:rFonts w:ascii="Times New Roman" w:hAnsi="Times New Roman" w:cs="Times New Roman"/>
          <w:sz w:val="24"/>
          <w:szCs w:val="24"/>
          <w:lang w:val="sv-SE"/>
        </w:rPr>
        <w:t xml:space="preserve">adalah </w:t>
      </w:r>
      <w:r w:rsidR="008F338A" w:rsidRPr="006D5B30">
        <w:rPr>
          <w:rFonts w:ascii="Times New Roman" w:hAnsi="Times New Roman" w:cs="Times New Roman"/>
          <w:sz w:val="24"/>
          <w:szCs w:val="24"/>
          <w:lang w:val="sv-SE"/>
        </w:rPr>
        <w:t>keterbatasan waktu</w:t>
      </w:r>
      <w:r w:rsidRPr="006D5B30">
        <w:rPr>
          <w:rFonts w:ascii="Times New Roman" w:hAnsi="Times New Roman" w:cs="Times New Roman"/>
          <w:sz w:val="24"/>
          <w:szCs w:val="24"/>
          <w:lang w:val="sv-SE"/>
        </w:rPr>
        <w:t xml:space="preserve">. </w:t>
      </w:r>
      <w:r w:rsidR="008F338A" w:rsidRPr="006D5B30">
        <w:rPr>
          <w:rFonts w:ascii="Times New Roman" w:hAnsi="Times New Roman" w:cs="Times New Roman"/>
          <w:sz w:val="24"/>
          <w:szCs w:val="24"/>
          <w:lang w:val="sv-SE"/>
        </w:rPr>
        <w:t>Terkait hal ini, I4 mengatakan: “</w:t>
      </w:r>
      <w:r w:rsidR="004A381F" w:rsidRPr="006D5B30">
        <w:rPr>
          <w:rFonts w:ascii="Times New Roman" w:hAnsi="Times New Roman" w:cs="Times New Roman"/>
          <w:sz w:val="24"/>
          <w:szCs w:val="24"/>
          <w:lang w:val="sv-SE"/>
        </w:rPr>
        <w:t>W</w:t>
      </w:r>
      <w:r w:rsidR="008F338A" w:rsidRPr="006D5B30">
        <w:rPr>
          <w:rFonts w:ascii="Times New Roman" w:hAnsi="Times New Roman" w:cs="Times New Roman"/>
          <w:sz w:val="24"/>
          <w:szCs w:val="24"/>
          <w:lang w:val="sv-SE"/>
        </w:rPr>
        <w:t>aktu kami bersama anak-anak d</w:t>
      </w:r>
      <w:r w:rsidR="004A381F" w:rsidRPr="006D5B30">
        <w:rPr>
          <w:rFonts w:ascii="Times New Roman" w:hAnsi="Times New Roman" w:cs="Times New Roman"/>
          <w:sz w:val="24"/>
          <w:szCs w:val="24"/>
          <w:lang w:val="sv-SE"/>
        </w:rPr>
        <w:t xml:space="preserve">i </w:t>
      </w:r>
      <w:r w:rsidR="008F338A" w:rsidRPr="006D5B30">
        <w:rPr>
          <w:rFonts w:ascii="Times New Roman" w:hAnsi="Times New Roman" w:cs="Times New Roman"/>
          <w:sz w:val="24"/>
          <w:szCs w:val="24"/>
          <w:lang w:val="sv-SE"/>
        </w:rPr>
        <w:t>rumah sangat terbatas karena saya dan istri sama-sama kerja dari pagi sampai sore bahkan kadang-kadang sampai malam”. Menyusul, I5 mengatakan: “Kesibukan sehari-hari membuat anggota keluarga tidak punya waktu banyak untuk beribadah dan saling berinteraksi secara mendalam”. Selanjutnya, I6 mengatakan</w:t>
      </w:r>
      <w:r w:rsidR="00E57E0B" w:rsidRPr="006D5B30">
        <w:rPr>
          <w:rFonts w:ascii="Times New Roman" w:hAnsi="Times New Roman" w:cs="Times New Roman"/>
          <w:sz w:val="24"/>
          <w:szCs w:val="24"/>
          <w:lang w:val="sv-SE"/>
        </w:rPr>
        <w:t xml:space="preserve">: “Yang </w:t>
      </w:r>
      <w:r w:rsidR="000C2383" w:rsidRPr="006D5B30">
        <w:rPr>
          <w:rFonts w:ascii="Times New Roman" w:hAnsi="Times New Roman" w:cs="Times New Roman"/>
          <w:sz w:val="24"/>
          <w:szCs w:val="24"/>
          <w:lang w:val="sv-SE"/>
        </w:rPr>
        <w:t xml:space="preserve">menjadi </w:t>
      </w:r>
      <w:r w:rsidR="00E57E0B" w:rsidRPr="006D5B30">
        <w:rPr>
          <w:rFonts w:ascii="Times New Roman" w:hAnsi="Times New Roman" w:cs="Times New Roman"/>
          <w:sz w:val="24"/>
          <w:szCs w:val="24"/>
          <w:lang w:val="sv-SE"/>
        </w:rPr>
        <w:t xml:space="preserve">masalah itu justru dari kami orang tua yang sibuk </w:t>
      </w:r>
      <w:r w:rsidR="0094759C" w:rsidRPr="006D5B30">
        <w:rPr>
          <w:rFonts w:ascii="Times New Roman" w:hAnsi="Times New Roman" w:cs="Times New Roman"/>
          <w:sz w:val="24"/>
          <w:szCs w:val="24"/>
          <w:lang w:val="sv-SE"/>
        </w:rPr>
        <w:t xml:space="preserve">bekerja </w:t>
      </w:r>
      <w:r w:rsidR="00E57E0B" w:rsidRPr="006D5B30">
        <w:rPr>
          <w:rFonts w:ascii="Times New Roman" w:hAnsi="Times New Roman" w:cs="Times New Roman"/>
          <w:sz w:val="24"/>
          <w:szCs w:val="24"/>
          <w:lang w:val="sv-SE"/>
        </w:rPr>
        <w:t xml:space="preserve">sehingga waktu untuk bertemu satu sama lain dalam keluarga cuman sore hari”. </w:t>
      </w:r>
    </w:p>
    <w:p w14:paraId="13BE5B80" w14:textId="258659A2" w:rsidR="00E57E0B" w:rsidRPr="006D5B30" w:rsidRDefault="00E57E0B"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w:t>
      </w:r>
      <w:r w:rsidR="0094759C" w:rsidRPr="006D5B30">
        <w:rPr>
          <w:rFonts w:ascii="Times New Roman" w:hAnsi="Times New Roman" w:cs="Times New Roman"/>
          <w:sz w:val="24"/>
          <w:szCs w:val="24"/>
          <w:lang w:val="sv-SE"/>
        </w:rPr>
        <w:t xml:space="preserve"> ini</w:t>
      </w:r>
      <w:r w:rsidRPr="006D5B30">
        <w:rPr>
          <w:rFonts w:ascii="Times New Roman" w:hAnsi="Times New Roman" w:cs="Times New Roman"/>
          <w:sz w:val="24"/>
          <w:szCs w:val="24"/>
          <w:lang w:val="sv-SE"/>
        </w:rPr>
        <w:t xml:space="preserve">, </w:t>
      </w:r>
      <w:r w:rsidR="0094759C" w:rsidRPr="006D5B30">
        <w:rPr>
          <w:rFonts w:ascii="Times New Roman" w:hAnsi="Times New Roman" w:cs="Times New Roman"/>
          <w:sz w:val="24"/>
          <w:szCs w:val="24"/>
          <w:lang w:val="sv-SE"/>
        </w:rPr>
        <w:t xml:space="preserve">maka </w:t>
      </w:r>
      <w:r w:rsidRPr="006D5B30">
        <w:rPr>
          <w:rFonts w:ascii="Times New Roman" w:hAnsi="Times New Roman" w:cs="Times New Roman"/>
          <w:sz w:val="24"/>
          <w:szCs w:val="24"/>
          <w:lang w:val="sv-SE"/>
        </w:rPr>
        <w:t xml:space="preserve">dapat dikatakan bahwa salah satu tantangan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yang dihadapi orang tua dalam mendidik iman Katolik anak serta </w:t>
      </w:r>
      <w:r w:rsidR="0094759C" w:rsidRPr="006D5B30">
        <w:rPr>
          <w:rFonts w:ascii="Times New Roman" w:hAnsi="Times New Roman" w:cs="Times New Roman"/>
          <w:sz w:val="24"/>
          <w:szCs w:val="24"/>
          <w:lang w:val="sv-SE"/>
        </w:rPr>
        <w:t>m</w:t>
      </w:r>
      <w:r w:rsidRPr="006D5B30">
        <w:rPr>
          <w:rFonts w:ascii="Times New Roman" w:hAnsi="Times New Roman" w:cs="Times New Roman"/>
          <w:sz w:val="24"/>
          <w:szCs w:val="24"/>
          <w:lang w:val="sv-SE"/>
        </w:rPr>
        <w:t xml:space="preserve">embentuk sikap kasih sayang anak kepada Allah dan sesama di dalam keluarga adalah keterbatasan waktu karena kesibukan orang tua dalam </w:t>
      </w:r>
      <w:r w:rsidR="0094759C" w:rsidRPr="006D5B30">
        <w:rPr>
          <w:rFonts w:ascii="Times New Roman" w:hAnsi="Times New Roman" w:cs="Times New Roman"/>
          <w:sz w:val="24"/>
          <w:szCs w:val="24"/>
          <w:lang w:val="sv-SE"/>
        </w:rPr>
        <w:t>kerja. Hal ini</w:t>
      </w:r>
      <w:r w:rsidRPr="006D5B30">
        <w:rPr>
          <w:rFonts w:ascii="Times New Roman" w:hAnsi="Times New Roman" w:cs="Times New Roman"/>
          <w:sz w:val="24"/>
          <w:szCs w:val="24"/>
          <w:lang w:val="sv-SE"/>
        </w:rPr>
        <w:t xml:space="preserve"> sering kali mengurangi kesempatan untuk terlibat secara aktif dalam pendampingan iman anak di rumah. </w:t>
      </w:r>
      <w:r w:rsidR="004F370A" w:rsidRPr="006D5B30">
        <w:rPr>
          <w:rFonts w:ascii="Times New Roman" w:hAnsi="Times New Roman" w:cs="Times New Roman"/>
          <w:sz w:val="24"/>
          <w:szCs w:val="24"/>
        </w:rPr>
        <w:fldChar w:fldCharType="begin"/>
      </w:r>
      <w:r w:rsidR="000319CC" w:rsidRPr="006D5B30">
        <w:rPr>
          <w:rFonts w:ascii="Times New Roman" w:hAnsi="Times New Roman" w:cs="Times New Roman"/>
          <w:sz w:val="24"/>
          <w:szCs w:val="24"/>
          <w:lang w:val="sv-SE"/>
        </w:rPr>
        <w:instrText xml:space="preserve"> ADDIN ZOTERO_ITEM CSL_CITATION {"citationID":"mUYxSSSt","properties":{"formattedCitation":"(Mukin &amp; Tarihoran, 2024)","plainCitation":"(Mukin &amp; Tarihoran, 2024)","dontUpdate":true,"noteIndex":0},"citationItems":[{"id":147,"uris":["http://zotero.org/users/local/UiSBHLCM/items/LNPR2T83"],"itemData":{"id":147,"type":"article-journal","abstract":"This article emphasizes the importance of family catechesis in cultivating faith among children. The utilization of family catechesis can be an effective means of guiding and educating children in religious matters in a complex society that is increasingly influenced by adherence to secular values. Parental involvement is very important in this process. This article discusses the role of family catechesis and the importance of parents in educating children about faith. Use strategies to apply family catechesis to daily life, such as family prayer, reading and discussing scripture, celebrating religious holidays together, leading by example, providing space to ask questions and explore, and using technology and online resources. This article also discusses the challenges that may arise in the implementation of family catechesis, as well as solutions to overcome these challenges. Finally, the conclusion of this article highlights the importance of building a religious foundation for children in an increasingly complex world. Parents have an important role in guiding their children in religious affairs, in spiritual relationships, instilling religious teachings and introducing them to the world.","container-title":"Jurnal Magistra","DOI":"10.62200/magistra.v2i2.128","ISSN":"3026-6572","issue":"2","language":"en","license":"Copyright (c) 2024 Jurnal Magistra","note":"number: 2","page":"210-221","source":"ejurnal.stpdianmandala.ac.id","title":"Membangun Fondasi Iman Anak Melalui Katekese Keluarga","volume":"2","author":[{"family":"Mukin","given":"Angelina Febrianty"},{"family":"Tarihoran","given":"Emmeria"}],"issued":{"date-parts":[["2024",5,30]]}}}],"schema":"https://github.com/citation-style-language/schema/raw/master/csl-citation.json"} </w:instrText>
      </w:r>
      <w:r w:rsidR="004F370A" w:rsidRPr="006D5B30">
        <w:rPr>
          <w:rFonts w:ascii="Times New Roman" w:hAnsi="Times New Roman" w:cs="Times New Roman"/>
          <w:sz w:val="24"/>
          <w:szCs w:val="24"/>
        </w:rPr>
        <w:fldChar w:fldCharType="separate"/>
      </w:r>
      <w:r w:rsidR="004F370A" w:rsidRPr="006D5B30">
        <w:rPr>
          <w:rFonts w:ascii="Times New Roman" w:hAnsi="Times New Roman" w:cs="Times New Roman"/>
          <w:sz w:val="24"/>
          <w:lang w:val="sv-SE"/>
        </w:rPr>
        <w:t>Mukin &amp; Tarihoran, (2024:217)</w:t>
      </w:r>
      <w:r w:rsidR="004F370A" w:rsidRPr="006D5B30">
        <w:rPr>
          <w:rFonts w:ascii="Times New Roman" w:hAnsi="Times New Roman" w:cs="Times New Roman"/>
          <w:sz w:val="24"/>
          <w:szCs w:val="24"/>
        </w:rPr>
        <w:fldChar w:fldCharType="end"/>
      </w:r>
      <w:r w:rsidR="004F370A" w:rsidRPr="006D5B30">
        <w:rPr>
          <w:rFonts w:ascii="Times New Roman" w:hAnsi="Times New Roman" w:cs="Times New Roman"/>
          <w:sz w:val="24"/>
          <w:szCs w:val="24"/>
          <w:lang w:val="sv-SE"/>
        </w:rPr>
        <w:t xml:space="preserve"> </w:t>
      </w:r>
      <w:r w:rsidR="009D3030" w:rsidRPr="006D5B30">
        <w:rPr>
          <w:rFonts w:ascii="Times New Roman" w:hAnsi="Times New Roman" w:cs="Times New Roman"/>
          <w:sz w:val="24"/>
          <w:szCs w:val="24"/>
          <w:lang w:val="sv-SE"/>
        </w:rPr>
        <w:t xml:space="preserve">mengatakan kurangnya waktu </w:t>
      </w:r>
      <w:r w:rsidR="0094759C" w:rsidRPr="006D5B30">
        <w:rPr>
          <w:rFonts w:ascii="Times New Roman" w:hAnsi="Times New Roman" w:cs="Times New Roman"/>
          <w:sz w:val="24"/>
          <w:szCs w:val="24"/>
          <w:lang w:val="sv-SE"/>
        </w:rPr>
        <w:t xml:space="preserve">karena </w:t>
      </w:r>
      <w:r w:rsidR="009D3030" w:rsidRPr="006D5B30">
        <w:rPr>
          <w:rFonts w:ascii="Times New Roman" w:hAnsi="Times New Roman" w:cs="Times New Roman"/>
          <w:sz w:val="24"/>
          <w:szCs w:val="24"/>
          <w:lang w:val="sv-SE"/>
        </w:rPr>
        <w:t xml:space="preserve">kesibukan orang tua dapat mempengaruhi proses pendidikan </w:t>
      </w:r>
      <w:r w:rsidR="0094759C" w:rsidRPr="006D5B30">
        <w:rPr>
          <w:rFonts w:ascii="Times New Roman" w:hAnsi="Times New Roman" w:cs="Times New Roman"/>
          <w:sz w:val="24"/>
          <w:szCs w:val="24"/>
          <w:lang w:val="sv-SE"/>
        </w:rPr>
        <w:t>iman</w:t>
      </w:r>
      <w:r w:rsidR="009D3030" w:rsidRPr="006D5B30">
        <w:rPr>
          <w:rFonts w:ascii="Times New Roman" w:hAnsi="Times New Roman" w:cs="Times New Roman"/>
          <w:sz w:val="24"/>
          <w:szCs w:val="24"/>
          <w:lang w:val="sv-SE"/>
        </w:rPr>
        <w:t xml:space="preserve"> anak dalam keluarga. Orang tua yang sibuk bekerja dan tidak mempunyai waktu untuk memperhatikan </w:t>
      </w:r>
      <w:r w:rsidR="0094759C" w:rsidRPr="006D5B30">
        <w:rPr>
          <w:rFonts w:ascii="Times New Roman" w:hAnsi="Times New Roman" w:cs="Times New Roman"/>
          <w:sz w:val="24"/>
          <w:szCs w:val="24"/>
          <w:lang w:val="sv-SE"/>
        </w:rPr>
        <w:t xml:space="preserve">pendidikan iman </w:t>
      </w:r>
      <w:r w:rsidR="009D3030" w:rsidRPr="006D5B30">
        <w:rPr>
          <w:rFonts w:ascii="Times New Roman" w:hAnsi="Times New Roman" w:cs="Times New Roman"/>
          <w:sz w:val="24"/>
          <w:szCs w:val="24"/>
          <w:lang w:val="sv-SE"/>
        </w:rPr>
        <w:t xml:space="preserve">anak </w:t>
      </w:r>
      <w:r w:rsidR="0094759C" w:rsidRPr="006D5B30">
        <w:rPr>
          <w:rFonts w:ascii="Times New Roman" w:hAnsi="Times New Roman" w:cs="Times New Roman"/>
          <w:sz w:val="24"/>
          <w:szCs w:val="24"/>
          <w:lang w:val="sv-SE"/>
        </w:rPr>
        <w:t xml:space="preserve">dalam keluarga </w:t>
      </w:r>
      <w:r w:rsidR="009D3030" w:rsidRPr="006D5B30">
        <w:rPr>
          <w:rFonts w:ascii="Times New Roman" w:hAnsi="Times New Roman" w:cs="Times New Roman"/>
          <w:sz w:val="24"/>
          <w:szCs w:val="24"/>
          <w:lang w:val="sv-SE"/>
        </w:rPr>
        <w:t xml:space="preserve">akan berdampak pada perkembangan </w:t>
      </w:r>
      <w:r w:rsidR="0094759C" w:rsidRPr="006D5B30">
        <w:rPr>
          <w:rFonts w:ascii="Times New Roman" w:hAnsi="Times New Roman" w:cs="Times New Roman"/>
          <w:sz w:val="24"/>
          <w:szCs w:val="24"/>
          <w:lang w:val="sv-SE"/>
        </w:rPr>
        <w:t xml:space="preserve">pengetahuan dan penghayatan </w:t>
      </w:r>
      <w:r w:rsidR="009D3030" w:rsidRPr="006D5B30">
        <w:rPr>
          <w:rFonts w:ascii="Times New Roman" w:hAnsi="Times New Roman" w:cs="Times New Roman"/>
          <w:sz w:val="24"/>
          <w:szCs w:val="24"/>
          <w:lang w:val="sv-SE"/>
        </w:rPr>
        <w:t xml:space="preserve">iman </w:t>
      </w:r>
      <w:r w:rsidR="0094759C" w:rsidRPr="006D5B30">
        <w:rPr>
          <w:rFonts w:ascii="Times New Roman" w:hAnsi="Times New Roman" w:cs="Times New Roman"/>
          <w:sz w:val="24"/>
          <w:szCs w:val="24"/>
          <w:lang w:val="sv-SE"/>
        </w:rPr>
        <w:t>anak dalam hidup sehari-hari</w:t>
      </w:r>
      <w:r w:rsidR="009D3030" w:rsidRPr="006D5B30">
        <w:rPr>
          <w:rFonts w:ascii="Times New Roman" w:hAnsi="Times New Roman" w:cs="Times New Roman"/>
          <w:sz w:val="24"/>
          <w:szCs w:val="24"/>
          <w:lang w:val="sv-SE"/>
        </w:rPr>
        <w:t>.</w:t>
      </w:r>
      <w:r w:rsidR="00AD711A" w:rsidRPr="006D5B30">
        <w:rPr>
          <w:rFonts w:ascii="Times New Roman" w:hAnsi="Times New Roman" w:cs="Times New Roman"/>
          <w:sz w:val="24"/>
          <w:szCs w:val="24"/>
          <w:lang w:val="sv-SE"/>
        </w:rPr>
        <w:t xml:space="preserve"> </w:t>
      </w:r>
      <w:r w:rsidR="00AD711A"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pkTdoJvp","properties":{"formattedCitation":"(Lusia &amp; Supriyadi, 2019)","plainCitation":"(Lusia &amp; Supriyadi, 2019)","dontUpdate":true,"noteIndex":0},"citationItems":[{"id":151,"uris":["http://zotero.org/users/local/UiSBHLCM/items/E57CTR63"],"itemData":{"id":151,"type":"article-journal","abstract":"The family has a great responsibility and role in the child's faith education. Children's faith education can be done through a family’s together prayer habit. One of the ways commonly used as a habit for Christian families in educating and nurturing children's faith is to instill the habit of praying in the family. Does the Christian family have a good understanding habit of the praying together in the Christian Family? Does the family have an awareness of the faith education for the development of the child’s faith? Do they understand the effect of praying together in their family for the development of the child’s faith? Based on these issues the research in this paper attempts to analyze how far the influence of family prayer for the development of the child’s faith.This study uses a qualitative method. The respondents of this study are Christian families who have children in the age range 0 to 12 years, and who live in the IV region of St. Cornelius Madiun Parish. The number of respondents in this study were 8 families. Based on the results of the study, all respondents or 8 respondents (100%) realized that the together praying in the family has a great influence on the development of the child's faith. There were 7 respondents (58,33%) emphasize that habit of the praying together in the Christian family can give spiritual provisions for the children, besides 5 respondents (62.5%) who said that habit of the praying in the Christian family is a means to educate children and 4 respondent (36,36%) expressed the habit of praying together in the family can fostering attention in the family.","container-title":"JPAK: Jurnal Pendidikan Agama Katolik","DOI":"10.34150/jpak.v19i1.144","ISSN":"2655-7665","issue":"1","language":"en","license":"Copyright (c) 2018 Lusia -, Agustinus Supriyadi","note":"number: 1","page":"63-72","source":"ejournal.widyayuwana.ac.id","title":"Pengaruh Kebiasaan Doa Bersama Dalam Keluarga Kristiani Bagi Perkembangan Iman Anak","volume":"19","author":[{"family":"Lusia","given":"Mrs"},{"family":"Supriyadi","given":"Agustinus"}],"issued":{"date-parts":[["2019",4,13]]}}}],"schema":"https://github.com/citation-style-language/schema/raw/master/csl-citation.json"} </w:instrText>
      </w:r>
      <w:r w:rsidR="00AD711A" w:rsidRPr="006D5B30">
        <w:rPr>
          <w:rFonts w:ascii="Times New Roman" w:hAnsi="Times New Roman" w:cs="Times New Roman"/>
          <w:sz w:val="24"/>
          <w:szCs w:val="24"/>
        </w:rPr>
        <w:fldChar w:fldCharType="separate"/>
      </w:r>
      <w:r w:rsidR="00AD711A" w:rsidRPr="006D5B30">
        <w:rPr>
          <w:rFonts w:ascii="Times New Roman" w:hAnsi="Times New Roman" w:cs="Times New Roman"/>
          <w:sz w:val="24"/>
          <w:lang w:val="sv-SE"/>
        </w:rPr>
        <w:t>Lusia &amp; Supriyadi, (2019:67)</w:t>
      </w:r>
      <w:r w:rsidR="00AD711A" w:rsidRPr="006D5B30">
        <w:rPr>
          <w:rFonts w:ascii="Times New Roman" w:hAnsi="Times New Roman" w:cs="Times New Roman"/>
          <w:sz w:val="24"/>
          <w:szCs w:val="24"/>
        </w:rPr>
        <w:fldChar w:fldCharType="end"/>
      </w:r>
      <w:r w:rsidR="00AD711A" w:rsidRPr="006D5B30">
        <w:rPr>
          <w:rFonts w:ascii="Times New Roman" w:hAnsi="Times New Roman" w:cs="Times New Roman"/>
          <w:sz w:val="24"/>
          <w:szCs w:val="24"/>
          <w:lang w:val="sv-SE"/>
        </w:rPr>
        <w:t xml:space="preserve"> mengatakan kesulitan paling utama yang ditemui dalam melaksanakan doa dalam keluarga adalah sulit mencari waktu untuk berkumpul bersama</w:t>
      </w:r>
      <w:r w:rsidR="0094759C" w:rsidRPr="006D5B30">
        <w:rPr>
          <w:rFonts w:ascii="Times New Roman" w:hAnsi="Times New Roman" w:cs="Times New Roman"/>
          <w:sz w:val="24"/>
          <w:szCs w:val="24"/>
          <w:lang w:val="sv-SE"/>
        </w:rPr>
        <w:t xml:space="preserve"> seluruh anggota keluarga </w:t>
      </w:r>
      <w:r w:rsidR="00AD711A" w:rsidRPr="006D5B30">
        <w:rPr>
          <w:rFonts w:ascii="Times New Roman" w:hAnsi="Times New Roman" w:cs="Times New Roman"/>
          <w:sz w:val="24"/>
          <w:szCs w:val="24"/>
          <w:lang w:val="sv-SE"/>
        </w:rPr>
        <w:t xml:space="preserve">karena adanya kesibukan dari masing-masing anggota keluarga. </w:t>
      </w:r>
    </w:p>
    <w:p w14:paraId="7E622013" w14:textId="15550662" w:rsidR="008613E0" w:rsidRPr="006D5B30" w:rsidRDefault="00E57E0B"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ab/>
      </w:r>
      <w:bookmarkStart w:id="135" w:name="_Hlk200193548"/>
      <w:r w:rsidR="008613E0"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008613E0" w:rsidRPr="006D5B30">
        <w:rPr>
          <w:rFonts w:ascii="Times New Roman" w:hAnsi="Times New Roman" w:cs="Times New Roman"/>
          <w:sz w:val="24"/>
          <w:szCs w:val="24"/>
          <w:lang w:val="sv-SE"/>
        </w:rPr>
        <w:t xml:space="preserve"> data penelitian menunjukkan bahwa masing-masing 1 (14,3%) informan yaitu I1, I3, dan I5 mengungkapkan </w:t>
      </w:r>
      <w:bookmarkEnd w:id="135"/>
      <w:r w:rsidR="0094759C" w:rsidRPr="006D5B30">
        <w:rPr>
          <w:rFonts w:ascii="Times New Roman" w:hAnsi="Times New Roman" w:cs="Times New Roman"/>
          <w:sz w:val="24"/>
          <w:szCs w:val="24"/>
          <w:lang w:val="sv-SE"/>
        </w:rPr>
        <w:t xml:space="preserve">bahwa </w:t>
      </w:r>
      <w:r w:rsidR="008613E0" w:rsidRPr="006D5B30">
        <w:rPr>
          <w:rFonts w:ascii="Times New Roman" w:hAnsi="Times New Roman" w:cs="Times New Roman"/>
          <w:sz w:val="24"/>
          <w:szCs w:val="24"/>
          <w:lang w:val="sv-SE"/>
        </w:rPr>
        <w:t xml:space="preserve">tantangan </w:t>
      </w:r>
      <w:r w:rsidR="00543169" w:rsidRPr="006D5B30">
        <w:rPr>
          <w:rFonts w:ascii="Times New Roman" w:hAnsi="Times New Roman" w:cs="Times New Roman"/>
          <w:sz w:val="24"/>
          <w:szCs w:val="24"/>
          <w:lang w:val="sv-SE"/>
        </w:rPr>
        <w:t>konkret</w:t>
      </w:r>
      <w:r w:rsidR="0094759C" w:rsidRPr="006D5B30">
        <w:rPr>
          <w:rFonts w:ascii="Times New Roman" w:hAnsi="Times New Roman" w:cs="Times New Roman"/>
          <w:sz w:val="24"/>
          <w:szCs w:val="24"/>
          <w:lang w:val="sv-SE"/>
        </w:rPr>
        <w:t xml:space="preserve"> yang dialami dalam kaitan dengan</w:t>
      </w:r>
      <w:r w:rsidR="008613E0" w:rsidRPr="006D5B30">
        <w:rPr>
          <w:rFonts w:ascii="Times New Roman" w:hAnsi="Times New Roman" w:cs="Times New Roman"/>
          <w:sz w:val="24"/>
          <w:szCs w:val="24"/>
          <w:lang w:val="sv-SE"/>
        </w:rPr>
        <w:t xml:space="preserve"> pendidikan iman Katolik anak serta pembentukan sikap kasih sayang anak kepada Allah dan sesama di dalam keluarga</w:t>
      </w:r>
      <w:r w:rsidR="0094759C" w:rsidRPr="006D5B30">
        <w:rPr>
          <w:rFonts w:ascii="Times New Roman" w:hAnsi="Times New Roman" w:cs="Times New Roman"/>
          <w:sz w:val="24"/>
          <w:szCs w:val="24"/>
          <w:lang w:val="sv-SE"/>
        </w:rPr>
        <w:t xml:space="preserve"> antara lain </w:t>
      </w:r>
      <w:r w:rsidR="008613E0" w:rsidRPr="006D5B30">
        <w:rPr>
          <w:rFonts w:ascii="Times New Roman" w:hAnsi="Times New Roman" w:cs="Times New Roman"/>
          <w:sz w:val="24"/>
          <w:szCs w:val="24"/>
          <w:lang w:val="sv-SE"/>
        </w:rPr>
        <w:t>sulitnya menjalin kerja sama antara orang tua dan anak, sikap intoleransi, serta kurangnya pengetahuan orang tua mengenai pendidikan iman.</w:t>
      </w:r>
    </w:p>
    <w:p w14:paraId="3959EED0" w14:textId="77777777" w:rsidR="00210CBB" w:rsidRPr="006D5B30" w:rsidRDefault="008613E0" w:rsidP="006C73C4">
      <w:pPr>
        <w:spacing w:after="0" w:line="480" w:lineRule="auto"/>
        <w:ind w:firstLine="709"/>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 </w:t>
      </w:r>
      <w:bookmarkStart w:id="136" w:name="_Hlk200793841"/>
      <w:r w:rsidR="007F1D9A" w:rsidRPr="006D5B30">
        <w:rPr>
          <w:rFonts w:ascii="Times New Roman" w:hAnsi="Times New Roman" w:cs="Times New Roman"/>
          <w:sz w:val="24"/>
          <w:szCs w:val="24"/>
          <w:lang w:val="sv-SE"/>
        </w:rPr>
        <w:t xml:space="preserve">Berdasarkan uraian di atas, dapat disimpulkan bahwa tantangan konkret yang dihadapi orang tua dalam pendidikan iman Katolik anak dan pembentukan sikap kasih sayang kepada Allah dan sesama di dalam keluarga </w:t>
      </w:r>
      <w:r w:rsidR="0094759C" w:rsidRPr="006D5B30">
        <w:rPr>
          <w:rFonts w:ascii="Times New Roman" w:hAnsi="Times New Roman" w:cs="Times New Roman"/>
          <w:sz w:val="24"/>
          <w:szCs w:val="24"/>
          <w:lang w:val="sv-SE"/>
        </w:rPr>
        <w:t>antara lain</w:t>
      </w:r>
      <w:r w:rsidR="007F1D9A" w:rsidRPr="006D5B30">
        <w:rPr>
          <w:rFonts w:ascii="Times New Roman" w:hAnsi="Times New Roman" w:cs="Times New Roman"/>
          <w:sz w:val="24"/>
          <w:szCs w:val="24"/>
          <w:lang w:val="sv-SE"/>
        </w:rPr>
        <w:t xml:space="preserve"> pengaruh negatif dari teman sebaya, rasa malas anak, penggun</w:t>
      </w:r>
      <w:r w:rsidR="0094759C" w:rsidRPr="006D5B30">
        <w:rPr>
          <w:rFonts w:ascii="Times New Roman" w:hAnsi="Times New Roman" w:cs="Times New Roman"/>
          <w:sz w:val="24"/>
          <w:szCs w:val="24"/>
          <w:lang w:val="sv-SE"/>
        </w:rPr>
        <w:t>a</w:t>
      </w:r>
      <w:r w:rsidR="007F1D9A" w:rsidRPr="006D5B30">
        <w:rPr>
          <w:rFonts w:ascii="Times New Roman" w:hAnsi="Times New Roman" w:cs="Times New Roman"/>
          <w:sz w:val="24"/>
          <w:szCs w:val="24"/>
          <w:lang w:val="sv-SE"/>
        </w:rPr>
        <w:t>an handphone yang berlebihan, keterbatasan waktu orang tua</w:t>
      </w:r>
      <w:r w:rsidR="0094759C" w:rsidRPr="006D5B30">
        <w:rPr>
          <w:rFonts w:ascii="Times New Roman" w:hAnsi="Times New Roman" w:cs="Times New Roman"/>
          <w:sz w:val="24"/>
          <w:szCs w:val="24"/>
          <w:lang w:val="sv-SE"/>
        </w:rPr>
        <w:t xml:space="preserve"> karena kesibukan kerja</w:t>
      </w:r>
      <w:r w:rsidR="007F1D9A" w:rsidRPr="006D5B30">
        <w:rPr>
          <w:rFonts w:ascii="Times New Roman" w:hAnsi="Times New Roman" w:cs="Times New Roman"/>
          <w:sz w:val="24"/>
          <w:szCs w:val="24"/>
          <w:lang w:val="sv-SE"/>
        </w:rPr>
        <w:t xml:space="preserve">, kesulitan dalam menjalin kerja sama dengan anak, sikap intoleransi, serta kurangnya pengetahuan orang tua dalam mengajarkan iman Katolik </w:t>
      </w:r>
      <w:r w:rsidR="0094759C" w:rsidRPr="006D5B30">
        <w:rPr>
          <w:rFonts w:ascii="Times New Roman" w:hAnsi="Times New Roman" w:cs="Times New Roman"/>
          <w:sz w:val="24"/>
          <w:szCs w:val="24"/>
          <w:lang w:val="sv-SE"/>
        </w:rPr>
        <w:t xml:space="preserve">kepada anak </w:t>
      </w:r>
      <w:r w:rsidR="007F1D9A" w:rsidRPr="006D5B30">
        <w:rPr>
          <w:rFonts w:ascii="Times New Roman" w:hAnsi="Times New Roman" w:cs="Times New Roman"/>
          <w:sz w:val="24"/>
          <w:szCs w:val="24"/>
          <w:lang w:val="sv-SE"/>
        </w:rPr>
        <w:t>secara mendalam</w:t>
      </w:r>
      <w:bookmarkEnd w:id="136"/>
      <w:r w:rsidR="007F1D9A" w:rsidRPr="006D5B30">
        <w:rPr>
          <w:rFonts w:ascii="Times New Roman" w:hAnsi="Times New Roman" w:cs="Times New Roman"/>
          <w:sz w:val="24"/>
          <w:szCs w:val="24"/>
          <w:lang w:val="sv-SE"/>
        </w:rPr>
        <w:t xml:space="preserve">. </w:t>
      </w:r>
    </w:p>
    <w:p w14:paraId="7D4396AD" w14:textId="16D1B336" w:rsidR="0056005D" w:rsidRPr="006D5B30" w:rsidRDefault="0056005D">
      <w:pPr>
        <w:pStyle w:val="Subbab45"/>
        <w:numPr>
          <w:ilvl w:val="2"/>
          <w:numId w:val="52"/>
        </w:numPr>
        <w:spacing w:before="0"/>
        <w:ind w:left="709"/>
        <w:rPr>
          <w:lang w:val="sv-SE"/>
        </w:rPr>
      </w:pPr>
      <w:bookmarkStart w:id="137" w:name="_Toc203805029"/>
      <w:r w:rsidRPr="006D5B30">
        <w:rPr>
          <w:lang w:val="sv-SE"/>
        </w:rPr>
        <w:t xml:space="preserve">Solusi </w:t>
      </w:r>
      <w:r w:rsidR="00EC6699" w:rsidRPr="006D5B30">
        <w:rPr>
          <w:lang w:val="sv-SE"/>
        </w:rPr>
        <w:t>Orang tua</w:t>
      </w:r>
      <w:r w:rsidRPr="006D5B30">
        <w:rPr>
          <w:lang w:val="sv-SE"/>
        </w:rPr>
        <w:t xml:space="preserve"> dalam Pendidikan Iman Katolik </w:t>
      </w:r>
      <w:r w:rsidR="0061699B" w:rsidRPr="006D5B30">
        <w:rPr>
          <w:lang w:val="sv-SE"/>
        </w:rPr>
        <w:t>serta</w:t>
      </w:r>
      <w:r w:rsidRPr="006D5B30">
        <w:rPr>
          <w:lang w:val="sv-SE"/>
        </w:rPr>
        <w:t xml:space="preserve"> Pembentukan Sikap Kasih Sayang </w:t>
      </w:r>
      <w:r w:rsidR="004B70B2" w:rsidRPr="006D5B30">
        <w:rPr>
          <w:lang w:val="sv-SE"/>
        </w:rPr>
        <w:t>k</w:t>
      </w:r>
      <w:r w:rsidRPr="006D5B30">
        <w:rPr>
          <w:lang w:val="sv-SE"/>
        </w:rPr>
        <w:t>epada Allah dan Sesama</w:t>
      </w:r>
      <w:bookmarkEnd w:id="137"/>
    </w:p>
    <w:p w14:paraId="4412ADEA" w14:textId="331E1D7C" w:rsidR="00544F6A" w:rsidRPr="006D5B30" w:rsidRDefault="00544F6A" w:rsidP="006C73C4">
      <w:pPr>
        <w:pStyle w:val="Caption"/>
        <w:spacing w:after="0"/>
        <w:jc w:val="center"/>
        <w:rPr>
          <w:rFonts w:ascii="Times New Roman" w:hAnsi="Times New Roman" w:cs="Times New Roman"/>
          <w:b/>
          <w:bCs/>
          <w:i w:val="0"/>
          <w:iCs w:val="0"/>
          <w:color w:val="auto"/>
          <w:sz w:val="36"/>
          <w:szCs w:val="36"/>
          <w:lang w:val="sv-SE"/>
        </w:rPr>
      </w:pPr>
      <w:bookmarkStart w:id="138" w:name="_Toc201002631"/>
      <w:bookmarkStart w:id="139" w:name="_Hlk200796565"/>
      <w:r w:rsidRPr="006D5B30">
        <w:rPr>
          <w:rFonts w:ascii="Times New Roman" w:hAnsi="Times New Roman" w:cs="Times New Roman"/>
          <w:b/>
          <w:bCs/>
          <w:i w:val="0"/>
          <w:iCs w:val="0"/>
          <w:color w:val="auto"/>
          <w:sz w:val="24"/>
          <w:szCs w:val="24"/>
          <w:lang w:val="sv-SE"/>
        </w:rPr>
        <w:t xml:space="preserve">Tabel </w:t>
      </w:r>
      <w:r w:rsidRPr="006D5B30">
        <w:rPr>
          <w:rFonts w:ascii="Times New Roman" w:hAnsi="Times New Roman" w:cs="Times New Roman"/>
          <w:b/>
          <w:bCs/>
          <w:i w:val="0"/>
          <w:iCs w:val="0"/>
          <w:color w:val="auto"/>
          <w:sz w:val="24"/>
          <w:szCs w:val="24"/>
        </w:rPr>
        <w:fldChar w:fldCharType="begin"/>
      </w:r>
      <w:r w:rsidRPr="006D5B30">
        <w:rPr>
          <w:rFonts w:ascii="Times New Roman" w:hAnsi="Times New Roman" w:cs="Times New Roman"/>
          <w:b/>
          <w:bCs/>
          <w:i w:val="0"/>
          <w:iCs w:val="0"/>
          <w:color w:val="auto"/>
          <w:sz w:val="24"/>
          <w:szCs w:val="24"/>
          <w:lang w:val="sv-SE"/>
        </w:rPr>
        <w:instrText xml:space="preserve"> SEQ Tabel \* ARABIC </w:instrText>
      </w:r>
      <w:r w:rsidRPr="006D5B30">
        <w:rPr>
          <w:rFonts w:ascii="Times New Roman" w:hAnsi="Times New Roman" w:cs="Times New Roman"/>
          <w:b/>
          <w:bCs/>
          <w:i w:val="0"/>
          <w:iCs w:val="0"/>
          <w:color w:val="auto"/>
          <w:sz w:val="24"/>
          <w:szCs w:val="24"/>
        </w:rPr>
        <w:fldChar w:fldCharType="separate"/>
      </w:r>
      <w:r w:rsidR="00D23C14">
        <w:rPr>
          <w:rFonts w:ascii="Times New Roman" w:hAnsi="Times New Roman" w:cs="Times New Roman"/>
          <w:b/>
          <w:bCs/>
          <w:i w:val="0"/>
          <w:iCs w:val="0"/>
          <w:noProof/>
          <w:color w:val="auto"/>
          <w:sz w:val="24"/>
          <w:szCs w:val="24"/>
          <w:lang w:val="sv-SE"/>
        </w:rPr>
        <w:t>11</w:t>
      </w:r>
      <w:bookmarkEnd w:id="138"/>
      <w:r w:rsidRPr="006D5B30">
        <w:rPr>
          <w:rFonts w:ascii="Times New Roman" w:hAnsi="Times New Roman" w:cs="Times New Roman"/>
          <w:b/>
          <w:bCs/>
          <w:i w:val="0"/>
          <w:iCs w:val="0"/>
          <w:color w:val="auto"/>
          <w:sz w:val="24"/>
          <w:szCs w:val="24"/>
        </w:rPr>
        <w:fldChar w:fldCharType="end"/>
      </w:r>
    </w:p>
    <w:p w14:paraId="783DF572" w14:textId="21C5E1CB" w:rsidR="0056005D" w:rsidRPr="006D5B30" w:rsidRDefault="0056005D" w:rsidP="006C73C4">
      <w:pPr>
        <w:spacing w:after="0" w:line="480" w:lineRule="auto"/>
        <w:jc w:val="center"/>
        <w:rPr>
          <w:rFonts w:ascii="Times New Roman" w:hAnsi="Times New Roman" w:cs="Times New Roman"/>
          <w:b/>
          <w:bCs/>
          <w:sz w:val="24"/>
          <w:szCs w:val="24"/>
          <w:lang w:val="sv-SE"/>
        </w:rPr>
      </w:pPr>
      <w:r w:rsidRPr="006D5B30">
        <w:rPr>
          <w:rFonts w:ascii="Times New Roman" w:hAnsi="Times New Roman" w:cs="Times New Roman"/>
          <w:b/>
          <w:bCs/>
          <w:sz w:val="24"/>
          <w:szCs w:val="24"/>
          <w:lang w:val="sv-SE"/>
        </w:rPr>
        <w:t xml:space="preserve">Solusi dalam Pendidikan Iman Katolik </w:t>
      </w:r>
      <w:r w:rsidR="0061699B" w:rsidRPr="006D5B30">
        <w:rPr>
          <w:rFonts w:ascii="Times New Roman" w:hAnsi="Times New Roman" w:cs="Times New Roman"/>
          <w:b/>
          <w:bCs/>
          <w:sz w:val="24"/>
          <w:szCs w:val="24"/>
          <w:lang w:val="sv-SE"/>
        </w:rPr>
        <w:t>serta</w:t>
      </w:r>
      <w:r w:rsidRPr="006D5B30">
        <w:rPr>
          <w:rFonts w:ascii="Times New Roman" w:hAnsi="Times New Roman" w:cs="Times New Roman"/>
          <w:b/>
          <w:bCs/>
          <w:sz w:val="24"/>
          <w:szCs w:val="24"/>
          <w:lang w:val="sv-SE"/>
        </w:rPr>
        <w:t xml:space="preserve"> Pembentukan Sikap Kasih Sayang Kepada Allah dan Sesama</w:t>
      </w:r>
    </w:p>
    <w:tbl>
      <w:tblPr>
        <w:tblStyle w:val="TableGrid"/>
        <w:tblW w:w="7938" w:type="dxa"/>
        <w:tblInd w:w="-5" w:type="dxa"/>
        <w:tblLook w:val="04A0" w:firstRow="1" w:lastRow="0" w:firstColumn="1" w:lastColumn="0" w:noHBand="0" w:noVBand="1"/>
      </w:tblPr>
      <w:tblGrid>
        <w:gridCol w:w="541"/>
        <w:gridCol w:w="2969"/>
        <w:gridCol w:w="2336"/>
        <w:gridCol w:w="2092"/>
      </w:tblGrid>
      <w:tr w:rsidR="0056005D" w:rsidRPr="00CE0F56" w14:paraId="5B101BAA" w14:textId="77777777" w:rsidTr="003B0484">
        <w:tc>
          <w:tcPr>
            <w:tcW w:w="7938" w:type="dxa"/>
            <w:gridSpan w:val="4"/>
          </w:tcPr>
          <w:p w14:paraId="7BFE04EE" w14:textId="02CDAA7C" w:rsidR="0056005D" w:rsidRPr="006D5B30" w:rsidRDefault="0056005D" w:rsidP="006C73C4">
            <w:pPr>
              <w:spacing w:line="276" w:lineRule="auto"/>
              <w:jc w:val="both"/>
              <w:rPr>
                <w:rFonts w:ascii="Times New Roman" w:hAnsi="Times New Roman" w:cs="Times New Roman"/>
                <w:i/>
                <w:iCs/>
                <w:sz w:val="24"/>
                <w:szCs w:val="24"/>
                <w:lang w:val="sv-SE"/>
              </w:rPr>
            </w:pPr>
            <w:bookmarkStart w:id="140" w:name="_Hlk200182772"/>
            <w:r w:rsidRPr="006D5B30">
              <w:rPr>
                <w:rFonts w:ascii="Times New Roman" w:hAnsi="Times New Roman" w:cs="Times New Roman"/>
                <w:sz w:val="24"/>
                <w:szCs w:val="24"/>
                <w:lang w:val="sv-SE"/>
              </w:rPr>
              <w:t xml:space="preserve">Pertanyaan 9: Bagaimana usaha </w:t>
            </w:r>
            <w:r w:rsidR="00543169" w:rsidRPr="006D5B30">
              <w:rPr>
                <w:rFonts w:ascii="Times New Roman" w:hAnsi="Times New Roman" w:cs="Times New Roman"/>
                <w:sz w:val="24"/>
                <w:szCs w:val="24"/>
                <w:lang w:val="sv-SE"/>
              </w:rPr>
              <w:t>konkret</w:t>
            </w:r>
            <w:r w:rsidRPr="006D5B30">
              <w:rPr>
                <w:rFonts w:ascii="Times New Roman" w:hAnsi="Times New Roman" w:cs="Times New Roman"/>
                <w:sz w:val="24"/>
                <w:szCs w:val="24"/>
                <w:lang w:val="sv-SE"/>
              </w:rPr>
              <w:t xml:space="preserve"> bapak/ibu dalam mengatasi tantangan pendidikan iman Katolik </w:t>
            </w:r>
            <w:r w:rsidR="0061699B" w:rsidRPr="006D5B30">
              <w:rPr>
                <w:rFonts w:ascii="Times New Roman" w:hAnsi="Times New Roman" w:cs="Times New Roman"/>
                <w:sz w:val="24"/>
                <w:szCs w:val="24"/>
                <w:lang w:val="sv-SE"/>
              </w:rPr>
              <w:t>serta</w:t>
            </w:r>
            <w:r w:rsidRPr="006D5B30">
              <w:rPr>
                <w:rFonts w:ascii="Times New Roman" w:hAnsi="Times New Roman" w:cs="Times New Roman"/>
                <w:sz w:val="24"/>
                <w:szCs w:val="24"/>
                <w:lang w:val="sv-SE"/>
              </w:rPr>
              <w:t xml:space="preserve"> </w:t>
            </w:r>
            <w:r w:rsidR="0061699B" w:rsidRPr="006D5B30">
              <w:rPr>
                <w:rFonts w:ascii="Times New Roman" w:hAnsi="Times New Roman" w:cs="Times New Roman"/>
                <w:sz w:val="24"/>
                <w:szCs w:val="24"/>
                <w:lang w:val="sv-SE"/>
              </w:rPr>
              <w:t xml:space="preserve">pembentukan </w:t>
            </w:r>
            <w:r w:rsidRPr="006D5B30">
              <w:rPr>
                <w:rFonts w:ascii="Times New Roman" w:hAnsi="Times New Roman" w:cs="Times New Roman"/>
                <w:sz w:val="24"/>
                <w:szCs w:val="24"/>
                <w:lang w:val="sv-SE"/>
              </w:rPr>
              <w:t>sikap kasih sayang anak kepada Allah dan sesama dalam keluarga?</w:t>
            </w:r>
          </w:p>
        </w:tc>
      </w:tr>
      <w:tr w:rsidR="0056005D" w:rsidRPr="006D5B30" w14:paraId="39FF9380" w14:textId="77777777" w:rsidTr="008A3F12">
        <w:tc>
          <w:tcPr>
            <w:tcW w:w="541" w:type="dxa"/>
          </w:tcPr>
          <w:p w14:paraId="140236AE"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w:t>
            </w:r>
          </w:p>
        </w:tc>
        <w:tc>
          <w:tcPr>
            <w:tcW w:w="2969" w:type="dxa"/>
          </w:tcPr>
          <w:p w14:paraId="33F87698"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2336" w:type="dxa"/>
          </w:tcPr>
          <w:p w14:paraId="5DEA86B3"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ata Kunci</w:t>
            </w:r>
          </w:p>
        </w:tc>
        <w:tc>
          <w:tcPr>
            <w:tcW w:w="2092" w:type="dxa"/>
          </w:tcPr>
          <w:p w14:paraId="093E66EF"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Kode</w:t>
            </w:r>
          </w:p>
        </w:tc>
      </w:tr>
      <w:tr w:rsidR="008A3F12" w:rsidRPr="006D5B30" w14:paraId="422120CB" w14:textId="77777777" w:rsidTr="008A3F12">
        <w:tc>
          <w:tcPr>
            <w:tcW w:w="541" w:type="dxa"/>
            <w:vMerge w:val="restart"/>
          </w:tcPr>
          <w:p w14:paraId="1CCA6394"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2969" w:type="dxa"/>
            <w:vMerge w:val="restart"/>
          </w:tcPr>
          <w:p w14:paraId="1B5AE296" w14:textId="511B474F" w:rsidR="008A3F12" w:rsidRPr="006D5B30" w:rsidRDefault="008A3F12"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Solusi yang kami lakukan itu ialah memberi mereka pemahaman bahwa Allah itu sangat baik dan penuh kasih sayang kepada kita. </w:t>
            </w:r>
            <w:r w:rsidRPr="006D5B30">
              <w:rPr>
                <w:rFonts w:ascii="Times New Roman" w:hAnsi="Times New Roman" w:cs="Times New Roman"/>
                <w:sz w:val="24"/>
                <w:szCs w:val="24"/>
                <w:lang w:val="sv-SE"/>
              </w:rPr>
              <w:t>Kami juga menasihati mereka untuk selalu berkata jujur. Ketika mereka susah, kami mengajar mereka untuk berdoa bersama memohon pertolongan Tuhan. Ketika mereka merasa bosan dan jenuh mengikuti kegiatan-kegiatan di Gereja, kami selalu berusaha berkomunikasi dan memberi pemahaman yang baik kepada mereka.</w:t>
            </w:r>
          </w:p>
        </w:tc>
        <w:tc>
          <w:tcPr>
            <w:tcW w:w="2336" w:type="dxa"/>
          </w:tcPr>
          <w:p w14:paraId="08B3425A" w14:textId="7C6090DC"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mberi pemahaman </w:t>
            </w:r>
          </w:p>
        </w:tc>
        <w:tc>
          <w:tcPr>
            <w:tcW w:w="2092" w:type="dxa"/>
          </w:tcPr>
          <w:p w14:paraId="60053077" w14:textId="18A3E23D"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a</w:t>
            </w:r>
          </w:p>
        </w:tc>
      </w:tr>
      <w:tr w:rsidR="008A3F12" w:rsidRPr="006D5B30" w14:paraId="400089EA" w14:textId="77777777" w:rsidTr="008A3F12">
        <w:tc>
          <w:tcPr>
            <w:tcW w:w="541" w:type="dxa"/>
            <w:vMerge/>
          </w:tcPr>
          <w:p w14:paraId="67CA300C"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969" w:type="dxa"/>
            <w:vMerge/>
          </w:tcPr>
          <w:p w14:paraId="52A21ED0"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336" w:type="dxa"/>
          </w:tcPr>
          <w:p w14:paraId="30850554" w14:textId="52B554F5"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ngajarkan </w:t>
            </w:r>
          </w:p>
        </w:tc>
        <w:tc>
          <w:tcPr>
            <w:tcW w:w="2092" w:type="dxa"/>
          </w:tcPr>
          <w:p w14:paraId="7A2A3357" w14:textId="27C0A6A5"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b</w:t>
            </w:r>
          </w:p>
        </w:tc>
      </w:tr>
      <w:tr w:rsidR="008A3F12" w:rsidRPr="006D5B30" w14:paraId="391D1E88" w14:textId="77777777" w:rsidTr="008A3F12">
        <w:tc>
          <w:tcPr>
            <w:tcW w:w="541" w:type="dxa"/>
            <w:vMerge/>
          </w:tcPr>
          <w:p w14:paraId="68054017"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969" w:type="dxa"/>
            <w:vMerge/>
          </w:tcPr>
          <w:p w14:paraId="2C78A60C"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336" w:type="dxa"/>
          </w:tcPr>
          <w:p w14:paraId="2B86DF38" w14:textId="279976B1"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komunikasi </w:t>
            </w:r>
          </w:p>
        </w:tc>
        <w:tc>
          <w:tcPr>
            <w:tcW w:w="2092" w:type="dxa"/>
          </w:tcPr>
          <w:p w14:paraId="702E3E68" w14:textId="50FE862E"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c</w:t>
            </w:r>
          </w:p>
        </w:tc>
      </w:tr>
      <w:tr w:rsidR="008A3F12" w:rsidRPr="006D5B30" w14:paraId="1A42F385" w14:textId="77777777" w:rsidTr="008A3F12">
        <w:tc>
          <w:tcPr>
            <w:tcW w:w="541" w:type="dxa"/>
            <w:vMerge w:val="restart"/>
          </w:tcPr>
          <w:p w14:paraId="0BF3E43D"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w:t>
            </w:r>
          </w:p>
        </w:tc>
        <w:tc>
          <w:tcPr>
            <w:tcW w:w="2969" w:type="dxa"/>
            <w:vMerge w:val="restart"/>
          </w:tcPr>
          <w:p w14:paraId="2687BF7E" w14:textId="77D00B9C" w:rsidR="008A3F12" w:rsidRPr="006D5B30" w:rsidRDefault="008A3F1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Usaha saya untuk mengatasi tantangan ialah memberi contoh atau teladan iman yang baik kepada anak, mengajak atau mendorong anak untuk aktif dalam kegiatan Rohani di Gereja, di lingkungan, maupun kegiatan rohani di sekolah.</w:t>
            </w:r>
          </w:p>
        </w:tc>
        <w:tc>
          <w:tcPr>
            <w:tcW w:w="2336" w:type="dxa"/>
          </w:tcPr>
          <w:p w14:paraId="40CA1B9E" w14:textId="362E2EF6" w:rsidR="008A3F1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w:t>
            </w:r>
            <w:r w:rsidR="008A3F12" w:rsidRPr="006D5B30">
              <w:rPr>
                <w:rFonts w:ascii="Times New Roman" w:hAnsi="Times New Roman" w:cs="Times New Roman"/>
                <w:sz w:val="24"/>
                <w:szCs w:val="24"/>
              </w:rPr>
              <w:t>eladan iman</w:t>
            </w:r>
          </w:p>
        </w:tc>
        <w:tc>
          <w:tcPr>
            <w:tcW w:w="2092" w:type="dxa"/>
          </w:tcPr>
          <w:p w14:paraId="249243E2" w14:textId="243903CD"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d</w:t>
            </w:r>
          </w:p>
        </w:tc>
      </w:tr>
      <w:tr w:rsidR="008A3F12" w:rsidRPr="006D5B30" w14:paraId="10E37D8B" w14:textId="77777777" w:rsidTr="008A3F12">
        <w:tc>
          <w:tcPr>
            <w:tcW w:w="541" w:type="dxa"/>
            <w:vMerge/>
          </w:tcPr>
          <w:p w14:paraId="02027961"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969" w:type="dxa"/>
            <w:vMerge/>
          </w:tcPr>
          <w:p w14:paraId="33F72354" w14:textId="77777777" w:rsidR="008A3F12" w:rsidRPr="006D5B30" w:rsidRDefault="008A3F12" w:rsidP="006C73C4">
            <w:pPr>
              <w:pStyle w:val="ListParagraph"/>
              <w:spacing w:line="276" w:lineRule="auto"/>
              <w:ind w:left="0"/>
              <w:jc w:val="both"/>
              <w:rPr>
                <w:rFonts w:ascii="Times New Roman" w:hAnsi="Times New Roman" w:cs="Times New Roman"/>
                <w:sz w:val="24"/>
                <w:szCs w:val="24"/>
              </w:rPr>
            </w:pPr>
          </w:p>
        </w:tc>
        <w:tc>
          <w:tcPr>
            <w:tcW w:w="2336" w:type="dxa"/>
          </w:tcPr>
          <w:p w14:paraId="2B1323FD" w14:textId="379EA598"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Mengajak/mendorong </w:t>
            </w:r>
          </w:p>
        </w:tc>
        <w:tc>
          <w:tcPr>
            <w:tcW w:w="2092" w:type="dxa"/>
          </w:tcPr>
          <w:p w14:paraId="18585C8E" w14:textId="353A4341" w:rsidR="008A3F12" w:rsidRPr="006D5B30" w:rsidRDefault="008A3F1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e</w:t>
            </w:r>
          </w:p>
        </w:tc>
      </w:tr>
      <w:tr w:rsidR="00B354C7" w:rsidRPr="006D5B30" w14:paraId="43041E5C" w14:textId="77777777" w:rsidTr="008A3F12">
        <w:tc>
          <w:tcPr>
            <w:tcW w:w="541" w:type="dxa"/>
            <w:vMerge w:val="restart"/>
          </w:tcPr>
          <w:p w14:paraId="1584F48F" w14:textId="77777777" w:rsidR="00B354C7" w:rsidRPr="006D5B30" w:rsidRDefault="00B354C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2969" w:type="dxa"/>
            <w:vMerge w:val="restart"/>
          </w:tcPr>
          <w:p w14:paraId="28A6D11E" w14:textId="1D51BBC8" w:rsidR="00B354C7" w:rsidRPr="006D5B30" w:rsidRDefault="00B354C7"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olusi yang saya berikan dalam kaitan dengan penggunaan HP ialah membatasi waktu penggunaan HP hanya pada hari Jumat, Sabtu, dan Minggu. Solusi yang berkaitan dengan kehidupan doa, saya lakukan dengan cara mengajak anak untuk berdoa rosario dan doa malam. Kalau solusi untuk tantangan iman Katolik karena pengaruh lingkungan yaitu mengirim anak bersekolah di sekolah Katolik sehingga bisa meminimalisir pengaruh negatif terutama perilaku intoleransi di tengah masyarakat.</w:t>
            </w:r>
          </w:p>
        </w:tc>
        <w:tc>
          <w:tcPr>
            <w:tcW w:w="2336" w:type="dxa"/>
          </w:tcPr>
          <w:p w14:paraId="22B12419" w14:textId="65028DB2" w:rsidR="00B354C7" w:rsidRPr="006D5B30" w:rsidRDefault="00B354C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atasi waktu penggunaan HP</w:t>
            </w:r>
          </w:p>
        </w:tc>
        <w:tc>
          <w:tcPr>
            <w:tcW w:w="2092" w:type="dxa"/>
          </w:tcPr>
          <w:p w14:paraId="00C28F67" w14:textId="2062C110" w:rsidR="00B354C7" w:rsidRPr="006D5B30" w:rsidRDefault="00B354C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f</w:t>
            </w:r>
          </w:p>
        </w:tc>
      </w:tr>
      <w:tr w:rsidR="00B354C7" w:rsidRPr="006D5B30" w14:paraId="43754303" w14:textId="77777777" w:rsidTr="008A3F12">
        <w:tc>
          <w:tcPr>
            <w:tcW w:w="541" w:type="dxa"/>
            <w:vMerge/>
          </w:tcPr>
          <w:p w14:paraId="7EE1C456" w14:textId="77777777" w:rsidR="00B354C7" w:rsidRPr="006D5B30" w:rsidRDefault="00B354C7" w:rsidP="006C73C4">
            <w:pPr>
              <w:pStyle w:val="ListParagraph"/>
              <w:spacing w:line="276" w:lineRule="auto"/>
              <w:ind w:left="0"/>
              <w:jc w:val="both"/>
              <w:rPr>
                <w:rFonts w:ascii="Times New Roman" w:hAnsi="Times New Roman" w:cs="Times New Roman"/>
                <w:sz w:val="24"/>
                <w:szCs w:val="24"/>
              </w:rPr>
            </w:pPr>
          </w:p>
        </w:tc>
        <w:tc>
          <w:tcPr>
            <w:tcW w:w="2969" w:type="dxa"/>
            <w:vMerge/>
          </w:tcPr>
          <w:p w14:paraId="36361499" w14:textId="77777777" w:rsidR="00B354C7" w:rsidRPr="006D5B30" w:rsidRDefault="00B354C7" w:rsidP="006C73C4">
            <w:pPr>
              <w:pStyle w:val="ListParagraph"/>
              <w:spacing w:line="276" w:lineRule="auto"/>
              <w:ind w:left="0"/>
              <w:jc w:val="both"/>
              <w:rPr>
                <w:rFonts w:ascii="Times New Roman" w:hAnsi="Times New Roman" w:cs="Times New Roman"/>
                <w:sz w:val="24"/>
                <w:szCs w:val="24"/>
              </w:rPr>
            </w:pPr>
          </w:p>
        </w:tc>
        <w:tc>
          <w:tcPr>
            <w:tcW w:w="2336" w:type="dxa"/>
          </w:tcPr>
          <w:p w14:paraId="53C10713" w14:textId="3618F3F3" w:rsidR="00B354C7" w:rsidRPr="006D5B30" w:rsidRDefault="00223736"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Doa bersama </w:t>
            </w:r>
          </w:p>
        </w:tc>
        <w:tc>
          <w:tcPr>
            <w:tcW w:w="2092" w:type="dxa"/>
          </w:tcPr>
          <w:p w14:paraId="2F394769" w14:textId="02678586" w:rsidR="00B354C7" w:rsidRPr="006D5B30" w:rsidRDefault="00B354C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g</w:t>
            </w:r>
          </w:p>
        </w:tc>
      </w:tr>
      <w:tr w:rsidR="00B354C7" w:rsidRPr="006D5B30" w14:paraId="50A546B2" w14:textId="77777777" w:rsidTr="008A3F12">
        <w:tc>
          <w:tcPr>
            <w:tcW w:w="541" w:type="dxa"/>
            <w:vMerge/>
          </w:tcPr>
          <w:p w14:paraId="78111E12" w14:textId="77777777" w:rsidR="00B354C7" w:rsidRPr="006D5B30" w:rsidRDefault="00B354C7" w:rsidP="006C73C4">
            <w:pPr>
              <w:pStyle w:val="ListParagraph"/>
              <w:spacing w:line="276" w:lineRule="auto"/>
              <w:ind w:left="0"/>
              <w:jc w:val="both"/>
              <w:rPr>
                <w:rFonts w:ascii="Times New Roman" w:hAnsi="Times New Roman" w:cs="Times New Roman"/>
                <w:sz w:val="24"/>
                <w:szCs w:val="24"/>
              </w:rPr>
            </w:pPr>
          </w:p>
        </w:tc>
        <w:tc>
          <w:tcPr>
            <w:tcW w:w="2969" w:type="dxa"/>
            <w:vMerge/>
          </w:tcPr>
          <w:p w14:paraId="43BBA0AF" w14:textId="77777777" w:rsidR="00B354C7" w:rsidRPr="006D5B30" w:rsidRDefault="00B354C7" w:rsidP="006C73C4">
            <w:pPr>
              <w:pStyle w:val="ListParagraph"/>
              <w:spacing w:line="276" w:lineRule="auto"/>
              <w:ind w:left="0"/>
              <w:jc w:val="both"/>
              <w:rPr>
                <w:rFonts w:ascii="Times New Roman" w:hAnsi="Times New Roman" w:cs="Times New Roman"/>
                <w:sz w:val="24"/>
                <w:szCs w:val="24"/>
              </w:rPr>
            </w:pPr>
          </w:p>
        </w:tc>
        <w:tc>
          <w:tcPr>
            <w:tcW w:w="2336" w:type="dxa"/>
          </w:tcPr>
          <w:p w14:paraId="10103511" w14:textId="485E9DC1" w:rsidR="00B354C7" w:rsidRPr="006D5B30" w:rsidRDefault="00B354C7"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ekolahkan anak di sekolah Katolik</w:t>
            </w:r>
          </w:p>
        </w:tc>
        <w:tc>
          <w:tcPr>
            <w:tcW w:w="2092" w:type="dxa"/>
          </w:tcPr>
          <w:p w14:paraId="58D07855" w14:textId="5FE19CAB" w:rsidR="00B354C7" w:rsidRPr="006D5B30" w:rsidRDefault="00B354C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h</w:t>
            </w:r>
          </w:p>
        </w:tc>
      </w:tr>
      <w:tr w:rsidR="00E026E2" w:rsidRPr="006D5B30" w14:paraId="5CA39D33" w14:textId="77777777" w:rsidTr="008A3F12">
        <w:tc>
          <w:tcPr>
            <w:tcW w:w="541" w:type="dxa"/>
            <w:vMerge w:val="restart"/>
          </w:tcPr>
          <w:p w14:paraId="100D9541"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2969" w:type="dxa"/>
            <w:vMerge w:val="restart"/>
          </w:tcPr>
          <w:p w14:paraId="742397C8" w14:textId="6DE13F51" w:rsidR="00E026E2" w:rsidRPr="006D5B30" w:rsidRDefault="00E026E2"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Kalau tantangan terkait penggunaan HP masih susah kami atasi hanya kadang-kadang kami langsung cabut wifinya. </w:t>
            </w:r>
            <w:r w:rsidRPr="006D5B30">
              <w:rPr>
                <w:rFonts w:ascii="Times New Roman" w:hAnsi="Times New Roman" w:cs="Times New Roman"/>
                <w:sz w:val="24"/>
                <w:szCs w:val="24"/>
                <w:lang w:val="sv-SE"/>
              </w:rPr>
              <w:t>Tantangan terkait kehadiran serta kegiatan di Gereja, kami berusaha untuk mengatasi dengan cara mengajak anak untuk mengikuti kegiatan di Gereja bersama-sama. Selain itu, kami berusaha memberikan mereka teladan yang baik tentang penghayatan iman Katolik.</w:t>
            </w:r>
          </w:p>
        </w:tc>
        <w:tc>
          <w:tcPr>
            <w:tcW w:w="2336" w:type="dxa"/>
          </w:tcPr>
          <w:p w14:paraId="1482C434" w14:textId="5D14B320"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Cabut wifi</w:t>
            </w:r>
          </w:p>
        </w:tc>
        <w:tc>
          <w:tcPr>
            <w:tcW w:w="2092" w:type="dxa"/>
          </w:tcPr>
          <w:p w14:paraId="77ADABC5" w14:textId="71530AD6"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i</w:t>
            </w:r>
          </w:p>
        </w:tc>
      </w:tr>
      <w:tr w:rsidR="00E026E2" w:rsidRPr="006D5B30" w14:paraId="39648C50" w14:textId="77777777" w:rsidTr="008A3F12">
        <w:tc>
          <w:tcPr>
            <w:tcW w:w="541" w:type="dxa"/>
            <w:vMerge/>
          </w:tcPr>
          <w:p w14:paraId="52649BDD"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969" w:type="dxa"/>
            <w:vMerge/>
          </w:tcPr>
          <w:p w14:paraId="78BC403A"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336" w:type="dxa"/>
          </w:tcPr>
          <w:p w14:paraId="68F8F431" w14:textId="604ADE64"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 xml:space="preserve">Bersama anak ke Gereja </w:t>
            </w:r>
          </w:p>
        </w:tc>
        <w:tc>
          <w:tcPr>
            <w:tcW w:w="2092" w:type="dxa"/>
          </w:tcPr>
          <w:p w14:paraId="31BCF735" w14:textId="6569AD99"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j</w:t>
            </w:r>
          </w:p>
        </w:tc>
      </w:tr>
      <w:tr w:rsidR="00E026E2" w:rsidRPr="006D5B30" w14:paraId="2EEAD5D6" w14:textId="77777777" w:rsidTr="008A3F12">
        <w:tc>
          <w:tcPr>
            <w:tcW w:w="541" w:type="dxa"/>
            <w:vMerge/>
          </w:tcPr>
          <w:p w14:paraId="4DB4087F"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969" w:type="dxa"/>
            <w:vMerge/>
          </w:tcPr>
          <w:p w14:paraId="0EB6D8E4"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336" w:type="dxa"/>
          </w:tcPr>
          <w:p w14:paraId="17AB53C2" w14:textId="550CB14C" w:rsidR="00E026E2" w:rsidRPr="006D5B30" w:rsidRDefault="00223736"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T</w:t>
            </w:r>
            <w:r w:rsidR="00E026E2" w:rsidRPr="006D5B30">
              <w:rPr>
                <w:rFonts w:ascii="Times New Roman" w:hAnsi="Times New Roman" w:cs="Times New Roman"/>
                <w:sz w:val="24"/>
                <w:szCs w:val="24"/>
              </w:rPr>
              <w:t>eladan iman</w:t>
            </w:r>
          </w:p>
        </w:tc>
        <w:tc>
          <w:tcPr>
            <w:tcW w:w="2092" w:type="dxa"/>
          </w:tcPr>
          <w:p w14:paraId="22B90468" w14:textId="5AFDD4DD"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d</w:t>
            </w:r>
          </w:p>
        </w:tc>
      </w:tr>
      <w:tr w:rsidR="00E026E2" w:rsidRPr="006D5B30" w14:paraId="4DAB7492" w14:textId="77777777" w:rsidTr="008A3F12">
        <w:tc>
          <w:tcPr>
            <w:tcW w:w="541" w:type="dxa"/>
            <w:vMerge w:val="restart"/>
          </w:tcPr>
          <w:p w14:paraId="0BD29874"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5</w:t>
            </w:r>
          </w:p>
        </w:tc>
        <w:tc>
          <w:tcPr>
            <w:tcW w:w="2969" w:type="dxa"/>
            <w:vMerge w:val="restart"/>
          </w:tcPr>
          <w:p w14:paraId="292F5556" w14:textId="4B290638" w:rsidR="00E026E2" w:rsidRPr="006D5B30" w:rsidRDefault="00E026E2"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rPr>
              <w:t xml:space="preserve">Terkait keterbatasan waktu untuk kegiatan bersama, kami berusaha untuk mengatasinya dengan cara mengajar anak untuk belajar bersama tentang kesibukan setiap anggota keluarga dan belajar untuk berbela rasa. </w:t>
            </w:r>
            <w:r w:rsidRPr="006D5B30">
              <w:rPr>
                <w:rFonts w:ascii="Times New Roman" w:hAnsi="Times New Roman" w:cs="Times New Roman"/>
                <w:sz w:val="24"/>
                <w:szCs w:val="24"/>
                <w:lang w:val="sv-SE"/>
              </w:rPr>
              <w:t xml:space="preserve">Lalu solusi terhadap jarak tempat tinggal dan kerja dengan papinya, kami berusaha untuk mengatasinya dengan cara membangun komunikasi secara rutin melalui HP meskipun kadang kala mengalami hambatan karena signal. </w:t>
            </w:r>
          </w:p>
        </w:tc>
        <w:tc>
          <w:tcPr>
            <w:tcW w:w="2336" w:type="dxa"/>
          </w:tcPr>
          <w:p w14:paraId="17E98AC1" w14:textId="45A11F8D"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jar dan belajar bersama</w:t>
            </w:r>
          </w:p>
        </w:tc>
        <w:tc>
          <w:tcPr>
            <w:tcW w:w="2092" w:type="dxa"/>
          </w:tcPr>
          <w:p w14:paraId="757CBEAA" w14:textId="17BCB0D9"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b</w:t>
            </w:r>
          </w:p>
        </w:tc>
      </w:tr>
      <w:tr w:rsidR="00E026E2" w:rsidRPr="006D5B30" w14:paraId="2B7D27B6" w14:textId="77777777" w:rsidTr="008A3F12">
        <w:tc>
          <w:tcPr>
            <w:tcW w:w="541" w:type="dxa"/>
            <w:vMerge/>
          </w:tcPr>
          <w:p w14:paraId="3220342D"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969" w:type="dxa"/>
            <w:vMerge/>
          </w:tcPr>
          <w:p w14:paraId="187E75F8" w14:textId="77777777" w:rsidR="00E026E2" w:rsidRPr="006D5B30" w:rsidRDefault="00E026E2" w:rsidP="006C73C4">
            <w:pPr>
              <w:pStyle w:val="ListParagraph"/>
              <w:spacing w:line="276" w:lineRule="auto"/>
              <w:ind w:left="0"/>
              <w:jc w:val="both"/>
              <w:rPr>
                <w:rFonts w:ascii="Times New Roman" w:hAnsi="Times New Roman" w:cs="Times New Roman"/>
                <w:sz w:val="24"/>
                <w:szCs w:val="24"/>
              </w:rPr>
            </w:pPr>
          </w:p>
        </w:tc>
        <w:tc>
          <w:tcPr>
            <w:tcW w:w="2336" w:type="dxa"/>
          </w:tcPr>
          <w:p w14:paraId="468079D8" w14:textId="2101BFE1"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mbangun komunikasi</w:t>
            </w:r>
          </w:p>
        </w:tc>
        <w:tc>
          <w:tcPr>
            <w:tcW w:w="2092" w:type="dxa"/>
          </w:tcPr>
          <w:p w14:paraId="49CF29A3" w14:textId="74CC0F43" w:rsidR="00E026E2" w:rsidRPr="006D5B30" w:rsidRDefault="00E026E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c</w:t>
            </w:r>
          </w:p>
        </w:tc>
      </w:tr>
      <w:tr w:rsidR="00FE2668" w:rsidRPr="006D5B30" w14:paraId="30373157" w14:textId="77777777" w:rsidTr="008A3F12">
        <w:tc>
          <w:tcPr>
            <w:tcW w:w="541" w:type="dxa"/>
            <w:vMerge w:val="restart"/>
          </w:tcPr>
          <w:p w14:paraId="45A3E5C5" w14:textId="77777777" w:rsidR="00FE2668" w:rsidRPr="006D5B30" w:rsidRDefault="00FE266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6</w:t>
            </w:r>
          </w:p>
        </w:tc>
        <w:tc>
          <w:tcPr>
            <w:tcW w:w="2969" w:type="dxa"/>
            <w:vMerge w:val="restart"/>
          </w:tcPr>
          <w:p w14:paraId="3BB2A383" w14:textId="2A7C0711" w:rsidR="00FE2668" w:rsidRPr="006D5B30" w:rsidRDefault="00FE2668"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Solusi untuk mengatasi tantangan terkait kesulitan untuk bertemu lebih lama dalam keluarga masih mengalami kesulitan karena hal ini berkaitan langsung dengan jadwal waktu bekerja. Meskipun begitu kami tetap mengajarkan iman kepada anak-anak dan juga memberikan keteladanan hidup tentang iman Katolik di tengah keluarga.</w:t>
            </w:r>
          </w:p>
        </w:tc>
        <w:tc>
          <w:tcPr>
            <w:tcW w:w="2336" w:type="dxa"/>
          </w:tcPr>
          <w:p w14:paraId="4F37B679" w14:textId="46137102" w:rsidR="00FE2668" w:rsidRPr="006D5B30" w:rsidRDefault="00FE266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jar</w:t>
            </w:r>
            <w:r w:rsidR="00F80142" w:rsidRPr="006D5B30">
              <w:rPr>
                <w:rFonts w:ascii="Times New Roman" w:hAnsi="Times New Roman" w:cs="Times New Roman"/>
                <w:sz w:val="24"/>
                <w:szCs w:val="24"/>
              </w:rPr>
              <w:t>kan</w:t>
            </w:r>
          </w:p>
        </w:tc>
        <w:tc>
          <w:tcPr>
            <w:tcW w:w="2092" w:type="dxa"/>
          </w:tcPr>
          <w:p w14:paraId="276030A7" w14:textId="1189FAB7" w:rsidR="00FE2668" w:rsidRPr="006D5B30" w:rsidRDefault="00FE266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b</w:t>
            </w:r>
          </w:p>
        </w:tc>
      </w:tr>
      <w:tr w:rsidR="00FE2668" w:rsidRPr="006D5B30" w14:paraId="7B7F2AFD" w14:textId="77777777" w:rsidTr="008A3F12">
        <w:tc>
          <w:tcPr>
            <w:tcW w:w="541" w:type="dxa"/>
            <w:vMerge/>
          </w:tcPr>
          <w:p w14:paraId="070D0DBD" w14:textId="77777777" w:rsidR="00FE2668" w:rsidRPr="006D5B30" w:rsidRDefault="00FE2668" w:rsidP="006C73C4">
            <w:pPr>
              <w:pStyle w:val="ListParagraph"/>
              <w:spacing w:line="276" w:lineRule="auto"/>
              <w:ind w:left="0"/>
              <w:jc w:val="both"/>
              <w:rPr>
                <w:rFonts w:ascii="Times New Roman" w:hAnsi="Times New Roman" w:cs="Times New Roman"/>
                <w:sz w:val="24"/>
                <w:szCs w:val="24"/>
              </w:rPr>
            </w:pPr>
          </w:p>
        </w:tc>
        <w:tc>
          <w:tcPr>
            <w:tcW w:w="2969" w:type="dxa"/>
            <w:vMerge/>
          </w:tcPr>
          <w:p w14:paraId="1AD4C369" w14:textId="77777777" w:rsidR="00FE2668" w:rsidRPr="006D5B30" w:rsidRDefault="00FE2668" w:rsidP="006C73C4">
            <w:pPr>
              <w:pStyle w:val="ListParagraph"/>
              <w:spacing w:line="276" w:lineRule="auto"/>
              <w:ind w:left="0"/>
              <w:jc w:val="both"/>
              <w:rPr>
                <w:rFonts w:ascii="Times New Roman" w:hAnsi="Times New Roman" w:cs="Times New Roman"/>
                <w:sz w:val="24"/>
                <w:szCs w:val="24"/>
              </w:rPr>
            </w:pPr>
          </w:p>
        </w:tc>
        <w:tc>
          <w:tcPr>
            <w:tcW w:w="2336" w:type="dxa"/>
          </w:tcPr>
          <w:p w14:paraId="6F594C03" w14:textId="23277DA4" w:rsidR="00FE2668" w:rsidRPr="006D5B30" w:rsidRDefault="00FE266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Teladan iman</w:t>
            </w:r>
          </w:p>
        </w:tc>
        <w:tc>
          <w:tcPr>
            <w:tcW w:w="2092" w:type="dxa"/>
          </w:tcPr>
          <w:p w14:paraId="4FC60A1F" w14:textId="035BD222" w:rsidR="00FE2668" w:rsidRPr="006D5B30" w:rsidRDefault="00FE2668"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d</w:t>
            </w:r>
          </w:p>
        </w:tc>
      </w:tr>
      <w:tr w:rsidR="00431BBC" w:rsidRPr="006D5B30" w14:paraId="33E03C47" w14:textId="77777777" w:rsidTr="008A3F12">
        <w:tc>
          <w:tcPr>
            <w:tcW w:w="541" w:type="dxa"/>
            <w:vMerge w:val="restart"/>
          </w:tcPr>
          <w:p w14:paraId="506C92B3" w14:textId="77777777" w:rsidR="00431BBC" w:rsidRPr="006D5B30" w:rsidRDefault="00431BB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7</w:t>
            </w:r>
          </w:p>
        </w:tc>
        <w:tc>
          <w:tcPr>
            <w:tcW w:w="2969" w:type="dxa"/>
            <w:vMerge w:val="restart"/>
          </w:tcPr>
          <w:p w14:paraId="7044AA6D" w14:textId="23165BA0" w:rsidR="00431BBC" w:rsidRPr="006D5B30" w:rsidRDefault="00431BBC" w:rsidP="006C73C4">
            <w:pPr>
              <w:pStyle w:val="ListParagraph"/>
              <w:spacing w:line="276" w:lineRule="auto"/>
              <w:ind w:left="0"/>
              <w:jc w:val="both"/>
              <w:rPr>
                <w:rFonts w:ascii="Times New Roman" w:hAnsi="Times New Roman" w:cs="Times New Roman"/>
                <w:b/>
                <w:bCs/>
                <w:sz w:val="24"/>
                <w:szCs w:val="24"/>
                <w:lang w:val="sv-SE"/>
              </w:rPr>
            </w:pPr>
            <w:r w:rsidRPr="006D5B30">
              <w:rPr>
                <w:rFonts w:ascii="Times New Roman" w:hAnsi="Times New Roman" w:cs="Times New Roman"/>
                <w:sz w:val="24"/>
                <w:szCs w:val="24"/>
                <w:lang w:val="sv-SE"/>
              </w:rPr>
              <w:t>Terkait kesulitan anak mengikuti kegiatan BIAK di Gereja, solusi yang kami lakukan ialah terus mengajak dan mendorong anak untuk berteman dengan siapa saja dalam kelompok BIAK. Dengan demikian, jikalau anak mempunyai banyak teman maka dia selalu memiliki teman ketika melaksanakan kegiatan BIAK secara bersama. Kalau dari anak ada rasa malas ataupun ngantuk untuk berdoa, maka kami tetap berusaha mengajak anak untuk berdoa bersama baik doa malam pada pukul 21.00 maupun doa rosario.</w:t>
            </w:r>
          </w:p>
        </w:tc>
        <w:tc>
          <w:tcPr>
            <w:tcW w:w="2336" w:type="dxa"/>
          </w:tcPr>
          <w:p w14:paraId="154B09CB" w14:textId="3CB19C9A" w:rsidR="00431BBC" w:rsidRPr="006D5B30" w:rsidRDefault="00431BB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jak/mendorong</w:t>
            </w:r>
          </w:p>
        </w:tc>
        <w:tc>
          <w:tcPr>
            <w:tcW w:w="2092" w:type="dxa"/>
          </w:tcPr>
          <w:p w14:paraId="7AC35D53" w14:textId="77A6A9F5" w:rsidR="00431BBC" w:rsidRPr="006D5B30" w:rsidRDefault="00431BB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e</w:t>
            </w:r>
          </w:p>
        </w:tc>
      </w:tr>
      <w:tr w:rsidR="00431BBC" w:rsidRPr="006D5B30" w14:paraId="57085D89" w14:textId="77777777" w:rsidTr="008A3F12">
        <w:tc>
          <w:tcPr>
            <w:tcW w:w="541" w:type="dxa"/>
            <w:vMerge/>
          </w:tcPr>
          <w:p w14:paraId="25045798" w14:textId="77777777" w:rsidR="00431BBC" w:rsidRPr="006D5B30" w:rsidRDefault="00431BBC" w:rsidP="006C73C4">
            <w:pPr>
              <w:pStyle w:val="ListParagraph"/>
              <w:spacing w:line="276" w:lineRule="auto"/>
              <w:ind w:left="0"/>
              <w:jc w:val="both"/>
              <w:rPr>
                <w:rFonts w:ascii="Times New Roman" w:hAnsi="Times New Roman" w:cs="Times New Roman"/>
                <w:sz w:val="24"/>
                <w:szCs w:val="24"/>
              </w:rPr>
            </w:pPr>
          </w:p>
        </w:tc>
        <w:tc>
          <w:tcPr>
            <w:tcW w:w="2969" w:type="dxa"/>
            <w:vMerge/>
          </w:tcPr>
          <w:p w14:paraId="32A13B29" w14:textId="77777777" w:rsidR="00431BBC" w:rsidRPr="006D5B30" w:rsidRDefault="00431BBC" w:rsidP="006C73C4">
            <w:pPr>
              <w:pStyle w:val="ListParagraph"/>
              <w:spacing w:line="276" w:lineRule="auto"/>
              <w:ind w:left="0"/>
              <w:jc w:val="both"/>
              <w:rPr>
                <w:rFonts w:ascii="Times New Roman" w:hAnsi="Times New Roman" w:cs="Times New Roman"/>
                <w:sz w:val="24"/>
                <w:szCs w:val="24"/>
              </w:rPr>
            </w:pPr>
          </w:p>
        </w:tc>
        <w:tc>
          <w:tcPr>
            <w:tcW w:w="2336" w:type="dxa"/>
          </w:tcPr>
          <w:p w14:paraId="6E675EAC" w14:textId="26FB67B5" w:rsidR="00431BBC" w:rsidRPr="006D5B30" w:rsidRDefault="00431BB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oa bersama</w:t>
            </w:r>
          </w:p>
        </w:tc>
        <w:tc>
          <w:tcPr>
            <w:tcW w:w="2092" w:type="dxa"/>
          </w:tcPr>
          <w:p w14:paraId="0EA7D0F7" w14:textId="7D381923" w:rsidR="00431BBC" w:rsidRPr="006D5B30" w:rsidRDefault="00431BBC"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g</w:t>
            </w:r>
          </w:p>
        </w:tc>
      </w:tr>
      <w:bookmarkEnd w:id="140"/>
    </w:tbl>
    <w:p w14:paraId="3C7544D6" w14:textId="77777777" w:rsidR="0056005D" w:rsidRPr="006D5B30" w:rsidRDefault="0056005D" w:rsidP="006C73C4">
      <w:pPr>
        <w:spacing w:after="0" w:line="480" w:lineRule="auto"/>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567"/>
        <w:gridCol w:w="2694"/>
        <w:gridCol w:w="1984"/>
        <w:gridCol w:w="1243"/>
        <w:gridCol w:w="1444"/>
      </w:tblGrid>
      <w:tr w:rsidR="0056005D" w:rsidRPr="006D5B30" w14:paraId="6D8B7E10" w14:textId="77777777" w:rsidTr="003B0484">
        <w:tc>
          <w:tcPr>
            <w:tcW w:w="7932" w:type="dxa"/>
            <w:gridSpan w:val="5"/>
          </w:tcPr>
          <w:p w14:paraId="79DEA5CC"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bookmarkStart w:id="141" w:name="_Hlk200185440"/>
            <w:r w:rsidRPr="006D5B30">
              <w:rPr>
                <w:rFonts w:ascii="Times New Roman" w:hAnsi="Times New Roman" w:cs="Times New Roman"/>
                <w:b/>
                <w:bCs/>
                <w:sz w:val="24"/>
                <w:szCs w:val="24"/>
              </w:rPr>
              <w:t>Indeks</w:t>
            </w:r>
          </w:p>
        </w:tc>
      </w:tr>
      <w:tr w:rsidR="0056005D" w:rsidRPr="006D5B30" w14:paraId="0A4A2244" w14:textId="77777777" w:rsidTr="003B0484">
        <w:tc>
          <w:tcPr>
            <w:tcW w:w="3261" w:type="dxa"/>
            <w:gridSpan w:val="2"/>
          </w:tcPr>
          <w:p w14:paraId="1B702EDD"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awaban</w:t>
            </w:r>
          </w:p>
        </w:tc>
        <w:tc>
          <w:tcPr>
            <w:tcW w:w="1984" w:type="dxa"/>
          </w:tcPr>
          <w:p w14:paraId="39C2A249"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Informan</w:t>
            </w:r>
          </w:p>
        </w:tc>
        <w:tc>
          <w:tcPr>
            <w:tcW w:w="1243" w:type="dxa"/>
          </w:tcPr>
          <w:p w14:paraId="7AD8A7BA"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Jumlah</w:t>
            </w:r>
          </w:p>
        </w:tc>
        <w:tc>
          <w:tcPr>
            <w:tcW w:w="1444" w:type="dxa"/>
          </w:tcPr>
          <w:p w14:paraId="64A78946" w14:textId="77777777" w:rsidR="0056005D" w:rsidRPr="006D5B30" w:rsidRDefault="0056005D" w:rsidP="006C73C4">
            <w:pPr>
              <w:pStyle w:val="ListParagraph"/>
              <w:spacing w:line="276" w:lineRule="auto"/>
              <w:ind w:left="0"/>
              <w:jc w:val="center"/>
              <w:rPr>
                <w:rFonts w:ascii="Times New Roman" w:hAnsi="Times New Roman" w:cs="Times New Roman"/>
                <w:b/>
                <w:bCs/>
                <w:sz w:val="24"/>
                <w:szCs w:val="24"/>
              </w:rPr>
            </w:pPr>
            <w:r w:rsidRPr="006D5B30">
              <w:rPr>
                <w:rFonts w:ascii="Times New Roman" w:hAnsi="Times New Roman" w:cs="Times New Roman"/>
                <w:b/>
                <w:bCs/>
                <w:sz w:val="24"/>
                <w:szCs w:val="24"/>
              </w:rPr>
              <w:t>Presentase</w:t>
            </w:r>
          </w:p>
        </w:tc>
      </w:tr>
      <w:tr w:rsidR="0056005D" w:rsidRPr="006D5B30" w14:paraId="065CF2D9" w14:textId="77777777" w:rsidTr="003B0484">
        <w:tc>
          <w:tcPr>
            <w:tcW w:w="567" w:type="dxa"/>
          </w:tcPr>
          <w:p w14:paraId="59114A64" w14:textId="48642AA3" w:rsidR="0056005D" w:rsidRPr="006D5B30" w:rsidRDefault="00CC53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56005D" w:rsidRPr="006D5B30">
              <w:rPr>
                <w:rFonts w:ascii="Times New Roman" w:hAnsi="Times New Roman" w:cs="Times New Roman"/>
                <w:sz w:val="24"/>
                <w:szCs w:val="24"/>
              </w:rPr>
              <w:t>a</w:t>
            </w:r>
          </w:p>
        </w:tc>
        <w:tc>
          <w:tcPr>
            <w:tcW w:w="2694" w:type="dxa"/>
          </w:tcPr>
          <w:p w14:paraId="075FC74E" w14:textId="4D21F771" w:rsidR="0056005D" w:rsidRPr="006D5B30" w:rsidRDefault="00F8014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mberi pemahaman</w:t>
            </w:r>
          </w:p>
        </w:tc>
        <w:tc>
          <w:tcPr>
            <w:tcW w:w="1984" w:type="dxa"/>
          </w:tcPr>
          <w:p w14:paraId="006DC12C" w14:textId="720229FA" w:rsidR="0056005D"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w:t>
            </w:r>
          </w:p>
        </w:tc>
        <w:tc>
          <w:tcPr>
            <w:tcW w:w="1243" w:type="dxa"/>
          </w:tcPr>
          <w:p w14:paraId="0D98738E" w14:textId="50157AD4"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2C95B567" w14:textId="5318C4E3"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r w:rsidR="0056005D" w:rsidRPr="006D5B30">
              <w:rPr>
                <w:rFonts w:ascii="Times New Roman" w:hAnsi="Times New Roman" w:cs="Times New Roman"/>
                <w:sz w:val="24"/>
                <w:szCs w:val="24"/>
              </w:rPr>
              <w:t>%</w:t>
            </w:r>
          </w:p>
        </w:tc>
      </w:tr>
      <w:tr w:rsidR="0056005D" w:rsidRPr="006D5B30" w14:paraId="525D2065" w14:textId="77777777" w:rsidTr="003B0484">
        <w:tc>
          <w:tcPr>
            <w:tcW w:w="567" w:type="dxa"/>
          </w:tcPr>
          <w:p w14:paraId="36DD1010" w14:textId="225172A9" w:rsidR="0056005D" w:rsidRPr="006D5B30" w:rsidRDefault="00CC53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56005D" w:rsidRPr="006D5B30">
              <w:rPr>
                <w:rFonts w:ascii="Times New Roman" w:hAnsi="Times New Roman" w:cs="Times New Roman"/>
                <w:sz w:val="24"/>
                <w:szCs w:val="24"/>
              </w:rPr>
              <w:t>b</w:t>
            </w:r>
          </w:p>
        </w:tc>
        <w:tc>
          <w:tcPr>
            <w:tcW w:w="2694" w:type="dxa"/>
          </w:tcPr>
          <w:p w14:paraId="59BE11DC" w14:textId="3FFCD537" w:rsidR="0056005D" w:rsidRPr="006D5B30" w:rsidRDefault="00F8014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Mengajarkan</w:t>
            </w:r>
          </w:p>
        </w:tc>
        <w:tc>
          <w:tcPr>
            <w:tcW w:w="1984" w:type="dxa"/>
          </w:tcPr>
          <w:p w14:paraId="6BC0178F" w14:textId="2B892185" w:rsidR="0056005D"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5, I6</w:t>
            </w:r>
          </w:p>
        </w:tc>
        <w:tc>
          <w:tcPr>
            <w:tcW w:w="1243" w:type="dxa"/>
          </w:tcPr>
          <w:p w14:paraId="4354C5B4" w14:textId="293791F1"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263174DE" w14:textId="7C95F271"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r w:rsidR="0056005D" w:rsidRPr="006D5B30">
              <w:rPr>
                <w:rFonts w:ascii="Times New Roman" w:hAnsi="Times New Roman" w:cs="Times New Roman"/>
                <w:sz w:val="24"/>
                <w:szCs w:val="24"/>
              </w:rPr>
              <w:t>%</w:t>
            </w:r>
          </w:p>
        </w:tc>
      </w:tr>
      <w:tr w:rsidR="0056005D" w:rsidRPr="006D5B30" w14:paraId="6203902C" w14:textId="77777777" w:rsidTr="003B0484">
        <w:tc>
          <w:tcPr>
            <w:tcW w:w="567" w:type="dxa"/>
          </w:tcPr>
          <w:p w14:paraId="59B0A1ED" w14:textId="793FB0F3" w:rsidR="0056005D" w:rsidRPr="006D5B30" w:rsidRDefault="00CC53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56005D" w:rsidRPr="006D5B30">
              <w:rPr>
                <w:rFonts w:ascii="Times New Roman" w:hAnsi="Times New Roman" w:cs="Times New Roman"/>
                <w:sz w:val="24"/>
                <w:szCs w:val="24"/>
              </w:rPr>
              <w:t>c</w:t>
            </w:r>
          </w:p>
        </w:tc>
        <w:tc>
          <w:tcPr>
            <w:tcW w:w="2694" w:type="dxa"/>
          </w:tcPr>
          <w:p w14:paraId="6840D5C4" w14:textId="5577FE44" w:rsidR="0056005D" w:rsidRPr="006D5B30" w:rsidRDefault="00F8014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Berkomunikasi</w:t>
            </w:r>
          </w:p>
        </w:tc>
        <w:tc>
          <w:tcPr>
            <w:tcW w:w="1984" w:type="dxa"/>
          </w:tcPr>
          <w:p w14:paraId="1A55A3C9" w14:textId="2D33F8C2" w:rsidR="0056005D"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1, I5</w:t>
            </w:r>
          </w:p>
        </w:tc>
        <w:tc>
          <w:tcPr>
            <w:tcW w:w="1243" w:type="dxa"/>
          </w:tcPr>
          <w:p w14:paraId="627918DB" w14:textId="52FBEDF0"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5ABB644C" w14:textId="60DCB68B"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r w:rsidR="0056005D" w:rsidRPr="006D5B30">
              <w:rPr>
                <w:rFonts w:ascii="Times New Roman" w:hAnsi="Times New Roman" w:cs="Times New Roman"/>
                <w:sz w:val="24"/>
                <w:szCs w:val="24"/>
              </w:rPr>
              <w:t>%</w:t>
            </w:r>
          </w:p>
        </w:tc>
      </w:tr>
      <w:tr w:rsidR="0056005D" w:rsidRPr="006D5B30" w14:paraId="2CB7E9DA" w14:textId="77777777" w:rsidTr="003B0484">
        <w:tc>
          <w:tcPr>
            <w:tcW w:w="567" w:type="dxa"/>
          </w:tcPr>
          <w:p w14:paraId="3DBEDCA6" w14:textId="3A43530C" w:rsidR="0056005D" w:rsidRPr="006D5B30" w:rsidRDefault="00CC5377"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56005D" w:rsidRPr="006D5B30">
              <w:rPr>
                <w:rFonts w:ascii="Times New Roman" w:hAnsi="Times New Roman" w:cs="Times New Roman"/>
                <w:sz w:val="24"/>
                <w:szCs w:val="24"/>
              </w:rPr>
              <w:t>d</w:t>
            </w:r>
          </w:p>
        </w:tc>
        <w:tc>
          <w:tcPr>
            <w:tcW w:w="2694" w:type="dxa"/>
          </w:tcPr>
          <w:p w14:paraId="5E239F06" w14:textId="798ACB90" w:rsidR="0056005D" w:rsidRPr="006D5B30" w:rsidRDefault="00F80142" w:rsidP="006C73C4">
            <w:pPr>
              <w:pStyle w:val="ListParagraph"/>
              <w:spacing w:line="276" w:lineRule="auto"/>
              <w:ind w:left="0"/>
              <w:jc w:val="both"/>
              <w:rPr>
                <w:rFonts w:ascii="Times New Roman" w:hAnsi="Times New Roman" w:cs="Times New Roman"/>
                <w:b/>
                <w:bCs/>
                <w:sz w:val="24"/>
                <w:szCs w:val="24"/>
              </w:rPr>
            </w:pPr>
            <w:r w:rsidRPr="006D5B30">
              <w:rPr>
                <w:rFonts w:ascii="Times New Roman" w:hAnsi="Times New Roman" w:cs="Times New Roman"/>
                <w:sz w:val="24"/>
                <w:szCs w:val="24"/>
              </w:rPr>
              <w:t>Teladan iman</w:t>
            </w:r>
          </w:p>
        </w:tc>
        <w:tc>
          <w:tcPr>
            <w:tcW w:w="1984" w:type="dxa"/>
          </w:tcPr>
          <w:p w14:paraId="17989767" w14:textId="64A24EAA" w:rsidR="0056005D"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4, I6</w:t>
            </w:r>
          </w:p>
        </w:tc>
        <w:tc>
          <w:tcPr>
            <w:tcW w:w="1243" w:type="dxa"/>
          </w:tcPr>
          <w:p w14:paraId="53F50550" w14:textId="31613060"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3</w:t>
            </w:r>
          </w:p>
        </w:tc>
        <w:tc>
          <w:tcPr>
            <w:tcW w:w="1444" w:type="dxa"/>
          </w:tcPr>
          <w:p w14:paraId="79D99F0F" w14:textId="32B1A651" w:rsidR="0056005D"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42,9</w:t>
            </w:r>
            <w:r w:rsidR="0056005D" w:rsidRPr="006D5B30">
              <w:rPr>
                <w:rFonts w:ascii="Times New Roman" w:hAnsi="Times New Roman" w:cs="Times New Roman"/>
                <w:sz w:val="24"/>
                <w:szCs w:val="24"/>
              </w:rPr>
              <w:t>%</w:t>
            </w:r>
          </w:p>
        </w:tc>
      </w:tr>
      <w:tr w:rsidR="00F80142" w:rsidRPr="006D5B30" w14:paraId="455E817D" w14:textId="77777777" w:rsidTr="003B0484">
        <w:tc>
          <w:tcPr>
            <w:tcW w:w="567" w:type="dxa"/>
          </w:tcPr>
          <w:p w14:paraId="6D5E0EFD" w14:textId="6983CE73"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e</w:t>
            </w:r>
          </w:p>
        </w:tc>
        <w:tc>
          <w:tcPr>
            <w:tcW w:w="2694" w:type="dxa"/>
          </w:tcPr>
          <w:p w14:paraId="4C71F4B9" w14:textId="41EFAECA"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Mengajak/mendorong</w:t>
            </w:r>
          </w:p>
        </w:tc>
        <w:tc>
          <w:tcPr>
            <w:tcW w:w="1984" w:type="dxa"/>
          </w:tcPr>
          <w:p w14:paraId="4AC63DF0" w14:textId="52957924"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2, I7</w:t>
            </w:r>
          </w:p>
        </w:tc>
        <w:tc>
          <w:tcPr>
            <w:tcW w:w="1243" w:type="dxa"/>
          </w:tcPr>
          <w:p w14:paraId="32430D22" w14:textId="71A6808E"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515BAF3C" w14:textId="2A8D6C9F"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F80142" w:rsidRPr="006D5B30" w14:paraId="7F01B115" w14:textId="77777777" w:rsidTr="003B0484">
        <w:tc>
          <w:tcPr>
            <w:tcW w:w="567" w:type="dxa"/>
          </w:tcPr>
          <w:p w14:paraId="6965A6F9" w14:textId="46BA12F3"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f</w:t>
            </w:r>
          </w:p>
        </w:tc>
        <w:tc>
          <w:tcPr>
            <w:tcW w:w="2694" w:type="dxa"/>
          </w:tcPr>
          <w:p w14:paraId="7BC3925E" w14:textId="7AA65105"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atasi waktu penggunaan HP</w:t>
            </w:r>
          </w:p>
        </w:tc>
        <w:tc>
          <w:tcPr>
            <w:tcW w:w="1984" w:type="dxa"/>
          </w:tcPr>
          <w:p w14:paraId="18D32047" w14:textId="7941ED2D"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1243" w:type="dxa"/>
          </w:tcPr>
          <w:p w14:paraId="768A0EA5" w14:textId="250FFE96"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2960BB64" w14:textId="3FB8AB38"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F80142" w:rsidRPr="006D5B30" w14:paraId="54DE5F07" w14:textId="77777777" w:rsidTr="003B0484">
        <w:tc>
          <w:tcPr>
            <w:tcW w:w="567" w:type="dxa"/>
          </w:tcPr>
          <w:p w14:paraId="258608CC" w14:textId="20014297"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g</w:t>
            </w:r>
          </w:p>
        </w:tc>
        <w:tc>
          <w:tcPr>
            <w:tcW w:w="2694" w:type="dxa"/>
          </w:tcPr>
          <w:p w14:paraId="220C3ED2" w14:textId="226EB791"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Doa bersama</w:t>
            </w:r>
          </w:p>
        </w:tc>
        <w:tc>
          <w:tcPr>
            <w:tcW w:w="1984" w:type="dxa"/>
          </w:tcPr>
          <w:p w14:paraId="4AD2C76B" w14:textId="6ADF5F8F"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 I7</w:t>
            </w:r>
          </w:p>
        </w:tc>
        <w:tc>
          <w:tcPr>
            <w:tcW w:w="1243" w:type="dxa"/>
          </w:tcPr>
          <w:p w14:paraId="13393881" w14:textId="3D19E26B"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w:t>
            </w:r>
          </w:p>
        </w:tc>
        <w:tc>
          <w:tcPr>
            <w:tcW w:w="1444" w:type="dxa"/>
          </w:tcPr>
          <w:p w14:paraId="15395E2B" w14:textId="19E5943F"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28,6%</w:t>
            </w:r>
          </w:p>
        </w:tc>
      </w:tr>
      <w:tr w:rsidR="00F80142" w:rsidRPr="006D5B30" w14:paraId="19C2FB63" w14:textId="77777777" w:rsidTr="003B0484">
        <w:tc>
          <w:tcPr>
            <w:tcW w:w="567" w:type="dxa"/>
          </w:tcPr>
          <w:p w14:paraId="7EDFEF0C" w14:textId="576EA0A5"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h</w:t>
            </w:r>
          </w:p>
        </w:tc>
        <w:tc>
          <w:tcPr>
            <w:tcW w:w="2694" w:type="dxa"/>
          </w:tcPr>
          <w:p w14:paraId="6FE29EE2" w14:textId="34E41573" w:rsidR="00F80142" w:rsidRPr="006D5B30" w:rsidRDefault="00F80142" w:rsidP="006C73C4">
            <w:pPr>
              <w:pStyle w:val="ListParagraph"/>
              <w:spacing w:line="276" w:lineRule="auto"/>
              <w:ind w:left="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ekolahkan anak di sekolah Katolik</w:t>
            </w:r>
          </w:p>
        </w:tc>
        <w:tc>
          <w:tcPr>
            <w:tcW w:w="1984" w:type="dxa"/>
          </w:tcPr>
          <w:p w14:paraId="63F64A4C" w14:textId="451A062D"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3</w:t>
            </w:r>
          </w:p>
        </w:tc>
        <w:tc>
          <w:tcPr>
            <w:tcW w:w="1243" w:type="dxa"/>
          </w:tcPr>
          <w:p w14:paraId="7A8D2BBC" w14:textId="44E916BB"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14D3BB3E" w14:textId="784E9F3F"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F80142" w:rsidRPr="006D5B30" w14:paraId="359C65A4" w14:textId="77777777" w:rsidTr="003B0484">
        <w:tc>
          <w:tcPr>
            <w:tcW w:w="567" w:type="dxa"/>
          </w:tcPr>
          <w:p w14:paraId="02B9D6DC" w14:textId="3E6DC804"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D90F91" w:rsidRPr="006D5B30">
              <w:rPr>
                <w:rFonts w:ascii="Times New Roman" w:hAnsi="Times New Roman" w:cs="Times New Roman"/>
                <w:sz w:val="24"/>
                <w:szCs w:val="24"/>
              </w:rPr>
              <w:t>i</w:t>
            </w:r>
          </w:p>
        </w:tc>
        <w:tc>
          <w:tcPr>
            <w:tcW w:w="2694" w:type="dxa"/>
          </w:tcPr>
          <w:p w14:paraId="2E746CB2" w14:textId="2C2AB5F9"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Cabut wifi</w:t>
            </w:r>
          </w:p>
        </w:tc>
        <w:tc>
          <w:tcPr>
            <w:tcW w:w="1984" w:type="dxa"/>
          </w:tcPr>
          <w:p w14:paraId="437ABA0A" w14:textId="4ABBDB53"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1243" w:type="dxa"/>
          </w:tcPr>
          <w:p w14:paraId="563FE627" w14:textId="1DBF09D6"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6C6D3BCF" w14:textId="4379E335"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tr w:rsidR="00F80142" w:rsidRPr="006D5B30" w14:paraId="1ECC5614" w14:textId="77777777" w:rsidTr="003B0484">
        <w:tc>
          <w:tcPr>
            <w:tcW w:w="567" w:type="dxa"/>
          </w:tcPr>
          <w:p w14:paraId="74E62269" w14:textId="385C8D1B"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9</w:t>
            </w:r>
            <w:r w:rsidR="00D90F91" w:rsidRPr="006D5B30">
              <w:rPr>
                <w:rFonts w:ascii="Times New Roman" w:hAnsi="Times New Roman" w:cs="Times New Roman"/>
                <w:sz w:val="24"/>
                <w:szCs w:val="24"/>
              </w:rPr>
              <w:t>j</w:t>
            </w:r>
          </w:p>
        </w:tc>
        <w:tc>
          <w:tcPr>
            <w:tcW w:w="2694" w:type="dxa"/>
          </w:tcPr>
          <w:p w14:paraId="3BC30052" w14:textId="337F2F4D" w:rsidR="00F80142" w:rsidRPr="006D5B30" w:rsidRDefault="00F80142"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Bersama anak ke Gereja</w:t>
            </w:r>
          </w:p>
        </w:tc>
        <w:tc>
          <w:tcPr>
            <w:tcW w:w="1984" w:type="dxa"/>
          </w:tcPr>
          <w:p w14:paraId="42F00C1A" w14:textId="7A20DA84"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I4</w:t>
            </w:r>
          </w:p>
        </w:tc>
        <w:tc>
          <w:tcPr>
            <w:tcW w:w="1243" w:type="dxa"/>
          </w:tcPr>
          <w:p w14:paraId="0E0D11C6" w14:textId="596BF5BC"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w:t>
            </w:r>
          </w:p>
        </w:tc>
        <w:tc>
          <w:tcPr>
            <w:tcW w:w="1444" w:type="dxa"/>
          </w:tcPr>
          <w:p w14:paraId="266F819E" w14:textId="2E4355BC" w:rsidR="00F80142" w:rsidRPr="006D5B30" w:rsidRDefault="00D90F91" w:rsidP="006C73C4">
            <w:pPr>
              <w:pStyle w:val="ListParagraph"/>
              <w:spacing w:line="276" w:lineRule="auto"/>
              <w:ind w:left="0"/>
              <w:jc w:val="both"/>
              <w:rPr>
                <w:rFonts w:ascii="Times New Roman" w:hAnsi="Times New Roman" w:cs="Times New Roman"/>
                <w:sz w:val="24"/>
                <w:szCs w:val="24"/>
              </w:rPr>
            </w:pPr>
            <w:r w:rsidRPr="006D5B30">
              <w:rPr>
                <w:rFonts w:ascii="Times New Roman" w:hAnsi="Times New Roman" w:cs="Times New Roman"/>
                <w:sz w:val="24"/>
                <w:szCs w:val="24"/>
              </w:rPr>
              <w:t>14,3%</w:t>
            </w:r>
          </w:p>
        </w:tc>
      </w:tr>
      <w:bookmarkEnd w:id="139"/>
      <w:bookmarkEnd w:id="141"/>
    </w:tbl>
    <w:p w14:paraId="67E9597A" w14:textId="77777777" w:rsidR="00C543B7" w:rsidRPr="006D5B30" w:rsidRDefault="00C543B7" w:rsidP="006C73C4">
      <w:pPr>
        <w:spacing w:after="0" w:line="480" w:lineRule="auto"/>
        <w:rPr>
          <w:rFonts w:ascii="Times New Roman" w:hAnsi="Times New Roman" w:cs="Times New Roman"/>
          <w:b/>
          <w:bCs/>
          <w:sz w:val="24"/>
          <w:szCs w:val="24"/>
        </w:rPr>
      </w:pPr>
    </w:p>
    <w:p w14:paraId="44F7F427" w14:textId="77777777" w:rsidR="00C752AC" w:rsidRPr="006D5B30" w:rsidRDefault="003209B0"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sebanyak </w:t>
      </w:r>
      <w:r w:rsidR="002724D3" w:rsidRPr="006D5B30">
        <w:rPr>
          <w:rFonts w:ascii="Times New Roman" w:hAnsi="Times New Roman" w:cs="Times New Roman"/>
          <w:sz w:val="24"/>
          <w:szCs w:val="24"/>
          <w:lang w:val="sv-SE"/>
        </w:rPr>
        <w:t>3</w:t>
      </w:r>
      <w:r w:rsidRPr="006D5B30">
        <w:rPr>
          <w:rFonts w:ascii="Times New Roman" w:hAnsi="Times New Roman" w:cs="Times New Roman"/>
          <w:sz w:val="24"/>
          <w:szCs w:val="24"/>
          <w:lang w:val="sv-SE"/>
        </w:rPr>
        <w:t xml:space="preserve"> (</w:t>
      </w:r>
      <w:r w:rsidR="002724D3" w:rsidRPr="006D5B30">
        <w:rPr>
          <w:rFonts w:ascii="Times New Roman" w:hAnsi="Times New Roman" w:cs="Times New Roman"/>
          <w:sz w:val="24"/>
          <w:szCs w:val="24"/>
          <w:lang w:val="sv-SE"/>
        </w:rPr>
        <w:t>42,9</w:t>
      </w:r>
      <w:r w:rsidRPr="006D5B30">
        <w:rPr>
          <w:rFonts w:ascii="Times New Roman" w:hAnsi="Times New Roman" w:cs="Times New Roman"/>
          <w:sz w:val="24"/>
          <w:szCs w:val="24"/>
          <w:lang w:val="sv-SE"/>
        </w:rPr>
        <w:t>%) informan yaitu I1, I</w:t>
      </w:r>
      <w:r w:rsidR="002724D3" w:rsidRPr="006D5B30">
        <w:rPr>
          <w:rFonts w:ascii="Times New Roman" w:hAnsi="Times New Roman" w:cs="Times New Roman"/>
          <w:sz w:val="24"/>
          <w:szCs w:val="24"/>
          <w:lang w:val="sv-SE"/>
        </w:rPr>
        <w:t>5</w:t>
      </w:r>
      <w:r w:rsidRPr="006D5B30">
        <w:rPr>
          <w:rFonts w:ascii="Times New Roman" w:hAnsi="Times New Roman" w:cs="Times New Roman"/>
          <w:sz w:val="24"/>
          <w:szCs w:val="24"/>
          <w:lang w:val="sv-SE"/>
        </w:rPr>
        <w:t xml:space="preserve"> dan I</w:t>
      </w:r>
      <w:r w:rsidR="002724D3" w:rsidRPr="006D5B30">
        <w:rPr>
          <w:rFonts w:ascii="Times New Roman" w:hAnsi="Times New Roman" w:cs="Times New Roman"/>
          <w:sz w:val="24"/>
          <w:szCs w:val="24"/>
          <w:lang w:val="sv-SE"/>
        </w:rPr>
        <w:t>6</w:t>
      </w:r>
      <w:r w:rsidRPr="006D5B30">
        <w:rPr>
          <w:rFonts w:ascii="Times New Roman" w:hAnsi="Times New Roman" w:cs="Times New Roman"/>
          <w:sz w:val="24"/>
          <w:szCs w:val="24"/>
          <w:lang w:val="sv-SE"/>
        </w:rPr>
        <w:t>, menyatakan bahw</w:t>
      </w:r>
      <w:r w:rsidR="00C05716" w:rsidRPr="006D5B30">
        <w:rPr>
          <w:rFonts w:ascii="Times New Roman" w:hAnsi="Times New Roman" w:cs="Times New Roman"/>
          <w:sz w:val="24"/>
          <w:szCs w:val="24"/>
          <w:lang w:val="sv-SE"/>
        </w:rPr>
        <w:t>a</w:t>
      </w:r>
      <w:r w:rsidR="004C6622" w:rsidRPr="006D5B30">
        <w:rPr>
          <w:rFonts w:ascii="Times New Roman" w:hAnsi="Times New Roman" w:cs="Times New Roman"/>
          <w:sz w:val="24"/>
          <w:szCs w:val="24"/>
          <w:lang w:val="sv-SE"/>
        </w:rPr>
        <w:t xml:space="preserve"> terdapat berbagai tantangan dalam pendidikan iman anak serta pembentukan sikap kasih sayang kepada Allah dan sesama. Tantangan-tantanga</w:t>
      </w:r>
      <w:r w:rsidR="00C752AC" w:rsidRPr="006D5B30">
        <w:rPr>
          <w:rFonts w:ascii="Times New Roman" w:hAnsi="Times New Roman" w:cs="Times New Roman"/>
          <w:sz w:val="24"/>
          <w:szCs w:val="24"/>
          <w:lang w:val="sv-SE"/>
        </w:rPr>
        <w:t>n</w:t>
      </w:r>
      <w:r w:rsidR="004C6622" w:rsidRPr="006D5B30">
        <w:rPr>
          <w:rFonts w:ascii="Times New Roman" w:hAnsi="Times New Roman" w:cs="Times New Roman"/>
          <w:sz w:val="24"/>
          <w:szCs w:val="24"/>
          <w:lang w:val="sv-SE"/>
        </w:rPr>
        <w:t xml:space="preserve"> tersebut antara lain adalah keterbatasan waktu untuk berkumpul bersama dalam keluarga, anak mudah dipengaruhi oleh teman sebaya di lingkungan sekolah dan masyarakat, kesulitan belajar di sekolah, kesulitan menjalin kerja sama antara orang tua dan anak, ketergantungan anak pada penggunaan HP, serta kurangnya pengetahuan orang tua mengenai ajaran iman Katolik.</w:t>
      </w:r>
      <w:r w:rsidR="004C6622" w:rsidRPr="006D5B30">
        <w:rPr>
          <w:rFonts w:ascii="Times New Roman" w:hAnsi="Times New Roman" w:cs="Times New Roman"/>
          <w:lang w:val="sv-SE"/>
        </w:rPr>
        <w:t xml:space="preserve"> </w:t>
      </w:r>
      <w:r w:rsidR="004C6622" w:rsidRPr="006D5B30">
        <w:rPr>
          <w:rFonts w:ascii="Times New Roman" w:hAnsi="Times New Roman" w:cs="Times New Roman"/>
          <w:sz w:val="24"/>
          <w:szCs w:val="24"/>
          <w:lang w:val="sv-SE"/>
        </w:rPr>
        <w:t xml:space="preserve">Untuk mengatasi tantangan-tantangan tersebut, para informan menyampaikan berbagai solusi yang dilakukan secara nyata dalam kehidupan keluarga. </w:t>
      </w:r>
    </w:p>
    <w:p w14:paraId="1E1855F2" w14:textId="5B1521F5" w:rsidR="00C752AC" w:rsidRPr="006D5B30" w:rsidRDefault="00C752AC"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antangan terkait kesulitan anak dalam ujian dan pergaulan, </w:t>
      </w:r>
      <w:r w:rsidR="004C6622" w:rsidRPr="006D5B30">
        <w:rPr>
          <w:rFonts w:ascii="Times New Roman" w:hAnsi="Times New Roman" w:cs="Times New Roman"/>
          <w:sz w:val="24"/>
          <w:szCs w:val="24"/>
          <w:lang w:val="sv-SE"/>
        </w:rPr>
        <w:t xml:space="preserve">I1 mengungkapkan bahwa ketika anak menghadapi kesulitan seperti ujian atau masalah dalam pergaulan, orang tua membimbing anak untuk mencari pertolongan Tuhan melalui doa-doa pribadi. I5 menambahkan bahwa untuk mengatasi keterbatasan waktu bersama, orang tua perlu menumbuhkan sikap saling pengertian antaranggota keluarga dan tetap berkomitmen dalam mendidik iman anak. </w:t>
      </w:r>
      <w:r w:rsidRPr="006D5B30">
        <w:rPr>
          <w:rFonts w:ascii="Times New Roman" w:hAnsi="Times New Roman" w:cs="Times New Roman"/>
          <w:sz w:val="24"/>
          <w:szCs w:val="24"/>
          <w:lang w:val="sv-SE"/>
        </w:rPr>
        <w:t xml:space="preserve">Selain itu, orang tua juga melakukan berbagai upaya lain seperti memberikan pengajaran langsung tentang iman Katolik, menyekolahkan anak di sekolah Katolik, dan mengajak anak secara rutin untuk mengikuti ibadah bersama di Gereja. </w:t>
      </w:r>
    </w:p>
    <w:p w14:paraId="2B3BF649" w14:textId="0EDF4DED" w:rsidR="00C05716" w:rsidRPr="006D5B30" w:rsidRDefault="004C6622"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erkait penggunaan HP yang berlebihan, orang tua berusaha memberikan pemahaman tentang dampak </w:t>
      </w:r>
      <w:r w:rsidR="00C752AC" w:rsidRPr="006D5B30">
        <w:rPr>
          <w:rFonts w:ascii="Times New Roman" w:hAnsi="Times New Roman" w:cs="Times New Roman"/>
          <w:sz w:val="24"/>
          <w:szCs w:val="24"/>
          <w:lang w:val="sv-SE"/>
        </w:rPr>
        <w:t>negati</w:t>
      </w:r>
      <w:r w:rsidR="002C52BD" w:rsidRPr="006D5B30">
        <w:rPr>
          <w:rFonts w:ascii="Times New Roman" w:hAnsi="Times New Roman" w:cs="Times New Roman"/>
          <w:sz w:val="24"/>
          <w:szCs w:val="24"/>
          <w:lang w:val="sv-SE"/>
        </w:rPr>
        <w:t>f</w:t>
      </w:r>
      <w:r w:rsidR="00C752AC" w:rsidRPr="006D5B30">
        <w:rPr>
          <w:rFonts w:ascii="Times New Roman" w:hAnsi="Times New Roman" w:cs="Times New Roman"/>
          <w:sz w:val="24"/>
          <w:szCs w:val="24"/>
          <w:lang w:val="sv-SE"/>
        </w:rPr>
        <w:t xml:space="preserve"> penggunaan HP</w:t>
      </w:r>
      <w:r w:rsidRPr="006D5B30">
        <w:rPr>
          <w:rFonts w:ascii="Times New Roman" w:hAnsi="Times New Roman" w:cs="Times New Roman"/>
          <w:sz w:val="24"/>
          <w:szCs w:val="24"/>
          <w:lang w:val="sv-SE"/>
        </w:rPr>
        <w:t xml:space="preserve"> terhadap kesehatan, produktivitas</w:t>
      </w:r>
      <w:r w:rsidR="00C752AC" w:rsidRPr="006D5B30">
        <w:rPr>
          <w:rFonts w:ascii="Times New Roman" w:hAnsi="Times New Roman" w:cs="Times New Roman"/>
          <w:sz w:val="24"/>
          <w:szCs w:val="24"/>
          <w:lang w:val="sv-SE"/>
        </w:rPr>
        <w:t xml:space="preserve"> kerja</w:t>
      </w:r>
      <w:r w:rsidRPr="006D5B30">
        <w:rPr>
          <w:rFonts w:ascii="Times New Roman" w:hAnsi="Times New Roman" w:cs="Times New Roman"/>
          <w:sz w:val="24"/>
          <w:szCs w:val="24"/>
          <w:lang w:val="sv-SE"/>
        </w:rPr>
        <w:t>, dan waktu</w:t>
      </w:r>
      <w:r w:rsidR="00C752AC" w:rsidRPr="006D5B30">
        <w:rPr>
          <w:rFonts w:ascii="Times New Roman" w:hAnsi="Times New Roman" w:cs="Times New Roman"/>
          <w:sz w:val="24"/>
          <w:szCs w:val="24"/>
          <w:lang w:val="sv-SE"/>
        </w:rPr>
        <w:t xml:space="preserve"> kerja</w:t>
      </w:r>
      <w:r w:rsidRPr="006D5B30">
        <w:rPr>
          <w:rFonts w:ascii="Times New Roman" w:hAnsi="Times New Roman" w:cs="Times New Roman"/>
          <w:sz w:val="24"/>
          <w:szCs w:val="24"/>
          <w:lang w:val="sv-SE"/>
        </w:rPr>
        <w:t xml:space="preserve">, serta melakukan pembatasan </w:t>
      </w:r>
      <w:r w:rsidR="00C752AC" w:rsidRPr="006D5B30">
        <w:rPr>
          <w:rFonts w:ascii="Times New Roman" w:hAnsi="Times New Roman" w:cs="Times New Roman"/>
          <w:sz w:val="24"/>
          <w:szCs w:val="24"/>
          <w:lang w:val="sv-SE"/>
        </w:rPr>
        <w:t xml:space="preserve">penggunaan HP dengan cara </w:t>
      </w:r>
      <w:r w:rsidRPr="006D5B30">
        <w:rPr>
          <w:rFonts w:ascii="Times New Roman" w:hAnsi="Times New Roman" w:cs="Times New Roman"/>
          <w:sz w:val="24"/>
          <w:szCs w:val="24"/>
          <w:lang w:val="sv-SE"/>
        </w:rPr>
        <w:t xml:space="preserve">mencabut koneksi Wi-Fi bila diperlukan. </w:t>
      </w:r>
    </w:p>
    <w:p w14:paraId="2FDA83E3" w14:textId="08A35627" w:rsidR="004C6622" w:rsidRPr="006D5B30" w:rsidRDefault="004C6622"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dasarkan hasil analisa data penelitian di atas, dapat dikatakan bahwa usaha konkret yang dilakukan orang tua untuk mengatasi berbagai tantangan dalam pendidikan iman Katolik serta pembentukan sikap kasih sayang kepada Allah dan sesama dalam keluarga antara lain adalah tetap mengajarkan iman Katolik secara konsisten kepada anak-anak dalam kehidupan sehari-hari. Konsistensi ini menjadi sangat penting agar anak memiliki fondasi iman yang kuat dan tidak mudah terpengaruh oleh perilaku buruk teman sebaya maupun lingkungan sekitar. Sejalan dengan hal tersebut, Putrawan dan Eunike (2022:167) menyatakan bahwa pendidikan iman anak harus dilakukan secara konsisten dan berulang kali sejak usia dini agar anak tidak mudah terpengaruh oleh sikap dan perilaku negatif. Puling dkk. (2024:5) juga menegaskan bahwa sangat penting bagi orang tua untuk mendidik iman anak melalui kata-kata, perbuatan, dan perilaku hidup yang baik di dalam rumah, agar ajaran yang diberikan dapat dipahami dan dihidupi oleh anak dalam tindakan nyata sehari-hari. Salah satu bentuk konkret lainnya adalah mengajak atau mendorong anak untuk aktif dalam berbagai kegiatan rohani, baik di Gereja, lingkungan tempat tinggal, maupun di sekolah. Dalam hal ini, Liwun (2020:12) menekankan bahwa orang tua memiliki peran penting dalam menumbuhkan kehidupan iman anak melalui keterlibatan dalam kegiatan-kegiatan Gereja dan doa bersama di lingkungan, agar anak semakin bertumbuh dalam relasi pribadi dengan Allah dan sesama.</w:t>
      </w:r>
    </w:p>
    <w:p w14:paraId="12E21CEF" w14:textId="77777777" w:rsidR="004C6622" w:rsidRPr="006D5B30" w:rsidRDefault="004C6622"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analisa data penelitian menunjukkan 3 (42,9%) informan yaitu I2, I4, dan I6, mengatakan bahwa tantangan konkrit yang dialami dalam pendidikan iman Katolik serta pembentukan sikap kasih sayang kepada Allah dan sesama dalam keluarga ialah sering kali anak merasa malas dan menolak untuk berdoa bersama dalam keluarga. Menghadapi tantangan ini, para informan mengatakan tetap berusaha untuk memberikan teladan hidup dalam kaitan dengan doa dan perilaku yang baik dalam keluarga. Terkait hal ini, I2 menyatakan: “Usaha saya untuk mengatasi rasa malas dan bosan dalam diri anak dalam hal berdoa ialah tetap berusaha mengajak anak melakukan doa bersama dalam keluarga dan menghadiri perayaan Ekaristi bersama. Selanjutnya, I4 mengatakan bahwa ketika menghadapi sikap anak yang malas berdoa, kami sebagai orang tua terus berusaha memberikan teladan yang baik kepada anak dengan cara tetap berdoa dan berperilaku baik dalam keluarga terutama kepada anak-anak. </w:t>
      </w:r>
    </w:p>
    <w:p w14:paraId="6EE88D14" w14:textId="62246FBC" w:rsidR="00B64ECB" w:rsidRPr="006D5B30" w:rsidRDefault="0052094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erdasarkan 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w:t>
      </w:r>
      <w:r w:rsidR="00A31F14" w:rsidRPr="006D5B30">
        <w:rPr>
          <w:rFonts w:ascii="Times New Roman" w:hAnsi="Times New Roman" w:cs="Times New Roman"/>
          <w:sz w:val="24"/>
          <w:szCs w:val="24"/>
          <w:lang w:val="sv-SE"/>
        </w:rPr>
        <w:t xml:space="preserve"> di atas</w:t>
      </w:r>
      <w:r w:rsidRPr="006D5B30">
        <w:rPr>
          <w:rFonts w:ascii="Times New Roman" w:hAnsi="Times New Roman" w:cs="Times New Roman"/>
          <w:sz w:val="24"/>
          <w:szCs w:val="24"/>
          <w:lang w:val="sv-SE"/>
        </w:rPr>
        <w:t xml:space="preserve">, </w:t>
      </w:r>
      <w:r w:rsidR="00A31F14" w:rsidRPr="006D5B30">
        <w:rPr>
          <w:rFonts w:ascii="Times New Roman" w:hAnsi="Times New Roman" w:cs="Times New Roman"/>
          <w:sz w:val="24"/>
          <w:szCs w:val="24"/>
          <w:lang w:val="sv-SE"/>
        </w:rPr>
        <w:t xml:space="preserve">maka </w:t>
      </w:r>
      <w:r w:rsidRPr="006D5B30">
        <w:rPr>
          <w:rFonts w:ascii="Times New Roman" w:hAnsi="Times New Roman" w:cs="Times New Roman"/>
          <w:sz w:val="24"/>
          <w:szCs w:val="24"/>
          <w:lang w:val="sv-SE"/>
        </w:rPr>
        <w:t xml:space="preserve">dapat dikatakan bahwa </w:t>
      </w:r>
      <w:r w:rsidR="00A31F14" w:rsidRPr="006D5B30">
        <w:rPr>
          <w:rFonts w:ascii="Times New Roman" w:hAnsi="Times New Roman" w:cs="Times New Roman"/>
          <w:sz w:val="24"/>
          <w:szCs w:val="24"/>
          <w:lang w:val="sv-SE"/>
        </w:rPr>
        <w:t>salah satu tantangan yang dihadapi orang tua dalam pendidikan iman Katolik serta pembentukan sikap kasih sayang kepada Allah dan sesama dalam keluarga ialah anak sering merasa bosan dan malas ketika diajak untuk berdoa</w:t>
      </w:r>
      <w:r w:rsidR="003F5C39" w:rsidRPr="006D5B30">
        <w:rPr>
          <w:rFonts w:ascii="Times New Roman" w:hAnsi="Times New Roman" w:cs="Times New Roman"/>
          <w:sz w:val="24"/>
          <w:szCs w:val="24"/>
          <w:lang w:val="sv-SE"/>
        </w:rPr>
        <w:t>,</w:t>
      </w:r>
      <w:r w:rsidR="00A31F14" w:rsidRPr="006D5B30">
        <w:rPr>
          <w:rFonts w:ascii="Times New Roman" w:hAnsi="Times New Roman" w:cs="Times New Roman"/>
          <w:sz w:val="24"/>
          <w:szCs w:val="24"/>
          <w:lang w:val="sv-SE"/>
        </w:rPr>
        <w:t xml:space="preserve"> baik secara pribadi maupun secara bersama dalam keluarga. </w:t>
      </w:r>
      <w:r w:rsidR="00B64ECB" w:rsidRPr="006D5B30">
        <w:rPr>
          <w:rFonts w:ascii="Times New Roman" w:hAnsi="Times New Roman" w:cs="Times New Roman"/>
          <w:sz w:val="24"/>
          <w:szCs w:val="24"/>
          <w:lang w:val="sv-SE"/>
        </w:rPr>
        <w:t>Para informan menyampaikan bahwa untuk mengatasi tantangan ini, mereka terus berusaha mengajak dan mendorong anak agar tetap berdoa, menghadiri perayaan Ekaristi bersama, serta menunjukkan sikap kasih sayang yang nyata dalam kehidupan keluarga.</w:t>
      </w:r>
      <w:r w:rsidR="000A51DC" w:rsidRPr="006D5B30">
        <w:rPr>
          <w:rFonts w:ascii="Times New Roman" w:hAnsi="Times New Roman" w:cs="Times New Roman"/>
          <w:sz w:val="24"/>
          <w:szCs w:val="24"/>
          <w:lang w:val="sv-SE"/>
        </w:rPr>
        <w:t xml:space="preserve"> Terkait solusi ini, </w:t>
      </w:r>
      <w:r w:rsidRPr="006D5B30">
        <w:rPr>
          <w:rFonts w:ascii="Times New Roman" w:hAnsi="Times New Roman" w:cs="Times New Roman"/>
          <w:sz w:val="24"/>
          <w:szCs w:val="24"/>
          <w:lang w:val="sv-SE"/>
        </w:rPr>
        <w:t xml:space="preserve"> </w:t>
      </w:r>
      <w:r w:rsidR="00FF56A7" w:rsidRPr="006D5B30">
        <w:rPr>
          <w:rFonts w:ascii="Times New Roman" w:hAnsi="Times New Roman" w:cs="Times New Roman"/>
          <w:sz w:val="24"/>
          <w:szCs w:val="24"/>
        </w:rPr>
        <w:fldChar w:fldCharType="begin"/>
      </w:r>
      <w:r w:rsidR="00CD0689" w:rsidRPr="006D5B30">
        <w:rPr>
          <w:rFonts w:ascii="Times New Roman" w:hAnsi="Times New Roman" w:cs="Times New Roman"/>
          <w:sz w:val="24"/>
          <w:szCs w:val="24"/>
          <w:lang w:val="sv-SE"/>
        </w:rPr>
        <w:instrText xml:space="preserve"> ADDIN ZOTERO_ITEM CSL_CITATION {"citationID":"iamyeyRB","properties":{"formattedCitation":"(Takanyuai &amp; Nelly, 2020)","plainCitation":"(Takanyuai &amp; Nelly, 2020)","dontUpdate":true,"noteIndex":0},"citationItems":[{"id":161,"uris":["http://zotero.org/users/local/UiSBHLCM/items/HHWMEDUJ"],"itemData":{"id":161,"type":"article-journal","abstract":"The role of parents in fostering children's faith is very important because children are the next generation of families, churches, and nations. However, in nurturing children to grow in faith, it is not easy, because in this phase they experience many challenges so that children need to be directed in a positive direction so that they are in accordance with God's will. This study uses a qualitative approach with a descriptive analysis method. Data collection techniques were carried out through literature and interviews. The conclusion obtained based on the study of text 2 Timothy 3: 14-17 is, the role of parents is to be ready to face the challenges of future education, focus on educational goals, become role models, and teach and hold on to the truth, remembering the teachings of true leaders.AbstrakPeranan orang tua dalam pembinaan iman anak sangatlah penting karena anak-anak adalah generasi penerus keluarga, gereja dan bangsa. Akan tetapi dalam membina anak bertumbuh dalam iman tidaklah mudah, karena pada fase ini mereka mengalami banyak tantangan sehingga anakÂ  perlu diarahkan kearah yang positif agar sesuai dengan kehendak Tuhan. Penelitian ini meng-gunakan pendekatan kualitatif dengan metode deskriptif analisis. Teknik pe-ngumpulan data dilakukan melalui literatur dan wawancara. Kesimpulan yang diperoleh berdasarkan kajian teks 2 Timotius 3:14-17 adalah, peran orang tua adalah siap menghadapi tantangan pendidikan masa depan, fokus pada tujuan pendidikan, menjadi teladan serta mengajar dan berpegang pada kebenaran, mengingat ajaran pemimpin yang benar.","container-title":"EPIGRAPHE: Jurnal Teologi dan Pelayanan Kristiani","DOI":"10.33991/epigraphe.v4i2.192","ISSN":"2579-9932","issue":"2","language":"en","license":"Copyright (c) 2020 EPIGRAPHE: Jurnal Teologi dan Pelayanan Kristiani","note":"number: 2","page":"264-272","source":"www.jurnal.stttorsina.ac.id","title":"Peran Orang tua dalam Pembentukan Iman Anak berdasarkan 2 Timotius 3:14-17","title-short":"Peran Orang tua dalam Pembentukan Iman Anak berdasarkan 2 Timotius 3","volume":"4","author":[{"family":"Takanyuai","given":"Welmina"},{"family":"Nelly","given":"Nelly"}],"issued":{"date-parts":[["2020",11,18]]}}}],"schema":"https://github.com/citation-style-language/schema/raw/master/csl-citation.json"} </w:instrText>
      </w:r>
      <w:r w:rsidR="00FF56A7" w:rsidRPr="006D5B30">
        <w:rPr>
          <w:rFonts w:ascii="Times New Roman" w:hAnsi="Times New Roman" w:cs="Times New Roman"/>
          <w:sz w:val="24"/>
          <w:szCs w:val="24"/>
        </w:rPr>
        <w:fldChar w:fldCharType="separate"/>
      </w:r>
      <w:r w:rsidR="00FF56A7" w:rsidRPr="006D5B30">
        <w:rPr>
          <w:rFonts w:ascii="Times New Roman" w:hAnsi="Times New Roman" w:cs="Times New Roman"/>
          <w:sz w:val="24"/>
          <w:lang w:val="sv-SE"/>
        </w:rPr>
        <w:t>Takanyuai &amp; Nelly, (2020:271)</w:t>
      </w:r>
      <w:r w:rsidR="00FF56A7" w:rsidRPr="006D5B30">
        <w:rPr>
          <w:rFonts w:ascii="Times New Roman" w:hAnsi="Times New Roman" w:cs="Times New Roman"/>
          <w:sz w:val="24"/>
          <w:szCs w:val="24"/>
        </w:rPr>
        <w:fldChar w:fldCharType="end"/>
      </w:r>
      <w:r w:rsidR="00FF56A7" w:rsidRPr="006D5B30">
        <w:rPr>
          <w:rFonts w:ascii="Times New Roman" w:hAnsi="Times New Roman" w:cs="Times New Roman"/>
          <w:sz w:val="24"/>
          <w:szCs w:val="24"/>
          <w:lang w:val="sv-SE"/>
        </w:rPr>
        <w:t xml:space="preserve"> m</w:t>
      </w:r>
      <w:r w:rsidR="000319CC" w:rsidRPr="006D5B30">
        <w:rPr>
          <w:rFonts w:ascii="Times New Roman" w:hAnsi="Times New Roman" w:cs="Times New Roman"/>
          <w:sz w:val="24"/>
          <w:szCs w:val="24"/>
          <w:lang w:val="sv-SE"/>
        </w:rPr>
        <w:t xml:space="preserve">engatakan </w:t>
      </w:r>
      <w:r w:rsidR="00B64ECB" w:rsidRPr="006D5B30">
        <w:rPr>
          <w:rFonts w:ascii="Times New Roman" w:hAnsi="Times New Roman" w:cs="Times New Roman"/>
          <w:sz w:val="24"/>
          <w:szCs w:val="24"/>
          <w:lang w:val="sv-SE"/>
        </w:rPr>
        <w:t xml:space="preserve">bahwa </w:t>
      </w:r>
      <w:r w:rsidR="000319CC" w:rsidRPr="006D5B30">
        <w:rPr>
          <w:rFonts w:ascii="Times New Roman" w:hAnsi="Times New Roman" w:cs="Times New Roman"/>
          <w:sz w:val="24"/>
          <w:szCs w:val="24"/>
          <w:lang w:val="sv-SE"/>
        </w:rPr>
        <w:t xml:space="preserve">orang tua adalah teladan dan cermin bagi anak-anak dalam </w:t>
      </w:r>
      <w:r w:rsidR="000A51DC" w:rsidRPr="006D5B30">
        <w:rPr>
          <w:rFonts w:ascii="Times New Roman" w:hAnsi="Times New Roman" w:cs="Times New Roman"/>
          <w:sz w:val="24"/>
          <w:szCs w:val="24"/>
          <w:lang w:val="sv-SE"/>
        </w:rPr>
        <w:t xml:space="preserve">kehidupan doa </w:t>
      </w:r>
      <w:r w:rsidR="00B64ECB" w:rsidRPr="006D5B30">
        <w:rPr>
          <w:rFonts w:ascii="Times New Roman" w:hAnsi="Times New Roman" w:cs="Times New Roman"/>
          <w:sz w:val="24"/>
          <w:szCs w:val="24"/>
          <w:lang w:val="sv-SE"/>
        </w:rPr>
        <w:t xml:space="preserve">sehingga ajakan untuk berdoa hendaknya tidak hanya melalui kata-kata, tetapi juga melalui teladan hidup yang nyata. Keteladanan ini dapat diwujudkan dalam ketekunan dan kesetiaan orang tua menjalankan ibadah, berdoa, dan membaca Kitab Suci secara rutin bersama anak-anak di rumah. </w:t>
      </w:r>
      <w:r w:rsidR="001131A5"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qeRkDOg1","properties":{"formattedCitation":"({\\i{}Membangun Fondasi Iman Anak Melalui Katekese Keluarga | Jurnal Magistra}, n.d.)","plainCitation":"(Membangun Fondasi Iman Anak Melalui Katekese Keluarga | Jurnal Magistra, n.d.)","dontUpdate":true,"noteIndex":0},"citationItems":[{"id":"mRdIxPPa/kw8Pfhi5","uris":["http://zotero.org/users/local/UiSBHLCM/items/JZLLSQSH"],"itemData":{"id":165,"type":"webpage","title":"Membangun Fondasi Iman Anak Melalui Katekese Keluarga | Jurnal Magistra","URL":"https://ejurnal.stpdianmandala.ac.id/index.php/magistra/article/view/128","accessed":{"date-parts":[["2025",6,9]]}}}],"schema":"https://github.com/citation-style-language/schema/raw/master/csl-citation.json"} </w:instrText>
      </w:r>
      <w:r w:rsidR="001131A5" w:rsidRPr="006D5B30">
        <w:rPr>
          <w:rFonts w:ascii="Times New Roman" w:hAnsi="Times New Roman" w:cs="Times New Roman"/>
          <w:sz w:val="24"/>
          <w:szCs w:val="24"/>
        </w:rPr>
        <w:fldChar w:fldCharType="separate"/>
      </w:r>
      <w:r w:rsidR="00011CF6" w:rsidRPr="006D5B30">
        <w:rPr>
          <w:rFonts w:ascii="Times New Roman" w:hAnsi="Times New Roman" w:cs="Times New Roman"/>
          <w:kern w:val="0"/>
          <w:sz w:val="24"/>
          <w:lang w:val="sv-SE"/>
        </w:rPr>
        <w:t>Mukin dan Tarihoran (2024:215</w:t>
      </w:r>
      <w:r w:rsidR="001131A5" w:rsidRPr="006D5B30">
        <w:rPr>
          <w:rFonts w:ascii="Times New Roman" w:hAnsi="Times New Roman" w:cs="Times New Roman"/>
          <w:kern w:val="0"/>
          <w:sz w:val="24"/>
          <w:lang w:val="sv-SE"/>
        </w:rPr>
        <w:t>)</w:t>
      </w:r>
      <w:r w:rsidR="001131A5" w:rsidRPr="006D5B30">
        <w:rPr>
          <w:rFonts w:ascii="Times New Roman" w:hAnsi="Times New Roman" w:cs="Times New Roman"/>
          <w:sz w:val="24"/>
          <w:szCs w:val="24"/>
        </w:rPr>
        <w:fldChar w:fldCharType="end"/>
      </w:r>
      <w:r w:rsidR="001131A5" w:rsidRPr="006D5B30">
        <w:rPr>
          <w:rFonts w:ascii="Times New Roman" w:hAnsi="Times New Roman" w:cs="Times New Roman"/>
          <w:sz w:val="24"/>
          <w:szCs w:val="24"/>
          <w:lang w:val="sv-SE"/>
        </w:rPr>
        <w:t xml:space="preserve"> </w:t>
      </w:r>
      <w:r w:rsidR="00011CF6" w:rsidRPr="006D5B30">
        <w:rPr>
          <w:rFonts w:ascii="Times New Roman" w:hAnsi="Times New Roman" w:cs="Times New Roman"/>
          <w:sz w:val="24"/>
          <w:szCs w:val="24"/>
          <w:lang w:val="sv-SE"/>
        </w:rPr>
        <w:t>m</w:t>
      </w:r>
      <w:r w:rsidR="001131A5" w:rsidRPr="006D5B30">
        <w:rPr>
          <w:rFonts w:ascii="Times New Roman" w:hAnsi="Times New Roman" w:cs="Times New Roman"/>
          <w:sz w:val="24"/>
          <w:szCs w:val="24"/>
          <w:lang w:val="sv-SE"/>
        </w:rPr>
        <w:t xml:space="preserve">engatakan </w:t>
      </w:r>
      <w:r w:rsidR="000A51DC" w:rsidRPr="006D5B30">
        <w:rPr>
          <w:rFonts w:ascii="Times New Roman" w:hAnsi="Times New Roman" w:cs="Times New Roman"/>
          <w:sz w:val="24"/>
          <w:szCs w:val="24"/>
          <w:lang w:val="sv-SE"/>
        </w:rPr>
        <w:t xml:space="preserve">bahwa </w:t>
      </w:r>
      <w:r w:rsidR="00B64ECB" w:rsidRPr="006D5B30">
        <w:rPr>
          <w:rFonts w:ascii="Times New Roman" w:hAnsi="Times New Roman" w:cs="Times New Roman"/>
          <w:sz w:val="24"/>
          <w:szCs w:val="24"/>
          <w:lang w:val="sv-SE"/>
        </w:rPr>
        <w:t xml:space="preserve">orang tua perlu terus menyadari peran mereka sebagai pendidik utama dalam iman, karena melalui kehidupan doa dan iman yang diteladankan secara nyata, anak-anak akan belajar langsung dengan meniru apa yang mereka lihat dan alami dari orang tua. Anak-anak pada dasarnya adalah peniru yang ulung, sehingga sikap dan perilaku iman orang tua sangat berpengaruh terhadap pertumbuhan iman mereka. Lebih lanjut, </w:t>
      </w:r>
      <w:r w:rsidR="00C87200" w:rsidRPr="006D5B30">
        <w:rPr>
          <w:rFonts w:ascii="Times New Roman" w:hAnsi="Times New Roman" w:cs="Times New Roman"/>
          <w:sz w:val="24"/>
          <w:szCs w:val="24"/>
        </w:rPr>
        <w:fldChar w:fldCharType="begin"/>
      </w:r>
      <w:r w:rsidR="008F6F2F" w:rsidRPr="006D5B30">
        <w:rPr>
          <w:rFonts w:ascii="Times New Roman" w:hAnsi="Times New Roman" w:cs="Times New Roman"/>
          <w:sz w:val="24"/>
          <w:szCs w:val="24"/>
          <w:lang w:val="sv-SE"/>
        </w:rPr>
        <w:instrText xml:space="preserve"> ADDIN ZOTERO_ITEM CSL_CITATION {"citationID":"PwVyTVn2","properties":{"formattedCitation":"({\\i{}PEMBELAJARAN SOSIAL ORANG TUA DALAM MENDAMPINGI ANAK SEKOLAH MINGGU DI GEREJA KRISTEN JAWA PETORAN SURAKARTA | EDUCATOR\\uc0\\u8239{}: Jurnal Inovasi Tenaga Pendidik Dan Kependidikan}, n.d.)","plainCitation":"(PEMBELAJARAN SOSIAL ORANG TUA DALAM MENDAMPINGI ANAK SEKOLAH MINGGU DI GEREJA KRISTEN JAWA PETORAN SURAKARTA | EDUCATOR : Jurnal Inovasi Tenaga Pendidik Dan Kependidikan, n.d.)","dontUpdate":true,"noteIndex":0},"citationItems":[{"id":173,"uris":["http://zotero.org/users/local/UiSBHLCM/items/VDGGBDVP"],"itemData":{"id":173,"type":"webpage","title":"Pembelajaran Sosial Orang Tua Dalam Mendampingi Anak Sekolah Minggu Di Gereja Kristen Jawa Petoran Surakarta | Educator: Jurnal Inovasi Tenaga Pendidik Dan Kependidikan","URL":"https://jurnalp4i.com/index.php/educator/article/view/5038","author":[{"family":"Agustiana","given":"Nova"},{"family":"Juntak","given":"Justin Niaga Siman"}],"accessed":{"date-parts":[["2025",6,10]]}}}],"schema":"https://github.com/citation-style-language/schema/raw/master/csl-citation.json"} </w:instrText>
      </w:r>
      <w:r w:rsidR="00C87200" w:rsidRPr="006D5B30">
        <w:rPr>
          <w:rFonts w:ascii="Times New Roman" w:hAnsi="Times New Roman" w:cs="Times New Roman"/>
          <w:sz w:val="24"/>
          <w:szCs w:val="24"/>
        </w:rPr>
        <w:fldChar w:fldCharType="separate"/>
      </w:r>
      <w:r w:rsidR="00C87200" w:rsidRPr="006D5B30">
        <w:rPr>
          <w:rFonts w:ascii="Times New Roman" w:hAnsi="Times New Roman" w:cs="Times New Roman"/>
          <w:kern w:val="0"/>
          <w:sz w:val="24"/>
          <w:lang w:val="sv-SE"/>
        </w:rPr>
        <w:t>Agustina &amp; Juntak (2025:33)</w:t>
      </w:r>
      <w:r w:rsidR="00C87200" w:rsidRPr="006D5B30">
        <w:rPr>
          <w:rFonts w:ascii="Times New Roman" w:hAnsi="Times New Roman" w:cs="Times New Roman"/>
          <w:sz w:val="24"/>
          <w:szCs w:val="24"/>
        </w:rPr>
        <w:fldChar w:fldCharType="end"/>
      </w:r>
      <w:r w:rsidR="00C87200" w:rsidRPr="006D5B30">
        <w:rPr>
          <w:rFonts w:ascii="Times New Roman" w:hAnsi="Times New Roman" w:cs="Times New Roman"/>
          <w:sz w:val="24"/>
          <w:szCs w:val="24"/>
          <w:lang w:val="sv-SE"/>
        </w:rPr>
        <w:t xml:space="preserve"> mengatakan </w:t>
      </w:r>
      <w:r w:rsidR="00B64ECB" w:rsidRPr="006D5B30">
        <w:rPr>
          <w:rFonts w:ascii="Times New Roman" w:hAnsi="Times New Roman" w:cs="Times New Roman"/>
          <w:sz w:val="24"/>
          <w:szCs w:val="24"/>
          <w:lang w:val="sv-SE"/>
        </w:rPr>
        <w:t>bahwa motivasi dan arahan dari orang tua sangat berperan dalam mendorong keterlibatan anak dalam kegiatan Gereja. Dengan bimbingan penuh kasih dan dukungan yang konsisten, orang tua membantu anak membangun kesadaran akan pentingnya kehidupan rohani serta menumbuhkan semangat untuk aktif dalam kehidupan menggereja.</w:t>
      </w:r>
    </w:p>
    <w:p w14:paraId="4C11363D" w14:textId="5FA0E8CF" w:rsidR="00B8153E" w:rsidRPr="006D5B30" w:rsidRDefault="00CB1F12"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Hasil </w:t>
      </w:r>
      <w:r w:rsidR="007820A7" w:rsidRPr="006D5B30">
        <w:rPr>
          <w:rFonts w:ascii="Times New Roman" w:hAnsi="Times New Roman" w:cs="Times New Roman"/>
          <w:sz w:val="24"/>
          <w:szCs w:val="24"/>
          <w:lang w:val="sv-SE"/>
        </w:rPr>
        <w:t>analisa</w:t>
      </w:r>
      <w:r w:rsidRPr="006D5B30">
        <w:rPr>
          <w:rFonts w:ascii="Times New Roman" w:hAnsi="Times New Roman" w:cs="Times New Roman"/>
          <w:sz w:val="24"/>
          <w:szCs w:val="24"/>
          <w:lang w:val="sv-SE"/>
        </w:rPr>
        <w:t xml:space="preserve"> data penelitian menunjukkan </w:t>
      </w:r>
      <w:r w:rsidR="005B4676" w:rsidRPr="006D5B30">
        <w:rPr>
          <w:rFonts w:ascii="Times New Roman" w:hAnsi="Times New Roman" w:cs="Times New Roman"/>
          <w:sz w:val="24"/>
          <w:szCs w:val="24"/>
          <w:lang w:val="sv-SE"/>
        </w:rPr>
        <w:t xml:space="preserve">masing-masing </w:t>
      </w:r>
      <w:r w:rsidRPr="006D5B30">
        <w:rPr>
          <w:rFonts w:ascii="Times New Roman" w:hAnsi="Times New Roman" w:cs="Times New Roman"/>
          <w:sz w:val="24"/>
          <w:szCs w:val="24"/>
          <w:lang w:val="sv-SE"/>
        </w:rPr>
        <w:t>2 (28,6%) informan yaitu I1 dan I5</w:t>
      </w:r>
      <w:r w:rsidR="005B4676" w:rsidRPr="006D5B30">
        <w:rPr>
          <w:rFonts w:ascii="Times New Roman" w:hAnsi="Times New Roman" w:cs="Times New Roman"/>
          <w:sz w:val="24"/>
          <w:szCs w:val="24"/>
          <w:lang w:val="sv-SE"/>
        </w:rPr>
        <w:t xml:space="preserve">; </w:t>
      </w:r>
      <w:r w:rsidR="005A0C11" w:rsidRPr="006D5B30">
        <w:rPr>
          <w:rFonts w:ascii="Times New Roman" w:hAnsi="Times New Roman" w:cs="Times New Roman"/>
          <w:sz w:val="24"/>
          <w:szCs w:val="24"/>
          <w:lang w:val="sv-SE"/>
        </w:rPr>
        <w:t xml:space="preserve">serta </w:t>
      </w:r>
      <w:r w:rsidR="005B4676" w:rsidRPr="006D5B30">
        <w:rPr>
          <w:rFonts w:ascii="Times New Roman" w:hAnsi="Times New Roman" w:cs="Times New Roman"/>
          <w:sz w:val="24"/>
          <w:szCs w:val="24"/>
          <w:lang w:val="sv-SE"/>
        </w:rPr>
        <w:t>I3 dan I7</w:t>
      </w:r>
      <w:r w:rsidRPr="006D5B30">
        <w:rPr>
          <w:rFonts w:ascii="Times New Roman" w:hAnsi="Times New Roman" w:cs="Times New Roman"/>
          <w:sz w:val="24"/>
          <w:szCs w:val="24"/>
          <w:lang w:val="sv-SE"/>
        </w:rPr>
        <w:t xml:space="preserve">, berpendapat bahwa </w:t>
      </w:r>
      <w:r w:rsidR="005B4676" w:rsidRPr="006D5B30">
        <w:rPr>
          <w:rFonts w:ascii="Times New Roman" w:hAnsi="Times New Roman" w:cs="Times New Roman"/>
          <w:sz w:val="24"/>
          <w:szCs w:val="24"/>
          <w:lang w:val="sv-SE"/>
        </w:rPr>
        <w:t>tantangan konkr</w:t>
      </w:r>
      <w:r w:rsidR="005A0C11" w:rsidRPr="006D5B30">
        <w:rPr>
          <w:rFonts w:ascii="Times New Roman" w:hAnsi="Times New Roman" w:cs="Times New Roman"/>
          <w:sz w:val="24"/>
          <w:szCs w:val="24"/>
          <w:lang w:val="sv-SE"/>
        </w:rPr>
        <w:t>e</w:t>
      </w:r>
      <w:r w:rsidR="005B4676" w:rsidRPr="006D5B30">
        <w:rPr>
          <w:rFonts w:ascii="Times New Roman" w:hAnsi="Times New Roman" w:cs="Times New Roman"/>
          <w:sz w:val="24"/>
          <w:szCs w:val="24"/>
          <w:lang w:val="sv-SE"/>
        </w:rPr>
        <w:t>t yang dihadapi dalam</w:t>
      </w:r>
      <w:r w:rsidR="00E91BD6" w:rsidRPr="006D5B30">
        <w:rPr>
          <w:rFonts w:ascii="Times New Roman" w:hAnsi="Times New Roman" w:cs="Times New Roman"/>
          <w:sz w:val="24"/>
          <w:szCs w:val="24"/>
          <w:lang w:val="sv-SE"/>
        </w:rPr>
        <w:t xml:space="preserve"> </w:t>
      </w:r>
      <w:r w:rsidR="005B4676" w:rsidRPr="006D5B30">
        <w:rPr>
          <w:rFonts w:ascii="Times New Roman" w:hAnsi="Times New Roman" w:cs="Times New Roman"/>
          <w:sz w:val="24"/>
          <w:szCs w:val="24"/>
          <w:lang w:val="sv-SE"/>
        </w:rPr>
        <w:t xml:space="preserve">pendidikan iman Katolik serta pembentukan sikap kasih sayang kepada Allah dan sesama dalam keluarga adalah kesulitan menjalin kerja sama dengan anak, kesulitan berkomunikasi, </w:t>
      </w:r>
      <w:r w:rsidR="00E91BD6" w:rsidRPr="006D5B30">
        <w:rPr>
          <w:rFonts w:ascii="Times New Roman" w:hAnsi="Times New Roman" w:cs="Times New Roman"/>
          <w:sz w:val="24"/>
          <w:szCs w:val="24"/>
          <w:lang w:val="sv-SE"/>
        </w:rPr>
        <w:t>serta munculnya</w:t>
      </w:r>
      <w:r w:rsidR="005B4676" w:rsidRPr="006D5B30">
        <w:rPr>
          <w:rFonts w:ascii="Times New Roman" w:hAnsi="Times New Roman" w:cs="Times New Roman"/>
          <w:sz w:val="24"/>
          <w:szCs w:val="24"/>
          <w:lang w:val="sv-SE"/>
        </w:rPr>
        <w:t xml:space="preserve"> sikap intoleransi dalam diri anak </w:t>
      </w:r>
      <w:r w:rsidR="00E91BD6" w:rsidRPr="006D5B30">
        <w:rPr>
          <w:rFonts w:ascii="Times New Roman" w:hAnsi="Times New Roman" w:cs="Times New Roman"/>
          <w:sz w:val="24"/>
          <w:szCs w:val="24"/>
          <w:lang w:val="sv-SE"/>
        </w:rPr>
        <w:t>akibat</w:t>
      </w:r>
      <w:r w:rsidR="005B4676" w:rsidRPr="006D5B30">
        <w:rPr>
          <w:rFonts w:ascii="Times New Roman" w:hAnsi="Times New Roman" w:cs="Times New Roman"/>
          <w:sz w:val="24"/>
          <w:szCs w:val="24"/>
          <w:lang w:val="sv-SE"/>
        </w:rPr>
        <w:t xml:space="preserve"> pengaruh </w:t>
      </w:r>
      <w:r w:rsidR="00E91BD6" w:rsidRPr="006D5B30">
        <w:rPr>
          <w:rFonts w:ascii="Times New Roman" w:hAnsi="Times New Roman" w:cs="Times New Roman"/>
          <w:sz w:val="24"/>
          <w:szCs w:val="24"/>
          <w:lang w:val="sv-SE"/>
        </w:rPr>
        <w:t xml:space="preserve">dari </w:t>
      </w:r>
      <w:r w:rsidR="005B4676" w:rsidRPr="006D5B30">
        <w:rPr>
          <w:rFonts w:ascii="Times New Roman" w:hAnsi="Times New Roman" w:cs="Times New Roman"/>
          <w:sz w:val="24"/>
          <w:szCs w:val="24"/>
          <w:lang w:val="sv-SE"/>
        </w:rPr>
        <w:t xml:space="preserve">pergaulan dengan teman sebaya di sekolah </w:t>
      </w:r>
      <w:r w:rsidR="00E91BD6" w:rsidRPr="006D5B30">
        <w:rPr>
          <w:rFonts w:ascii="Times New Roman" w:hAnsi="Times New Roman" w:cs="Times New Roman"/>
          <w:sz w:val="24"/>
          <w:szCs w:val="24"/>
          <w:lang w:val="sv-SE"/>
        </w:rPr>
        <w:t>maupun</w:t>
      </w:r>
      <w:r w:rsidR="005B4676" w:rsidRPr="006D5B30">
        <w:rPr>
          <w:rFonts w:ascii="Times New Roman" w:hAnsi="Times New Roman" w:cs="Times New Roman"/>
          <w:sz w:val="24"/>
          <w:szCs w:val="24"/>
          <w:lang w:val="sv-SE"/>
        </w:rPr>
        <w:t xml:space="preserve"> di </w:t>
      </w:r>
      <w:r w:rsidR="00E91BD6" w:rsidRPr="006D5B30">
        <w:rPr>
          <w:rFonts w:ascii="Times New Roman" w:hAnsi="Times New Roman" w:cs="Times New Roman"/>
          <w:sz w:val="24"/>
          <w:szCs w:val="24"/>
          <w:lang w:val="sv-SE"/>
        </w:rPr>
        <w:t>lingkungan</w:t>
      </w:r>
      <w:r w:rsidR="005B4676" w:rsidRPr="006D5B30">
        <w:rPr>
          <w:rFonts w:ascii="Times New Roman" w:hAnsi="Times New Roman" w:cs="Times New Roman"/>
          <w:sz w:val="24"/>
          <w:szCs w:val="24"/>
          <w:lang w:val="sv-SE"/>
        </w:rPr>
        <w:t xml:space="preserve"> masyarakat. </w:t>
      </w:r>
      <w:r w:rsidR="00E91BD6" w:rsidRPr="006D5B30">
        <w:rPr>
          <w:rFonts w:ascii="Times New Roman" w:hAnsi="Times New Roman" w:cs="Times New Roman"/>
          <w:sz w:val="24"/>
          <w:szCs w:val="24"/>
          <w:lang w:val="sv-SE"/>
        </w:rPr>
        <w:t>Menghadapi tantangan tersebut</w:t>
      </w:r>
      <w:r w:rsidR="0051779F" w:rsidRPr="006D5B30">
        <w:rPr>
          <w:rFonts w:ascii="Times New Roman" w:hAnsi="Times New Roman" w:cs="Times New Roman"/>
          <w:sz w:val="24"/>
          <w:szCs w:val="24"/>
          <w:lang w:val="sv-SE"/>
        </w:rPr>
        <w:t xml:space="preserve">, para informan </w:t>
      </w:r>
      <w:r w:rsidR="00E91BD6" w:rsidRPr="006D5B30">
        <w:rPr>
          <w:rFonts w:ascii="Times New Roman" w:hAnsi="Times New Roman" w:cs="Times New Roman"/>
          <w:sz w:val="24"/>
          <w:szCs w:val="24"/>
          <w:lang w:val="sv-SE"/>
        </w:rPr>
        <w:t>menyampaikan</w:t>
      </w:r>
      <w:r w:rsidR="0051779F" w:rsidRPr="006D5B30">
        <w:rPr>
          <w:rFonts w:ascii="Times New Roman" w:hAnsi="Times New Roman" w:cs="Times New Roman"/>
          <w:sz w:val="24"/>
          <w:szCs w:val="24"/>
          <w:lang w:val="sv-SE"/>
        </w:rPr>
        <w:t xml:space="preserve"> bahwa </w:t>
      </w:r>
      <w:r w:rsidR="00E91BD6" w:rsidRPr="006D5B30">
        <w:rPr>
          <w:rFonts w:ascii="Times New Roman" w:hAnsi="Times New Roman" w:cs="Times New Roman"/>
          <w:sz w:val="24"/>
          <w:szCs w:val="24"/>
          <w:lang w:val="sv-SE"/>
        </w:rPr>
        <w:t xml:space="preserve">mereka terus berupaya membangun komunikasi yang </w:t>
      </w:r>
      <w:r w:rsidR="0051779F" w:rsidRPr="006D5B30">
        <w:rPr>
          <w:rFonts w:ascii="Times New Roman" w:hAnsi="Times New Roman" w:cs="Times New Roman"/>
          <w:sz w:val="24"/>
          <w:szCs w:val="24"/>
          <w:lang w:val="sv-SE"/>
        </w:rPr>
        <w:t xml:space="preserve">intensif dengan anak dan </w:t>
      </w:r>
      <w:r w:rsidR="00E91BD6" w:rsidRPr="006D5B30">
        <w:rPr>
          <w:rFonts w:ascii="Times New Roman" w:hAnsi="Times New Roman" w:cs="Times New Roman"/>
          <w:sz w:val="24"/>
          <w:szCs w:val="24"/>
          <w:lang w:val="sv-SE"/>
        </w:rPr>
        <w:t xml:space="preserve">secara konsisten menanamkan </w:t>
      </w:r>
      <w:r w:rsidR="0051779F" w:rsidRPr="006D5B30">
        <w:rPr>
          <w:rFonts w:ascii="Times New Roman" w:hAnsi="Times New Roman" w:cs="Times New Roman"/>
          <w:sz w:val="24"/>
          <w:szCs w:val="24"/>
          <w:lang w:val="sv-SE"/>
        </w:rPr>
        <w:t>nilai-nilai kristiani seperti sikap mencintai, mengasihi, dan menghargai orang lain dalam diri anak.</w:t>
      </w:r>
      <w:r w:rsidRPr="006D5B30">
        <w:rPr>
          <w:rFonts w:ascii="Times New Roman" w:hAnsi="Times New Roman" w:cs="Times New Roman"/>
          <w:sz w:val="24"/>
          <w:szCs w:val="24"/>
          <w:lang w:val="sv-SE"/>
        </w:rPr>
        <w:t xml:space="preserve"> Terkait hal ini, I1 mengatakan bahwa mereka </w:t>
      </w:r>
      <w:r w:rsidR="0051779F" w:rsidRPr="006D5B30">
        <w:rPr>
          <w:rFonts w:ascii="Times New Roman" w:hAnsi="Times New Roman" w:cs="Times New Roman"/>
          <w:sz w:val="24"/>
          <w:szCs w:val="24"/>
          <w:lang w:val="sv-SE"/>
        </w:rPr>
        <w:t xml:space="preserve">sebagai orang tua </w:t>
      </w:r>
      <w:r w:rsidRPr="006D5B30">
        <w:rPr>
          <w:rFonts w:ascii="Times New Roman" w:hAnsi="Times New Roman" w:cs="Times New Roman"/>
          <w:sz w:val="24"/>
          <w:szCs w:val="24"/>
          <w:lang w:val="sv-SE"/>
        </w:rPr>
        <w:t xml:space="preserve">selalu berusaha untuk menjalin komunikasi </w:t>
      </w:r>
      <w:r w:rsidR="0051779F" w:rsidRPr="006D5B30">
        <w:rPr>
          <w:rFonts w:ascii="Times New Roman" w:hAnsi="Times New Roman" w:cs="Times New Roman"/>
          <w:sz w:val="24"/>
          <w:szCs w:val="24"/>
          <w:lang w:val="sv-SE"/>
        </w:rPr>
        <w:t xml:space="preserve">yang baik dengan anak, berusaha memahami perasaan anak, memotivasi dan terus mengajak anak untuk bekerja sama dalam hal-hal yang baik termasuk berdoa bersama, menghargai dan menghormati orang lain. </w:t>
      </w:r>
      <w:r w:rsidRPr="006D5B30">
        <w:rPr>
          <w:rFonts w:ascii="Times New Roman" w:hAnsi="Times New Roman" w:cs="Times New Roman"/>
          <w:sz w:val="24"/>
          <w:szCs w:val="24"/>
          <w:lang w:val="sv-SE"/>
        </w:rPr>
        <w:t xml:space="preserve">Selanjutnya, I5 </w:t>
      </w:r>
      <w:r w:rsidR="002E1E29" w:rsidRPr="006D5B30">
        <w:rPr>
          <w:rFonts w:ascii="Times New Roman" w:hAnsi="Times New Roman" w:cs="Times New Roman"/>
          <w:sz w:val="24"/>
          <w:szCs w:val="24"/>
          <w:lang w:val="sv-SE"/>
        </w:rPr>
        <w:t>menjelaskan bahwa</w:t>
      </w:r>
      <w:r w:rsidRPr="006D5B30">
        <w:rPr>
          <w:rFonts w:ascii="Times New Roman" w:hAnsi="Times New Roman" w:cs="Times New Roman"/>
          <w:sz w:val="24"/>
          <w:szCs w:val="24"/>
          <w:lang w:val="sv-SE"/>
        </w:rPr>
        <w:t xml:space="preserve"> </w:t>
      </w:r>
      <w:r w:rsidR="005256E3" w:rsidRPr="006D5B30">
        <w:rPr>
          <w:rFonts w:ascii="Times New Roman" w:hAnsi="Times New Roman" w:cs="Times New Roman"/>
          <w:sz w:val="24"/>
          <w:szCs w:val="24"/>
          <w:lang w:val="sv-SE"/>
        </w:rPr>
        <w:t xml:space="preserve">solusi yang dilakukan untuk mengatasi </w:t>
      </w:r>
      <w:r w:rsidR="0051779F" w:rsidRPr="006D5B30">
        <w:rPr>
          <w:rFonts w:ascii="Times New Roman" w:hAnsi="Times New Roman" w:cs="Times New Roman"/>
          <w:sz w:val="24"/>
          <w:szCs w:val="24"/>
          <w:lang w:val="sv-SE"/>
        </w:rPr>
        <w:t>masalah komunikasi antara anak dengan orang tua karena jarak tempat t</w:t>
      </w:r>
      <w:r w:rsidR="005256E3" w:rsidRPr="006D5B30">
        <w:rPr>
          <w:rFonts w:ascii="Times New Roman" w:hAnsi="Times New Roman" w:cs="Times New Roman"/>
          <w:sz w:val="24"/>
          <w:szCs w:val="24"/>
          <w:lang w:val="sv-SE"/>
        </w:rPr>
        <w:t>inggal dan pekerjaan</w:t>
      </w:r>
      <w:r w:rsidR="0051779F" w:rsidRPr="006D5B30">
        <w:rPr>
          <w:rFonts w:ascii="Times New Roman" w:hAnsi="Times New Roman" w:cs="Times New Roman"/>
          <w:sz w:val="24"/>
          <w:szCs w:val="24"/>
          <w:lang w:val="sv-SE"/>
        </w:rPr>
        <w:t xml:space="preserve"> </w:t>
      </w:r>
      <w:r w:rsidR="005256E3" w:rsidRPr="006D5B30">
        <w:rPr>
          <w:rFonts w:ascii="Times New Roman" w:hAnsi="Times New Roman" w:cs="Times New Roman"/>
          <w:sz w:val="24"/>
          <w:szCs w:val="24"/>
          <w:lang w:val="sv-SE"/>
        </w:rPr>
        <w:t xml:space="preserve">adalah </w:t>
      </w:r>
      <w:r w:rsidR="0051779F" w:rsidRPr="006D5B30">
        <w:rPr>
          <w:rFonts w:ascii="Times New Roman" w:hAnsi="Times New Roman" w:cs="Times New Roman"/>
          <w:sz w:val="24"/>
          <w:szCs w:val="24"/>
          <w:lang w:val="sv-SE"/>
        </w:rPr>
        <w:t xml:space="preserve">membangun </w:t>
      </w:r>
      <w:r w:rsidR="005256E3" w:rsidRPr="006D5B30">
        <w:rPr>
          <w:rFonts w:ascii="Times New Roman" w:hAnsi="Times New Roman" w:cs="Times New Roman"/>
          <w:sz w:val="24"/>
          <w:szCs w:val="24"/>
          <w:lang w:val="sv-SE"/>
        </w:rPr>
        <w:t>komunikasi rutin melalui telepon, meskipun terkadang mengalami kendala jaringan</w:t>
      </w:r>
      <w:r w:rsidR="00EB7F08" w:rsidRPr="006D5B30">
        <w:rPr>
          <w:rFonts w:ascii="Times New Roman" w:hAnsi="Times New Roman" w:cs="Times New Roman"/>
          <w:sz w:val="24"/>
          <w:szCs w:val="24"/>
          <w:lang w:val="sv-SE"/>
        </w:rPr>
        <w:t xml:space="preserve">. Terkait sikap intoleransi dalam diri anak, para informan </w:t>
      </w:r>
      <w:r w:rsidR="00E91BD6" w:rsidRPr="006D5B30">
        <w:rPr>
          <w:rFonts w:ascii="Times New Roman" w:hAnsi="Times New Roman" w:cs="Times New Roman"/>
          <w:sz w:val="24"/>
          <w:szCs w:val="24"/>
          <w:lang w:val="sv-SE"/>
        </w:rPr>
        <w:t xml:space="preserve">menaggapi dengan </w:t>
      </w:r>
      <w:r w:rsidR="003059F8" w:rsidRPr="006D5B30">
        <w:rPr>
          <w:rFonts w:ascii="Times New Roman" w:hAnsi="Times New Roman" w:cs="Times New Roman"/>
          <w:sz w:val="24"/>
          <w:szCs w:val="24"/>
          <w:lang w:val="sv-SE"/>
        </w:rPr>
        <w:t xml:space="preserve">memberikan </w:t>
      </w:r>
      <w:r w:rsidR="00EB7F08" w:rsidRPr="006D5B30">
        <w:rPr>
          <w:rFonts w:ascii="Times New Roman" w:hAnsi="Times New Roman" w:cs="Times New Roman"/>
          <w:sz w:val="24"/>
          <w:szCs w:val="24"/>
          <w:lang w:val="sv-SE"/>
        </w:rPr>
        <w:t>pemahaman dan menanamkan nilai-nilai Kristiani</w:t>
      </w:r>
      <w:r w:rsidR="003059F8" w:rsidRPr="006D5B30">
        <w:rPr>
          <w:rFonts w:ascii="Times New Roman" w:hAnsi="Times New Roman" w:cs="Times New Roman"/>
          <w:sz w:val="24"/>
          <w:szCs w:val="24"/>
          <w:lang w:val="sv-SE"/>
        </w:rPr>
        <w:t>, agar</w:t>
      </w:r>
      <w:r w:rsidR="00EB7F08" w:rsidRPr="006D5B30">
        <w:rPr>
          <w:rFonts w:ascii="Times New Roman" w:hAnsi="Times New Roman" w:cs="Times New Roman"/>
          <w:sz w:val="24"/>
          <w:szCs w:val="24"/>
          <w:lang w:val="sv-SE"/>
        </w:rPr>
        <w:t xml:space="preserve"> anak </w:t>
      </w:r>
      <w:r w:rsidR="003059F8" w:rsidRPr="006D5B30">
        <w:rPr>
          <w:rFonts w:ascii="Times New Roman" w:hAnsi="Times New Roman" w:cs="Times New Roman"/>
          <w:sz w:val="24"/>
          <w:szCs w:val="24"/>
          <w:lang w:val="sv-SE"/>
        </w:rPr>
        <w:t>mampu</w:t>
      </w:r>
      <w:r w:rsidR="00EB7F08" w:rsidRPr="006D5B30">
        <w:rPr>
          <w:rFonts w:ascii="Times New Roman" w:hAnsi="Times New Roman" w:cs="Times New Roman"/>
          <w:sz w:val="24"/>
          <w:szCs w:val="24"/>
          <w:lang w:val="sv-SE"/>
        </w:rPr>
        <w:t xml:space="preserve"> </w:t>
      </w:r>
      <w:r w:rsidR="003059F8" w:rsidRPr="006D5B30">
        <w:rPr>
          <w:rFonts w:ascii="Times New Roman" w:hAnsi="Times New Roman" w:cs="Times New Roman"/>
          <w:sz w:val="24"/>
          <w:szCs w:val="24"/>
          <w:lang w:val="sv-SE"/>
        </w:rPr>
        <w:t xml:space="preserve">menghargai dan mencintai orang lain serta menerima perbedaan yang ada di tengah masyarakat. </w:t>
      </w:r>
    </w:p>
    <w:p w14:paraId="7FF0106B" w14:textId="0F6BCC6B" w:rsidR="00C87200" w:rsidRPr="006D5B30" w:rsidRDefault="00B8153E"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Dalam kaitan dengan upaya membangun komunikasi dan kerja sama antara orang tua dengan anak dalam keluarga, </w:t>
      </w:r>
      <w:r w:rsidR="000319CC" w:rsidRPr="006D5B30">
        <w:rPr>
          <w:rFonts w:ascii="Times New Roman" w:hAnsi="Times New Roman" w:cs="Times New Roman"/>
          <w:sz w:val="24"/>
          <w:szCs w:val="24"/>
        </w:rPr>
        <w:fldChar w:fldCharType="begin"/>
      </w:r>
      <w:r w:rsidR="00CD0689" w:rsidRPr="006D5B30">
        <w:rPr>
          <w:rFonts w:ascii="Times New Roman" w:hAnsi="Times New Roman" w:cs="Times New Roman"/>
          <w:sz w:val="24"/>
          <w:szCs w:val="24"/>
          <w:lang w:val="sv-SE"/>
        </w:rPr>
        <w:instrText xml:space="preserve"> ADDIN ZOTERO_ITEM CSL_CITATION {"citationID":"Y5TAVev3","properties":{"formattedCitation":"(Sipriadi &amp; Cardoso, 2024)","plainCitation":"(Sipriadi &amp; Cardoso, 2024)","dontUpdate":true,"noteIndex":0},"citationItems":[{"id":159,"uris":["http://zotero.org/users/local/UiSBHLCM/items/BLPEUC95"],"itemData":{"id":159,"type":"article-journal","abstract":"The focus of the writing of this article is on “How the role of parents as the main catechist of the family in building a faithful young generation. The purpose of writing this article is to explore and discover how the important role of parents in religious education for children, as well as the responsibility of parents in instilling religious and moral values in children. Support from the family can strengthen the relationship between parents and children so that parents can easily play a role in teaching and fostering children's faith. In writing this article, the author used a qualitative method with a literature approach. The author found that the family is the first and main place in the growth of a child, so the role of the family is very important in fostering and educating the faith of a child. Children who are raised in a religious family are more likely to become mature people in improving their faith patterns. Family catechesis is one of the most important and evolving topics. But on the one hand, family catechesis also faces challenges. These challenges are sometimes related to lack of time, difficulty in communicating about the faith of children, the influence of outside culture, the influence of technological development, and association in the modern world. With these challenges, what is the role of parents in the family to educate and foster the faith of children to become mature religious.","container-title":"Gaudium Vestrum: Jurnal Kateketik Pastoral","DOI":"10.61831/gvjkp.v8i1.213","ISSN":"2777-063X","language":"id","license":"Copyright (c) 2024","page":"45-54","source":"stkpkbi.ac.id","title":"Peran Orang Tua sebagai Katekis Utama dalam Keluarga: Membangun Generasi Muda yang Beriman","title-short":"Peran Orang Tua sebagai Katekis Utama dalam Keluarga","author":[{"family":"Sipriadi","given":"Ambrosius"},{"family":"Cardoso","given":"Arnaldo"}],"issued":{"date-parts":[["2024",6,28]]}}}],"schema":"https://github.com/citation-style-language/schema/raw/master/csl-citation.json"} </w:instrText>
      </w:r>
      <w:r w:rsidR="000319CC" w:rsidRPr="006D5B30">
        <w:rPr>
          <w:rFonts w:ascii="Times New Roman" w:hAnsi="Times New Roman" w:cs="Times New Roman"/>
          <w:sz w:val="24"/>
          <w:szCs w:val="24"/>
        </w:rPr>
        <w:fldChar w:fldCharType="separate"/>
      </w:r>
      <w:r w:rsidR="000319CC" w:rsidRPr="006D5B30">
        <w:rPr>
          <w:rFonts w:ascii="Times New Roman" w:hAnsi="Times New Roman" w:cs="Times New Roman"/>
          <w:sz w:val="24"/>
          <w:lang w:val="sv-SE"/>
        </w:rPr>
        <w:t>Sipriadi &amp; Cardoso, (2024:52)</w:t>
      </w:r>
      <w:r w:rsidR="000319CC" w:rsidRPr="006D5B30">
        <w:rPr>
          <w:rFonts w:ascii="Times New Roman" w:hAnsi="Times New Roman" w:cs="Times New Roman"/>
          <w:sz w:val="24"/>
          <w:szCs w:val="24"/>
        </w:rPr>
        <w:fldChar w:fldCharType="end"/>
      </w:r>
      <w:r w:rsidR="000319CC" w:rsidRPr="006D5B30">
        <w:rPr>
          <w:rFonts w:ascii="Times New Roman" w:hAnsi="Times New Roman" w:cs="Times New Roman"/>
          <w:sz w:val="24"/>
          <w:szCs w:val="24"/>
          <w:lang w:val="sv-SE"/>
        </w:rPr>
        <w:t xml:space="preserve"> </w:t>
      </w:r>
      <w:r w:rsidR="003C314A" w:rsidRPr="006D5B30">
        <w:rPr>
          <w:rFonts w:ascii="Times New Roman" w:hAnsi="Times New Roman" w:cs="Times New Roman"/>
          <w:sz w:val="24"/>
          <w:szCs w:val="24"/>
          <w:lang w:val="sv-SE"/>
        </w:rPr>
        <w:t xml:space="preserve">mengatakan orang tua perlu menghadapi tantangan </w:t>
      </w:r>
      <w:r w:rsidRPr="006D5B30">
        <w:rPr>
          <w:rFonts w:ascii="Times New Roman" w:hAnsi="Times New Roman" w:cs="Times New Roman"/>
          <w:sz w:val="24"/>
          <w:szCs w:val="24"/>
          <w:lang w:val="sv-SE"/>
        </w:rPr>
        <w:t xml:space="preserve">komunikasi terkait </w:t>
      </w:r>
      <w:r w:rsidR="003C314A" w:rsidRPr="006D5B30">
        <w:rPr>
          <w:rFonts w:ascii="Times New Roman" w:hAnsi="Times New Roman" w:cs="Times New Roman"/>
          <w:sz w:val="24"/>
          <w:szCs w:val="24"/>
          <w:lang w:val="sv-SE"/>
        </w:rPr>
        <w:t>pendidikan iman anak dalam keluarga dengan</w:t>
      </w:r>
      <w:r w:rsidRPr="006D5B30">
        <w:rPr>
          <w:rFonts w:ascii="Times New Roman" w:hAnsi="Times New Roman" w:cs="Times New Roman"/>
          <w:sz w:val="24"/>
          <w:szCs w:val="24"/>
          <w:lang w:val="sv-SE"/>
        </w:rPr>
        <w:t xml:space="preserve"> cara </w:t>
      </w:r>
      <w:r w:rsidR="003C314A" w:rsidRPr="006D5B30">
        <w:rPr>
          <w:rFonts w:ascii="Times New Roman" w:hAnsi="Times New Roman" w:cs="Times New Roman"/>
          <w:sz w:val="24"/>
          <w:szCs w:val="24"/>
          <w:lang w:val="sv-SE"/>
        </w:rPr>
        <w:t xml:space="preserve">menjalin komunikasi yang intensif, terbuka, dan jujur agar dapat </w:t>
      </w:r>
      <w:r w:rsidR="003059F8" w:rsidRPr="006D5B30">
        <w:rPr>
          <w:rFonts w:ascii="Times New Roman" w:hAnsi="Times New Roman" w:cs="Times New Roman"/>
          <w:sz w:val="24"/>
          <w:szCs w:val="24"/>
          <w:lang w:val="sv-SE"/>
        </w:rPr>
        <w:t xml:space="preserve">saling </w:t>
      </w:r>
      <w:r w:rsidR="003C314A" w:rsidRPr="006D5B30">
        <w:rPr>
          <w:rFonts w:ascii="Times New Roman" w:hAnsi="Times New Roman" w:cs="Times New Roman"/>
          <w:sz w:val="24"/>
          <w:szCs w:val="24"/>
          <w:lang w:val="sv-SE"/>
        </w:rPr>
        <w:t xml:space="preserve">memahami </w:t>
      </w:r>
      <w:r w:rsidRPr="006D5B30">
        <w:rPr>
          <w:rFonts w:ascii="Times New Roman" w:hAnsi="Times New Roman" w:cs="Times New Roman"/>
          <w:sz w:val="24"/>
          <w:szCs w:val="24"/>
          <w:lang w:val="sv-SE"/>
        </w:rPr>
        <w:t xml:space="preserve">kesulitan serta perasaan dalam diri masing-masing </w:t>
      </w:r>
      <w:r w:rsidR="00EB7F08" w:rsidRPr="006D5B30">
        <w:rPr>
          <w:rFonts w:ascii="Times New Roman" w:hAnsi="Times New Roman" w:cs="Times New Roman"/>
          <w:sz w:val="24"/>
          <w:szCs w:val="24"/>
          <w:lang w:val="sv-SE"/>
        </w:rPr>
        <w:t xml:space="preserve">demi </w:t>
      </w:r>
      <w:r w:rsidR="003059F8" w:rsidRPr="006D5B30">
        <w:rPr>
          <w:rFonts w:ascii="Times New Roman" w:hAnsi="Times New Roman" w:cs="Times New Roman"/>
          <w:sz w:val="24"/>
          <w:szCs w:val="24"/>
          <w:lang w:val="sv-SE"/>
        </w:rPr>
        <w:t xml:space="preserve">terciptanya relasi yang sehat dan </w:t>
      </w:r>
      <w:r w:rsidR="00EB7F08" w:rsidRPr="006D5B30">
        <w:rPr>
          <w:rFonts w:ascii="Times New Roman" w:hAnsi="Times New Roman" w:cs="Times New Roman"/>
          <w:sz w:val="24"/>
          <w:szCs w:val="24"/>
          <w:lang w:val="sv-SE"/>
        </w:rPr>
        <w:t xml:space="preserve">kerja sama yang </w:t>
      </w:r>
      <w:r w:rsidR="003059F8" w:rsidRPr="006D5B30">
        <w:rPr>
          <w:rFonts w:ascii="Times New Roman" w:hAnsi="Times New Roman" w:cs="Times New Roman"/>
          <w:sz w:val="24"/>
          <w:szCs w:val="24"/>
          <w:lang w:val="sv-SE"/>
        </w:rPr>
        <w:t>harmonis</w:t>
      </w:r>
      <w:r w:rsidR="003C314A" w:rsidRPr="006D5B30">
        <w:rPr>
          <w:rFonts w:ascii="Times New Roman" w:hAnsi="Times New Roman" w:cs="Times New Roman"/>
          <w:sz w:val="24"/>
          <w:szCs w:val="24"/>
          <w:lang w:val="sv-SE"/>
        </w:rPr>
        <w:t xml:space="preserve">. </w:t>
      </w:r>
      <w:r w:rsidR="00BA64D4" w:rsidRPr="006D5B30">
        <w:rPr>
          <w:rFonts w:ascii="Times New Roman" w:hAnsi="Times New Roman" w:cs="Times New Roman"/>
          <w:sz w:val="24"/>
          <w:szCs w:val="24"/>
          <w:lang w:val="sv-SE"/>
        </w:rPr>
        <w:t>Zen dan Hermanto (2021:39) m</w:t>
      </w:r>
      <w:r w:rsidR="00011CF6" w:rsidRPr="006D5B30">
        <w:rPr>
          <w:rFonts w:ascii="Times New Roman" w:hAnsi="Times New Roman" w:cs="Times New Roman"/>
          <w:sz w:val="24"/>
          <w:szCs w:val="24"/>
          <w:lang w:val="sv-SE"/>
        </w:rPr>
        <w:t>engatakan komunikasi yang efektif dan berkualitas memungkinkan orang tua</w:t>
      </w:r>
      <w:r w:rsidR="00EB7F08" w:rsidRPr="006D5B30">
        <w:rPr>
          <w:rFonts w:ascii="Times New Roman" w:hAnsi="Times New Roman" w:cs="Times New Roman"/>
          <w:sz w:val="24"/>
          <w:szCs w:val="24"/>
          <w:lang w:val="sv-SE"/>
        </w:rPr>
        <w:t xml:space="preserve"> menjalankan pendidikan iman anak baik </w:t>
      </w:r>
      <w:r w:rsidR="00011CF6" w:rsidRPr="006D5B30">
        <w:rPr>
          <w:rFonts w:ascii="Times New Roman" w:hAnsi="Times New Roman" w:cs="Times New Roman"/>
          <w:sz w:val="24"/>
          <w:szCs w:val="24"/>
          <w:lang w:val="sv-SE"/>
        </w:rPr>
        <w:t>secara verbal</w:t>
      </w:r>
      <w:r w:rsidR="00EB7F08" w:rsidRPr="006D5B30">
        <w:rPr>
          <w:rFonts w:ascii="Times New Roman" w:hAnsi="Times New Roman" w:cs="Times New Roman"/>
          <w:sz w:val="24"/>
          <w:szCs w:val="24"/>
          <w:lang w:val="sv-SE"/>
        </w:rPr>
        <w:t xml:space="preserve"> </w:t>
      </w:r>
      <w:r w:rsidR="003059F8" w:rsidRPr="006D5B30">
        <w:rPr>
          <w:rFonts w:ascii="Times New Roman" w:hAnsi="Times New Roman" w:cs="Times New Roman"/>
          <w:sz w:val="24"/>
          <w:szCs w:val="24"/>
          <w:lang w:val="sv-SE"/>
        </w:rPr>
        <w:t xml:space="preserve">melalui pengajaran langsung </w:t>
      </w:r>
      <w:r w:rsidR="00EB7F08" w:rsidRPr="006D5B30">
        <w:rPr>
          <w:rFonts w:ascii="Times New Roman" w:hAnsi="Times New Roman" w:cs="Times New Roman"/>
          <w:sz w:val="24"/>
          <w:szCs w:val="24"/>
          <w:lang w:val="sv-SE"/>
        </w:rPr>
        <w:t xml:space="preserve">maupun </w:t>
      </w:r>
      <w:r w:rsidR="003059F8" w:rsidRPr="006D5B30">
        <w:rPr>
          <w:rFonts w:ascii="Times New Roman" w:hAnsi="Times New Roman" w:cs="Times New Roman"/>
          <w:sz w:val="24"/>
          <w:szCs w:val="24"/>
          <w:lang w:val="sv-SE"/>
        </w:rPr>
        <w:t xml:space="preserve">secara nonverbal </w:t>
      </w:r>
      <w:r w:rsidR="00EB7F08" w:rsidRPr="006D5B30">
        <w:rPr>
          <w:rFonts w:ascii="Times New Roman" w:hAnsi="Times New Roman" w:cs="Times New Roman"/>
          <w:sz w:val="24"/>
          <w:szCs w:val="24"/>
          <w:lang w:val="sv-SE"/>
        </w:rPr>
        <w:t xml:space="preserve">melalui keteladan hidup </w:t>
      </w:r>
      <w:r w:rsidR="003059F8" w:rsidRPr="006D5B30">
        <w:rPr>
          <w:rFonts w:ascii="Times New Roman" w:hAnsi="Times New Roman" w:cs="Times New Roman"/>
          <w:sz w:val="24"/>
          <w:szCs w:val="24"/>
          <w:lang w:val="sv-SE"/>
        </w:rPr>
        <w:t xml:space="preserve">sehari-hari </w:t>
      </w:r>
      <w:r w:rsidR="00EB7F08" w:rsidRPr="006D5B30">
        <w:rPr>
          <w:rFonts w:ascii="Times New Roman" w:hAnsi="Times New Roman" w:cs="Times New Roman"/>
          <w:sz w:val="24"/>
          <w:szCs w:val="24"/>
          <w:lang w:val="sv-SE"/>
        </w:rPr>
        <w:t>di tengah keluarga</w:t>
      </w:r>
      <w:r w:rsidRPr="006D5B30">
        <w:rPr>
          <w:rFonts w:ascii="Times New Roman" w:hAnsi="Times New Roman" w:cs="Times New Roman"/>
          <w:sz w:val="24"/>
          <w:szCs w:val="24"/>
          <w:lang w:val="sv-SE"/>
        </w:rPr>
        <w:t xml:space="preserve">. </w:t>
      </w:r>
    </w:p>
    <w:p w14:paraId="4EEECC53" w14:textId="77777777" w:rsidR="00C87200" w:rsidRPr="006D5B30" w:rsidRDefault="00C87200" w:rsidP="006C73C4">
      <w:pPr>
        <w:spacing w:after="0" w:line="480" w:lineRule="auto"/>
        <w:ind w:firstLine="720"/>
        <w:jc w:val="both"/>
        <w:rPr>
          <w:rFonts w:ascii="Times New Roman" w:hAnsi="Times New Roman" w:cs="Times New Roman"/>
          <w:sz w:val="24"/>
          <w:szCs w:val="24"/>
          <w:lang w:val="sv-SE"/>
        </w:rPr>
      </w:pPr>
      <w:bookmarkStart w:id="142" w:name="_Hlk200793866"/>
      <w:r w:rsidRPr="006D5B30">
        <w:rPr>
          <w:rFonts w:ascii="Times New Roman" w:hAnsi="Times New Roman" w:cs="Times New Roman"/>
          <w:sz w:val="24"/>
          <w:szCs w:val="24"/>
          <w:lang w:val="sv-SE"/>
        </w:rPr>
        <w:t xml:space="preserve">Berdasarkan uraian di atas, dapat disimpulkan bahwa tantangan </w:t>
      </w:r>
      <w:r w:rsidR="00EE68A3" w:rsidRPr="006D5B30">
        <w:rPr>
          <w:rFonts w:ascii="Times New Roman" w:hAnsi="Times New Roman" w:cs="Times New Roman"/>
          <w:sz w:val="24"/>
          <w:szCs w:val="24"/>
          <w:lang w:val="sv-SE"/>
        </w:rPr>
        <w:t>terdapat berbagai tantangan konkret yang dihadapi orang tua dalam pendidikan iman Katolik serta pembentukan sikap kasih sayang anak kepada Allah dan sesama di dalam keluarga. Tantangan-tantangan tersebut meliputi keterbatasan waktu untuk berkumpul bersama, pengaruh negatif dari teman sebaya, kesulitan belajar, ketergantungan anak terhadap penggunaan HP, kurangnya pengetahuan orang tua tentang ajaran iman Katolik, rasa malas dan kebosanan anak dalam berdoa, kesulitan menjalin komunikasi dan kerja sama antara orang tua dan anak, serta munculnya sikap intoleransi dalam diri anak akibat pergaulan sosial.</w:t>
      </w:r>
    </w:p>
    <w:p w14:paraId="115CD31F" w14:textId="77777777" w:rsidR="00EE68A3" w:rsidRPr="006D5B30" w:rsidRDefault="00EE68A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Upaya yang dapat dilakukan orang tua untuk mengatasi tantangan-tantangan tersebut, antara lain: mengajarkan iman secara konsisten dalam kehidupan sehari-hari, membimbing anak untuk berdoa dan menghadiri perayaan Ekaristi bersama, memberikan teladan hidup iman yang nyata dalam keluarga, membatasi penggunaan HP, menyekolahkan anak di sekolah Katolik, serta membangun komunikasi yang terbuka, intensif, dan penuh kasih. Selain itu, orang tua juga menanamkan nilai-nilai Kristiani seperti kasih, toleransi, dan penghargaan terhadap sesama agar anak mampu membangun relasi yang sehat dengan lingkungan sekitarnya. Keseluruhan usaha ini menegaskan bahwa peran aktif dan teladan dari orang tua sangat menentukan dalam membentuk iman dan sikap kasih anak kepada Allah dan sesama, serta dalam menciptakan keluarga yang harmonis dan berakar dalam nilai-nilai iman Katolik</w:t>
      </w:r>
      <w:bookmarkEnd w:id="142"/>
      <w:r w:rsidRPr="006D5B30">
        <w:rPr>
          <w:rFonts w:ascii="Times New Roman" w:hAnsi="Times New Roman" w:cs="Times New Roman"/>
          <w:sz w:val="24"/>
          <w:szCs w:val="24"/>
          <w:lang w:val="sv-SE"/>
        </w:rPr>
        <w:t>.</w:t>
      </w:r>
    </w:p>
    <w:p w14:paraId="2015A4B4" w14:textId="77777777" w:rsidR="006B769F" w:rsidRPr="006D5B30" w:rsidRDefault="006B769F" w:rsidP="006C73C4">
      <w:pPr>
        <w:spacing w:after="0" w:line="480" w:lineRule="auto"/>
        <w:jc w:val="center"/>
        <w:rPr>
          <w:rFonts w:ascii="Times New Roman" w:hAnsi="Times New Roman" w:cs="Times New Roman"/>
          <w:b/>
          <w:bCs/>
          <w:sz w:val="24"/>
          <w:szCs w:val="24"/>
          <w:lang w:val="sv-SE"/>
        </w:rPr>
        <w:sectPr w:rsidR="006B769F" w:rsidRPr="006D5B30" w:rsidSect="00336ADF">
          <w:pgSz w:w="11906" w:h="16838" w:code="9"/>
          <w:pgMar w:top="2268" w:right="1701" w:bottom="1701" w:left="2268" w:header="720" w:footer="720" w:gutter="0"/>
          <w:cols w:space="720"/>
          <w:titlePg/>
          <w:docGrid w:linePitch="360"/>
        </w:sectPr>
      </w:pPr>
    </w:p>
    <w:p w14:paraId="0128819D" w14:textId="31AB4B32" w:rsidR="004971D2" w:rsidRPr="006D5B30" w:rsidRDefault="004971D2" w:rsidP="004674C4">
      <w:pPr>
        <w:pStyle w:val="Heading1"/>
        <w:rPr>
          <w:lang w:val="sv-SE"/>
        </w:rPr>
      </w:pPr>
      <w:bookmarkStart w:id="143" w:name="_Toc201231416"/>
      <w:bookmarkStart w:id="144" w:name="_Toc201316557"/>
      <w:bookmarkStart w:id="145" w:name="_Toc203805030"/>
      <w:r w:rsidRPr="006D5B30">
        <w:rPr>
          <w:lang w:val="sv-SE"/>
        </w:rPr>
        <w:t>BAB V</w:t>
      </w:r>
      <w:bookmarkStart w:id="146" w:name="_Toc201000274"/>
      <w:bookmarkEnd w:id="143"/>
      <w:bookmarkEnd w:id="144"/>
      <w:r w:rsidR="004674C4" w:rsidRPr="006D5B30">
        <w:rPr>
          <w:lang w:val="sv-SE"/>
        </w:rPr>
        <w:t xml:space="preserve"> </w:t>
      </w:r>
      <w:r w:rsidR="004674C4" w:rsidRPr="006D5B30">
        <w:rPr>
          <w:lang w:val="sv-SE"/>
        </w:rPr>
        <w:br/>
      </w:r>
      <w:r w:rsidRPr="006D5B30">
        <w:rPr>
          <w:lang w:val="sv-SE"/>
        </w:rPr>
        <w:t>SIMPULAN DAN SARAN</w:t>
      </w:r>
      <w:bookmarkEnd w:id="145"/>
      <w:bookmarkEnd w:id="146"/>
    </w:p>
    <w:p w14:paraId="564C349C" w14:textId="77777777" w:rsidR="006C73C4" w:rsidRPr="006D5B30" w:rsidRDefault="006C73C4" w:rsidP="006C73C4">
      <w:pPr>
        <w:spacing w:after="0" w:line="480" w:lineRule="auto"/>
        <w:rPr>
          <w:rFonts w:ascii="Times New Roman" w:hAnsi="Times New Roman" w:cs="Times New Roman"/>
          <w:b/>
          <w:bCs/>
          <w:sz w:val="24"/>
          <w:szCs w:val="24"/>
          <w:lang w:val="sv-SE"/>
        </w:rPr>
      </w:pPr>
    </w:p>
    <w:p w14:paraId="4B825440" w14:textId="774B5810" w:rsidR="00B358E5" w:rsidRPr="006D5B30" w:rsidRDefault="00CB095B"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ada bab lima ini, penulis memaparkan tiga hal pokok yaitu kesimpulan, </w:t>
      </w:r>
      <w:r w:rsidR="00F205EB" w:rsidRPr="006D5B30">
        <w:rPr>
          <w:rFonts w:ascii="Times New Roman" w:hAnsi="Times New Roman" w:cs="Times New Roman"/>
          <w:sz w:val="24"/>
          <w:szCs w:val="24"/>
          <w:lang w:val="sv-SE"/>
        </w:rPr>
        <w:t xml:space="preserve">implikasi </w:t>
      </w:r>
      <w:r w:rsidRPr="006D5B30">
        <w:rPr>
          <w:rFonts w:ascii="Times New Roman" w:hAnsi="Times New Roman" w:cs="Times New Roman"/>
          <w:sz w:val="24"/>
          <w:szCs w:val="24"/>
          <w:lang w:val="sv-SE"/>
        </w:rPr>
        <w:t>dan saran bagi orang tua, petugas</w:t>
      </w:r>
      <w:r w:rsidR="00540EF7" w:rsidRPr="006D5B30">
        <w:rPr>
          <w:rFonts w:ascii="Times New Roman" w:hAnsi="Times New Roman" w:cs="Times New Roman"/>
          <w:sz w:val="24"/>
          <w:szCs w:val="24"/>
          <w:lang w:val="sv-SE"/>
        </w:rPr>
        <w:t xml:space="preserve"> komisi </w:t>
      </w:r>
      <w:r w:rsidR="00E33375" w:rsidRPr="006D5B30">
        <w:rPr>
          <w:rFonts w:ascii="Times New Roman" w:hAnsi="Times New Roman" w:cs="Times New Roman"/>
          <w:sz w:val="24"/>
          <w:szCs w:val="24"/>
          <w:lang w:val="sv-SE"/>
        </w:rPr>
        <w:t xml:space="preserve">pastoral </w:t>
      </w:r>
      <w:r w:rsidR="00540EF7" w:rsidRPr="006D5B30">
        <w:rPr>
          <w:rFonts w:ascii="Times New Roman" w:hAnsi="Times New Roman" w:cs="Times New Roman"/>
          <w:sz w:val="24"/>
          <w:szCs w:val="24"/>
          <w:lang w:val="sv-SE"/>
        </w:rPr>
        <w:t>keluarga paroki</w:t>
      </w:r>
      <w:r w:rsidRPr="006D5B30">
        <w:rPr>
          <w:rFonts w:ascii="Times New Roman" w:hAnsi="Times New Roman" w:cs="Times New Roman"/>
          <w:sz w:val="24"/>
          <w:szCs w:val="24"/>
          <w:lang w:val="sv-SE"/>
        </w:rPr>
        <w:t>, dan bagi para pe</w:t>
      </w:r>
      <w:r w:rsidR="00F205EB" w:rsidRPr="006D5B30">
        <w:rPr>
          <w:rFonts w:ascii="Times New Roman" w:hAnsi="Times New Roman" w:cs="Times New Roman"/>
          <w:sz w:val="24"/>
          <w:szCs w:val="24"/>
          <w:lang w:val="sv-SE"/>
        </w:rPr>
        <w:t>ndamping BIAK</w:t>
      </w:r>
      <w:r w:rsidRPr="006D5B30">
        <w:rPr>
          <w:rFonts w:ascii="Times New Roman" w:hAnsi="Times New Roman" w:cs="Times New Roman"/>
          <w:sz w:val="24"/>
          <w:szCs w:val="24"/>
          <w:lang w:val="sv-SE"/>
        </w:rPr>
        <w:t>.</w:t>
      </w:r>
    </w:p>
    <w:p w14:paraId="1A27EB4D" w14:textId="77777777" w:rsidR="00AD29EC" w:rsidRPr="006D5B30" w:rsidRDefault="00AD29EC" w:rsidP="006C73C4">
      <w:pPr>
        <w:spacing w:after="0" w:line="480" w:lineRule="auto"/>
        <w:ind w:firstLine="720"/>
        <w:jc w:val="both"/>
        <w:rPr>
          <w:rFonts w:ascii="Times New Roman" w:hAnsi="Times New Roman" w:cs="Times New Roman"/>
          <w:sz w:val="24"/>
          <w:szCs w:val="24"/>
          <w:lang w:val="sv-SE"/>
        </w:rPr>
      </w:pPr>
    </w:p>
    <w:p w14:paraId="321783F6" w14:textId="0E57442D" w:rsidR="00CB095B" w:rsidRPr="006D5B30" w:rsidRDefault="00CB095B" w:rsidP="006C73C4">
      <w:pPr>
        <w:pStyle w:val="BAB5"/>
        <w:rPr>
          <w:bCs/>
        </w:rPr>
      </w:pPr>
      <w:bookmarkStart w:id="147" w:name="_Toc203805031"/>
      <w:r w:rsidRPr="006D5B30">
        <w:rPr>
          <w:bCs/>
        </w:rPr>
        <w:t>Kesimpulan</w:t>
      </w:r>
      <w:bookmarkEnd w:id="147"/>
      <w:r w:rsidRPr="006D5B30">
        <w:rPr>
          <w:bCs/>
        </w:rPr>
        <w:t xml:space="preserve"> </w:t>
      </w:r>
    </w:p>
    <w:p w14:paraId="4579A839" w14:textId="68022CBB" w:rsidR="00B358E5" w:rsidRPr="006D5B30" w:rsidRDefault="002C1C5F"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Penelitian ini mengungkap bahwa orang tua di Wilayah II Paroki Santo Yosef Mojokerto memberikan perhatian besar terhadap pendidikan iman Katolik anak dalam keluarga. Perhatian ini ditunjukkan melalui berbagai cara, seperti membiasakan doa bersama, membaca Kitab Suci, menghadiri perayaan Ekaristi, memberikan teladan hidup yang baik, serta melibatkan anak dalam kegiatan Gereja dan menyekolahkan anak di sekolah Katolik. </w:t>
      </w:r>
      <w:r w:rsidRPr="006D5B30">
        <w:rPr>
          <w:rFonts w:ascii="Times New Roman" w:hAnsi="Times New Roman" w:cs="Times New Roman"/>
          <w:sz w:val="24"/>
          <w:szCs w:val="24"/>
          <w:lang w:val="sv-SE"/>
        </w:rPr>
        <w:t>Meskipun para orang tua menghadapi berbagai tantangan seperti keterbatasan waktu karena pekerjaan, jarak tempat tinggal yang berjauhan, dan keterbatasan pengetahuan iman, mereka tetap berupaya menjalankan tugas pendidikan iman secara konsisten. Usaha ini menunjukkan bahwa perhatian orang tua terhadap pendidikan iman anak tidak hanya bersifat teoritis, tetapi diwujudkan secara konkret dalam praktik hidup sehari-hari di tengah berbagai kesulitan.</w:t>
      </w:r>
    </w:p>
    <w:p w14:paraId="413FD88B" w14:textId="7EE69722" w:rsidR="002C1C5F" w:rsidRPr="006D5B30" w:rsidRDefault="00F53EF8"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Pendidikan iman Katolik yang diberikan orang tua dalam keluarga terbukti memiliki pengaruh yang nyata terhadap pembentukan sikap kasih sayang dalam diri anak, baik kepada Allah maupun kepada sesama. Anak-anak yang didampingi secara rohani sejak dini menunjukkan sikap religius yang mencerminkan kasih kepada Tuhan, seperti rajin berdoa, mengikuti perayaan Ekaristi, mengikuti kegiatan di lingkungan dan di Gereja. Di samping itu, sikap kasih kepada sesama juga tercermin dalam perilaku anak yang jujur, peduli, menghargai orang lain, dan mampu berbagi. Hal ini menunjukkan bahwa pendidikan iman dalam keluarga tidak hanya membentuk pengetahuan religius anak, tetapi juga membangun kepribadian yang berakar pada kasih sebagai inti ajaran Kristiani.</w:t>
      </w:r>
    </w:p>
    <w:p w14:paraId="748B9953" w14:textId="77777777" w:rsidR="00F53EF8" w:rsidRPr="006D5B30" w:rsidRDefault="00F53EF8" w:rsidP="00F53EF8">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Dalam proses mendidik iman anak, orang tua menghadapi beberapa tantangan, baik dari dalam diri anak, keluarga, maupun lingkungan sosial. Tantangan dari dalam keluarga seperti kesibukan pekerjaan dan kurangnya waktu berkualitas bersama anak, serta tantangan dari luar seperti pengaruh media digital dan lingkungan yang kurang mendukung kehidupan religius, menjadi hambatan yang nyata. Namun, orang tua tidak menyerah. Mereka berusaha mengatasi tantangan ini dengan meningkatkan kualitas komunikasi dalam keluarga, menjadwalkan waktu khusus untuk kegiatan rohani, memberikan teladan hidup yang baik, serta memanfaatkan teknologi secara positif untuk mendukung pendidikan iman. Solusi-solusi ini menjadi bukti konkret bahwa orang tua tetap berjuang menjaga dan menumbuhkan kehidupan iman anak di tengah tantangan zaman yang terus berubah.</w:t>
      </w:r>
    </w:p>
    <w:p w14:paraId="28007507" w14:textId="77777777" w:rsidR="00F53EF8" w:rsidRPr="006D5B30" w:rsidRDefault="00F53EF8" w:rsidP="006C73C4">
      <w:pPr>
        <w:spacing w:after="0" w:line="480" w:lineRule="auto"/>
        <w:ind w:firstLine="720"/>
        <w:jc w:val="both"/>
        <w:rPr>
          <w:rFonts w:ascii="Times New Roman" w:hAnsi="Times New Roman" w:cs="Times New Roman"/>
          <w:sz w:val="24"/>
          <w:szCs w:val="24"/>
          <w:lang w:val="sv-SE"/>
        </w:rPr>
      </w:pPr>
    </w:p>
    <w:p w14:paraId="7DC71E88" w14:textId="6FD9D205" w:rsidR="00084EAC" w:rsidRPr="006D5B30" w:rsidRDefault="00084EAC" w:rsidP="006C73C4">
      <w:pPr>
        <w:pStyle w:val="BAB5"/>
      </w:pPr>
      <w:bookmarkStart w:id="148" w:name="_Toc203805032"/>
      <w:r w:rsidRPr="006D5B30">
        <w:t>Implikasi</w:t>
      </w:r>
      <w:bookmarkEnd w:id="148"/>
    </w:p>
    <w:p w14:paraId="76A7592D" w14:textId="0D0FC58C" w:rsidR="006C4CE5" w:rsidRPr="006D5B30" w:rsidRDefault="00730453"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Hasil penelitian sebagaimana diuraikan di atas memiliki beberapa implikasi penting, yaitu:</w:t>
      </w:r>
    </w:p>
    <w:p w14:paraId="689A4859" w14:textId="6194812E" w:rsidR="00540EF7" w:rsidRPr="006D5B30" w:rsidRDefault="001427F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ertama, </w:t>
      </w:r>
      <w:r w:rsidR="006C4CE5" w:rsidRPr="006D5B30">
        <w:rPr>
          <w:rFonts w:ascii="Times New Roman" w:hAnsi="Times New Roman" w:cs="Times New Roman"/>
          <w:sz w:val="24"/>
          <w:szCs w:val="24"/>
          <w:lang w:val="sv-SE"/>
        </w:rPr>
        <w:t>implikasi praktis pastoral. Hasil penelitian ini dapat berkontribusi terhadap pengembangan konsep</w:t>
      </w:r>
      <w:r w:rsidR="00E33375" w:rsidRPr="006D5B30">
        <w:rPr>
          <w:rFonts w:ascii="Times New Roman" w:hAnsi="Times New Roman" w:cs="Times New Roman"/>
          <w:sz w:val="24"/>
          <w:szCs w:val="24"/>
          <w:lang w:val="sv-SE"/>
        </w:rPr>
        <w:t xml:space="preserve"> pastoral</w:t>
      </w:r>
      <w:r w:rsidR="006C4CE5" w:rsidRPr="006D5B30">
        <w:rPr>
          <w:rFonts w:ascii="Times New Roman" w:hAnsi="Times New Roman" w:cs="Times New Roman"/>
          <w:sz w:val="24"/>
          <w:szCs w:val="24"/>
          <w:lang w:val="sv-SE"/>
        </w:rPr>
        <w:t xml:space="preserve"> tentang keluarga Katolik s</w:t>
      </w:r>
      <w:r w:rsidRPr="006D5B30">
        <w:rPr>
          <w:rFonts w:ascii="Times New Roman" w:hAnsi="Times New Roman" w:cs="Times New Roman"/>
          <w:sz w:val="24"/>
          <w:szCs w:val="24"/>
          <w:lang w:val="sv-SE"/>
        </w:rPr>
        <w:t xml:space="preserve">ebagai komunitas Gereja terkecil </w:t>
      </w:r>
      <w:r w:rsidR="00E33375" w:rsidRPr="006D5B30">
        <w:rPr>
          <w:rFonts w:ascii="Times New Roman" w:hAnsi="Times New Roman" w:cs="Times New Roman"/>
          <w:sz w:val="24"/>
          <w:szCs w:val="24"/>
          <w:lang w:val="sv-SE"/>
        </w:rPr>
        <w:t xml:space="preserve">yang </w:t>
      </w:r>
      <w:r w:rsidRPr="006D5B30">
        <w:rPr>
          <w:rFonts w:ascii="Times New Roman" w:hAnsi="Times New Roman" w:cs="Times New Roman"/>
          <w:sz w:val="24"/>
          <w:szCs w:val="24"/>
          <w:lang w:val="sv-SE"/>
        </w:rPr>
        <w:t xml:space="preserve">memiliki peran penting dalam menumbuhkan dan membina iman anak sejak dini. </w:t>
      </w:r>
      <w:r w:rsidR="006C4CE5" w:rsidRPr="006D5B30">
        <w:rPr>
          <w:rFonts w:ascii="Times New Roman" w:hAnsi="Times New Roman" w:cs="Times New Roman"/>
          <w:sz w:val="24"/>
          <w:szCs w:val="24"/>
          <w:lang w:val="sv-SE"/>
        </w:rPr>
        <w:t>Pengembangan konsep tentang keluarga Katolik ini memili</w:t>
      </w:r>
      <w:r w:rsidR="00730453" w:rsidRPr="006D5B30">
        <w:rPr>
          <w:rFonts w:ascii="Times New Roman" w:hAnsi="Times New Roman" w:cs="Times New Roman"/>
          <w:sz w:val="24"/>
          <w:szCs w:val="24"/>
          <w:lang w:val="sv-SE"/>
        </w:rPr>
        <w:t>ki</w:t>
      </w:r>
      <w:r w:rsidR="006C4CE5" w:rsidRPr="006D5B30">
        <w:rPr>
          <w:rFonts w:ascii="Times New Roman" w:hAnsi="Times New Roman" w:cs="Times New Roman"/>
          <w:sz w:val="24"/>
          <w:szCs w:val="24"/>
          <w:lang w:val="sv-SE"/>
        </w:rPr>
        <w:t xml:space="preserve"> implikasi </w:t>
      </w:r>
      <w:r w:rsidR="00730453" w:rsidRPr="006D5B30">
        <w:rPr>
          <w:rFonts w:ascii="Times New Roman" w:hAnsi="Times New Roman" w:cs="Times New Roman"/>
          <w:sz w:val="24"/>
          <w:szCs w:val="24"/>
          <w:lang w:val="sv-SE"/>
        </w:rPr>
        <w:t xml:space="preserve">praktis tentang </w:t>
      </w:r>
      <w:r w:rsidR="006C4CE5" w:rsidRPr="006D5B30">
        <w:rPr>
          <w:rFonts w:ascii="Times New Roman" w:hAnsi="Times New Roman" w:cs="Times New Roman"/>
          <w:sz w:val="24"/>
          <w:szCs w:val="24"/>
          <w:lang w:val="sv-SE"/>
        </w:rPr>
        <w:t xml:space="preserve">tanggung jawab orang tua dalam pendidikan iman anak dalam keluarga. Orang tua ditempatkan sebagai pendidik utama dan pertama </w:t>
      </w:r>
      <w:r w:rsidR="00730453" w:rsidRPr="006D5B30">
        <w:rPr>
          <w:rFonts w:ascii="Times New Roman" w:hAnsi="Times New Roman" w:cs="Times New Roman"/>
          <w:sz w:val="24"/>
          <w:szCs w:val="24"/>
          <w:lang w:val="sv-SE"/>
        </w:rPr>
        <w:t xml:space="preserve">dalam hal </w:t>
      </w:r>
      <w:r w:rsidR="006C4CE5" w:rsidRPr="006D5B30">
        <w:rPr>
          <w:rFonts w:ascii="Times New Roman" w:hAnsi="Times New Roman" w:cs="Times New Roman"/>
          <w:sz w:val="24"/>
          <w:szCs w:val="24"/>
          <w:lang w:val="sv-SE"/>
        </w:rPr>
        <w:t xml:space="preserve">iman bagi anak-anaknya. </w:t>
      </w:r>
    </w:p>
    <w:p w14:paraId="1ABE9698" w14:textId="09EDF826" w:rsidR="00540EF7" w:rsidRPr="006D5B30" w:rsidRDefault="001427FA" w:rsidP="006C73C4">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edua, </w:t>
      </w:r>
      <w:r w:rsidR="006C4CE5" w:rsidRPr="006D5B30">
        <w:rPr>
          <w:rFonts w:ascii="Times New Roman" w:hAnsi="Times New Roman" w:cs="Times New Roman"/>
          <w:sz w:val="24"/>
          <w:szCs w:val="24"/>
          <w:lang w:val="sv-SE"/>
        </w:rPr>
        <w:t xml:space="preserve">implikasi teoritis pastoral. Hasil penelitian ini dapat mendorong </w:t>
      </w:r>
      <w:r w:rsidR="00A535CF" w:rsidRPr="006D5B30">
        <w:rPr>
          <w:rFonts w:ascii="Times New Roman" w:hAnsi="Times New Roman" w:cs="Times New Roman"/>
          <w:sz w:val="24"/>
          <w:szCs w:val="24"/>
          <w:lang w:val="sv-SE"/>
        </w:rPr>
        <w:t>kerja sama antara pimpinan Gereja, komisi anak,</w:t>
      </w:r>
      <w:r w:rsidRPr="006D5B30">
        <w:rPr>
          <w:rFonts w:ascii="Times New Roman" w:hAnsi="Times New Roman" w:cs="Times New Roman"/>
          <w:sz w:val="24"/>
          <w:szCs w:val="24"/>
          <w:lang w:val="sv-SE"/>
        </w:rPr>
        <w:t xml:space="preserve"> dan para pendamping BIAK untuk mengembangkan</w:t>
      </w:r>
      <w:r w:rsidR="00A535CF" w:rsidRPr="006D5B30">
        <w:rPr>
          <w:rFonts w:ascii="Times New Roman" w:hAnsi="Times New Roman" w:cs="Times New Roman"/>
          <w:sz w:val="24"/>
          <w:szCs w:val="24"/>
          <w:lang w:val="sv-SE"/>
        </w:rPr>
        <w:t xml:space="preserve"> materi dan</w:t>
      </w:r>
      <w:r w:rsidRPr="006D5B30">
        <w:rPr>
          <w:rFonts w:ascii="Times New Roman" w:hAnsi="Times New Roman" w:cs="Times New Roman"/>
          <w:sz w:val="24"/>
          <w:szCs w:val="24"/>
          <w:lang w:val="sv-SE"/>
        </w:rPr>
        <w:t xml:space="preserve"> metode pembelajaran iman yang kreatif, menarik, dan kontekstual</w:t>
      </w:r>
      <w:r w:rsidR="006C4CE5" w:rsidRPr="006D5B30">
        <w:rPr>
          <w:rFonts w:ascii="Times New Roman" w:hAnsi="Times New Roman" w:cs="Times New Roman"/>
          <w:sz w:val="24"/>
          <w:szCs w:val="24"/>
          <w:lang w:val="sv-SE"/>
        </w:rPr>
        <w:t xml:space="preserve"> bagi anak-anak. Pengembangan metode dan materi pembelajaran iman ini akan sangat membantu dan mendukung keberhasilan pendidikan iman anak dalam keluarga</w:t>
      </w:r>
      <w:r w:rsidR="00730453" w:rsidRPr="006D5B30">
        <w:rPr>
          <w:rFonts w:ascii="Times New Roman" w:hAnsi="Times New Roman" w:cs="Times New Roman"/>
          <w:sz w:val="24"/>
          <w:szCs w:val="24"/>
          <w:lang w:val="sv-SE"/>
        </w:rPr>
        <w:t xml:space="preserve"> yang dijalankan oleh orang tua</w:t>
      </w:r>
      <w:r w:rsidR="006C4CE5" w:rsidRPr="006D5B30">
        <w:rPr>
          <w:rFonts w:ascii="Times New Roman" w:hAnsi="Times New Roman" w:cs="Times New Roman"/>
          <w:sz w:val="24"/>
          <w:szCs w:val="24"/>
          <w:lang w:val="sv-SE"/>
        </w:rPr>
        <w:t xml:space="preserve">. </w:t>
      </w:r>
    </w:p>
    <w:p w14:paraId="6EF03538" w14:textId="0F29ECDD" w:rsidR="00BB36F9" w:rsidRPr="006D5B30" w:rsidRDefault="001427FA" w:rsidP="00EB57BD">
      <w:pPr>
        <w:spacing w:after="0" w:line="480" w:lineRule="auto"/>
        <w:ind w:firstLine="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Ke</w:t>
      </w:r>
      <w:r w:rsidR="000132AB" w:rsidRPr="006D5B30">
        <w:rPr>
          <w:rFonts w:ascii="Times New Roman" w:hAnsi="Times New Roman" w:cs="Times New Roman"/>
          <w:sz w:val="24"/>
          <w:szCs w:val="24"/>
          <w:lang w:val="sv-SE"/>
        </w:rPr>
        <w:t>tiga</w:t>
      </w:r>
      <w:r w:rsidRPr="006D5B30">
        <w:rPr>
          <w:rFonts w:ascii="Times New Roman" w:hAnsi="Times New Roman" w:cs="Times New Roman"/>
          <w:sz w:val="24"/>
          <w:szCs w:val="24"/>
          <w:lang w:val="sv-SE"/>
        </w:rPr>
        <w:t xml:space="preserve">, </w:t>
      </w:r>
      <w:r w:rsidR="00BB36F9" w:rsidRPr="006D5B30">
        <w:rPr>
          <w:rFonts w:ascii="Times New Roman" w:hAnsi="Times New Roman" w:cs="Times New Roman"/>
          <w:sz w:val="24"/>
          <w:szCs w:val="24"/>
          <w:lang w:val="sv-SE"/>
        </w:rPr>
        <w:t>dari segi pembentukan sikap kasih sayang kepada Allah dan sesama, penelitian ini menunjukkan bahwa nilai kasih dalam iman Katolik tidak tumbuh secara instan, tetapi terbentuk melalui proses pendampingan yang konsisten dan penuh kesadaran dari orang tua. Keteladanan orang tua dalam bersikap penuh kasih, suka membantu sesama, berdoa dengan khusyuk, dan menunjukkan penghormatan kepada Allah menjadi dasar kuat bagi anak dalam mengembangkan sikap kasih sebagai wujud nyata dari iman yang hidup. Oleh karena itu, pendidikan iman dalam keluarga harus diarahkan tidak hanya pada penguasaan pengetahuan agama, tetapi juga pada penghayatan dan praktik nyata nilai-nilai kasih dalam relasi anak dengan Allah dan orang lain.</w:t>
      </w:r>
    </w:p>
    <w:p w14:paraId="43137AC9" w14:textId="55C1BA0E" w:rsidR="00CB095B" w:rsidRPr="006D5B30" w:rsidRDefault="00CB095B" w:rsidP="006C73C4">
      <w:pPr>
        <w:pStyle w:val="BAB5"/>
      </w:pPr>
      <w:bookmarkStart w:id="149" w:name="_Toc203805033"/>
      <w:r w:rsidRPr="006D5B30">
        <w:t>Saran</w:t>
      </w:r>
      <w:bookmarkEnd w:id="149"/>
      <w:r w:rsidRPr="006D5B30">
        <w:t xml:space="preserve"> </w:t>
      </w:r>
    </w:p>
    <w:p w14:paraId="711CB648" w14:textId="761210A1" w:rsidR="003B5086" w:rsidRPr="006D5B30" w:rsidRDefault="003B5086" w:rsidP="006C73C4">
      <w:pPr>
        <w:pStyle w:val="Subbab53"/>
        <w:spacing w:before="0"/>
        <w:ind w:left="426" w:hanging="426"/>
      </w:pPr>
      <w:bookmarkStart w:id="150" w:name="_Toc203805034"/>
      <w:r w:rsidRPr="006D5B30">
        <w:t>Bagi Orang Tua</w:t>
      </w:r>
      <w:bookmarkEnd w:id="150"/>
    </w:p>
    <w:p w14:paraId="3D85A2E5" w14:textId="4B2DDE25" w:rsidR="00ED402B" w:rsidRPr="006D5B30" w:rsidRDefault="00ED402B" w:rsidP="006C73C4">
      <w:pPr>
        <w:spacing w:after="0" w:line="480" w:lineRule="auto"/>
        <w:ind w:firstLine="720"/>
        <w:jc w:val="both"/>
        <w:rPr>
          <w:rFonts w:ascii="Times New Roman" w:hAnsi="Times New Roman" w:cs="Times New Roman"/>
          <w:sz w:val="24"/>
          <w:szCs w:val="24"/>
        </w:rPr>
      </w:pPr>
      <w:bookmarkStart w:id="151" w:name="_Hlk201404233"/>
      <w:r w:rsidRPr="006D5B30">
        <w:rPr>
          <w:rFonts w:ascii="Times New Roman" w:hAnsi="Times New Roman" w:cs="Times New Roman"/>
          <w:sz w:val="24"/>
          <w:szCs w:val="24"/>
        </w:rPr>
        <w:t>Hasil penelitian men</w:t>
      </w:r>
      <w:r w:rsidR="0086004F" w:rsidRPr="006D5B30">
        <w:rPr>
          <w:rFonts w:ascii="Times New Roman" w:hAnsi="Times New Roman" w:cs="Times New Roman"/>
          <w:sz w:val="24"/>
          <w:szCs w:val="24"/>
        </w:rPr>
        <w:t>gungkapkan</w:t>
      </w:r>
      <w:r w:rsidRPr="006D5B30">
        <w:rPr>
          <w:rFonts w:ascii="Times New Roman" w:hAnsi="Times New Roman" w:cs="Times New Roman"/>
          <w:sz w:val="24"/>
          <w:szCs w:val="24"/>
        </w:rPr>
        <w:t xml:space="preserve"> </w:t>
      </w:r>
      <w:r w:rsidR="00FF745C" w:rsidRPr="006D5B30">
        <w:rPr>
          <w:rFonts w:ascii="Times New Roman" w:hAnsi="Times New Roman" w:cs="Times New Roman"/>
          <w:sz w:val="24"/>
          <w:szCs w:val="24"/>
        </w:rPr>
        <w:t>orang tua menghadapi berbagai tantangan dalam mendidik iman Katolik anak-anak mereka</w:t>
      </w:r>
      <w:r w:rsidR="0086004F" w:rsidRPr="006D5B30">
        <w:rPr>
          <w:rFonts w:ascii="Times New Roman" w:hAnsi="Times New Roman" w:cs="Times New Roman"/>
          <w:sz w:val="24"/>
          <w:szCs w:val="24"/>
        </w:rPr>
        <w:t xml:space="preserve">, seperti pengaruh negatif dari teman sebaya, rasa malas anak, penggunaan handphone yang berlebihan, keterbatasan waktu akibat kesibukan kerja, kesulitan menjalin kerja sama dengan anak, sikap intoleransi, serta kurangnya pemahaman iman Katolik yang mendalam. </w:t>
      </w:r>
    </w:p>
    <w:p w14:paraId="33EF60D6" w14:textId="0E0B3B15" w:rsidR="0086004F" w:rsidRPr="006D5B30" w:rsidRDefault="0086004F" w:rsidP="006C73C4">
      <w:pPr>
        <w:spacing w:after="0" w:line="480" w:lineRule="auto"/>
        <w:ind w:firstLine="720"/>
        <w:jc w:val="both"/>
        <w:rPr>
          <w:rFonts w:ascii="Times New Roman" w:hAnsi="Times New Roman" w:cs="Times New Roman"/>
          <w:sz w:val="24"/>
          <w:szCs w:val="24"/>
        </w:rPr>
      </w:pPr>
      <w:r w:rsidRPr="006D5B30">
        <w:rPr>
          <w:rFonts w:ascii="Times New Roman" w:hAnsi="Times New Roman" w:cs="Times New Roman"/>
          <w:sz w:val="24"/>
          <w:szCs w:val="24"/>
        </w:rPr>
        <w:t xml:space="preserve">Berdasarkan hasil penelitian ini, maka peneliti memberi saran kepada orang tua untuk memperkuat peran sebagai pendidik utama dalam keluarga dengan </w:t>
      </w:r>
      <w:proofErr w:type="gramStart"/>
      <w:r w:rsidRPr="006D5B30">
        <w:rPr>
          <w:rFonts w:ascii="Times New Roman" w:hAnsi="Times New Roman" w:cs="Times New Roman"/>
          <w:sz w:val="24"/>
          <w:szCs w:val="24"/>
        </w:rPr>
        <w:t>cara</w:t>
      </w:r>
      <w:proofErr w:type="gramEnd"/>
      <w:r w:rsidRPr="006D5B30">
        <w:rPr>
          <w:rFonts w:ascii="Times New Roman" w:hAnsi="Times New Roman" w:cs="Times New Roman"/>
          <w:sz w:val="24"/>
          <w:szCs w:val="24"/>
        </w:rPr>
        <w:t xml:space="preserve"> menciptakan rutinitas doa bersama, </w:t>
      </w:r>
      <w:r w:rsidR="002A7E3D" w:rsidRPr="006D5B30">
        <w:rPr>
          <w:rFonts w:ascii="Times New Roman" w:hAnsi="Times New Roman" w:cs="Times New Roman"/>
          <w:sz w:val="24"/>
          <w:szCs w:val="24"/>
        </w:rPr>
        <w:t xml:space="preserve">secara rutin </w:t>
      </w:r>
      <w:r w:rsidRPr="006D5B30">
        <w:rPr>
          <w:rFonts w:ascii="Times New Roman" w:hAnsi="Times New Roman" w:cs="Times New Roman"/>
          <w:sz w:val="24"/>
          <w:szCs w:val="24"/>
        </w:rPr>
        <w:t>menghadiri</w:t>
      </w:r>
      <w:r w:rsidR="002A7E3D" w:rsidRPr="006D5B30">
        <w:rPr>
          <w:rFonts w:ascii="Times New Roman" w:hAnsi="Times New Roman" w:cs="Times New Roman"/>
          <w:sz w:val="24"/>
          <w:szCs w:val="24"/>
        </w:rPr>
        <w:t xml:space="preserve"> perayaan</w:t>
      </w:r>
      <w:r w:rsidRPr="006D5B30">
        <w:rPr>
          <w:rFonts w:ascii="Times New Roman" w:hAnsi="Times New Roman" w:cs="Times New Roman"/>
          <w:sz w:val="24"/>
          <w:szCs w:val="24"/>
        </w:rPr>
        <w:t xml:space="preserve"> Ekaristi bersama anak-anak, serta memberikan teladan hidup yang </w:t>
      </w:r>
      <w:r w:rsidR="002A7E3D" w:rsidRPr="006D5B30">
        <w:rPr>
          <w:rFonts w:ascii="Times New Roman" w:hAnsi="Times New Roman" w:cs="Times New Roman"/>
          <w:sz w:val="24"/>
          <w:szCs w:val="24"/>
        </w:rPr>
        <w:t>dijiwai oleh</w:t>
      </w:r>
      <w:r w:rsidRPr="006D5B30">
        <w:rPr>
          <w:rFonts w:ascii="Times New Roman" w:hAnsi="Times New Roman" w:cs="Times New Roman"/>
          <w:sz w:val="24"/>
          <w:szCs w:val="24"/>
        </w:rPr>
        <w:t xml:space="preserve"> nilai-nilai </w:t>
      </w:r>
      <w:r w:rsidR="002A7E3D" w:rsidRPr="006D5B30">
        <w:rPr>
          <w:rFonts w:ascii="Times New Roman" w:hAnsi="Times New Roman" w:cs="Times New Roman"/>
          <w:sz w:val="24"/>
          <w:szCs w:val="24"/>
        </w:rPr>
        <w:t xml:space="preserve">dan ajaran iman </w:t>
      </w:r>
      <w:r w:rsidRPr="006D5B30">
        <w:rPr>
          <w:rFonts w:ascii="Times New Roman" w:hAnsi="Times New Roman" w:cs="Times New Roman"/>
          <w:sz w:val="24"/>
          <w:szCs w:val="24"/>
        </w:rPr>
        <w:t xml:space="preserve">Katolik. </w:t>
      </w:r>
      <w:bookmarkEnd w:id="151"/>
    </w:p>
    <w:p w14:paraId="744E68E0" w14:textId="2FE27CC3" w:rsidR="003B5086" w:rsidRPr="006D5B30" w:rsidRDefault="003B5086">
      <w:pPr>
        <w:pStyle w:val="Subbab53"/>
        <w:numPr>
          <w:ilvl w:val="0"/>
          <w:numId w:val="55"/>
        </w:numPr>
        <w:spacing w:before="0"/>
        <w:ind w:left="426" w:hanging="426"/>
      </w:pPr>
      <w:bookmarkStart w:id="152" w:name="_Toc203805035"/>
      <w:r w:rsidRPr="006D5B30">
        <w:t xml:space="preserve">Bagi </w:t>
      </w:r>
      <w:r w:rsidR="008334B2" w:rsidRPr="006D5B30">
        <w:t xml:space="preserve">Komisi </w:t>
      </w:r>
      <w:r w:rsidR="00730453" w:rsidRPr="006D5B30">
        <w:t xml:space="preserve">Pastoral </w:t>
      </w:r>
      <w:r w:rsidR="008334B2" w:rsidRPr="006D5B30">
        <w:t>Keluarga</w:t>
      </w:r>
      <w:r w:rsidR="00730453" w:rsidRPr="006D5B30">
        <w:t xml:space="preserve"> Paroki</w:t>
      </w:r>
      <w:bookmarkEnd w:id="152"/>
    </w:p>
    <w:p w14:paraId="48D3E263" w14:textId="587E7AF0" w:rsidR="00E514F5" w:rsidRPr="006D5B30" w:rsidRDefault="00E514F5" w:rsidP="006C73C4">
      <w:pPr>
        <w:spacing w:after="0" w:line="480" w:lineRule="auto"/>
        <w:ind w:firstLine="720"/>
        <w:jc w:val="both"/>
        <w:rPr>
          <w:rFonts w:ascii="Times New Roman" w:hAnsi="Times New Roman" w:cs="Times New Roman"/>
          <w:sz w:val="24"/>
          <w:szCs w:val="24"/>
          <w:lang w:val="sv-SE"/>
        </w:rPr>
      </w:pPr>
      <w:bookmarkStart w:id="153" w:name="_Hlk201404266"/>
      <w:r w:rsidRPr="006D5B30">
        <w:rPr>
          <w:rFonts w:ascii="Times New Roman" w:hAnsi="Times New Roman" w:cs="Times New Roman"/>
          <w:sz w:val="24"/>
          <w:szCs w:val="24"/>
          <w:lang w:val="sv-SE"/>
        </w:rPr>
        <w:t xml:space="preserve">Hasil </w:t>
      </w:r>
      <w:r w:rsidR="0086004F" w:rsidRPr="006D5B30">
        <w:rPr>
          <w:rFonts w:ascii="Times New Roman" w:hAnsi="Times New Roman" w:cs="Times New Roman"/>
          <w:sz w:val="24"/>
          <w:szCs w:val="24"/>
          <w:lang w:val="sv-SE"/>
        </w:rPr>
        <w:t xml:space="preserve">analisa data </w:t>
      </w:r>
      <w:r w:rsidRPr="006D5B30">
        <w:rPr>
          <w:rFonts w:ascii="Times New Roman" w:hAnsi="Times New Roman" w:cs="Times New Roman"/>
          <w:sz w:val="24"/>
          <w:szCs w:val="24"/>
          <w:lang w:val="sv-SE"/>
        </w:rPr>
        <w:t xml:space="preserve">penelitian menunjukkan </w:t>
      </w:r>
      <w:r w:rsidR="0098400A" w:rsidRPr="006D5B30">
        <w:rPr>
          <w:rFonts w:ascii="Times New Roman" w:hAnsi="Times New Roman" w:cs="Times New Roman"/>
          <w:sz w:val="24"/>
          <w:szCs w:val="24"/>
          <w:lang w:val="sv-SE"/>
        </w:rPr>
        <w:t xml:space="preserve">sejumlah orang tua masih mengalami kesulitan </w:t>
      </w:r>
      <w:r w:rsidR="008334B2" w:rsidRPr="006D5B30">
        <w:rPr>
          <w:rFonts w:ascii="Times New Roman" w:hAnsi="Times New Roman" w:cs="Times New Roman"/>
          <w:sz w:val="24"/>
          <w:szCs w:val="24"/>
          <w:lang w:val="sv-SE"/>
        </w:rPr>
        <w:t>dalam</w:t>
      </w:r>
      <w:r w:rsidR="0098400A" w:rsidRPr="006D5B30">
        <w:rPr>
          <w:rFonts w:ascii="Times New Roman" w:hAnsi="Times New Roman" w:cs="Times New Roman"/>
          <w:sz w:val="24"/>
          <w:szCs w:val="24"/>
          <w:lang w:val="sv-SE"/>
        </w:rPr>
        <w:t xml:space="preserve"> mendidik iman Katolik kepada anak dalam keluarga. </w:t>
      </w:r>
      <w:r w:rsidR="008334B2" w:rsidRPr="006D5B30">
        <w:rPr>
          <w:rFonts w:ascii="Times New Roman" w:hAnsi="Times New Roman" w:cs="Times New Roman"/>
          <w:sz w:val="24"/>
          <w:szCs w:val="24"/>
          <w:lang w:val="sv-SE"/>
        </w:rPr>
        <w:t>H</w:t>
      </w:r>
      <w:r w:rsidR="0098400A" w:rsidRPr="006D5B30">
        <w:rPr>
          <w:rFonts w:ascii="Times New Roman" w:hAnsi="Times New Roman" w:cs="Times New Roman"/>
          <w:sz w:val="24"/>
          <w:szCs w:val="24"/>
          <w:lang w:val="sv-SE"/>
        </w:rPr>
        <w:t>al ini disebabkan</w:t>
      </w:r>
      <w:r w:rsidR="002A7E3D" w:rsidRPr="006D5B30">
        <w:rPr>
          <w:rFonts w:ascii="Times New Roman" w:hAnsi="Times New Roman" w:cs="Times New Roman"/>
          <w:sz w:val="24"/>
          <w:szCs w:val="24"/>
          <w:lang w:val="sv-SE"/>
        </w:rPr>
        <w:t xml:space="preserve"> karena orang tua memiliki keterbatasan pengetahuan tentang iman dan tidak memiliki metode pembinaan yang baik bagi anak-anak dalam keluarga</w:t>
      </w:r>
      <w:r w:rsidR="0098400A" w:rsidRPr="006D5B30">
        <w:rPr>
          <w:rFonts w:ascii="Times New Roman" w:hAnsi="Times New Roman" w:cs="Times New Roman"/>
          <w:sz w:val="24"/>
          <w:szCs w:val="24"/>
          <w:lang w:val="sv-SE"/>
        </w:rPr>
        <w:t xml:space="preserve">. </w:t>
      </w:r>
      <w:r w:rsidR="00086ED4" w:rsidRPr="006D5B30">
        <w:rPr>
          <w:rFonts w:ascii="Times New Roman" w:hAnsi="Times New Roman" w:cs="Times New Roman"/>
          <w:sz w:val="24"/>
          <w:szCs w:val="24"/>
          <w:lang w:val="sv-SE"/>
        </w:rPr>
        <w:t xml:space="preserve">Berdasarkan masalah ini, maka diusulkan kepada komisi </w:t>
      </w:r>
      <w:r w:rsidR="00730453" w:rsidRPr="006D5B30">
        <w:rPr>
          <w:rFonts w:ascii="Times New Roman" w:hAnsi="Times New Roman" w:cs="Times New Roman"/>
          <w:sz w:val="24"/>
          <w:szCs w:val="24"/>
          <w:lang w:val="sv-SE"/>
        </w:rPr>
        <w:t xml:space="preserve">pastoral </w:t>
      </w:r>
      <w:r w:rsidR="00086ED4" w:rsidRPr="006D5B30">
        <w:rPr>
          <w:rFonts w:ascii="Times New Roman" w:hAnsi="Times New Roman" w:cs="Times New Roman"/>
          <w:sz w:val="24"/>
          <w:szCs w:val="24"/>
          <w:lang w:val="sv-SE"/>
        </w:rPr>
        <w:t>keluarga Paroki St. Yosef, Mojokerto untuk me</w:t>
      </w:r>
      <w:r w:rsidR="00730453" w:rsidRPr="006D5B30">
        <w:rPr>
          <w:rFonts w:ascii="Times New Roman" w:hAnsi="Times New Roman" w:cs="Times New Roman"/>
          <w:sz w:val="24"/>
          <w:szCs w:val="24"/>
          <w:lang w:val="sv-SE"/>
        </w:rPr>
        <w:t>mberi pelatihan tenta</w:t>
      </w:r>
      <w:r w:rsidR="00F00E5E" w:rsidRPr="006D5B30">
        <w:rPr>
          <w:rFonts w:ascii="Times New Roman" w:hAnsi="Times New Roman" w:cs="Times New Roman"/>
          <w:sz w:val="24"/>
          <w:szCs w:val="24"/>
          <w:lang w:val="sv-SE"/>
        </w:rPr>
        <w:t xml:space="preserve">ng cara mengajarkan iman Katolik secara praktis dan menyenangkan </w:t>
      </w:r>
      <w:r w:rsidR="00730453" w:rsidRPr="006D5B30">
        <w:rPr>
          <w:rFonts w:ascii="Times New Roman" w:hAnsi="Times New Roman" w:cs="Times New Roman"/>
          <w:sz w:val="24"/>
          <w:szCs w:val="24"/>
          <w:lang w:val="sv-SE"/>
        </w:rPr>
        <w:t xml:space="preserve">bagi anak-anak </w:t>
      </w:r>
      <w:r w:rsidR="00F00E5E" w:rsidRPr="006D5B30">
        <w:rPr>
          <w:rFonts w:ascii="Times New Roman" w:hAnsi="Times New Roman" w:cs="Times New Roman"/>
          <w:sz w:val="24"/>
          <w:szCs w:val="24"/>
          <w:lang w:val="sv-SE"/>
        </w:rPr>
        <w:t xml:space="preserve">di rumah. </w:t>
      </w:r>
      <w:r w:rsidR="002A7E3D" w:rsidRPr="006D5B30">
        <w:rPr>
          <w:rFonts w:ascii="Times New Roman" w:hAnsi="Times New Roman" w:cs="Times New Roman"/>
          <w:sz w:val="24"/>
          <w:szCs w:val="24"/>
          <w:lang w:val="sv-SE"/>
        </w:rPr>
        <w:t>P</w:t>
      </w:r>
      <w:r w:rsidR="00730453" w:rsidRPr="006D5B30">
        <w:rPr>
          <w:rFonts w:ascii="Times New Roman" w:hAnsi="Times New Roman" w:cs="Times New Roman"/>
          <w:sz w:val="24"/>
          <w:szCs w:val="24"/>
          <w:lang w:val="sv-SE"/>
        </w:rPr>
        <w:t>rogram pelatihan ini akan sangat membantu orang tua dalam menjalankan tugasnya sebagai pendidik dan pembina iman anak dalam keluarga.</w:t>
      </w:r>
      <w:r w:rsidR="00086ED4" w:rsidRPr="006D5B30">
        <w:rPr>
          <w:rFonts w:ascii="Times New Roman" w:hAnsi="Times New Roman" w:cs="Times New Roman"/>
          <w:sz w:val="24"/>
          <w:szCs w:val="24"/>
          <w:lang w:val="sv-SE"/>
        </w:rPr>
        <w:t xml:space="preserve"> </w:t>
      </w:r>
    </w:p>
    <w:p w14:paraId="4EC4AFDB" w14:textId="1FA3D8D9" w:rsidR="003B5086" w:rsidRPr="006D5B30" w:rsidRDefault="003B5086">
      <w:pPr>
        <w:pStyle w:val="Subbab53"/>
        <w:numPr>
          <w:ilvl w:val="2"/>
          <w:numId w:val="56"/>
        </w:numPr>
        <w:spacing w:before="0"/>
        <w:ind w:left="709" w:hanging="284"/>
      </w:pPr>
      <w:bookmarkStart w:id="154" w:name="_Toc203805036"/>
      <w:bookmarkEnd w:id="153"/>
      <w:r w:rsidRPr="006D5B30">
        <w:t xml:space="preserve">Bagi </w:t>
      </w:r>
      <w:r w:rsidR="00267064" w:rsidRPr="006D5B30">
        <w:t>Pendamping BIAK</w:t>
      </w:r>
      <w:bookmarkEnd w:id="154"/>
    </w:p>
    <w:p w14:paraId="20413C89" w14:textId="4731B209" w:rsidR="001427FA" w:rsidRPr="006D5B30" w:rsidRDefault="003D7657" w:rsidP="006C73C4">
      <w:pPr>
        <w:spacing w:after="0" w:line="480" w:lineRule="auto"/>
        <w:ind w:firstLine="720"/>
        <w:jc w:val="both"/>
        <w:rPr>
          <w:rFonts w:ascii="Times New Roman" w:hAnsi="Times New Roman" w:cs="Times New Roman"/>
          <w:sz w:val="24"/>
          <w:szCs w:val="24"/>
          <w:lang w:val="sv-SE"/>
        </w:rPr>
      </w:pPr>
      <w:bookmarkStart w:id="155" w:name="_Hlk201404292"/>
      <w:r w:rsidRPr="006D5B30">
        <w:rPr>
          <w:rFonts w:ascii="Times New Roman" w:eastAsia="Times New Roman" w:hAnsi="Times New Roman" w:cs="Times New Roman"/>
          <w:kern w:val="0"/>
          <w:sz w:val="24"/>
          <w:szCs w:val="24"/>
          <w14:ligatures w14:val="none"/>
        </w:rPr>
        <w:t xml:space="preserve">Hasil analisa data penelitian mengungkapkan bahwa </w:t>
      </w:r>
      <w:r w:rsidR="002A7E3D" w:rsidRPr="006D5B30">
        <w:rPr>
          <w:rFonts w:ascii="Times New Roman" w:eastAsia="Times New Roman" w:hAnsi="Times New Roman" w:cs="Times New Roman"/>
          <w:kern w:val="0"/>
          <w:sz w:val="24"/>
          <w:szCs w:val="24"/>
          <w14:ligatures w14:val="none"/>
        </w:rPr>
        <w:t xml:space="preserve">masih </w:t>
      </w:r>
      <w:r w:rsidRPr="006D5B30">
        <w:rPr>
          <w:rFonts w:ascii="Times New Roman" w:eastAsia="Times New Roman" w:hAnsi="Times New Roman" w:cs="Times New Roman"/>
          <w:kern w:val="0"/>
          <w:sz w:val="24"/>
          <w:szCs w:val="24"/>
          <w14:ligatures w14:val="none"/>
        </w:rPr>
        <w:t xml:space="preserve">banyak anak malas mengikuti kegiatan </w:t>
      </w:r>
      <w:proofErr w:type="gramStart"/>
      <w:r w:rsidRPr="006D5B30">
        <w:rPr>
          <w:rFonts w:ascii="Times New Roman" w:eastAsia="Times New Roman" w:hAnsi="Times New Roman" w:cs="Times New Roman"/>
          <w:kern w:val="0"/>
          <w:sz w:val="24"/>
          <w:szCs w:val="24"/>
          <w14:ligatures w14:val="none"/>
        </w:rPr>
        <w:t>doa</w:t>
      </w:r>
      <w:proofErr w:type="gramEnd"/>
      <w:r w:rsidRPr="006D5B30">
        <w:rPr>
          <w:rFonts w:ascii="Times New Roman" w:eastAsia="Times New Roman" w:hAnsi="Times New Roman" w:cs="Times New Roman"/>
          <w:kern w:val="0"/>
          <w:sz w:val="24"/>
          <w:szCs w:val="24"/>
          <w14:ligatures w14:val="none"/>
        </w:rPr>
        <w:t xml:space="preserve"> dan ibada</w:t>
      </w:r>
      <w:r w:rsidR="002A7E3D" w:rsidRPr="006D5B30">
        <w:rPr>
          <w:rFonts w:ascii="Times New Roman" w:eastAsia="Times New Roman" w:hAnsi="Times New Roman" w:cs="Times New Roman"/>
          <w:kern w:val="0"/>
          <w:sz w:val="24"/>
          <w:szCs w:val="24"/>
          <w14:ligatures w14:val="none"/>
        </w:rPr>
        <w:t>h</w:t>
      </w:r>
      <w:r w:rsidRPr="006D5B30">
        <w:rPr>
          <w:rFonts w:ascii="Times New Roman" w:eastAsia="Times New Roman" w:hAnsi="Times New Roman" w:cs="Times New Roman"/>
          <w:kern w:val="0"/>
          <w:sz w:val="24"/>
          <w:szCs w:val="24"/>
          <w14:ligatures w14:val="none"/>
        </w:rPr>
        <w:t xml:space="preserve"> bersama orang tua, kecanduan HP, menunjukkan sikap intoleran karena pengaruh pergaulan di sekolah dan lingkungan sekitarnya. </w:t>
      </w:r>
      <w:r w:rsidRPr="006D5B30">
        <w:rPr>
          <w:rFonts w:ascii="Times New Roman" w:eastAsia="Times New Roman" w:hAnsi="Times New Roman" w:cs="Times New Roman"/>
          <w:kern w:val="0"/>
          <w:sz w:val="24"/>
          <w:szCs w:val="24"/>
          <w:lang w:val="sv-SE"/>
          <w14:ligatures w14:val="none"/>
        </w:rPr>
        <w:t xml:space="preserve">Terhadap permasalahan ini, diusulkan kepada para pendamping BIAK </w:t>
      </w:r>
      <w:r w:rsidR="001427FA" w:rsidRPr="006D5B30">
        <w:rPr>
          <w:rFonts w:ascii="Times New Roman" w:hAnsi="Times New Roman" w:cs="Times New Roman"/>
          <w:sz w:val="24"/>
          <w:szCs w:val="24"/>
          <w:lang w:val="sv-SE"/>
        </w:rPr>
        <w:t xml:space="preserve">untuk </w:t>
      </w:r>
      <w:r w:rsidRPr="006D5B30">
        <w:rPr>
          <w:rFonts w:ascii="Times New Roman" w:hAnsi="Times New Roman" w:cs="Times New Roman"/>
          <w:sz w:val="24"/>
          <w:szCs w:val="24"/>
          <w:lang w:val="sv-SE"/>
        </w:rPr>
        <w:t>menyusun materi-materi pendampingan BIAK yang dapat menjawabi persoalan-persoalan konkret yang dialami anak dalam kehidupan sehari-hari. Pengalaman selama ini menunjukkan bahwa materi yang diajarkan dalam BIAK pada dasarnya bersumber dari Kitab Suci, tetapi pesan dari Kitab Suci tidak dikaitkan dengan persoalan-persoalan konkret yang dihadapi anak-anak dalam kehidupan sehari-hari. Hal ini mengakibatkan ajaran BIAK hanya bisa membantu anak-anak untuk menghafal ayat-ayat Kitab Suci dan mengenal tokoh-tokoh dalam Kitab Suci namun tidak membawa perubahan konkret dalam hidup dan perilaku anak.</w:t>
      </w:r>
      <w:bookmarkEnd w:id="155"/>
      <w:r w:rsidRPr="006D5B30">
        <w:rPr>
          <w:rFonts w:ascii="Times New Roman" w:hAnsi="Times New Roman" w:cs="Times New Roman"/>
          <w:sz w:val="24"/>
          <w:szCs w:val="24"/>
          <w:lang w:val="sv-SE"/>
        </w:rPr>
        <w:t xml:space="preserve"> </w:t>
      </w:r>
    </w:p>
    <w:p w14:paraId="1B28DC15" w14:textId="77777777" w:rsidR="006B769F" w:rsidRPr="006D5B30" w:rsidRDefault="006B769F" w:rsidP="006C73C4">
      <w:pPr>
        <w:spacing w:after="0" w:line="480" w:lineRule="auto"/>
        <w:jc w:val="center"/>
        <w:rPr>
          <w:rFonts w:ascii="Times New Roman" w:hAnsi="Times New Roman" w:cs="Times New Roman"/>
          <w:b/>
          <w:bCs/>
          <w:sz w:val="24"/>
          <w:szCs w:val="24"/>
          <w:lang w:val="sv-SE"/>
        </w:rPr>
      </w:pPr>
    </w:p>
    <w:p w14:paraId="795C3F97" w14:textId="77777777" w:rsidR="006B769F" w:rsidRPr="006D5B30" w:rsidRDefault="006B769F" w:rsidP="006C73C4">
      <w:pPr>
        <w:spacing w:after="0" w:line="480" w:lineRule="auto"/>
        <w:jc w:val="center"/>
        <w:rPr>
          <w:rFonts w:ascii="Times New Roman" w:hAnsi="Times New Roman" w:cs="Times New Roman"/>
          <w:b/>
          <w:bCs/>
          <w:sz w:val="24"/>
          <w:szCs w:val="24"/>
          <w:lang w:val="sv-SE"/>
        </w:rPr>
        <w:sectPr w:rsidR="006B769F" w:rsidRPr="006D5B30" w:rsidSect="00336ADF">
          <w:pgSz w:w="11906" w:h="16838" w:code="9"/>
          <w:pgMar w:top="2268" w:right="1701" w:bottom="1701" w:left="2268" w:header="720" w:footer="720" w:gutter="0"/>
          <w:cols w:space="720"/>
          <w:titlePg/>
          <w:docGrid w:linePitch="360"/>
        </w:sectPr>
      </w:pPr>
    </w:p>
    <w:p w14:paraId="133BD1E2" w14:textId="4B5DD3F2" w:rsidR="006C73C4" w:rsidRPr="006D5B30" w:rsidRDefault="003C5F52" w:rsidP="008F6F2F">
      <w:pPr>
        <w:pStyle w:val="Heading1"/>
        <w:rPr>
          <w:lang w:val="sv-SE"/>
        </w:rPr>
      </w:pPr>
      <w:bookmarkStart w:id="156" w:name="_Toc203805037"/>
      <w:r w:rsidRPr="006D5B30">
        <w:rPr>
          <w:lang w:val="sv-SE"/>
        </w:rPr>
        <w:t>DAFTAR PUSTAKA</w:t>
      </w:r>
      <w:bookmarkEnd w:id="156"/>
    </w:p>
    <w:p w14:paraId="33475702" w14:textId="77777777" w:rsidR="008F6F2F" w:rsidRPr="006D5B30" w:rsidRDefault="008F6F2F" w:rsidP="008F6F2F">
      <w:pPr>
        <w:rPr>
          <w:lang w:val="sv-SE"/>
        </w:rPr>
      </w:pPr>
    </w:p>
    <w:p w14:paraId="37D49FFB" w14:textId="77777777" w:rsidR="008F6F2F" w:rsidRPr="006D5B30" w:rsidRDefault="008F6F2F" w:rsidP="008F6F2F">
      <w:pPr>
        <w:rPr>
          <w:lang w:val="sv-SE"/>
        </w:rPr>
      </w:pPr>
    </w:p>
    <w:p w14:paraId="48109AF6"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rPr>
        <w:fldChar w:fldCharType="begin"/>
      </w:r>
      <w:r w:rsidRPr="006D5B30">
        <w:rPr>
          <w:rFonts w:ascii="Times New Roman" w:hAnsi="Times New Roman" w:cs="Times New Roman"/>
          <w:sz w:val="24"/>
          <w:szCs w:val="24"/>
          <w:lang w:val="sv-SE"/>
        </w:rPr>
        <w:instrText xml:space="preserve"> ADDIN ZOTERO_BIBL {"uncited":[],"omitted":[],"custom":[]} CSL_BIBLIOGRAPHY </w:instrText>
      </w:r>
      <w:r w:rsidRPr="006D5B30">
        <w:rPr>
          <w:rFonts w:ascii="Times New Roman" w:hAnsi="Times New Roman" w:cs="Times New Roman"/>
          <w:sz w:val="24"/>
          <w:szCs w:val="24"/>
        </w:rPr>
        <w:fldChar w:fldCharType="separate"/>
      </w:r>
      <w:r w:rsidRPr="006D5B30">
        <w:rPr>
          <w:rFonts w:ascii="Times New Roman" w:hAnsi="Times New Roman" w:cs="Times New Roman"/>
          <w:sz w:val="24"/>
          <w:szCs w:val="24"/>
          <w:lang w:val="sv-SE"/>
        </w:rPr>
        <w:t>Abatan, Y., Bele, G. A., &amp; Bria, F. M. U. (2024). I</w:t>
      </w:r>
      <w:r w:rsidRPr="006D5B30">
        <w:rPr>
          <w:rFonts w:ascii="Times New Roman" w:hAnsi="Times New Roman" w:cs="Times New Roman"/>
          <w:i/>
          <w:iCs/>
          <w:sz w:val="24"/>
          <w:szCs w:val="24"/>
          <w:lang w:val="sv-SE"/>
        </w:rPr>
        <w:t>mplementasi Pemahaman Orang Muda Katolik Tentang Kitab Suci Deuteurokanonika Bagi Kerukunan Di Naibonat, Kuasi Paroki Raknamo, Kupang</w:t>
      </w:r>
      <w:r w:rsidRPr="006D5B30">
        <w:rPr>
          <w:rFonts w:ascii="Times New Roman" w:hAnsi="Times New Roman" w:cs="Times New Roman"/>
          <w:sz w:val="24"/>
          <w:szCs w:val="24"/>
          <w:lang w:val="sv-SE"/>
        </w:rPr>
        <w:t>. Metta : Jurnal Ilmu Multidisiplin, 4(3), Article 3. https://doi.org/10.37329/metta.v4i3.3516</w:t>
      </w:r>
    </w:p>
    <w:p w14:paraId="066F2094" w14:textId="0812B0E2" w:rsidR="00C9470B" w:rsidRPr="006D5B30" w:rsidRDefault="00C9470B" w:rsidP="00C9470B">
      <w:pPr>
        <w:spacing w:after="0" w:line="240" w:lineRule="auto"/>
        <w:ind w:left="720" w:hanging="720"/>
        <w:jc w:val="both"/>
        <w:rPr>
          <w:rFonts w:ascii="Times New Roman" w:hAnsi="Times New Roman" w:cs="Times New Roman"/>
          <w:sz w:val="24"/>
          <w:szCs w:val="24"/>
          <w:lang w:val="sv-SE"/>
        </w:rPr>
      </w:pPr>
      <w:bookmarkStart w:id="157" w:name="_Hlk201583877"/>
      <w:r w:rsidRPr="006D5B30">
        <w:rPr>
          <w:rFonts w:ascii="Times New Roman" w:hAnsi="Times New Roman" w:cs="Times New Roman"/>
          <w:i/>
          <w:iCs/>
          <w:sz w:val="24"/>
          <w:szCs w:val="24"/>
          <w:lang w:val="sv-SE"/>
        </w:rPr>
        <w:t>Alkitab Deuterokanonika</w:t>
      </w:r>
      <w:r w:rsidRPr="006D5B30">
        <w:rPr>
          <w:rFonts w:ascii="Times New Roman" w:hAnsi="Times New Roman" w:cs="Times New Roman"/>
          <w:sz w:val="24"/>
          <w:szCs w:val="24"/>
          <w:lang w:val="sv-SE"/>
        </w:rPr>
        <w:t>. (1976). Jakarta: Lembaga Alkitab Indonesia dan Lembaga Biblika Indonesia</w:t>
      </w:r>
      <w:bookmarkEnd w:id="157"/>
    </w:p>
    <w:p w14:paraId="6C2B36F8" w14:textId="77777777" w:rsidR="00F37773" w:rsidRPr="006D5B30" w:rsidRDefault="00F37773" w:rsidP="00C9470B">
      <w:pPr>
        <w:spacing w:after="0" w:line="240" w:lineRule="auto"/>
        <w:ind w:left="720" w:hanging="720"/>
        <w:jc w:val="both"/>
        <w:rPr>
          <w:rFonts w:ascii="Times New Roman" w:hAnsi="Times New Roman" w:cs="Times New Roman"/>
          <w:sz w:val="24"/>
          <w:szCs w:val="24"/>
          <w:lang w:val="sv-SE"/>
        </w:rPr>
      </w:pPr>
    </w:p>
    <w:p w14:paraId="4015B0A0" w14:textId="77777777"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rPr>
        <w:t xml:space="preserve">Agatatea, F., &amp; Wijaya, A. I. K. D. (2021). </w:t>
      </w:r>
      <w:r w:rsidRPr="006D5B30">
        <w:rPr>
          <w:rFonts w:ascii="Times New Roman" w:hAnsi="Times New Roman" w:cs="Times New Roman"/>
          <w:i/>
          <w:iCs/>
          <w:sz w:val="24"/>
          <w:szCs w:val="24"/>
          <w:lang w:val="sv-SE"/>
        </w:rPr>
        <w:t>Peran Keluarga Dalam Pendidikan Iman Remaja Katolik Di Tengah Kemajuan Teknologi</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 xml:space="preserve">CREDENDUM: Jurnal Pendidikan Agama, </w:t>
      </w:r>
      <w:r w:rsidRPr="006D5B30">
        <w:rPr>
          <w:rFonts w:ascii="Times New Roman" w:hAnsi="Times New Roman" w:cs="Times New Roman"/>
          <w:i/>
          <w:iCs/>
          <w:sz w:val="24"/>
          <w:szCs w:val="24"/>
        </w:rPr>
        <w:t>3</w:t>
      </w:r>
      <w:r w:rsidRPr="006D5B30">
        <w:rPr>
          <w:rFonts w:ascii="Times New Roman" w:hAnsi="Times New Roman" w:cs="Times New Roman"/>
          <w:sz w:val="24"/>
          <w:szCs w:val="24"/>
        </w:rPr>
        <w:t>(2), Article 2. https://doi.org/10.34150/credendum.v3i2.957</w:t>
      </w:r>
    </w:p>
    <w:p w14:paraId="1B25BB20" w14:textId="742E38BC"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rPr>
        <w:t>Agustiana, N., &amp; Juntak, J. N. S. (</w:t>
      </w:r>
      <w:r w:rsidR="00F37773" w:rsidRPr="006D5B30">
        <w:rPr>
          <w:rFonts w:ascii="Times New Roman" w:hAnsi="Times New Roman" w:cs="Times New Roman"/>
          <w:sz w:val="24"/>
          <w:szCs w:val="24"/>
        </w:rPr>
        <w:t>2025</w:t>
      </w:r>
      <w:r w:rsidRPr="006D5B30">
        <w:rPr>
          <w:rFonts w:ascii="Times New Roman" w:hAnsi="Times New Roman" w:cs="Times New Roman"/>
          <w:sz w:val="24"/>
          <w:szCs w:val="24"/>
        </w:rPr>
        <w:t xml:space="preserve">). </w:t>
      </w:r>
      <w:r w:rsidRPr="006D5B30">
        <w:rPr>
          <w:rFonts w:ascii="Times New Roman" w:hAnsi="Times New Roman" w:cs="Times New Roman"/>
          <w:i/>
          <w:iCs/>
          <w:sz w:val="24"/>
          <w:szCs w:val="24"/>
          <w:lang w:val="sv-SE"/>
        </w:rPr>
        <w:t>Pembelajaran Sosial Orang Tua Dalam Mendampingi Anak Sekolah Minggu Di Gereja Kristen Jawa Petoran Surakarta</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rPr>
        <w:t>Educator: Jurnal Inovasi Tenaga Pendidik Dan Kependidikan. Retrieved June 10, 2025, from https://jurnalp4i.com/index.php/educator/article/view/5038</w:t>
      </w:r>
    </w:p>
    <w:p w14:paraId="11887BAA"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Ahalapad, A., &amp; Bambangan, M. (2024). </w:t>
      </w:r>
      <w:r w:rsidRPr="006D5B30">
        <w:rPr>
          <w:rFonts w:ascii="Times New Roman" w:hAnsi="Times New Roman" w:cs="Times New Roman"/>
          <w:i/>
          <w:iCs/>
          <w:sz w:val="24"/>
          <w:szCs w:val="24"/>
          <w:lang w:val="sv-SE"/>
        </w:rPr>
        <w:t>Tanggung Jawab Orang Tua dalam Mengajarkan Kasih terhadap Anak Menurut (Ulangan 6:5-7)</w:t>
      </w:r>
      <w:r w:rsidRPr="006D5B30">
        <w:rPr>
          <w:rFonts w:ascii="Times New Roman" w:hAnsi="Times New Roman" w:cs="Times New Roman"/>
          <w:sz w:val="24"/>
          <w:szCs w:val="24"/>
          <w:lang w:val="sv-SE"/>
        </w:rPr>
        <w:t xml:space="preserve">. Jurnal Budi Pekerti Agama Kristen Dan Katolik, </w:t>
      </w:r>
      <w:r w:rsidRPr="006D5B30">
        <w:rPr>
          <w:rFonts w:ascii="Times New Roman" w:hAnsi="Times New Roman" w:cs="Times New Roman"/>
          <w:i/>
          <w:iCs/>
          <w:sz w:val="24"/>
          <w:szCs w:val="24"/>
          <w:lang w:val="sv-SE"/>
        </w:rPr>
        <w:t>2</w:t>
      </w:r>
      <w:r w:rsidRPr="006D5B30">
        <w:rPr>
          <w:rFonts w:ascii="Times New Roman" w:hAnsi="Times New Roman" w:cs="Times New Roman"/>
          <w:sz w:val="24"/>
          <w:szCs w:val="24"/>
          <w:lang w:val="sv-SE"/>
        </w:rPr>
        <w:t>(4), 351–357. https://doi.org/10.61132/jbpakk.v2i4.939</w:t>
      </w:r>
    </w:p>
    <w:p w14:paraId="3BFCF5B6" w14:textId="43B94351" w:rsidR="00A26832" w:rsidRPr="006D5B30" w:rsidRDefault="00A26832" w:rsidP="0065717D">
      <w:pPr>
        <w:pStyle w:val="Bibliography"/>
        <w:ind w:left="720" w:hanging="720"/>
        <w:jc w:val="both"/>
        <w:rPr>
          <w:rFonts w:ascii="Times New Roman" w:hAnsi="Times New Roman" w:cs="Times New Roman"/>
          <w:sz w:val="24"/>
          <w:szCs w:val="24"/>
        </w:rPr>
      </w:pPr>
      <w:bookmarkStart w:id="158" w:name="_Hlk204081658"/>
      <w:r w:rsidRPr="006D5B30">
        <w:rPr>
          <w:rFonts w:ascii="Times New Roman" w:hAnsi="Times New Roman" w:cs="Times New Roman"/>
          <w:sz w:val="24"/>
          <w:szCs w:val="24"/>
          <w:lang w:val="sv-SE"/>
        </w:rPr>
        <w:t>Ardijanto, D. B. K. (</w:t>
      </w:r>
      <w:r w:rsidR="00F37773" w:rsidRPr="006D5B30">
        <w:rPr>
          <w:rFonts w:ascii="Times New Roman" w:hAnsi="Times New Roman" w:cs="Times New Roman"/>
          <w:sz w:val="24"/>
          <w:szCs w:val="24"/>
          <w:lang w:val="sv-SE"/>
        </w:rPr>
        <w:t>2020</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Perayaan Ekaristi Sebagai Sumber Dan Puncak Seluruh Hidup Kristiani</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i/>
          <w:iCs/>
          <w:sz w:val="24"/>
          <w:szCs w:val="24"/>
          <w:lang w:val="sv-SE"/>
        </w:rPr>
        <w:t>Jpak: Jurnal Pendidikan Agama Katolik</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Retrieved May 30, 2025, from https://ejournal.widyayuwana.ac.id/jpak/article/view/255</w:t>
      </w:r>
    </w:p>
    <w:bookmarkEnd w:id="158"/>
    <w:p w14:paraId="726B0F7F" w14:textId="1C025E45" w:rsidR="00A26832" w:rsidRPr="006D5B30" w:rsidRDefault="00F37773" w:rsidP="00D9373F">
      <w:pPr>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Aziz, S. (2015). </w:t>
      </w:r>
      <w:r w:rsidRPr="006D5B30">
        <w:rPr>
          <w:rFonts w:ascii="Times New Roman" w:hAnsi="Times New Roman" w:cs="Times New Roman"/>
          <w:i/>
          <w:iCs/>
          <w:sz w:val="24"/>
          <w:szCs w:val="24"/>
          <w:lang w:val="sv-SE"/>
        </w:rPr>
        <w:t>Pendidikan keluarga: Konsep dan strategi</w:t>
      </w:r>
      <w:r w:rsidRPr="006D5B30">
        <w:rPr>
          <w:rFonts w:ascii="Times New Roman" w:hAnsi="Times New Roman" w:cs="Times New Roman"/>
          <w:sz w:val="24"/>
          <w:szCs w:val="24"/>
          <w:lang w:val="sv-SE"/>
        </w:rPr>
        <w:t>. Gava Media.</w:t>
      </w:r>
      <w:bookmarkStart w:id="159" w:name="_Hlk204081729"/>
    </w:p>
    <w:bookmarkEnd w:id="159"/>
    <w:p w14:paraId="10613D77" w14:textId="4C1DCE77" w:rsidR="00F37773" w:rsidRPr="006D5B30" w:rsidRDefault="00F37773" w:rsidP="00F37773">
      <w:pPr>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ang, B., &amp; Meko, A. M. L. (2022). Spiritualitas Kesetiaan dalam Perkawinan Menurut Kitab Amsal 5:15-20 dan Injil Yohanes 4:7-15. </w:t>
      </w:r>
      <w:r w:rsidRPr="006D5B30">
        <w:rPr>
          <w:rFonts w:ascii="Times New Roman" w:hAnsi="Times New Roman" w:cs="Times New Roman"/>
          <w:i/>
          <w:iCs/>
          <w:sz w:val="24"/>
          <w:szCs w:val="24"/>
          <w:lang w:val="sv-SE"/>
        </w:rPr>
        <w:t>Gaudium Vestrum: Jurnal Kateketik Pastoral</w:t>
      </w:r>
      <w:r w:rsidRPr="006D5B30">
        <w:rPr>
          <w:rFonts w:ascii="Times New Roman" w:hAnsi="Times New Roman" w:cs="Times New Roman"/>
          <w:sz w:val="24"/>
          <w:szCs w:val="24"/>
          <w:lang w:val="sv-SE"/>
        </w:rPr>
        <w:t xml:space="preserve">. 51–63. </w:t>
      </w:r>
      <w:hyperlink r:id="rId28" w:history="1">
        <w:r w:rsidRPr="006D5B30">
          <w:rPr>
            <w:rStyle w:val="Hyperlink"/>
            <w:rFonts w:ascii="Times New Roman" w:hAnsi="Times New Roman" w:cs="Times New Roman"/>
            <w:color w:val="auto"/>
            <w:sz w:val="24"/>
            <w:szCs w:val="24"/>
            <w:lang w:val="sv-SE"/>
          </w:rPr>
          <w:t>https://doi.org/10.61831/gvjkp.v6i2.138</w:t>
        </w:r>
      </w:hyperlink>
    </w:p>
    <w:p w14:paraId="103E66D0"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Berkasa, L., Adinuhgra, S., &amp; Maria, P. (2021). P</w:t>
      </w:r>
      <w:r w:rsidRPr="006D5B30">
        <w:rPr>
          <w:rFonts w:ascii="Times New Roman" w:hAnsi="Times New Roman" w:cs="Times New Roman"/>
          <w:i/>
          <w:iCs/>
          <w:sz w:val="24"/>
          <w:szCs w:val="24"/>
          <w:lang w:val="sv-SE"/>
        </w:rPr>
        <w:t>astoral Kunjungan Keluarga Sebagai Upaya Pembinaan Iman Umat Dalam Keluarga Katolik.</w:t>
      </w:r>
      <w:r w:rsidRPr="006D5B30">
        <w:rPr>
          <w:rFonts w:ascii="Times New Roman" w:hAnsi="Times New Roman" w:cs="Times New Roman"/>
          <w:sz w:val="24"/>
          <w:szCs w:val="24"/>
          <w:lang w:val="sv-SE"/>
        </w:rPr>
        <w:t xml:space="preserve"> Sepakat : Jurnal Pastoral Kateketik, 7(1), Article 1. https://doi.org/10.58374/sepakat.v7i1.43</w:t>
      </w:r>
    </w:p>
    <w:p w14:paraId="44FAEDCA"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oe, R. M., Senda, S. S., &amp; Boy, M. V. (2024). </w:t>
      </w:r>
      <w:r w:rsidRPr="006D5B30">
        <w:rPr>
          <w:rFonts w:ascii="Times New Roman" w:hAnsi="Times New Roman" w:cs="Times New Roman"/>
          <w:i/>
          <w:iCs/>
          <w:sz w:val="24"/>
          <w:szCs w:val="24"/>
          <w:lang w:val="sv-SE"/>
        </w:rPr>
        <w:t>Peran Keibuan Maria Dalam Matius 2:13-23 Dan Relevansinya Bagi Kaum Kristiani Masa Kini</w:t>
      </w:r>
      <w:r w:rsidRPr="006D5B30">
        <w:rPr>
          <w:rFonts w:ascii="Times New Roman" w:hAnsi="Times New Roman" w:cs="Times New Roman"/>
          <w:sz w:val="24"/>
          <w:szCs w:val="24"/>
          <w:lang w:val="sv-SE"/>
        </w:rPr>
        <w:t>. JPAK: Jurnal Pendidikan Agama Katolik, 2</w:t>
      </w:r>
      <w:r w:rsidRPr="006D5B30">
        <w:rPr>
          <w:rFonts w:ascii="Times New Roman" w:hAnsi="Times New Roman" w:cs="Times New Roman"/>
          <w:i/>
          <w:iCs/>
          <w:sz w:val="24"/>
          <w:szCs w:val="24"/>
          <w:lang w:val="sv-SE"/>
        </w:rPr>
        <w:t>4</w:t>
      </w:r>
      <w:r w:rsidRPr="006D5B30">
        <w:rPr>
          <w:rFonts w:ascii="Times New Roman" w:hAnsi="Times New Roman" w:cs="Times New Roman"/>
          <w:sz w:val="24"/>
          <w:szCs w:val="24"/>
          <w:lang w:val="sv-SE"/>
        </w:rPr>
        <w:t>(2), Article 2. https://doi.org/10.34150/jpak.v24i2.721</w:t>
      </w:r>
    </w:p>
    <w:p w14:paraId="69812902"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Bolen, N. B., Tukan, P., &amp; Kwen, K. M. (2023). </w:t>
      </w:r>
      <w:r w:rsidRPr="006D5B30">
        <w:rPr>
          <w:rFonts w:ascii="Times New Roman" w:hAnsi="Times New Roman" w:cs="Times New Roman"/>
          <w:i/>
          <w:iCs/>
          <w:sz w:val="24"/>
          <w:szCs w:val="24"/>
          <w:lang w:val="sv-SE"/>
        </w:rPr>
        <w:t>Peran Orang Tua Katolik Sebagai Pendidik Iman Anak Di Stasi St. Paulus Pukaone</w:t>
      </w:r>
      <w:r w:rsidRPr="006D5B30">
        <w:rPr>
          <w:rFonts w:ascii="Times New Roman" w:hAnsi="Times New Roman" w:cs="Times New Roman"/>
          <w:sz w:val="24"/>
          <w:szCs w:val="24"/>
          <w:lang w:val="sv-SE"/>
        </w:rPr>
        <w:t>. JAPB: Jurnal Agama, Pendidikan Dan Budaya, 4(2), Article 2. https://doi.org/10.56358/japb.v4i2.236</w:t>
      </w:r>
    </w:p>
    <w:p w14:paraId="1B0F2EA2" w14:textId="4278A99A"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Christi, A., &amp; Mau, B. (</w:t>
      </w:r>
      <w:r w:rsidR="00F37773" w:rsidRPr="006D5B30">
        <w:rPr>
          <w:rFonts w:ascii="Times New Roman" w:hAnsi="Times New Roman" w:cs="Times New Roman"/>
          <w:sz w:val="24"/>
          <w:szCs w:val="24"/>
          <w:lang w:val="sv-SE"/>
        </w:rPr>
        <w:t>2023</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Peran Orang Tua Berdasarkan Ulangan 6:4-7 Sebagai Dasar Penanaman Pemahaman Mengasihi Allah Pada Anak</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Excelsis Deo: Jurnal Teologi, Misiologi, Dan Pendidikan. Retrieved May 31, 2025, from https://www.sttexcelsius.ac.id/e-journal/index.php/excelsisdeo/article/view/111</w:t>
      </w:r>
    </w:p>
    <w:p w14:paraId="307CCED3"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Dewantara, A. W. (2011). </w:t>
      </w:r>
      <w:r w:rsidRPr="006D5B30">
        <w:rPr>
          <w:rFonts w:ascii="Times New Roman" w:hAnsi="Times New Roman" w:cs="Times New Roman"/>
          <w:i/>
          <w:iCs/>
          <w:sz w:val="24"/>
          <w:szCs w:val="24"/>
          <w:lang w:val="sv-SE"/>
        </w:rPr>
        <w:t>Mempromosikan Amsal Dalam Katekese Keluarga.</w:t>
      </w:r>
      <w:r w:rsidRPr="006D5B30">
        <w:rPr>
          <w:rFonts w:ascii="Times New Roman" w:hAnsi="Times New Roman" w:cs="Times New Roman"/>
          <w:sz w:val="24"/>
          <w:szCs w:val="24"/>
          <w:lang w:val="sv-SE"/>
        </w:rPr>
        <w:t xml:space="preserve"> JPAK: Jurnal Pendidikan Agama Katolik, 6(3), Article 3. https://doi.org/10.34150/jpak.v6i3.153</w:t>
      </w:r>
    </w:p>
    <w:p w14:paraId="7A875C53" w14:textId="35B1C0F5" w:rsidR="00A26832" w:rsidRPr="00B60F0E" w:rsidRDefault="00A26832" w:rsidP="00B60F0E">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Dina, A., &amp; Sulistiyo, R. J. (</w:t>
      </w:r>
      <w:r w:rsidR="00F37773" w:rsidRPr="006D5B30">
        <w:rPr>
          <w:rFonts w:ascii="Times New Roman" w:hAnsi="Times New Roman" w:cs="Times New Roman"/>
          <w:sz w:val="24"/>
          <w:szCs w:val="24"/>
          <w:lang w:val="sv-SE"/>
        </w:rPr>
        <w:t>2019</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Peran Orang Tua Dalam Menanamkan Pendidikan Iman Anak Pasca Sakramen Baptis Di Stasi Santa Maria Assumpta Caruban</w:t>
      </w:r>
      <w:r w:rsidR="0065717D" w:rsidRPr="006D5B30">
        <w:rPr>
          <w:rFonts w:ascii="Times New Roman" w:hAnsi="Times New Roman" w:cs="Times New Roman"/>
          <w:i/>
          <w:iCs/>
          <w:sz w:val="24"/>
          <w:szCs w:val="24"/>
          <w:lang w:val="sv-SE"/>
        </w:rPr>
        <w:t>.</w:t>
      </w:r>
      <w:r w:rsidR="0065717D"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Credendum: Jurnal Pendidikan Agama. Retrieved May 27, 2025, from https://ejournal.widyayuwana.ac.id/credendum/article/view/886</w:t>
      </w:r>
      <w:bookmarkStart w:id="160" w:name="_Hlk204081908"/>
    </w:p>
    <w:bookmarkEnd w:id="160"/>
    <w:p w14:paraId="35EDCFC5" w14:textId="0FF97A6C"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Handoko, Y., &amp; Christi, A. (</w:t>
      </w:r>
      <w:r w:rsidR="00F37773" w:rsidRPr="006D5B30">
        <w:rPr>
          <w:rFonts w:ascii="Times New Roman" w:hAnsi="Times New Roman" w:cs="Times New Roman"/>
          <w:sz w:val="24"/>
          <w:szCs w:val="24"/>
          <w:lang w:val="sv-SE"/>
        </w:rPr>
        <w:t>2024</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Tantangan Orang Tua Sebagai Pendidik Menurut Ulangan 6:1-9 dalam Mendidik Iman Anak dalam Era Digital 4.0</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Excelsis Deo: Jurnal Teologi, Misiologi, dan Pendidikan. Retrieved May 31, 2025, from https://e-journal.sttexcelsius.ac.id/index.php/excelsisdeo/article/view/130</w:t>
      </w:r>
    </w:p>
    <w:p w14:paraId="7F487687"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Irim, R. S. (2023). </w:t>
      </w:r>
      <w:r w:rsidRPr="006D5B30">
        <w:rPr>
          <w:rFonts w:ascii="Times New Roman" w:hAnsi="Times New Roman" w:cs="Times New Roman"/>
          <w:i/>
          <w:iCs/>
          <w:sz w:val="24"/>
          <w:szCs w:val="24"/>
          <w:lang w:val="sv-SE"/>
        </w:rPr>
        <w:t>Tanggung Jawab Orangtua Katolik dalam Pendidikan Iman Anak di Stasi Santo Yosef Kampung Baru</w:t>
      </w:r>
      <w:r w:rsidRPr="006D5B30">
        <w:rPr>
          <w:rFonts w:ascii="Times New Roman" w:hAnsi="Times New Roman" w:cs="Times New Roman"/>
          <w:sz w:val="24"/>
          <w:szCs w:val="24"/>
          <w:lang w:val="sv-SE"/>
        </w:rPr>
        <w:t>. Gaudium Vestrum: Jurnal Kateketik Pastoral, 26–35. https://doi.org/10.61831/gvjkp.v7i1.158</w:t>
      </w:r>
    </w:p>
    <w:p w14:paraId="19F82191" w14:textId="56D33215"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61" w:name="_Hlk204081987"/>
      <w:r w:rsidRPr="006D5B30">
        <w:rPr>
          <w:rFonts w:ascii="Times New Roman" w:hAnsi="Times New Roman" w:cs="Times New Roman"/>
          <w:sz w:val="24"/>
          <w:szCs w:val="24"/>
          <w:lang w:val="sv-SE"/>
        </w:rPr>
        <w:t>Jawamara, M. N. (</w:t>
      </w:r>
      <w:r w:rsidR="00F37773" w:rsidRPr="006D5B30">
        <w:rPr>
          <w:rFonts w:ascii="Times New Roman" w:hAnsi="Times New Roman" w:cs="Times New Roman"/>
          <w:sz w:val="24"/>
          <w:szCs w:val="24"/>
          <w:lang w:val="sv-SE"/>
        </w:rPr>
        <w:t>2020</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Memahami Konsep Iman Dan Perbuatan Menurut Yakobus: Suatu Study Eksegesis Yakobus 2:26</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SESAWI: Jurnal Teologi dan Pendidikan Kristen. Retrieved May 24, 2025, from https://e-journal.sttsabdaagung.ac.id/index.php/sesawi/article/view/15</w:t>
      </w:r>
    </w:p>
    <w:bookmarkEnd w:id="161"/>
    <w:p w14:paraId="5F2C695A" w14:textId="504FA5EC"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Klau, Y. A. (</w:t>
      </w:r>
      <w:r w:rsidR="00F37773" w:rsidRPr="006D5B30">
        <w:rPr>
          <w:rFonts w:ascii="Times New Roman" w:hAnsi="Times New Roman" w:cs="Times New Roman"/>
          <w:sz w:val="24"/>
          <w:szCs w:val="24"/>
          <w:lang w:val="sv-SE"/>
        </w:rPr>
        <w:t>2025</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Spiritualitas Katekis</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rPr>
        <w:t>JURNAL PROPHETA. Retrieved May 30, 2025, from https://www.jurnal.stpsantopetruska.ac.id/index.php/ph/article/view/116</w:t>
      </w:r>
    </w:p>
    <w:p w14:paraId="45D28BF2" w14:textId="567C0364"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Kumalasari, R. R., &amp; Juntak, J. N. S. (</w:t>
      </w:r>
      <w:r w:rsidR="00F37773" w:rsidRPr="006D5B30">
        <w:rPr>
          <w:rFonts w:ascii="Times New Roman" w:hAnsi="Times New Roman" w:cs="Times New Roman"/>
          <w:sz w:val="24"/>
          <w:szCs w:val="24"/>
          <w:lang w:val="sv-SE"/>
        </w:rPr>
        <w:t>2023</w:t>
      </w:r>
      <w:r w:rsidRPr="006D5B30">
        <w:rPr>
          <w:rFonts w:ascii="Times New Roman" w:hAnsi="Times New Roman" w:cs="Times New Roman"/>
          <w:sz w:val="24"/>
          <w:szCs w:val="24"/>
          <w:lang w:val="sv-SE"/>
        </w:rPr>
        <w:t xml:space="preserve">). </w:t>
      </w:r>
      <w:r w:rsidRPr="006D5B30">
        <w:rPr>
          <w:rFonts w:ascii="Times New Roman" w:hAnsi="Times New Roman" w:cs="Times New Roman"/>
          <w:i/>
          <w:iCs/>
          <w:sz w:val="24"/>
          <w:szCs w:val="24"/>
          <w:lang w:val="sv-SE"/>
        </w:rPr>
        <w:t>Penerapan Pendidikan Orang Tua Menurut Injil Matius 22: 37-40 Di Gkj Selokaton</w:t>
      </w:r>
      <w:r w:rsidR="0065717D"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rPr>
        <w:t>Paedagogy: Jurnal Ilmu Pendidikan Dan Psikologi. Retrieved May 31, 2025, from https://www.jurnalp4i.com/index.php/paedagogy/article/view/2365</w:t>
      </w:r>
    </w:p>
    <w:p w14:paraId="394F8C1F" w14:textId="77777777" w:rsidR="00A26832" w:rsidRPr="006D5B30" w:rsidRDefault="00A26832" w:rsidP="0065717D">
      <w:pPr>
        <w:pStyle w:val="Bibliography"/>
        <w:ind w:left="720" w:hanging="720"/>
        <w:jc w:val="both"/>
        <w:rPr>
          <w:rFonts w:ascii="Times New Roman" w:hAnsi="Times New Roman" w:cs="Times New Roman"/>
          <w:sz w:val="24"/>
          <w:szCs w:val="24"/>
        </w:rPr>
      </w:pPr>
      <w:bookmarkStart w:id="162" w:name="_Hlk204082019"/>
      <w:r w:rsidRPr="006D5B30">
        <w:rPr>
          <w:rFonts w:ascii="Times New Roman" w:hAnsi="Times New Roman" w:cs="Times New Roman"/>
          <w:sz w:val="24"/>
          <w:szCs w:val="24"/>
        </w:rPr>
        <w:t xml:space="preserve">Kurniadi, B. B., Fajariyanto, T. C., &amp; Ginting, Y. A. B. (2022). </w:t>
      </w:r>
      <w:r w:rsidRPr="006D5B30">
        <w:rPr>
          <w:rFonts w:ascii="Times New Roman" w:hAnsi="Times New Roman" w:cs="Times New Roman"/>
          <w:i/>
          <w:iCs/>
          <w:sz w:val="24"/>
          <w:szCs w:val="24"/>
        </w:rPr>
        <w:t>Pelaksanaan Pendidikan Iman Anak oleh Orangtua di Paroki Santo Yosef Delitua</w:t>
      </w:r>
      <w:r w:rsidRPr="006D5B30">
        <w:rPr>
          <w:rFonts w:ascii="Times New Roman" w:hAnsi="Times New Roman" w:cs="Times New Roman"/>
          <w:sz w:val="24"/>
          <w:szCs w:val="24"/>
        </w:rPr>
        <w:t>. Jurnal Ilmiah Religiosity Entity Humanity (JIREH), 4(2), Article 2. https://doi.org/10.37364/jireh.v4i2.119</w:t>
      </w:r>
    </w:p>
    <w:p w14:paraId="3BBF467F" w14:textId="77777777" w:rsidR="00A26832" w:rsidRPr="006D5B30" w:rsidRDefault="00A26832" w:rsidP="0065717D">
      <w:pPr>
        <w:pStyle w:val="Bibliography"/>
        <w:ind w:left="720" w:hanging="720"/>
        <w:jc w:val="both"/>
        <w:rPr>
          <w:rFonts w:ascii="Times New Roman" w:hAnsi="Times New Roman" w:cs="Times New Roman"/>
          <w:sz w:val="24"/>
          <w:szCs w:val="24"/>
        </w:rPr>
      </w:pPr>
      <w:bookmarkStart w:id="163" w:name="_Hlk204082031"/>
      <w:bookmarkEnd w:id="162"/>
      <w:r w:rsidRPr="006D5B30">
        <w:rPr>
          <w:rFonts w:ascii="Times New Roman" w:hAnsi="Times New Roman" w:cs="Times New Roman"/>
          <w:sz w:val="24"/>
          <w:szCs w:val="24"/>
          <w:lang w:val="sv-SE"/>
        </w:rPr>
        <w:t xml:space="preserve">Kurniati, M., &amp; Supriyadi, A. (2025). </w:t>
      </w:r>
      <w:r w:rsidRPr="006D5B30">
        <w:rPr>
          <w:rFonts w:ascii="Times New Roman" w:hAnsi="Times New Roman" w:cs="Times New Roman"/>
          <w:i/>
          <w:iCs/>
          <w:sz w:val="24"/>
          <w:szCs w:val="24"/>
          <w:lang w:val="sv-SE"/>
        </w:rPr>
        <w:t>Sumbangan Bina Iman Anak Katolik Bagi Perkembangan Iman Anak</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CREDENDUM: Jurnal Pendidikan Agama, 7(1), Article 1. https://doi.org/10.34150/credendum.v7i1.927</w:t>
      </w:r>
    </w:p>
    <w:bookmarkEnd w:id="163"/>
    <w:p w14:paraId="02AEAF99" w14:textId="67164A80" w:rsidR="00F37773" w:rsidRPr="006D5B30" w:rsidRDefault="00F37773" w:rsidP="00F37773">
      <w:pPr>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onferensi Waligereja Indonesia. (2011). </w:t>
      </w:r>
      <w:r w:rsidRPr="006D5B30">
        <w:rPr>
          <w:rFonts w:ascii="Times New Roman" w:hAnsi="Times New Roman" w:cs="Times New Roman"/>
          <w:i/>
          <w:iCs/>
          <w:sz w:val="24"/>
          <w:szCs w:val="24"/>
          <w:lang w:val="sv-SE"/>
        </w:rPr>
        <w:t>Pedoman pastoral keluarga</w:t>
      </w:r>
      <w:r w:rsidRPr="006D5B30">
        <w:rPr>
          <w:rFonts w:ascii="Times New Roman" w:hAnsi="Times New Roman" w:cs="Times New Roman"/>
          <w:sz w:val="24"/>
          <w:szCs w:val="24"/>
          <w:lang w:val="sv-SE"/>
        </w:rPr>
        <w:t>. Obor.</w:t>
      </w:r>
    </w:p>
    <w:p w14:paraId="58094847" w14:textId="77777777" w:rsidR="00C9470B" w:rsidRPr="006D5B30" w:rsidRDefault="00C9470B" w:rsidP="00F37773">
      <w:pPr>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WI. (2017). </w:t>
      </w:r>
      <w:r w:rsidRPr="006D5B30">
        <w:rPr>
          <w:rFonts w:ascii="Times New Roman" w:hAnsi="Times New Roman" w:cs="Times New Roman"/>
          <w:i/>
          <w:iCs/>
          <w:sz w:val="24"/>
          <w:szCs w:val="24"/>
          <w:lang w:val="sv-SE"/>
        </w:rPr>
        <w:t>Dei Verbum</w:t>
      </w:r>
      <w:r w:rsidRPr="006D5B30">
        <w:rPr>
          <w:rFonts w:ascii="Times New Roman" w:hAnsi="Times New Roman" w:cs="Times New Roman"/>
          <w:sz w:val="24"/>
          <w:szCs w:val="24"/>
          <w:lang w:val="sv-SE"/>
        </w:rPr>
        <w:t xml:space="preserve"> (Dokumen Gerejawi No. 8). Dokpen KWI.</w:t>
      </w:r>
    </w:p>
    <w:p w14:paraId="7726BAC2" w14:textId="77777777" w:rsidR="00C9470B" w:rsidRPr="006D5B30" w:rsidRDefault="00C9470B" w:rsidP="00C9470B">
      <w:pPr>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KWI. (1992). </w:t>
      </w:r>
      <w:r w:rsidRPr="006D5B30">
        <w:rPr>
          <w:rFonts w:ascii="Times New Roman" w:hAnsi="Times New Roman" w:cs="Times New Roman"/>
          <w:i/>
          <w:iCs/>
          <w:sz w:val="24"/>
          <w:szCs w:val="24"/>
          <w:lang w:val="sv-SE"/>
        </w:rPr>
        <w:t>Gaudium et Spes</w:t>
      </w:r>
      <w:r w:rsidRPr="006D5B30">
        <w:rPr>
          <w:rFonts w:ascii="Times New Roman" w:hAnsi="Times New Roman" w:cs="Times New Roman"/>
          <w:sz w:val="24"/>
          <w:szCs w:val="24"/>
          <w:lang w:val="sv-SE"/>
        </w:rPr>
        <w:t xml:space="preserve"> (Dokumen Gerejawi No. 19). Dokpen KWI.</w:t>
      </w:r>
    </w:p>
    <w:p w14:paraId="33C13315" w14:textId="4BA2E9AC" w:rsidR="00C9470B" w:rsidRPr="006D5B30" w:rsidRDefault="00C9470B" w:rsidP="00C9470B">
      <w:pPr>
        <w:ind w:left="720" w:hanging="720"/>
        <w:jc w:val="both"/>
        <w:rPr>
          <w:rFonts w:ascii="Times New Roman" w:hAnsi="Times New Roman" w:cs="Times New Roman"/>
          <w:sz w:val="24"/>
          <w:szCs w:val="24"/>
          <w:lang w:val="sv-SE"/>
        </w:rPr>
      </w:pPr>
      <w:bookmarkStart w:id="164" w:name="_Hlk204081872"/>
      <w:r w:rsidRPr="006D5B30">
        <w:rPr>
          <w:rFonts w:ascii="Times New Roman" w:hAnsi="Times New Roman" w:cs="Times New Roman"/>
          <w:sz w:val="24"/>
          <w:szCs w:val="24"/>
          <w:lang w:val="sv-SE"/>
        </w:rPr>
        <w:t xml:space="preserve">KWI. (2021). </w:t>
      </w:r>
      <w:r w:rsidRPr="006D5B30">
        <w:rPr>
          <w:rFonts w:ascii="Times New Roman" w:hAnsi="Times New Roman" w:cs="Times New Roman"/>
          <w:i/>
          <w:iCs/>
          <w:sz w:val="24"/>
          <w:szCs w:val="24"/>
          <w:lang w:val="sv-SE"/>
        </w:rPr>
        <w:t>Gravissimum Educationis</w:t>
      </w:r>
      <w:r w:rsidRPr="006D5B30">
        <w:rPr>
          <w:rFonts w:ascii="Times New Roman" w:hAnsi="Times New Roman" w:cs="Times New Roman"/>
          <w:sz w:val="24"/>
          <w:szCs w:val="24"/>
          <w:lang w:val="sv-SE"/>
        </w:rPr>
        <w:t xml:space="preserve"> (Dokumen Gerejawi No. 23). Dokpen KWI.</w:t>
      </w:r>
    </w:p>
    <w:bookmarkEnd w:id="164"/>
    <w:p w14:paraId="7FDBA9A2" w14:textId="23A3EFCB" w:rsidR="00F37773" w:rsidRPr="006D5B30" w:rsidRDefault="00F37773" w:rsidP="00F37773">
      <w:pPr>
        <w:spacing w:after="0" w:line="240" w:lineRule="auto"/>
        <w:ind w:left="720" w:hanging="720"/>
        <w:jc w:val="both"/>
        <w:rPr>
          <w:rFonts w:ascii="Times New Roman" w:hAnsi="Times New Roman" w:cs="Times New Roman"/>
          <w:lang w:val="sv-SE"/>
        </w:rPr>
      </w:pPr>
      <w:r w:rsidRPr="006D5B30">
        <w:rPr>
          <w:rFonts w:ascii="Times New Roman" w:hAnsi="Times New Roman" w:cs="Times New Roman"/>
          <w:sz w:val="24"/>
          <w:szCs w:val="24"/>
          <w:lang w:val="sv-SE"/>
        </w:rPr>
        <w:t xml:space="preserve">Liwun, S. N. (2020). </w:t>
      </w:r>
      <w:r w:rsidRPr="006D5B30">
        <w:rPr>
          <w:rFonts w:ascii="Times New Roman" w:hAnsi="Times New Roman" w:cs="Times New Roman"/>
          <w:i/>
          <w:iCs/>
          <w:sz w:val="24"/>
          <w:szCs w:val="24"/>
          <w:lang w:val="sv-SE"/>
        </w:rPr>
        <w:t>Meningkatkan Peran Orang Tua Katolik dalam Pendidikan Iman Anak di Lingkungan Santo Theodorus</w:t>
      </w:r>
      <w:r w:rsidRPr="006D5B30">
        <w:rPr>
          <w:rFonts w:ascii="Times New Roman" w:hAnsi="Times New Roman" w:cs="Times New Roman"/>
          <w:sz w:val="24"/>
          <w:szCs w:val="24"/>
          <w:lang w:val="sv-SE"/>
        </w:rPr>
        <w:t xml:space="preserve">. JAPB: Jurnal Agama, Pendidikan Dan Budaya, 1(1), 7–13. </w:t>
      </w:r>
      <w:hyperlink r:id="rId29" w:history="1">
        <w:r w:rsidRPr="006D5B30">
          <w:rPr>
            <w:rStyle w:val="Hyperlink"/>
            <w:rFonts w:ascii="Times New Roman" w:hAnsi="Times New Roman" w:cs="Times New Roman"/>
            <w:color w:val="auto"/>
            <w:sz w:val="24"/>
            <w:szCs w:val="24"/>
            <w:lang w:val="sv-SE"/>
          </w:rPr>
          <w:t>https://doi.org/10.56358/japb.v1i1.37</w:t>
        </w:r>
      </w:hyperlink>
    </w:p>
    <w:p w14:paraId="3507806E" w14:textId="77777777" w:rsidR="00F37773" w:rsidRPr="006D5B30" w:rsidRDefault="00F37773" w:rsidP="00F37773">
      <w:pPr>
        <w:spacing w:after="0" w:line="240" w:lineRule="auto"/>
        <w:ind w:left="720" w:hanging="720"/>
        <w:jc w:val="both"/>
        <w:rPr>
          <w:rFonts w:ascii="Times New Roman" w:hAnsi="Times New Roman" w:cs="Times New Roman"/>
          <w:sz w:val="24"/>
          <w:szCs w:val="24"/>
          <w:lang w:val="sv-SE"/>
        </w:rPr>
      </w:pPr>
    </w:p>
    <w:p w14:paraId="340049AF" w14:textId="5787628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Lusia, M., &amp; Supriyadi, A. (2019). </w:t>
      </w:r>
      <w:r w:rsidRPr="006D5B30">
        <w:rPr>
          <w:rFonts w:ascii="Times New Roman" w:hAnsi="Times New Roman" w:cs="Times New Roman"/>
          <w:i/>
          <w:iCs/>
          <w:sz w:val="24"/>
          <w:szCs w:val="24"/>
          <w:lang w:val="sv-SE"/>
        </w:rPr>
        <w:t>Pengaruh Kebiasaan Doa Bersama Dalam Keluarga Kristiani Bagi Perkembangan Iman Anak.</w:t>
      </w:r>
      <w:r w:rsidRPr="006D5B30">
        <w:rPr>
          <w:rFonts w:ascii="Times New Roman" w:hAnsi="Times New Roman" w:cs="Times New Roman"/>
          <w:sz w:val="24"/>
          <w:szCs w:val="24"/>
          <w:lang w:val="sv-SE"/>
        </w:rPr>
        <w:t xml:space="preserve"> JPAK: Jurnal Pendidikan Agama Katolik, 19(1), Article 1. https://doi.org/10.34150/jpak.v19i1.144</w:t>
      </w:r>
    </w:p>
    <w:p w14:paraId="0A17865C" w14:textId="77777777" w:rsidR="00A26832" w:rsidRPr="006D5B30" w:rsidRDefault="00A26832" w:rsidP="0065717D">
      <w:pPr>
        <w:pStyle w:val="Bibliography"/>
        <w:ind w:left="720" w:hanging="720"/>
        <w:jc w:val="both"/>
        <w:rPr>
          <w:rFonts w:ascii="Times New Roman" w:hAnsi="Times New Roman" w:cs="Times New Roman"/>
          <w:sz w:val="24"/>
          <w:szCs w:val="24"/>
        </w:rPr>
      </w:pPr>
      <w:bookmarkStart w:id="165" w:name="_Hlk204082045"/>
      <w:r w:rsidRPr="006D5B30">
        <w:rPr>
          <w:rFonts w:ascii="Times New Roman" w:hAnsi="Times New Roman" w:cs="Times New Roman"/>
          <w:sz w:val="24"/>
          <w:szCs w:val="24"/>
          <w:lang w:val="sv-SE"/>
        </w:rPr>
        <w:t xml:space="preserve">Maia, J. (2019). </w:t>
      </w:r>
      <w:r w:rsidRPr="006D5B30">
        <w:rPr>
          <w:rFonts w:ascii="Times New Roman" w:hAnsi="Times New Roman" w:cs="Times New Roman"/>
          <w:i/>
          <w:iCs/>
          <w:sz w:val="24"/>
          <w:szCs w:val="24"/>
          <w:lang w:val="sv-SE"/>
        </w:rPr>
        <w:t>Iman, Harapan dan Kasih Merupakan Kabajikan Utama Hidup Kristiani.</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Jurnal Masalah Pastoral, 7(0–1), Article 0–1. https://doi.org/10.60011/jumpa.v7i0-1.75</w:t>
      </w:r>
    </w:p>
    <w:bookmarkEnd w:id="165"/>
    <w:p w14:paraId="438A2B59"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Maran, A. N. R. D. (2023). </w:t>
      </w:r>
      <w:r w:rsidRPr="006D5B30">
        <w:rPr>
          <w:rFonts w:ascii="Times New Roman" w:hAnsi="Times New Roman" w:cs="Times New Roman"/>
          <w:i/>
          <w:iCs/>
          <w:sz w:val="24"/>
          <w:szCs w:val="24"/>
          <w:lang w:val="sv-SE"/>
        </w:rPr>
        <w:t>Tanggung Jawab Orang Tua Dalam Pembentukan Karakter Anak Melalui Doa Bersama Di Keluarga Katolik</w:t>
      </w:r>
      <w:r w:rsidRPr="006D5B30">
        <w:rPr>
          <w:rFonts w:ascii="Times New Roman" w:hAnsi="Times New Roman" w:cs="Times New Roman"/>
          <w:sz w:val="24"/>
          <w:szCs w:val="24"/>
          <w:lang w:val="sv-SE"/>
        </w:rPr>
        <w:t>. JAPB: Jurnal Agama, Pendidikan Dan Budaya, 4(1), 38–47. https://doi.org/10.56358/japb.v4i1.201</w:t>
      </w:r>
    </w:p>
    <w:p w14:paraId="743C84CD" w14:textId="5628157D"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Mukin, A. F., &amp; Tarihoran, E. (2024). </w:t>
      </w:r>
      <w:r w:rsidRPr="006D5B30">
        <w:rPr>
          <w:rFonts w:ascii="Times New Roman" w:hAnsi="Times New Roman" w:cs="Times New Roman"/>
          <w:i/>
          <w:iCs/>
          <w:sz w:val="24"/>
          <w:szCs w:val="24"/>
          <w:lang w:val="sv-SE"/>
        </w:rPr>
        <w:t>Membangun Fondasi Iman Anak Melalui Katekese Keluarga</w:t>
      </w:r>
      <w:r w:rsidRPr="006D5B30">
        <w:rPr>
          <w:rFonts w:ascii="Times New Roman" w:hAnsi="Times New Roman" w:cs="Times New Roman"/>
          <w:sz w:val="24"/>
          <w:szCs w:val="24"/>
          <w:lang w:val="sv-SE"/>
        </w:rPr>
        <w:t>. Jurnal Magistra, 2(2), Article 2. https://doi.org/10.62200/magistra.v2i2.128</w:t>
      </w:r>
    </w:p>
    <w:p w14:paraId="08E7B15C" w14:textId="31CF234E" w:rsidR="00F37773" w:rsidRPr="006D5B30" w:rsidRDefault="00F37773" w:rsidP="00F37773">
      <w:pPr>
        <w:spacing w:after="0" w:line="240" w:lineRule="auto"/>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Mustafa, P.S. dkk. (2020). </w:t>
      </w:r>
      <w:r w:rsidRPr="006D5B30">
        <w:rPr>
          <w:rFonts w:ascii="Times New Roman" w:hAnsi="Times New Roman" w:cs="Times New Roman"/>
          <w:i/>
          <w:iCs/>
          <w:sz w:val="24"/>
          <w:szCs w:val="24"/>
          <w:lang w:val="sv-SE"/>
        </w:rPr>
        <w:t>Metodologi Penelitian Kuantitatif, Kualitatif, dan Penelitian Tindakan Kelas dalam Pendidikan Olahraga.</w:t>
      </w:r>
      <w:r w:rsidRPr="006D5B30">
        <w:rPr>
          <w:rFonts w:ascii="Times New Roman" w:hAnsi="Times New Roman" w:cs="Times New Roman"/>
          <w:sz w:val="24"/>
          <w:szCs w:val="24"/>
          <w:lang w:val="sv-SE"/>
        </w:rPr>
        <w:t xml:space="preserve"> Malang: Universitas Negeri Malang.</w:t>
      </w:r>
    </w:p>
    <w:p w14:paraId="012E761B" w14:textId="77777777" w:rsidR="00F37773" w:rsidRPr="006D5B30" w:rsidRDefault="00F37773" w:rsidP="00F37773">
      <w:pPr>
        <w:spacing w:after="0" w:line="240" w:lineRule="auto"/>
        <w:ind w:left="720" w:hanging="720"/>
        <w:jc w:val="both"/>
        <w:rPr>
          <w:rFonts w:ascii="Times New Roman" w:hAnsi="Times New Roman" w:cs="Times New Roman"/>
          <w:sz w:val="24"/>
          <w:szCs w:val="24"/>
          <w:lang w:val="sv-SE"/>
        </w:rPr>
      </w:pPr>
    </w:p>
    <w:p w14:paraId="50BFA34F"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66" w:name="_Hlk204082058"/>
      <w:r w:rsidRPr="006D5B30">
        <w:rPr>
          <w:rFonts w:ascii="Times New Roman" w:hAnsi="Times New Roman" w:cs="Times New Roman"/>
          <w:sz w:val="24"/>
          <w:szCs w:val="24"/>
          <w:lang w:val="sv-SE"/>
        </w:rPr>
        <w:t xml:space="preserve">Naibaho, S. P., Sitohang, N. S. T., &amp; Sihombing, H. (2023). </w:t>
      </w:r>
      <w:r w:rsidRPr="006D5B30">
        <w:rPr>
          <w:rFonts w:ascii="Times New Roman" w:hAnsi="Times New Roman" w:cs="Times New Roman"/>
          <w:i/>
          <w:iCs/>
          <w:sz w:val="24"/>
          <w:szCs w:val="24"/>
          <w:lang w:val="sv-SE"/>
        </w:rPr>
        <w:t>Analisis Memberi Makan Banyak Orang Dan Implementasinya Pada Masa Kini (2 Raja-Raja 4:42-44)</w:t>
      </w:r>
      <w:r w:rsidRPr="006D5B30">
        <w:rPr>
          <w:rFonts w:ascii="Times New Roman" w:hAnsi="Times New Roman" w:cs="Times New Roman"/>
          <w:sz w:val="24"/>
          <w:szCs w:val="24"/>
          <w:lang w:val="sv-SE"/>
        </w:rPr>
        <w:t>. Jurnal Magistra, 1(4), Article 4. https://doi.org/10.62200/magistra.v1i4.57</w:t>
      </w:r>
    </w:p>
    <w:p w14:paraId="62E8EAD5"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67" w:name="_Hlk204082070"/>
      <w:bookmarkEnd w:id="166"/>
      <w:r w:rsidRPr="006D5B30">
        <w:rPr>
          <w:rFonts w:ascii="Times New Roman" w:hAnsi="Times New Roman" w:cs="Times New Roman"/>
          <w:sz w:val="24"/>
          <w:szCs w:val="24"/>
          <w:lang w:val="sv-SE"/>
        </w:rPr>
        <w:t xml:space="preserve">Nampar, H. D. N., &amp; Silpanus. (2018). </w:t>
      </w:r>
      <w:r w:rsidRPr="006D5B30">
        <w:rPr>
          <w:rFonts w:ascii="Times New Roman" w:hAnsi="Times New Roman" w:cs="Times New Roman"/>
          <w:i/>
          <w:iCs/>
          <w:sz w:val="24"/>
          <w:szCs w:val="24"/>
          <w:lang w:val="sv-SE"/>
        </w:rPr>
        <w:t>Keluarga Sebagai Tempat Pertama dan Utama Pendidikan Iman Anak.</w:t>
      </w:r>
      <w:r w:rsidRPr="006D5B30">
        <w:rPr>
          <w:rFonts w:ascii="Times New Roman" w:hAnsi="Times New Roman" w:cs="Times New Roman"/>
          <w:sz w:val="24"/>
          <w:szCs w:val="24"/>
          <w:lang w:val="sv-SE"/>
        </w:rPr>
        <w:t xml:space="preserve"> Gaudium Vestrum: Jurnal Kateketik Pastoral, 13–21.</w:t>
      </w:r>
    </w:p>
    <w:p w14:paraId="1C85E51E"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68" w:name="_Hlk204082146"/>
      <w:bookmarkEnd w:id="167"/>
      <w:r w:rsidRPr="006D5B30">
        <w:rPr>
          <w:rFonts w:ascii="Times New Roman" w:hAnsi="Times New Roman" w:cs="Times New Roman"/>
          <w:sz w:val="24"/>
          <w:szCs w:val="24"/>
          <w:lang w:val="sv-SE"/>
        </w:rPr>
        <w:t xml:space="preserve">Nenosono, Y. I., &amp; Dr. Simon Subagio M. TH, M. P. K. (2021). </w:t>
      </w:r>
      <w:r w:rsidRPr="006D5B30">
        <w:rPr>
          <w:rFonts w:ascii="Times New Roman" w:hAnsi="Times New Roman" w:cs="Times New Roman"/>
          <w:i/>
          <w:iCs/>
          <w:sz w:val="24"/>
          <w:szCs w:val="24"/>
          <w:lang w:val="sv-SE"/>
        </w:rPr>
        <w:t>Kuasa Mengucap Syukur Dalam Segala Hal Menurut 1 Tesalonika 5:16-18 Diaplikasikan Dalam Kehidupan Jemaat Di Masa Pandemi</w:t>
      </w:r>
      <w:r w:rsidRPr="006D5B30">
        <w:rPr>
          <w:rFonts w:ascii="Times New Roman" w:hAnsi="Times New Roman" w:cs="Times New Roman"/>
          <w:sz w:val="24"/>
          <w:szCs w:val="24"/>
          <w:lang w:val="sv-SE"/>
        </w:rPr>
        <w:t>. FILADELFIA: Jurnal Teologi dan Pendidikan Kristen, 2(2), Article 2. https://doi.org/10.55772/filadelfia.v2i2.34</w:t>
      </w:r>
    </w:p>
    <w:bookmarkEnd w:id="168"/>
    <w:p w14:paraId="57B36D6A"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Nosar, L. A. A., Avan, K., &amp; Sidi, F. (2024). </w:t>
      </w:r>
      <w:r w:rsidRPr="006D5B30">
        <w:rPr>
          <w:rFonts w:ascii="Times New Roman" w:hAnsi="Times New Roman" w:cs="Times New Roman"/>
          <w:i/>
          <w:iCs/>
          <w:sz w:val="24"/>
          <w:szCs w:val="24"/>
          <w:lang w:val="sv-SE"/>
        </w:rPr>
        <w:t>Tanggung Jawab Orang Tua Memberikan Pendidikan Moral Kepada Anak untuk Mewujudkan Bonum Prolis Sebagai Tujuan Perkawinan Katolik</w:t>
      </w:r>
      <w:r w:rsidRPr="006D5B30">
        <w:rPr>
          <w:rFonts w:ascii="Times New Roman" w:hAnsi="Times New Roman" w:cs="Times New Roman"/>
          <w:sz w:val="24"/>
          <w:szCs w:val="24"/>
          <w:lang w:val="sv-SE"/>
        </w:rPr>
        <w:t>. Vocat : Jurnal Pendidikan Katolik, 4(2), Article 2. https://doi.org/10.52075/vctjpk.v4i2.483</w:t>
      </w:r>
    </w:p>
    <w:p w14:paraId="19795A38"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69" w:name="_Hlk204082159"/>
      <w:r w:rsidRPr="006D5B30">
        <w:rPr>
          <w:rFonts w:ascii="Times New Roman" w:hAnsi="Times New Roman" w:cs="Times New Roman"/>
          <w:sz w:val="24"/>
          <w:szCs w:val="24"/>
          <w:lang w:val="sv-SE"/>
        </w:rPr>
        <w:t xml:space="preserve">Nurjannah, A. (2022). </w:t>
      </w:r>
      <w:r w:rsidRPr="006D5B30">
        <w:rPr>
          <w:rFonts w:ascii="Times New Roman" w:hAnsi="Times New Roman" w:cs="Times New Roman"/>
          <w:i/>
          <w:iCs/>
          <w:sz w:val="24"/>
          <w:szCs w:val="24"/>
          <w:lang w:val="sv-SE"/>
        </w:rPr>
        <w:t>Pengaruh Tingkat Pendidikan Orang Tua Terhadap Pembentukan Kepribadian Anak Usia 7-12 Tahun</w:t>
      </w:r>
      <w:r w:rsidRPr="006D5B30">
        <w:rPr>
          <w:rFonts w:ascii="Times New Roman" w:hAnsi="Times New Roman" w:cs="Times New Roman"/>
          <w:sz w:val="24"/>
          <w:szCs w:val="24"/>
          <w:lang w:val="sv-SE"/>
        </w:rPr>
        <w:t>. Khidmah Ijtima’iyah: Jurnal Pengabdian Masyarakat, 1(1), Article 1.</w:t>
      </w:r>
    </w:p>
    <w:bookmarkEnd w:id="169"/>
    <w:p w14:paraId="75760FA5" w14:textId="481B6F71"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anda, H. P. (2023). </w:t>
      </w:r>
      <w:r w:rsidRPr="006D5B30">
        <w:rPr>
          <w:rFonts w:ascii="Times New Roman" w:hAnsi="Times New Roman" w:cs="Times New Roman"/>
          <w:i/>
          <w:iCs/>
          <w:sz w:val="24"/>
          <w:szCs w:val="24"/>
          <w:lang w:val="sv-SE"/>
        </w:rPr>
        <w:t>Perwujudan Eklesiologi Ekaristik dalam Komunitas Basis Gerejawi: Antara Harapan dan Kenyataan.</w:t>
      </w:r>
      <w:r w:rsidRPr="006D5B30">
        <w:rPr>
          <w:rFonts w:ascii="Times New Roman" w:hAnsi="Times New Roman" w:cs="Times New Roman"/>
          <w:sz w:val="24"/>
          <w:szCs w:val="24"/>
          <w:lang w:val="sv-SE"/>
        </w:rPr>
        <w:t xml:space="preserve"> Fidei: Jurnal Teologi Sistematika Dan Praktika, 6(2), Article 2. </w:t>
      </w:r>
      <w:hyperlink r:id="rId30" w:history="1">
        <w:r w:rsidRPr="006D5B30">
          <w:rPr>
            <w:rStyle w:val="Hyperlink"/>
            <w:rFonts w:ascii="Times New Roman" w:hAnsi="Times New Roman" w:cs="Times New Roman"/>
            <w:color w:val="auto"/>
            <w:sz w:val="24"/>
            <w:szCs w:val="24"/>
            <w:lang w:val="sv-SE"/>
          </w:rPr>
          <w:t>https://doi.org/10.34081/fidei.v6i2.403</w:t>
        </w:r>
      </w:hyperlink>
      <w:r w:rsidRPr="006D5B30">
        <w:rPr>
          <w:rFonts w:ascii="Times New Roman" w:hAnsi="Times New Roman" w:cs="Times New Roman"/>
          <w:sz w:val="24"/>
          <w:szCs w:val="24"/>
          <w:lang w:val="sv-SE"/>
        </w:rPr>
        <w:t xml:space="preserve"> </w:t>
      </w:r>
    </w:p>
    <w:p w14:paraId="1328E329" w14:textId="77777777"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p>
    <w:p w14:paraId="5F86E099" w14:textId="42594342"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aska, P. E. N., Kawi, K., Tarihoran, E., Jumilah, B. S., Batlyol, S. A., &amp; Darianto, D. (2016). </w:t>
      </w:r>
      <w:r w:rsidRPr="006D5B30">
        <w:rPr>
          <w:rFonts w:ascii="Times New Roman" w:hAnsi="Times New Roman" w:cs="Times New Roman"/>
          <w:i/>
          <w:iCs/>
          <w:sz w:val="24"/>
          <w:szCs w:val="24"/>
          <w:lang w:val="sv-SE"/>
        </w:rPr>
        <w:t>Pendidikan Iman Dalam Keluarga Katolik Di Dekenat Kota Malang.</w:t>
      </w:r>
      <w:r w:rsidRPr="006D5B30">
        <w:rPr>
          <w:rFonts w:ascii="Times New Roman" w:hAnsi="Times New Roman" w:cs="Times New Roman"/>
          <w:sz w:val="24"/>
          <w:szCs w:val="24"/>
          <w:lang w:val="sv-SE"/>
        </w:rPr>
        <w:t xml:space="preserve"> Sapa: Jurnal Kateketik Dan Pastoral, 1(1), Article 1. https://doi.org/10.53544/sapa.v1i1.8</w:t>
      </w:r>
    </w:p>
    <w:p w14:paraId="056A9924" w14:textId="302DC308" w:rsidR="00C9470B" w:rsidRPr="006D5B30" w:rsidRDefault="00C9470B"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aus Paulus VI. (1975). </w:t>
      </w:r>
      <w:r w:rsidRPr="006D5B30">
        <w:rPr>
          <w:rFonts w:ascii="Times New Roman" w:hAnsi="Times New Roman" w:cs="Times New Roman"/>
          <w:i/>
          <w:iCs/>
          <w:sz w:val="24"/>
          <w:szCs w:val="24"/>
          <w:lang w:val="sv-SE"/>
        </w:rPr>
        <w:t>Himbauan Apostolik Evangelii Nuntiandi</w:t>
      </w:r>
      <w:r w:rsidRPr="006D5B30">
        <w:rPr>
          <w:rFonts w:ascii="Times New Roman" w:hAnsi="Times New Roman" w:cs="Times New Roman"/>
          <w:sz w:val="24"/>
          <w:szCs w:val="24"/>
          <w:lang w:val="sv-SE"/>
        </w:rPr>
        <w:t>. Dokpen KWI.</w:t>
      </w:r>
    </w:p>
    <w:p w14:paraId="7AF4CB84" w14:textId="5ADDAE0A"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70" w:name="_Hlk204082241"/>
      <w:r w:rsidRPr="006D5B30">
        <w:rPr>
          <w:rFonts w:ascii="Times New Roman" w:hAnsi="Times New Roman" w:cs="Times New Roman"/>
          <w:sz w:val="24"/>
          <w:szCs w:val="24"/>
        </w:rPr>
        <w:t xml:space="preserve">Pranoto, D. S., Kurniadi, T., Ayawaila, E. M., Gulo, M., &amp; Supriadi, M. N. (n.d.). </w:t>
      </w:r>
      <w:r w:rsidRPr="006D5B30">
        <w:rPr>
          <w:rFonts w:ascii="Times New Roman" w:hAnsi="Times New Roman" w:cs="Times New Roman"/>
          <w:i/>
          <w:iCs/>
          <w:sz w:val="24"/>
          <w:szCs w:val="24"/>
          <w:lang w:val="sv-SE"/>
        </w:rPr>
        <w:t>Manna Rafflesia</w:t>
      </w:r>
      <w:r w:rsidR="00C9470B" w:rsidRPr="006D5B30">
        <w:rPr>
          <w:rFonts w:ascii="Times New Roman" w:hAnsi="Times New Roman" w:cs="Times New Roman"/>
          <w:sz w:val="24"/>
          <w:szCs w:val="24"/>
          <w:lang w:val="sv-SE"/>
        </w:rPr>
        <w:t>.</w:t>
      </w:r>
      <w:r w:rsidRPr="006D5B30">
        <w:rPr>
          <w:rFonts w:ascii="Times New Roman" w:hAnsi="Times New Roman" w:cs="Times New Roman"/>
          <w:sz w:val="24"/>
          <w:szCs w:val="24"/>
          <w:lang w:val="sv-SE"/>
        </w:rPr>
        <w:t xml:space="preserve"> Vol. 3, No. 2 (April 2017). Sekolah Tinggi Teologi Arastamar Bengkulu.</w:t>
      </w:r>
    </w:p>
    <w:bookmarkEnd w:id="170"/>
    <w:p w14:paraId="1C307A58" w14:textId="1D09EAB6"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Pratama, A. P. P. (2023). </w:t>
      </w:r>
      <w:r w:rsidRPr="006D5B30">
        <w:rPr>
          <w:rFonts w:ascii="Times New Roman" w:hAnsi="Times New Roman" w:cs="Times New Roman"/>
          <w:i/>
          <w:iCs/>
          <w:sz w:val="24"/>
          <w:szCs w:val="24"/>
          <w:lang w:val="sv-SE"/>
        </w:rPr>
        <w:t>Pemahaman Pasangan Suami-Istri Katolik tentang “Mewariskan Iman” menurut Seruan Apostolik Amoris Laetitia bagi Perkembangan Iman Anak</w:t>
      </w:r>
      <w:r w:rsidR="00C9470B"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Other, STKIP Widya Yuwana Madiun. http://eprints.widyayuwana.ac.id/id/eprint/813/</w:t>
      </w:r>
    </w:p>
    <w:p w14:paraId="0AD25152"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Priyanto, Y. E., &amp; Utama, C. T. T. (2017). </w:t>
      </w:r>
      <w:r w:rsidRPr="006D5B30">
        <w:rPr>
          <w:rFonts w:ascii="Times New Roman" w:hAnsi="Times New Roman" w:cs="Times New Roman"/>
          <w:i/>
          <w:iCs/>
          <w:sz w:val="24"/>
          <w:szCs w:val="24"/>
        </w:rPr>
        <w:t>Perwujudan Panca Tugas Gereja Dalam Kehidupan Sehari-Hari Keluarga Kristiani Di Stasi Hati Kudus Yesus Bulak Sumbersari.</w:t>
      </w:r>
      <w:r w:rsidRPr="006D5B30">
        <w:rPr>
          <w:rFonts w:ascii="Times New Roman" w:hAnsi="Times New Roman" w:cs="Times New Roman"/>
          <w:sz w:val="24"/>
          <w:szCs w:val="24"/>
        </w:rPr>
        <w:t xml:space="preserve"> </w:t>
      </w:r>
      <w:r w:rsidRPr="006D5B30">
        <w:rPr>
          <w:rFonts w:ascii="Times New Roman" w:hAnsi="Times New Roman" w:cs="Times New Roman"/>
          <w:sz w:val="24"/>
          <w:szCs w:val="24"/>
          <w:lang w:val="sv-SE"/>
        </w:rPr>
        <w:t>JPAK: Jurnal Pendidikan Agama Katolik, 18(9), Article 9.</w:t>
      </w:r>
    </w:p>
    <w:p w14:paraId="46B4DD59" w14:textId="77777777"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uling, H., Zendrato, N., &amp; Tapilaha, S. R. (2024). </w:t>
      </w:r>
      <w:r w:rsidRPr="006D5B30">
        <w:rPr>
          <w:rFonts w:ascii="Times New Roman" w:hAnsi="Times New Roman" w:cs="Times New Roman"/>
          <w:i/>
          <w:iCs/>
          <w:sz w:val="24"/>
          <w:szCs w:val="24"/>
          <w:lang w:val="sv-SE"/>
        </w:rPr>
        <w:t>Peran Orang Tua Dalam Membangun Fondasi Keagamaan Anak-Anak: Perspektif Teologi Pendidikan Agama Kristen</w:t>
      </w:r>
      <w:r w:rsidRPr="006D5B30">
        <w:rPr>
          <w:rFonts w:ascii="Times New Roman" w:hAnsi="Times New Roman" w:cs="Times New Roman"/>
          <w:sz w:val="24"/>
          <w:szCs w:val="24"/>
          <w:lang w:val="sv-SE"/>
        </w:rPr>
        <w:t xml:space="preserve">. Jurnal Budi Pekerti Agama Kristen Dan Katolik, 2(1), 01–10. </w:t>
      </w:r>
      <w:hyperlink r:id="rId31" w:history="1">
        <w:r w:rsidRPr="006D5B30">
          <w:rPr>
            <w:rStyle w:val="Hyperlink"/>
            <w:rFonts w:ascii="Times New Roman" w:hAnsi="Times New Roman" w:cs="Times New Roman"/>
            <w:color w:val="auto"/>
            <w:sz w:val="24"/>
            <w:szCs w:val="24"/>
            <w:lang w:val="sv-SE"/>
          </w:rPr>
          <w:t>https://doi.org/10.61132/jbpakk.v2i1.191</w:t>
        </w:r>
      </w:hyperlink>
    </w:p>
    <w:p w14:paraId="239C7EA5" w14:textId="77777777"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p>
    <w:p w14:paraId="45B33537" w14:textId="77777777"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Purba, A., &amp; Nainggolan, A. M. (2021). </w:t>
      </w:r>
      <w:r w:rsidRPr="006D5B30">
        <w:rPr>
          <w:rFonts w:ascii="Times New Roman" w:hAnsi="Times New Roman" w:cs="Times New Roman"/>
          <w:i/>
          <w:iCs/>
          <w:sz w:val="24"/>
          <w:szCs w:val="24"/>
          <w:lang w:val="sv-SE"/>
        </w:rPr>
        <w:t>Pola Asuh Orang Tua Kristen Terhadap Anak Dalam Menghadapi Tantangan Kemajuan Zaman</w:t>
      </w:r>
      <w:r w:rsidRPr="006D5B30">
        <w:rPr>
          <w:rFonts w:ascii="Times New Roman" w:hAnsi="Times New Roman" w:cs="Times New Roman"/>
          <w:sz w:val="24"/>
          <w:szCs w:val="24"/>
          <w:lang w:val="sv-SE"/>
        </w:rPr>
        <w:t xml:space="preserve">. Montessori Jurnal Pendidikan Kristen Anak Usia Dini, 2(1), Article 1. </w:t>
      </w:r>
      <w:hyperlink r:id="rId32" w:history="1">
        <w:r w:rsidRPr="006D5B30">
          <w:rPr>
            <w:rStyle w:val="Hyperlink"/>
            <w:rFonts w:ascii="Times New Roman" w:hAnsi="Times New Roman" w:cs="Times New Roman"/>
            <w:color w:val="auto"/>
            <w:sz w:val="24"/>
            <w:szCs w:val="24"/>
            <w:lang w:val="sv-SE"/>
          </w:rPr>
          <w:t>https://doi.org/10.51667/mjpkaud.v2i1.593</w:t>
        </w:r>
      </w:hyperlink>
    </w:p>
    <w:p w14:paraId="070D5E71" w14:textId="77777777" w:rsidR="00FF20FA" w:rsidRPr="006D5B30" w:rsidRDefault="00FF20FA" w:rsidP="00FF20FA">
      <w:pPr>
        <w:spacing w:after="0" w:line="240" w:lineRule="auto"/>
        <w:ind w:left="720" w:hanging="720"/>
        <w:jc w:val="both"/>
        <w:rPr>
          <w:rFonts w:ascii="Times New Roman" w:hAnsi="Times New Roman" w:cs="Times New Roman"/>
          <w:sz w:val="24"/>
          <w:szCs w:val="24"/>
          <w:lang w:val="sv-SE"/>
        </w:rPr>
      </w:pPr>
    </w:p>
    <w:p w14:paraId="0DE5DF51" w14:textId="3E75B8F9" w:rsidR="00FF20FA" w:rsidRPr="006D5B30" w:rsidRDefault="00FF20FA" w:rsidP="00B36603">
      <w:pPr>
        <w:spacing w:after="0" w:line="240" w:lineRule="auto"/>
        <w:ind w:left="720" w:hanging="720"/>
        <w:jc w:val="both"/>
        <w:rPr>
          <w:rFonts w:ascii="Times New Roman" w:hAnsi="Times New Roman" w:cs="Times New Roman"/>
          <w:lang w:val="sv-SE"/>
        </w:rPr>
      </w:pPr>
      <w:r w:rsidRPr="006D5B30">
        <w:rPr>
          <w:rFonts w:ascii="Times New Roman" w:hAnsi="Times New Roman" w:cs="Times New Roman"/>
          <w:sz w:val="24"/>
          <w:szCs w:val="24"/>
          <w:lang w:val="sv-SE"/>
        </w:rPr>
        <w:t xml:space="preserve">Putrawan, B. K., &amp; Eunike, P. (2022). </w:t>
      </w:r>
      <w:r w:rsidRPr="006D5B30">
        <w:rPr>
          <w:rFonts w:ascii="Times New Roman" w:hAnsi="Times New Roman" w:cs="Times New Roman"/>
          <w:i/>
          <w:iCs/>
          <w:sz w:val="24"/>
          <w:szCs w:val="24"/>
          <w:lang w:val="sv-SE"/>
        </w:rPr>
        <w:t>Peran Pendidikan Agama Kristen Dan Pola Asuh Orangtua Dalam Membentuk Perilaku Sosial Remaja: Studi Kasus Keluarga Kristen Di Tanah Merah, Jakarta Utara</w:t>
      </w:r>
      <w:r w:rsidRPr="006D5B30">
        <w:rPr>
          <w:rFonts w:ascii="Times New Roman" w:hAnsi="Times New Roman" w:cs="Times New Roman"/>
          <w:sz w:val="24"/>
          <w:szCs w:val="24"/>
          <w:lang w:val="sv-SE"/>
        </w:rPr>
        <w:t xml:space="preserve">. JPAK: Jurnal Pendidikan Agama Katolik, 22(2), Article 2. </w:t>
      </w:r>
      <w:hyperlink r:id="rId33" w:history="1">
        <w:r w:rsidRPr="006D5B30">
          <w:rPr>
            <w:rStyle w:val="Hyperlink"/>
            <w:rFonts w:ascii="Times New Roman" w:hAnsi="Times New Roman" w:cs="Times New Roman"/>
            <w:color w:val="auto"/>
            <w:sz w:val="24"/>
            <w:szCs w:val="24"/>
            <w:lang w:val="sv-SE"/>
          </w:rPr>
          <w:t>https://doi.org/10.34150/jpak.v22i2.407</w:t>
        </w:r>
      </w:hyperlink>
    </w:p>
    <w:p w14:paraId="295D1496" w14:textId="77777777" w:rsidR="00B36603" w:rsidRPr="006D5B30" w:rsidRDefault="00B36603" w:rsidP="00B36603">
      <w:pPr>
        <w:spacing w:after="0" w:line="240" w:lineRule="auto"/>
        <w:ind w:left="720" w:hanging="720"/>
        <w:jc w:val="both"/>
        <w:rPr>
          <w:rFonts w:ascii="Times New Roman" w:hAnsi="Times New Roman" w:cs="Times New Roman"/>
          <w:sz w:val="24"/>
          <w:szCs w:val="24"/>
          <w:lang w:val="sv-SE"/>
        </w:rPr>
      </w:pPr>
    </w:p>
    <w:p w14:paraId="418677FA" w14:textId="1829927F"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Putri, C. I. S., &amp; Wilhelmus, O. R. (2019). </w:t>
      </w:r>
      <w:r w:rsidRPr="006D5B30">
        <w:rPr>
          <w:rFonts w:ascii="Times New Roman" w:hAnsi="Times New Roman" w:cs="Times New Roman"/>
          <w:i/>
          <w:iCs/>
          <w:sz w:val="24"/>
          <w:szCs w:val="24"/>
          <w:lang w:val="sv-SE"/>
        </w:rPr>
        <w:t>Sumbangan Pendalaman Kitab Suci Terhadap Perkembangan Dan Penghayatan Iman Umat Di Stasi Santa Maria Assumpta Caruban.</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CREDENDUM: Jurnal Pendidikan Agama, 1(2), Article 2. https://doi.org/10.34150/credendum.v1i2.275</w:t>
      </w:r>
    </w:p>
    <w:p w14:paraId="5EB58CB5" w14:textId="169B89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w:t>
      </w:r>
      <w:r w:rsidR="00FF20FA" w:rsidRPr="006D5B30">
        <w:rPr>
          <w:rFonts w:ascii="Times New Roman" w:hAnsi="Times New Roman" w:cs="Times New Roman"/>
          <w:sz w:val="24"/>
          <w:szCs w:val="24"/>
          <w:lang w:val="sv-SE"/>
        </w:rPr>
        <w:t>i</w:t>
      </w:r>
      <w:r w:rsidRPr="006D5B30">
        <w:rPr>
          <w:rFonts w:ascii="Times New Roman" w:hAnsi="Times New Roman" w:cs="Times New Roman"/>
          <w:sz w:val="24"/>
          <w:szCs w:val="24"/>
          <w:lang w:val="sv-SE"/>
        </w:rPr>
        <w:t xml:space="preserve">barani, Y. (n.d.). </w:t>
      </w:r>
      <w:r w:rsidRPr="006D5B30">
        <w:rPr>
          <w:rFonts w:ascii="Times New Roman" w:hAnsi="Times New Roman" w:cs="Times New Roman"/>
          <w:i/>
          <w:iCs/>
          <w:sz w:val="24"/>
          <w:szCs w:val="24"/>
          <w:lang w:val="sv-SE"/>
        </w:rPr>
        <w:t>Peran Orang Tua Dalam Mewariskan Iman Bagi Pembinaan Rohani Anak Remaja Menurut 2 Timotius 1:5 Dalam Era Revolusi Industri 4.0</w:t>
      </w:r>
      <w:r w:rsidR="00C9470B" w:rsidRPr="006D5B30">
        <w:rPr>
          <w:rFonts w:ascii="Times New Roman" w:hAnsi="Times New Roman" w:cs="Times New Roman"/>
          <w:i/>
          <w:iCs/>
          <w:sz w:val="24"/>
          <w:szCs w:val="24"/>
          <w:lang w:val="sv-SE"/>
        </w:rPr>
        <w:t>.</w:t>
      </w:r>
      <w:r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Jurnal Gamaliel: Teologi Praktika. Retrieved May 27, 2025, from https://jurnal.stt-gamaliel.ac.id/index.php/gamaliel/article/view/61</w:t>
      </w:r>
    </w:p>
    <w:p w14:paraId="75E3E241" w14:textId="7F189D0B"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hotang, J. A. (n.d.). </w:t>
      </w:r>
      <w:r w:rsidRPr="006D5B30">
        <w:rPr>
          <w:rFonts w:ascii="Times New Roman" w:hAnsi="Times New Roman" w:cs="Times New Roman"/>
          <w:i/>
          <w:iCs/>
          <w:sz w:val="24"/>
          <w:szCs w:val="24"/>
          <w:lang w:val="sv-SE"/>
        </w:rPr>
        <w:t>Beriman Di Tengah Pandemi Covid-19: Antara Bersikap Skeptis Atau Berserah (surrender) Kepada Allah</w:t>
      </w:r>
      <w:r w:rsidR="00C9470B" w:rsidRPr="006D5B30">
        <w:rPr>
          <w:rFonts w:ascii="Times New Roman" w:hAnsi="Times New Roman" w:cs="Times New Roman"/>
          <w:i/>
          <w:iCs/>
          <w:sz w:val="24"/>
          <w:szCs w:val="24"/>
          <w:lang w:val="sv-SE"/>
        </w:rPr>
        <w:t xml:space="preserve">. </w:t>
      </w:r>
      <w:r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Jpak: Jurnal Pendidikan Agama Katolik. Retrieved May 30, 2025, from https://ejournal.widyayuwana.ac.id/jpak/article/view/320</w:t>
      </w:r>
    </w:p>
    <w:p w14:paraId="426BC409"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71" w:name="_Hlk204082255"/>
      <w:r w:rsidRPr="006D5B30">
        <w:rPr>
          <w:rFonts w:ascii="Times New Roman" w:hAnsi="Times New Roman" w:cs="Times New Roman"/>
          <w:sz w:val="24"/>
          <w:szCs w:val="24"/>
          <w:lang w:val="sv-SE"/>
        </w:rPr>
        <w:t xml:space="preserve">Simangunsong, E. Y., &amp; Simanjuntak, F. (2023). </w:t>
      </w:r>
      <w:r w:rsidRPr="006D5B30">
        <w:rPr>
          <w:rFonts w:ascii="Times New Roman" w:hAnsi="Times New Roman" w:cs="Times New Roman"/>
          <w:i/>
          <w:iCs/>
          <w:sz w:val="24"/>
          <w:szCs w:val="24"/>
          <w:lang w:val="sv-SE"/>
        </w:rPr>
        <w:t>Perspektif Etika Kristen Tentang Standar Mengasihi.</w:t>
      </w:r>
      <w:r w:rsidRPr="006D5B30">
        <w:rPr>
          <w:rFonts w:ascii="Times New Roman" w:hAnsi="Times New Roman" w:cs="Times New Roman"/>
          <w:sz w:val="24"/>
          <w:szCs w:val="24"/>
          <w:lang w:val="sv-SE"/>
        </w:rPr>
        <w:t xml:space="preserve"> Jurnal Pendidikan Sosial Dan Humaniora, 2(3). https://publisherqu.com/index.php/pediaqu/article/view/312</w:t>
      </w:r>
    </w:p>
    <w:bookmarkEnd w:id="171"/>
    <w:p w14:paraId="3B4C60D1" w14:textId="77777777" w:rsidR="00A26832" w:rsidRPr="006D5B30" w:rsidRDefault="00A26832" w:rsidP="00B36603">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ipriadi, A., &amp; Cardoso, A. (2024). </w:t>
      </w:r>
      <w:r w:rsidRPr="006D5B30">
        <w:rPr>
          <w:rFonts w:ascii="Times New Roman" w:hAnsi="Times New Roman" w:cs="Times New Roman"/>
          <w:i/>
          <w:iCs/>
          <w:sz w:val="24"/>
          <w:szCs w:val="24"/>
          <w:lang w:val="sv-SE"/>
        </w:rPr>
        <w:t>Peran Orang Tua sebagai Katekis Utama dalam Keluarga: Membangun Generasi Muda yang Beriman</w:t>
      </w:r>
      <w:r w:rsidRPr="006D5B30">
        <w:rPr>
          <w:rFonts w:ascii="Times New Roman" w:hAnsi="Times New Roman" w:cs="Times New Roman"/>
          <w:sz w:val="24"/>
          <w:szCs w:val="24"/>
          <w:lang w:val="sv-SE"/>
        </w:rPr>
        <w:t>. Gaudium Vestrum: Jurnal Kateketik Pastoral, 45–54. https://doi.org/10.61831/gvjkp.v8i1.213</w:t>
      </w:r>
    </w:p>
    <w:p w14:paraId="3800AC60" w14:textId="3901EBCF" w:rsidR="00B36603" w:rsidRPr="006D5B30" w:rsidRDefault="00B36603" w:rsidP="00B36603">
      <w:pPr>
        <w:pStyle w:val="Bibliography"/>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ugiyono. (2006). </w:t>
      </w:r>
      <w:r w:rsidRPr="006D5B30">
        <w:rPr>
          <w:rFonts w:ascii="Times New Roman" w:hAnsi="Times New Roman" w:cs="Times New Roman"/>
          <w:i/>
          <w:iCs/>
          <w:sz w:val="24"/>
          <w:szCs w:val="24"/>
          <w:lang w:val="sv-SE"/>
        </w:rPr>
        <w:t>Metode penelitian kuantitatif, kualitatif, dan R&amp;D</w:t>
      </w:r>
      <w:r w:rsidRPr="006D5B30">
        <w:rPr>
          <w:rFonts w:ascii="Times New Roman" w:hAnsi="Times New Roman" w:cs="Times New Roman"/>
          <w:sz w:val="24"/>
          <w:szCs w:val="24"/>
          <w:lang w:val="sv-SE"/>
        </w:rPr>
        <w:t>. Alfabeta.</w:t>
      </w:r>
    </w:p>
    <w:p w14:paraId="4AF6A53A" w14:textId="349924A7" w:rsidR="00B36603" w:rsidRPr="006D5B30" w:rsidRDefault="00B36603" w:rsidP="00B36603">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ujarweni, V. W. (2014). </w:t>
      </w:r>
      <w:r w:rsidRPr="006D5B30">
        <w:rPr>
          <w:rFonts w:ascii="Times New Roman" w:hAnsi="Times New Roman" w:cs="Times New Roman"/>
          <w:i/>
          <w:iCs/>
          <w:sz w:val="24"/>
          <w:szCs w:val="24"/>
          <w:lang w:val="sv-SE"/>
        </w:rPr>
        <w:t>Metodologi penelitian: Lengkap, praktis, dan mudah dipahami</w:t>
      </w:r>
      <w:r w:rsidRPr="006D5B30">
        <w:rPr>
          <w:rFonts w:ascii="Times New Roman" w:hAnsi="Times New Roman" w:cs="Times New Roman"/>
          <w:sz w:val="24"/>
          <w:szCs w:val="24"/>
          <w:lang w:val="sv-SE"/>
        </w:rPr>
        <w:t>. Pustaka Baru Press.</w:t>
      </w:r>
    </w:p>
    <w:p w14:paraId="7C2AF9B4" w14:textId="2C260E12"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Sumantri, D. R., &amp; Rukiyanto, B. A. (2024). </w:t>
      </w:r>
      <w:r w:rsidRPr="006D5B30">
        <w:rPr>
          <w:rFonts w:ascii="Times New Roman" w:hAnsi="Times New Roman" w:cs="Times New Roman"/>
          <w:i/>
          <w:iCs/>
          <w:sz w:val="24"/>
          <w:szCs w:val="24"/>
          <w:lang w:val="sv-SE"/>
        </w:rPr>
        <w:t>Peran Doa Bersama Dalam Keluarga Katolik Untuk Mengembangkan Iman Anak Di Lingkungan Santo Yusup Paroki Santo Yusup Bintaran Yogyakarta.</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CREDENDUM: Jurnal Pendidikan Agama, 6(1), Article 1. https://doi.org/10.34150/credendum.v6i1.596</w:t>
      </w:r>
    </w:p>
    <w:p w14:paraId="17BA6F0C"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Supriyadi, A. (2012). </w:t>
      </w:r>
      <w:r w:rsidRPr="006D5B30">
        <w:rPr>
          <w:rFonts w:ascii="Times New Roman" w:hAnsi="Times New Roman" w:cs="Times New Roman"/>
          <w:i/>
          <w:iCs/>
          <w:sz w:val="24"/>
          <w:szCs w:val="24"/>
          <w:lang w:val="sv-SE"/>
        </w:rPr>
        <w:t>Remaja Katolik, Gereja Dan Ekaristi</w:t>
      </w:r>
      <w:r w:rsidRPr="006D5B30">
        <w:rPr>
          <w:rFonts w:ascii="Times New Roman" w:hAnsi="Times New Roman" w:cs="Times New Roman"/>
          <w:sz w:val="24"/>
          <w:szCs w:val="24"/>
          <w:lang w:val="sv-SE"/>
        </w:rPr>
        <w:t>. JPAK: Jurnal Pendidikan Agama Katolik, 7(4), Article 4. https://doi.org/10.34150/jpak.v7i4.157</w:t>
      </w:r>
    </w:p>
    <w:p w14:paraId="308E4102" w14:textId="67D9962E" w:rsidR="00B36603" w:rsidRPr="006D5B30" w:rsidRDefault="00B36603" w:rsidP="00B36603">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Sutopo, H. B. (2006). Metodologi penelitian kualitatif. Universitas Sebelas Maret.</w:t>
      </w:r>
    </w:p>
    <w:p w14:paraId="6642CE30"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akanyuai, W., &amp; Nelly, N. (2020). </w:t>
      </w:r>
      <w:r w:rsidRPr="006D5B30">
        <w:rPr>
          <w:rFonts w:ascii="Times New Roman" w:hAnsi="Times New Roman" w:cs="Times New Roman"/>
          <w:i/>
          <w:iCs/>
          <w:sz w:val="24"/>
          <w:szCs w:val="24"/>
          <w:lang w:val="sv-SE"/>
        </w:rPr>
        <w:t>Peran Orang tua dalam Pembentukan Iman Anak berdasarkan 2 Timotius 3:14-17.</w:t>
      </w:r>
      <w:r w:rsidRPr="006D5B30">
        <w:rPr>
          <w:rFonts w:ascii="Times New Roman" w:hAnsi="Times New Roman" w:cs="Times New Roman"/>
          <w:sz w:val="24"/>
          <w:szCs w:val="24"/>
          <w:lang w:val="sv-SE"/>
        </w:rPr>
        <w:t xml:space="preserve"> EPIGRAPHE: Jurnal Teologi Dan Pelayanan Kristiani, 4(2), Article 2. https://doi.org/10.33991/epigraphe.v4i2.192</w:t>
      </w:r>
    </w:p>
    <w:p w14:paraId="2BECF56F" w14:textId="43D1FF6C"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Tan, Y. Y., &amp; Sianipar, R. P. (n.d.). </w:t>
      </w:r>
      <w:r w:rsidRPr="006D5B30">
        <w:rPr>
          <w:rFonts w:ascii="Times New Roman" w:hAnsi="Times New Roman" w:cs="Times New Roman"/>
          <w:i/>
          <w:iCs/>
          <w:sz w:val="24"/>
          <w:szCs w:val="24"/>
          <w:lang w:val="sv-SE"/>
        </w:rPr>
        <w:t>Peranan Orang Tua: Pengenalan Akan Allah Sejak Usia Dini Berdasarkan Ulangan 6:4-7</w:t>
      </w:r>
      <w:r w:rsidR="00C9470B"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rPr>
        <w:t>Jurnal Teologi Dan Kependidikan. Retrieved May 31, 2025, from https://journal.sttbetheltheway.ac.id/index.php/teologi-dan</w:t>
      </w:r>
      <w:r w:rsidR="00C9470B" w:rsidRPr="006D5B30">
        <w:rPr>
          <w:rFonts w:ascii="Times New Roman" w:hAnsi="Times New Roman" w:cs="Times New Roman"/>
          <w:sz w:val="24"/>
          <w:szCs w:val="24"/>
        </w:rPr>
        <w:t xml:space="preserve"> </w:t>
      </w:r>
      <w:r w:rsidRPr="006D5B30">
        <w:rPr>
          <w:rFonts w:ascii="Times New Roman" w:hAnsi="Times New Roman" w:cs="Times New Roman"/>
          <w:sz w:val="24"/>
          <w:szCs w:val="24"/>
        </w:rPr>
        <w:t>kependidikan/article/view/118</w:t>
      </w:r>
    </w:p>
    <w:p w14:paraId="3C906FAD"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elaumbanua, A., Lombok, J. L., &amp; Harefa, O. (2022). </w:t>
      </w:r>
      <w:r w:rsidRPr="006D5B30">
        <w:rPr>
          <w:rFonts w:ascii="Times New Roman" w:hAnsi="Times New Roman" w:cs="Times New Roman"/>
          <w:i/>
          <w:iCs/>
          <w:sz w:val="24"/>
          <w:szCs w:val="24"/>
          <w:lang w:val="sv-SE"/>
        </w:rPr>
        <w:t xml:space="preserve">Perspektif Etika Kristen tentang Standar Mengasihi dan Penerapannya bagi Orang Kristen Masa Kini. </w:t>
      </w:r>
      <w:r w:rsidRPr="006D5B30">
        <w:rPr>
          <w:rFonts w:ascii="Times New Roman" w:hAnsi="Times New Roman" w:cs="Times New Roman"/>
          <w:sz w:val="24"/>
          <w:szCs w:val="24"/>
          <w:lang w:val="sv-SE"/>
        </w:rPr>
        <w:t>Fidei: Jurnal Teologi Sistematika Dan Praktika, 5(2), Article 2. https://doi.org/10.34081/fidei.v5i2.321</w:t>
      </w:r>
    </w:p>
    <w:p w14:paraId="0C191D36" w14:textId="75B78831" w:rsidR="00A26832" w:rsidRPr="006D5B30" w:rsidRDefault="00A26832" w:rsidP="00B36603">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Tibo, P. (2018). </w:t>
      </w:r>
      <w:r w:rsidRPr="006D5B30">
        <w:rPr>
          <w:rFonts w:ascii="Times New Roman" w:hAnsi="Times New Roman" w:cs="Times New Roman"/>
          <w:i/>
          <w:iCs/>
          <w:sz w:val="24"/>
          <w:szCs w:val="24"/>
          <w:lang w:val="sv-SE"/>
        </w:rPr>
        <w:t xml:space="preserve">Praktik Hidup Doa Dalam Keluarga Sebagai Gereja Rumah Tangga. </w:t>
      </w:r>
      <w:r w:rsidRPr="006D5B30">
        <w:rPr>
          <w:rFonts w:ascii="Times New Roman" w:hAnsi="Times New Roman" w:cs="Times New Roman"/>
          <w:sz w:val="24"/>
          <w:szCs w:val="24"/>
        </w:rPr>
        <w:t>Jurnal Masalah Pastoral, 6(1), Article 1.</w:t>
      </w:r>
      <w:r w:rsidR="00B36603" w:rsidRPr="006D5B30">
        <w:rPr>
          <w:rFonts w:ascii="Times New Roman" w:hAnsi="Times New Roman" w:cs="Times New Roman"/>
          <w:sz w:val="24"/>
          <w:szCs w:val="24"/>
        </w:rPr>
        <w:t xml:space="preserve"> </w:t>
      </w:r>
      <w:r w:rsidRPr="006D5B30">
        <w:rPr>
          <w:rFonts w:ascii="Times New Roman" w:hAnsi="Times New Roman" w:cs="Times New Roman"/>
          <w:sz w:val="24"/>
          <w:szCs w:val="24"/>
        </w:rPr>
        <w:t>https://doi.org/10.60011/jumpa.v6i1.57</w:t>
      </w:r>
    </w:p>
    <w:p w14:paraId="3A826088"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rPr>
        <w:t xml:space="preserve">Tobing, O. S. L. (2021). </w:t>
      </w:r>
      <w:r w:rsidRPr="006D5B30">
        <w:rPr>
          <w:rFonts w:ascii="Times New Roman" w:hAnsi="Times New Roman" w:cs="Times New Roman"/>
          <w:i/>
          <w:iCs/>
          <w:sz w:val="24"/>
          <w:szCs w:val="24"/>
          <w:lang w:val="sv-SE"/>
        </w:rPr>
        <w:t xml:space="preserve">Pembentukan Hidup Rohani Mahasiswa/I Sekolah Tinggi Agama Katolik Negeri Pontianak. </w:t>
      </w:r>
      <w:r w:rsidRPr="006D5B30">
        <w:rPr>
          <w:rFonts w:ascii="Times New Roman" w:hAnsi="Times New Roman" w:cs="Times New Roman"/>
          <w:sz w:val="24"/>
          <w:szCs w:val="24"/>
          <w:lang w:val="sv-SE"/>
        </w:rPr>
        <w:t>In Veritate Lux : Jurnal Ilmu Kateketik Pastoral Teologi, Pendidikan, Antropologi, dan Budaya, 4(2), Article 2. https://doi.org/10.63037/ivl.v4i2.52</w:t>
      </w:r>
    </w:p>
    <w:p w14:paraId="36BE18EC"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lang w:val="sv-SE"/>
        </w:rPr>
        <w:t xml:space="preserve">Tse, A. (2011). </w:t>
      </w:r>
      <w:r w:rsidRPr="006D5B30">
        <w:rPr>
          <w:rFonts w:ascii="Times New Roman" w:hAnsi="Times New Roman" w:cs="Times New Roman"/>
          <w:i/>
          <w:iCs/>
          <w:sz w:val="24"/>
          <w:szCs w:val="24"/>
          <w:lang w:val="sv-SE"/>
        </w:rPr>
        <w:t xml:space="preserve">Keluarga Dan Pendidikan Iman Anak Di Era Globalisasi. </w:t>
      </w:r>
      <w:r w:rsidRPr="006D5B30">
        <w:rPr>
          <w:rFonts w:ascii="Times New Roman" w:hAnsi="Times New Roman" w:cs="Times New Roman"/>
          <w:sz w:val="24"/>
          <w:szCs w:val="24"/>
          <w:lang w:val="sv-SE"/>
        </w:rPr>
        <w:t>JPAK: Jurnal Pendidikan Agama Katolik, 5(3), Article 3.</w:t>
      </w:r>
    </w:p>
    <w:p w14:paraId="35CEF592" w14:textId="77777777"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72" w:name="_Hlk204082282"/>
      <w:r w:rsidRPr="006D5B30">
        <w:rPr>
          <w:rFonts w:ascii="Times New Roman" w:hAnsi="Times New Roman" w:cs="Times New Roman"/>
          <w:sz w:val="24"/>
          <w:szCs w:val="24"/>
          <w:lang w:val="sv-SE"/>
        </w:rPr>
        <w:t xml:space="preserve">Waruwu, J. (2023). </w:t>
      </w:r>
      <w:r w:rsidRPr="006D5B30">
        <w:rPr>
          <w:rFonts w:ascii="Times New Roman" w:hAnsi="Times New Roman" w:cs="Times New Roman"/>
          <w:i/>
          <w:iCs/>
          <w:sz w:val="24"/>
          <w:szCs w:val="24"/>
          <w:lang w:val="sv-SE"/>
        </w:rPr>
        <w:t xml:space="preserve">Etika Kristen tentang Standar Mengasihi Berdasarkan 1 Yohanes 4:18-21 dan Penerapannya oleh Orang Percaya di Media Sosial. </w:t>
      </w:r>
      <w:r w:rsidRPr="006D5B30">
        <w:rPr>
          <w:rFonts w:ascii="Times New Roman" w:hAnsi="Times New Roman" w:cs="Times New Roman"/>
          <w:sz w:val="24"/>
          <w:szCs w:val="24"/>
          <w:lang w:val="sv-SE"/>
        </w:rPr>
        <w:t>Pietas: Jurnal Studi Agama Dan Lintas Budaya, 1(1), Article 1. https://doi.org/10.62282/pj.v1i1.82-98</w:t>
      </w:r>
    </w:p>
    <w:bookmarkEnd w:id="172"/>
    <w:p w14:paraId="5FAFA1BA" w14:textId="77777777"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Wea, D. (2020). </w:t>
      </w:r>
      <w:r w:rsidRPr="006D5B30">
        <w:rPr>
          <w:rFonts w:ascii="Times New Roman" w:hAnsi="Times New Roman" w:cs="Times New Roman"/>
          <w:i/>
          <w:iCs/>
          <w:sz w:val="24"/>
          <w:szCs w:val="24"/>
          <w:lang w:val="sv-SE"/>
        </w:rPr>
        <w:t>Studi Tentang Pemahaman Terhadap Hakikat Dan Tujuan Perkawinan Katolik Oleh Para Pasangan Dan Dampaknya Terhadap Perwujudan Panca Tugas Gereja Dalam Keluarga.</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Jurnal Masalah Pastoral, 8(1), Article 1. https://doi.org/10.60011/jumpa.v8i1.102</w:t>
      </w:r>
    </w:p>
    <w:p w14:paraId="583E8340" w14:textId="5370E102" w:rsidR="00B36603" w:rsidRPr="006D5B30" w:rsidRDefault="00B36603"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rPr>
        <w:t xml:space="preserve">Wea, D., &amp; Kia, A. (2022). </w:t>
      </w:r>
      <w:r w:rsidRPr="006D5B30">
        <w:rPr>
          <w:rFonts w:ascii="Times New Roman" w:hAnsi="Times New Roman" w:cs="Times New Roman"/>
          <w:i/>
          <w:iCs/>
          <w:sz w:val="24"/>
          <w:szCs w:val="24"/>
          <w:lang w:val="sv-SE"/>
        </w:rPr>
        <w:t>Model Pendidikan Iman Anak Dalam Keluarga Berbasis Anjuran Apostolik Familiaris Consortio Dalam Menumbuhkan Perilaku Altruistik</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Jurnal JUMPA, 10, 45–72.</w:t>
      </w:r>
    </w:p>
    <w:p w14:paraId="6FDC458B" w14:textId="2493E17F" w:rsidR="00A26832" w:rsidRPr="006D5B30" w:rsidRDefault="00A26832" w:rsidP="0065717D">
      <w:pPr>
        <w:pStyle w:val="Bibliography"/>
        <w:ind w:left="720" w:hanging="720"/>
        <w:jc w:val="both"/>
        <w:rPr>
          <w:rFonts w:ascii="Times New Roman" w:hAnsi="Times New Roman" w:cs="Times New Roman"/>
          <w:sz w:val="24"/>
          <w:szCs w:val="24"/>
          <w:lang w:val="sv-SE"/>
        </w:rPr>
      </w:pPr>
      <w:r w:rsidRPr="006D5B30">
        <w:rPr>
          <w:rFonts w:ascii="Times New Roman" w:hAnsi="Times New Roman" w:cs="Times New Roman"/>
          <w:sz w:val="24"/>
          <w:szCs w:val="24"/>
        </w:rPr>
        <w:t>Wijaya, A. I. K. D., &amp; Purwanto, Y. I. (2015).</w:t>
      </w:r>
      <w:r w:rsidRPr="006D5B30">
        <w:rPr>
          <w:rFonts w:ascii="Times New Roman" w:hAnsi="Times New Roman" w:cs="Times New Roman"/>
          <w:i/>
          <w:iCs/>
          <w:sz w:val="24"/>
          <w:szCs w:val="24"/>
        </w:rPr>
        <w:t xml:space="preserve"> </w:t>
      </w:r>
      <w:r w:rsidRPr="006D5B30">
        <w:rPr>
          <w:rFonts w:ascii="Times New Roman" w:hAnsi="Times New Roman" w:cs="Times New Roman"/>
          <w:i/>
          <w:iCs/>
          <w:sz w:val="24"/>
          <w:szCs w:val="24"/>
          <w:lang w:val="sv-SE"/>
        </w:rPr>
        <w:t>Pentingnya Menyekolahkan Anak Katolik Di Sekolah Katolik Dalam Terang Gravissimum Educationis</w:t>
      </w:r>
      <w:r w:rsidRPr="006D5B30">
        <w:rPr>
          <w:rFonts w:ascii="Times New Roman" w:hAnsi="Times New Roman" w:cs="Times New Roman"/>
          <w:sz w:val="24"/>
          <w:szCs w:val="24"/>
          <w:lang w:val="sv-SE"/>
        </w:rPr>
        <w:t>. JPAK: Jurnal Pendidikan Agama Katolik, 14(7), Article 7. https://doi.org/10.34150/jpak.v14i7.94</w:t>
      </w:r>
    </w:p>
    <w:p w14:paraId="7064D1B1" w14:textId="47DAF852" w:rsidR="00A26832" w:rsidRPr="006D5B30" w:rsidRDefault="00A26832" w:rsidP="0065717D">
      <w:pPr>
        <w:pStyle w:val="Bibliography"/>
        <w:ind w:left="720" w:hanging="720"/>
        <w:jc w:val="both"/>
        <w:rPr>
          <w:rFonts w:ascii="Times New Roman" w:hAnsi="Times New Roman" w:cs="Times New Roman"/>
          <w:sz w:val="24"/>
          <w:szCs w:val="24"/>
          <w:lang w:val="sv-SE"/>
        </w:rPr>
      </w:pPr>
      <w:bookmarkStart w:id="173" w:name="_Hlk204082122"/>
      <w:r w:rsidRPr="006D5B30">
        <w:rPr>
          <w:rFonts w:ascii="Times New Roman" w:hAnsi="Times New Roman" w:cs="Times New Roman"/>
          <w:sz w:val="24"/>
          <w:szCs w:val="24"/>
          <w:lang w:val="sv-SE"/>
        </w:rPr>
        <w:t xml:space="preserve">Winowa’a, N., &amp; Marbun, R. (n.d.). </w:t>
      </w:r>
      <w:r w:rsidRPr="006D5B30">
        <w:rPr>
          <w:rFonts w:ascii="Times New Roman" w:hAnsi="Times New Roman" w:cs="Times New Roman"/>
          <w:i/>
          <w:iCs/>
          <w:sz w:val="24"/>
          <w:szCs w:val="24"/>
          <w:lang w:val="sv-SE"/>
        </w:rPr>
        <w:t>Korelasi Iman Dan Perbuatan Menurut Yakobus 2:26 Dan Implikasinya Bagi Orang Kristen</w:t>
      </w:r>
      <w:r w:rsidR="00C9470B" w:rsidRPr="006D5B30">
        <w:rPr>
          <w:rFonts w:ascii="Times New Roman" w:hAnsi="Times New Roman" w:cs="Times New Roman"/>
          <w:i/>
          <w:iCs/>
          <w:sz w:val="24"/>
          <w:szCs w:val="24"/>
          <w:lang w:val="sv-SE"/>
        </w:rPr>
        <w:t xml:space="preserve">. </w:t>
      </w:r>
      <w:r w:rsidRPr="006D5B30">
        <w:rPr>
          <w:rFonts w:ascii="Times New Roman" w:hAnsi="Times New Roman" w:cs="Times New Roman"/>
          <w:sz w:val="24"/>
          <w:szCs w:val="24"/>
          <w:lang w:val="sv-SE"/>
        </w:rPr>
        <w:t>Jurnal Teologi Injili dan Pendidikan Agama. Retrieved May 29, 2025, from https://ejurnal.stpkat.ac.id/index.php/jutipa/article/view/114</w:t>
      </w:r>
    </w:p>
    <w:bookmarkEnd w:id="173"/>
    <w:p w14:paraId="66CD583A" w14:textId="77777777" w:rsidR="00A26832" w:rsidRPr="006D5B30" w:rsidRDefault="00A26832" w:rsidP="0065717D">
      <w:pPr>
        <w:pStyle w:val="Bibliography"/>
        <w:ind w:left="720" w:hanging="720"/>
        <w:jc w:val="both"/>
        <w:rPr>
          <w:rFonts w:ascii="Times New Roman" w:hAnsi="Times New Roman" w:cs="Times New Roman"/>
          <w:sz w:val="24"/>
          <w:szCs w:val="24"/>
        </w:rPr>
      </w:pPr>
      <w:r w:rsidRPr="006D5B30">
        <w:rPr>
          <w:rFonts w:ascii="Times New Roman" w:hAnsi="Times New Roman" w:cs="Times New Roman"/>
          <w:sz w:val="24"/>
          <w:szCs w:val="24"/>
          <w:lang w:val="sv-SE"/>
        </w:rPr>
        <w:t xml:space="preserve">Yuhana, A. K. (n.d.). </w:t>
      </w:r>
      <w:r w:rsidRPr="006D5B30">
        <w:rPr>
          <w:rFonts w:ascii="Times New Roman" w:hAnsi="Times New Roman" w:cs="Times New Roman"/>
          <w:i/>
          <w:iCs/>
          <w:sz w:val="24"/>
          <w:szCs w:val="24"/>
          <w:lang w:val="sv-SE"/>
        </w:rPr>
        <w:t>Urgensi Peran Keluarga dalam Membentuk Karakter Religius Anak di Era Society 5.0</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Damhil Education Journal. Retrieved June 8, 2025, from https://ejurnal.pps.ung.ac.id/index.php/DEJ/article/view/1423</w:t>
      </w:r>
    </w:p>
    <w:p w14:paraId="29CBF0EA" w14:textId="25032AB2" w:rsidR="00FF20FA" w:rsidRPr="006D5B30" w:rsidRDefault="00FF20FA" w:rsidP="00FF20FA">
      <w:pPr>
        <w:ind w:left="720" w:hanging="720"/>
        <w:jc w:val="both"/>
        <w:rPr>
          <w:rFonts w:ascii="Times New Roman" w:hAnsi="Times New Roman" w:cs="Times New Roman"/>
          <w:sz w:val="24"/>
          <w:szCs w:val="24"/>
          <w:lang w:val="sv-SE"/>
        </w:rPr>
      </w:pPr>
      <w:bookmarkStart w:id="174" w:name="_Hlk204082220"/>
      <w:r w:rsidRPr="006D5B30">
        <w:rPr>
          <w:rFonts w:ascii="Times New Roman" w:hAnsi="Times New Roman" w:cs="Times New Roman"/>
          <w:sz w:val="24"/>
          <w:szCs w:val="24"/>
        </w:rPr>
        <w:t xml:space="preserve">Yohanes Paulus II. (1993). </w:t>
      </w:r>
      <w:r w:rsidRPr="006D5B30">
        <w:rPr>
          <w:rFonts w:ascii="Times New Roman" w:hAnsi="Times New Roman" w:cs="Times New Roman"/>
          <w:i/>
          <w:iCs/>
          <w:sz w:val="24"/>
          <w:szCs w:val="24"/>
        </w:rPr>
        <w:t xml:space="preserve">Familiaris </w:t>
      </w:r>
      <w:r w:rsidR="00535BB5">
        <w:rPr>
          <w:rFonts w:ascii="Times New Roman" w:hAnsi="Times New Roman" w:cs="Times New Roman"/>
          <w:i/>
          <w:iCs/>
          <w:sz w:val="24"/>
          <w:szCs w:val="24"/>
        </w:rPr>
        <w:t>C</w:t>
      </w:r>
      <w:r w:rsidRPr="006D5B30">
        <w:rPr>
          <w:rFonts w:ascii="Times New Roman" w:hAnsi="Times New Roman" w:cs="Times New Roman"/>
          <w:i/>
          <w:iCs/>
          <w:sz w:val="24"/>
          <w:szCs w:val="24"/>
        </w:rPr>
        <w:t>onsortio</w:t>
      </w:r>
      <w:r w:rsidRPr="006D5B30">
        <w:rPr>
          <w:rFonts w:ascii="Times New Roman" w:hAnsi="Times New Roman" w:cs="Times New Roman"/>
          <w:sz w:val="24"/>
          <w:szCs w:val="24"/>
        </w:rPr>
        <w:t xml:space="preserve">. </w:t>
      </w:r>
      <w:r w:rsidRPr="006D5B30">
        <w:rPr>
          <w:rFonts w:ascii="Times New Roman" w:hAnsi="Times New Roman" w:cs="Times New Roman"/>
          <w:sz w:val="24"/>
          <w:szCs w:val="24"/>
          <w:lang w:val="sv-SE"/>
        </w:rPr>
        <w:t>Departemen Dokumentasi dan Penerangan KWI.</w:t>
      </w:r>
    </w:p>
    <w:p w14:paraId="3B3EFB65" w14:textId="7C9E6D23" w:rsidR="00D64DDA" w:rsidRPr="00B36603" w:rsidRDefault="00FF20FA" w:rsidP="00B36603">
      <w:pPr>
        <w:ind w:left="720" w:hanging="720"/>
        <w:jc w:val="both"/>
        <w:rPr>
          <w:rFonts w:ascii="Times New Roman" w:hAnsi="Times New Roman" w:cs="Times New Roman"/>
        </w:rPr>
      </w:pPr>
      <w:r w:rsidRPr="006D5B30">
        <w:rPr>
          <w:rFonts w:ascii="Times New Roman" w:hAnsi="Times New Roman" w:cs="Times New Roman"/>
          <w:sz w:val="24"/>
          <w:szCs w:val="24"/>
          <w:lang w:val="sv-SE"/>
        </w:rPr>
        <w:t xml:space="preserve">Yohanes Paulus II. (1993). </w:t>
      </w:r>
      <w:r w:rsidRPr="006D5B30">
        <w:rPr>
          <w:rFonts w:ascii="Times New Roman" w:hAnsi="Times New Roman" w:cs="Times New Roman"/>
          <w:i/>
          <w:iCs/>
          <w:sz w:val="24"/>
          <w:szCs w:val="24"/>
          <w:lang w:val="sv-SE"/>
        </w:rPr>
        <w:t>Katekismus Gereja Katolik</w:t>
      </w:r>
      <w:r w:rsidRPr="006D5B30">
        <w:rPr>
          <w:rFonts w:ascii="Times New Roman" w:hAnsi="Times New Roman" w:cs="Times New Roman"/>
          <w:sz w:val="24"/>
          <w:szCs w:val="24"/>
          <w:lang w:val="sv-SE"/>
        </w:rPr>
        <w:t xml:space="preserve">. </w:t>
      </w:r>
      <w:r w:rsidRPr="006D5B30">
        <w:rPr>
          <w:rFonts w:ascii="Times New Roman" w:hAnsi="Times New Roman" w:cs="Times New Roman"/>
          <w:sz w:val="24"/>
          <w:szCs w:val="24"/>
        </w:rPr>
        <w:t>Nusa Indah</w:t>
      </w:r>
      <w:bookmarkEnd w:id="174"/>
      <w:r w:rsidRPr="006D5B30">
        <w:rPr>
          <w:rFonts w:ascii="Times New Roman" w:hAnsi="Times New Roman" w:cs="Times New Roman"/>
          <w:sz w:val="24"/>
          <w:szCs w:val="24"/>
        </w:rPr>
        <w:t>.</w:t>
      </w:r>
      <w:r w:rsidR="00A26832" w:rsidRPr="006D5B30">
        <w:rPr>
          <w:rFonts w:ascii="Times New Roman" w:hAnsi="Times New Roman" w:cs="Times New Roman"/>
          <w:sz w:val="24"/>
          <w:szCs w:val="24"/>
        </w:rPr>
        <w:fldChar w:fldCharType="end"/>
      </w:r>
    </w:p>
    <w:sectPr w:rsidR="00D64DDA" w:rsidRPr="00B36603" w:rsidSect="00336ADF">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DDF7F1" w14:textId="77777777" w:rsidR="00865C1C" w:rsidRDefault="00865C1C" w:rsidP="00B1017B">
      <w:pPr>
        <w:spacing w:after="0" w:line="240" w:lineRule="auto"/>
      </w:pPr>
      <w:r>
        <w:separator/>
      </w:r>
    </w:p>
  </w:endnote>
  <w:endnote w:type="continuationSeparator" w:id="0">
    <w:p w14:paraId="0E7D0E31" w14:textId="77777777" w:rsidR="00865C1C" w:rsidRDefault="00865C1C" w:rsidP="00B101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71DC8" w14:textId="43A5F56D" w:rsidR="003B0484" w:rsidRDefault="003B0484">
    <w:pPr>
      <w:pStyle w:val="Footer"/>
      <w:jc w:val="center"/>
    </w:pPr>
  </w:p>
  <w:p w14:paraId="2B20BB95" w14:textId="77777777" w:rsidR="003B0484" w:rsidRDefault="003B04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66B5C" w14:textId="77777777" w:rsidR="003B0484" w:rsidRPr="0015066C" w:rsidRDefault="003B0484">
    <w:pPr>
      <w:pStyle w:val="Footer"/>
      <w:tabs>
        <w:tab w:val="clear" w:pos="4680"/>
        <w:tab w:val="clear" w:pos="9360"/>
      </w:tabs>
      <w:jc w:val="center"/>
      <w:rPr>
        <w:rFonts w:ascii="Times New Roman" w:hAnsi="Times New Roman" w:cs="Times New Roman"/>
        <w:caps/>
        <w:noProof/>
        <w:sz w:val="24"/>
        <w:szCs w:val="24"/>
      </w:rPr>
    </w:pPr>
    <w:r w:rsidRPr="0015066C">
      <w:rPr>
        <w:rFonts w:ascii="Times New Roman" w:hAnsi="Times New Roman" w:cs="Times New Roman"/>
        <w:caps/>
        <w:sz w:val="24"/>
        <w:szCs w:val="24"/>
      </w:rPr>
      <w:fldChar w:fldCharType="begin"/>
    </w:r>
    <w:r w:rsidRPr="0015066C">
      <w:rPr>
        <w:rFonts w:ascii="Times New Roman" w:hAnsi="Times New Roman" w:cs="Times New Roman"/>
        <w:caps/>
        <w:sz w:val="24"/>
        <w:szCs w:val="24"/>
      </w:rPr>
      <w:instrText xml:space="preserve"> PAGE   \* MERGEFORMAT </w:instrText>
    </w:r>
    <w:r w:rsidRPr="0015066C">
      <w:rPr>
        <w:rFonts w:ascii="Times New Roman" w:hAnsi="Times New Roman" w:cs="Times New Roman"/>
        <w:caps/>
        <w:sz w:val="24"/>
        <w:szCs w:val="24"/>
      </w:rPr>
      <w:fldChar w:fldCharType="separate"/>
    </w:r>
    <w:r w:rsidRPr="0015066C">
      <w:rPr>
        <w:rFonts w:ascii="Times New Roman" w:hAnsi="Times New Roman" w:cs="Times New Roman"/>
        <w:caps/>
        <w:noProof/>
        <w:sz w:val="24"/>
        <w:szCs w:val="24"/>
      </w:rPr>
      <w:t>2</w:t>
    </w:r>
    <w:r w:rsidRPr="0015066C">
      <w:rPr>
        <w:rFonts w:ascii="Times New Roman" w:hAnsi="Times New Roman" w:cs="Times New Roman"/>
        <w:caps/>
        <w:noProof/>
        <w:sz w:val="24"/>
        <w:szCs w:val="24"/>
      </w:rPr>
      <w:fldChar w:fldCharType="end"/>
    </w:r>
  </w:p>
  <w:p w14:paraId="6D21899A" w14:textId="77777777" w:rsidR="003B0484" w:rsidRDefault="003B04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741B8" w14:textId="77777777" w:rsidR="003B0484" w:rsidRPr="00AE6FB8" w:rsidRDefault="003B0484">
    <w:pPr>
      <w:pStyle w:val="Footer"/>
      <w:tabs>
        <w:tab w:val="clear" w:pos="4680"/>
        <w:tab w:val="clear" w:pos="9360"/>
      </w:tabs>
      <w:jc w:val="center"/>
      <w:rPr>
        <w:rFonts w:ascii="Times New Roman" w:hAnsi="Times New Roman" w:cs="Times New Roman"/>
        <w:caps/>
        <w:noProof/>
        <w:sz w:val="24"/>
        <w:szCs w:val="24"/>
      </w:rPr>
    </w:pPr>
    <w:r w:rsidRPr="00AE6FB8">
      <w:rPr>
        <w:rFonts w:ascii="Times New Roman" w:hAnsi="Times New Roman" w:cs="Times New Roman"/>
        <w:caps/>
        <w:sz w:val="24"/>
        <w:szCs w:val="24"/>
      </w:rPr>
      <w:fldChar w:fldCharType="begin"/>
    </w:r>
    <w:r w:rsidRPr="00AE6FB8">
      <w:rPr>
        <w:rFonts w:ascii="Times New Roman" w:hAnsi="Times New Roman" w:cs="Times New Roman"/>
        <w:caps/>
        <w:sz w:val="24"/>
        <w:szCs w:val="24"/>
      </w:rPr>
      <w:instrText xml:space="preserve"> PAGE   \* MERGEFORMAT </w:instrText>
    </w:r>
    <w:r w:rsidRPr="00AE6FB8">
      <w:rPr>
        <w:rFonts w:ascii="Times New Roman" w:hAnsi="Times New Roman" w:cs="Times New Roman"/>
        <w:caps/>
        <w:sz w:val="24"/>
        <w:szCs w:val="24"/>
      </w:rPr>
      <w:fldChar w:fldCharType="separate"/>
    </w:r>
    <w:r w:rsidR="00E4473E">
      <w:rPr>
        <w:rFonts w:ascii="Times New Roman" w:hAnsi="Times New Roman" w:cs="Times New Roman"/>
        <w:caps/>
        <w:noProof/>
        <w:sz w:val="24"/>
        <w:szCs w:val="24"/>
      </w:rPr>
      <w:t>xv</w:t>
    </w:r>
    <w:r w:rsidRPr="00AE6FB8">
      <w:rPr>
        <w:rFonts w:ascii="Times New Roman" w:hAnsi="Times New Roman" w:cs="Times New Roman"/>
        <w:caps/>
        <w:noProof/>
        <w:sz w:val="24"/>
        <w:szCs w:val="24"/>
      </w:rPr>
      <w:fldChar w:fldCharType="end"/>
    </w:r>
  </w:p>
  <w:p w14:paraId="0419A655" w14:textId="77777777" w:rsidR="003B0484" w:rsidRPr="00A67B66" w:rsidRDefault="003B0484">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F590D" w14:textId="77777777" w:rsidR="003B0484" w:rsidRPr="00DE2EB0" w:rsidRDefault="003B0484">
    <w:pPr>
      <w:pStyle w:val="Footer"/>
      <w:tabs>
        <w:tab w:val="clear" w:pos="4680"/>
        <w:tab w:val="clear" w:pos="9360"/>
      </w:tabs>
      <w:jc w:val="center"/>
      <w:rPr>
        <w:rFonts w:ascii="Times New Roman" w:hAnsi="Times New Roman" w:cs="Times New Roman"/>
        <w:caps/>
        <w:noProof/>
        <w:sz w:val="24"/>
        <w:szCs w:val="24"/>
      </w:rPr>
    </w:pPr>
    <w:r w:rsidRPr="00DE2EB0">
      <w:rPr>
        <w:rFonts w:ascii="Times New Roman" w:hAnsi="Times New Roman" w:cs="Times New Roman"/>
        <w:caps/>
        <w:sz w:val="24"/>
        <w:szCs w:val="24"/>
      </w:rPr>
      <w:fldChar w:fldCharType="begin"/>
    </w:r>
    <w:r w:rsidRPr="00DE2EB0">
      <w:rPr>
        <w:rFonts w:ascii="Times New Roman" w:hAnsi="Times New Roman" w:cs="Times New Roman"/>
        <w:caps/>
        <w:sz w:val="24"/>
        <w:szCs w:val="24"/>
      </w:rPr>
      <w:instrText xml:space="preserve"> PAGE   \* MERGEFORMAT </w:instrText>
    </w:r>
    <w:r w:rsidRPr="00DE2EB0">
      <w:rPr>
        <w:rFonts w:ascii="Times New Roman" w:hAnsi="Times New Roman" w:cs="Times New Roman"/>
        <w:caps/>
        <w:sz w:val="24"/>
        <w:szCs w:val="24"/>
      </w:rPr>
      <w:fldChar w:fldCharType="separate"/>
    </w:r>
    <w:r w:rsidR="00D23C14">
      <w:rPr>
        <w:rFonts w:ascii="Times New Roman" w:hAnsi="Times New Roman" w:cs="Times New Roman"/>
        <w:caps/>
        <w:noProof/>
        <w:sz w:val="24"/>
        <w:szCs w:val="24"/>
      </w:rPr>
      <w:t>1</w:t>
    </w:r>
    <w:r w:rsidRPr="00DE2EB0">
      <w:rPr>
        <w:rFonts w:ascii="Times New Roman" w:hAnsi="Times New Roman" w:cs="Times New Roman"/>
        <w:caps/>
        <w:noProof/>
        <w:sz w:val="24"/>
        <w:szCs w:val="24"/>
      </w:rPr>
      <w:fldChar w:fldCharType="end"/>
    </w:r>
  </w:p>
  <w:p w14:paraId="016FB9BF" w14:textId="77777777" w:rsidR="003B0484" w:rsidRDefault="003B048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1BA97" w14:textId="77777777" w:rsidR="003B0484" w:rsidRPr="00A67B66" w:rsidRDefault="003B0484">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AEA9C" w14:textId="23C5BF5A" w:rsidR="003B0484" w:rsidRPr="00611A4B" w:rsidRDefault="003B0484">
    <w:pPr>
      <w:pStyle w:val="Footer"/>
      <w:tabs>
        <w:tab w:val="clear" w:pos="4680"/>
        <w:tab w:val="clear" w:pos="9360"/>
      </w:tabs>
      <w:jc w:val="center"/>
      <w:rPr>
        <w:rFonts w:ascii="Times New Roman" w:hAnsi="Times New Roman" w:cs="Times New Roman"/>
        <w:caps/>
        <w:noProof/>
        <w:sz w:val="24"/>
        <w:szCs w:val="24"/>
      </w:rPr>
    </w:pPr>
  </w:p>
  <w:p w14:paraId="76C68011" w14:textId="77777777" w:rsidR="003B0484" w:rsidRDefault="003B048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68E40" w14:textId="1246F9A7" w:rsidR="003B0484" w:rsidRPr="00C57A23" w:rsidRDefault="003B0484">
    <w:pPr>
      <w:pStyle w:val="Footer"/>
      <w:tabs>
        <w:tab w:val="clear" w:pos="4680"/>
        <w:tab w:val="clear" w:pos="9360"/>
      </w:tabs>
      <w:jc w:val="center"/>
      <w:rPr>
        <w:rFonts w:ascii="Times New Roman" w:hAnsi="Times New Roman" w:cs="Times New Roman"/>
        <w:caps/>
        <w:noProof/>
        <w:sz w:val="24"/>
        <w:szCs w:val="24"/>
      </w:rPr>
    </w:pPr>
  </w:p>
  <w:p w14:paraId="06250CED" w14:textId="77777777" w:rsidR="003B0484" w:rsidRDefault="003B048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EB512" w14:textId="77777777" w:rsidR="003B0484" w:rsidRPr="00AE6FB8" w:rsidRDefault="003B0484">
    <w:pPr>
      <w:pStyle w:val="Footer"/>
      <w:tabs>
        <w:tab w:val="clear" w:pos="4680"/>
        <w:tab w:val="clear" w:pos="9360"/>
      </w:tabs>
      <w:jc w:val="center"/>
      <w:rPr>
        <w:rFonts w:ascii="Times New Roman" w:hAnsi="Times New Roman" w:cs="Times New Roman"/>
        <w:caps/>
        <w:noProof/>
        <w:sz w:val="24"/>
        <w:szCs w:val="24"/>
      </w:rPr>
    </w:pPr>
    <w:r w:rsidRPr="00AE6FB8">
      <w:rPr>
        <w:rFonts w:ascii="Times New Roman" w:hAnsi="Times New Roman" w:cs="Times New Roman"/>
        <w:caps/>
        <w:sz w:val="24"/>
        <w:szCs w:val="24"/>
      </w:rPr>
      <w:fldChar w:fldCharType="begin"/>
    </w:r>
    <w:r w:rsidRPr="00AE6FB8">
      <w:rPr>
        <w:rFonts w:ascii="Times New Roman" w:hAnsi="Times New Roman" w:cs="Times New Roman"/>
        <w:caps/>
        <w:sz w:val="24"/>
        <w:szCs w:val="24"/>
      </w:rPr>
      <w:instrText xml:space="preserve"> PAGE   \* MERGEFORMAT </w:instrText>
    </w:r>
    <w:r w:rsidRPr="00AE6FB8">
      <w:rPr>
        <w:rFonts w:ascii="Times New Roman" w:hAnsi="Times New Roman" w:cs="Times New Roman"/>
        <w:caps/>
        <w:sz w:val="24"/>
        <w:szCs w:val="24"/>
      </w:rPr>
      <w:fldChar w:fldCharType="separate"/>
    </w:r>
    <w:r w:rsidR="00D23C14">
      <w:rPr>
        <w:rFonts w:ascii="Times New Roman" w:hAnsi="Times New Roman" w:cs="Times New Roman"/>
        <w:caps/>
        <w:noProof/>
        <w:sz w:val="24"/>
        <w:szCs w:val="24"/>
      </w:rPr>
      <w:t>117</w:t>
    </w:r>
    <w:r w:rsidRPr="00AE6FB8">
      <w:rPr>
        <w:rFonts w:ascii="Times New Roman" w:hAnsi="Times New Roman" w:cs="Times New Roman"/>
        <w:caps/>
        <w:noProof/>
        <w:sz w:val="24"/>
        <w:szCs w:val="24"/>
      </w:rPr>
      <w:fldChar w:fldCharType="end"/>
    </w:r>
  </w:p>
  <w:p w14:paraId="34195500" w14:textId="77777777" w:rsidR="003B0484" w:rsidRDefault="003B04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97EC2" w14:textId="77777777" w:rsidR="00865C1C" w:rsidRDefault="00865C1C" w:rsidP="00B1017B">
      <w:pPr>
        <w:spacing w:after="0" w:line="240" w:lineRule="auto"/>
      </w:pPr>
      <w:r>
        <w:separator/>
      </w:r>
    </w:p>
  </w:footnote>
  <w:footnote w:type="continuationSeparator" w:id="0">
    <w:p w14:paraId="3237651B" w14:textId="77777777" w:rsidR="00865C1C" w:rsidRDefault="00865C1C" w:rsidP="00B101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3334" w:type="pct"/>
      <w:tblCellMar>
        <w:left w:w="0" w:type="dxa"/>
        <w:right w:w="0" w:type="dxa"/>
      </w:tblCellMar>
      <w:tblLook w:val="04A0" w:firstRow="1" w:lastRow="0" w:firstColumn="1" w:lastColumn="0" w:noHBand="0" w:noVBand="1"/>
    </w:tblPr>
    <w:tblGrid>
      <w:gridCol w:w="2646"/>
      <w:gridCol w:w="2646"/>
    </w:tblGrid>
    <w:tr w:rsidR="003B0484" w:rsidRPr="00DE2EB0" w14:paraId="46DF9B9F" w14:textId="77777777" w:rsidTr="00795C4F">
      <w:trPr>
        <w:trHeight w:val="720"/>
      </w:trPr>
      <w:tc>
        <w:tcPr>
          <w:tcW w:w="2500" w:type="pct"/>
        </w:tcPr>
        <w:p w14:paraId="4419020A" w14:textId="77777777" w:rsidR="003B0484" w:rsidRDefault="003B0484">
          <w:pPr>
            <w:pStyle w:val="Header"/>
            <w:tabs>
              <w:tab w:val="clear" w:pos="4680"/>
              <w:tab w:val="clear" w:pos="9360"/>
            </w:tabs>
            <w:rPr>
              <w:color w:val="4472C4" w:themeColor="accent1"/>
            </w:rPr>
          </w:pPr>
        </w:p>
      </w:tc>
      <w:tc>
        <w:tcPr>
          <w:tcW w:w="2500" w:type="pct"/>
        </w:tcPr>
        <w:p w14:paraId="0E7008AF" w14:textId="77777777" w:rsidR="003B0484" w:rsidRDefault="003B0484">
          <w:pPr>
            <w:pStyle w:val="Header"/>
            <w:tabs>
              <w:tab w:val="clear" w:pos="4680"/>
              <w:tab w:val="clear" w:pos="9360"/>
            </w:tabs>
            <w:jc w:val="center"/>
            <w:rPr>
              <w:color w:val="4472C4" w:themeColor="accent1"/>
            </w:rPr>
          </w:pPr>
        </w:p>
      </w:tc>
    </w:tr>
  </w:tbl>
  <w:p w14:paraId="5A9D9D9B" w14:textId="77777777" w:rsidR="003B0484" w:rsidRDefault="003B04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3B0484" w:rsidRPr="00AE6FB8" w14:paraId="16980A5C" w14:textId="77777777">
      <w:trPr>
        <w:trHeight w:val="720"/>
      </w:trPr>
      <w:tc>
        <w:tcPr>
          <w:tcW w:w="1667" w:type="pct"/>
        </w:tcPr>
        <w:p w14:paraId="199FBFDE" w14:textId="77777777" w:rsidR="003B0484" w:rsidRDefault="003B0484">
          <w:pPr>
            <w:pStyle w:val="Header"/>
            <w:tabs>
              <w:tab w:val="clear" w:pos="4680"/>
              <w:tab w:val="clear" w:pos="9360"/>
            </w:tabs>
            <w:rPr>
              <w:color w:val="4472C4" w:themeColor="accent1"/>
            </w:rPr>
          </w:pPr>
        </w:p>
      </w:tc>
      <w:tc>
        <w:tcPr>
          <w:tcW w:w="1667" w:type="pct"/>
        </w:tcPr>
        <w:p w14:paraId="20907859" w14:textId="77777777" w:rsidR="003B0484" w:rsidRDefault="003B0484">
          <w:pPr>
            <w:pStyle w:val="Header"/>
            <w:tabs>
              <w:tab w:val="clear" w:pos="4680"/>
              <w:tab w:val="clear" w:pos="9360"/>
            </w:tabs>
            <w:jc w:val="center"/>
            <w:rPr>
              <w:color w:val="4472C4" w:themeColor="accent1"/>
            </w:rPr>
          </w:pPr>
        </w:p>
      </w:tc>
      <w:tc>
        <w:tcPr>
          <w:tcW w:w="1666" w:type="pct"/>
        </w:tcPr>
        <w:p w14:paraId="6165B9DC" w14:textId="77777777" w:rsidR="003B0484" w:rsidRPr="00AE6FB8" w:rsidRDefault="003B0484">
          <w:pPr>
            <w:pStyle w:val="Header"/>
            <w:tabs>
              <w:tab w:val="clear" w:pos="4680"/>
              <w:tab w:val="clear" w:pos="9360"/>
            </w:tabs>
            <w:jc w:val="right"/>
            <w:rPr>
              <w:rFonts w:ascii="Times New Roman" w:hAnsi="Times New Roman" w:cs="Times New Roman"/>
            </w:rPr>
          </w:pPr>
          <w:r w:rsidRPr="00AE6FB8">
            <w:rPr>
              <w:rFonts w:ascii="Times New Roman" w:hAnsi="Times New Roman" w:cs="Times New Roman"/>
              <w:sz w:val="24"/>
              <w:szCs w:val="24"/>
            </w:rPr>
            <w:fldChar w:fldCharType="begin"/>
          </w:r>
          <w:r w:rsidRPr="00AE6FB8">
            <w:rPr>
              <w:rFonts w:ascii="Times New Roman" w:hAnsi="Times New Roman" w:cs="Times New Roman"/>
              <w:sz w:val="24"/>
              <w:szCs w:val="24"/>
            </w:rPr>
            <w:instrText xml:space="preserve"> PAGE   \* MERGEFORMAT </w:instrText>
          </w:r>
          <w:r w:rsidRPr="00AE6FB8">
            <w:rPr>
              <w:rFonts w:ascii="Times New Roman" w:hAnsi="Times New Roman" w:cs="Times New Roman"/>
              <w:sz w:val="24"/>
              <w:szCs w:val="24"/>
            </w:rPr>
            <w:fldChar w:fldCharType="separate"/>
          </w:r>
          <w:r w:rsidRPr="00AE6FB8">
            <w:rPr>
              <w:rFonts w:ascii="Times New Roman" w:hAnsi="Times New Roman" w:cs="Times New Roman"/>
              <w:noProof/>
              <w:sz w:val="24"/>
              <w:szCs w:val="24"/>
            </w:rPr>
            <w:t>0</w:t>
          </w:r>
          <w:r w:rsidRPr="00AE6FB8">
            <w:rPr>
              <w:rFonts w:ascii="Times New Roman" w:hAnsi="Times New Roman" w:cs="Times New Roman"/>
              <w:sz w:val="24"/>
              <w:szCs w:val="24"/>
            </w:rPr>
            <w:fldChar w:fldCharType="end"/>
          </w:r>
        </w:p>
      </w:tc>
    </w:tr>
  </w:tbl>
  <w:p w14:paraId="79EC240F" w14:textId="77777777" w:rsidR="003B0484" w:rsidRDefault="003B04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3334" w:type="pct"/>
      <w:tblCellMar>
        <w:left w:w="0" w:type="dxa"/>
        <w:right w:w="0" w:type="dxa"/>
      </w:tblCellMar>
      <w:tblLook w:val="04A0" w:firstRow="1" w:lastRow="0" w:firstColumn="1" w:lastColumn="0" w:noHBand="0" w:noVBand="1"/>
    </w:tblPr>
    <w:tblGrid>
      <w:gridCol w:w="2646"/>
      <w:gridCol w:w="2646"/>
    </w:tblGrid>
    <w:tr w:rsidR="003B0484" w14:paraId="66CBDEFE" w14:textId="77777777" w:rsidTr="00C57A23">
      <w:trPr>
        <w:trHeight w:val="720"/>
      </w:trPr>
      <w:tc>
        <w:tcPr>
          <w:tcW w:w="2500" w:type="pct"/>
        </w:tcPr>
        <w:p w14:paraId="6E2E0111" w14:textId="77777777" w:rsidR="003B0484" w:rsidRDefault="003B0484">
          <w:pPr>
            <w:pStyle w:val="Header"/>
            <w:tabs>
              <w:tab w:val="clear" w:pos="4680"/>
              <w:tab w:val="clear" w:pos="9360"/>
            </w:tabs>
            <w:rPr>
              <w:color w:val="4472C4" w:themeColor="accent1"/>
            </w:rPr>
          </w:pPr>
        </w:p>
      </w:tc>
      <w:tc>
        <w:tcPr>
          <w:tcW w:w="2500" w:type="pct"/>
        </w:tcPr>
        <w:p w14:paraId="75EBDFDC" w14:textId="77777777" w:rsidR="003B0484" w:rsidRDefault="003B0484">
          <w:pPr>
            <w:pStyle w:val="Header"/>
            <w:tabs>
              <w:tab w:val="clear" w:pos="4680"/>
              <w:tab w:val="clear" w:pos="9360"/>
            </w:tabs>
            <w:jc w:val="center"/>
            <w:rPr>
              <w:color w:val="4472C4" w:themeColor="accent1"/>
            </w:rPr>
          </w:pPr>
        </w:p>
      </w:tc>
    </w:tr>
  </w:tbl>
  <w:p w14:paraId="04BC3839" w14:textId="77777777" w:rsidR="003B0484" w:rsidRDefault="003B048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3334" w:type="pct"/>
      <w:tblCellMar>
        <w:left w:w="0" w:type="dxa"/>
        <w:right w:w="0" w:type="dxa"/>
      </w:tblCellMar>
      <w:tblLook w:val="04A0" w:firstRow="1" w:lastRow="0" w:firstColumn="1" w:lastColumn="0" w:noHBand="0" w:noVBand="1"/>
    </w:tblPr>
    <w:tblGrid>
      <w:gridCol w:w="2646"/>
      <w:gridCol w:w="2646"/>
    </w:tblGrid>
    <w:tr w:rsidR="003B0484" w:rsidRPr="00AE6FB8" w14:paraId="1B3918FA" w14:textId="77777777" w:rsidTr="00CF3679">
      <w:trPr>
        <w:trHeight w:val="720"/>
      </w:trPr>
      <w:tc>
        <w:tcPr>
          <w:tcW w:w="2500" w:type="pct"/>
        </w:tcPr>
        <w:p w14:paraId="1755FCE4" w14:textId="77777777" w:rsidR="003B0484" w:rsidRDefault="003B0484">
          <w:pPr>
            <w:pStyle w:val="Header"/>
            <w:tabs>
              <w:tab w:val="clear" w:pos="4680"/>
              <w:tab w:val="clear" w:pos="9360"/>
            </w:tabs>
            <w:rPr>
              <w:color w:val="4472C4" w:themeColor="accent1"/>
            </w:rPr>
          </w:pPr>
        </w:p>
      </w:tc>
      <w:tc>
        <w:tcPr>
          <w:tcW w:w="2500" w:type="pct"/>
        </w:tcPr>
        <w:p w14:paraId="58D3643C" w14:textId="77777777" w:rsidR="003B0484" w:rsidRDefault="003B0484">
          <w:pPr>
            <w:pStyle w:val="Header"/>
            <w:tabs>
              <w:tab w:val="clear" w:pos="4680"/>
              <w:tab w:val="clear" w:pos="9360"/>
            </w:tabs>
            <w:jc w:val="center"/>
            <w:rPr>
              <w:color w:val="4472C4" w:themeColor="accent1"/>
            </w:rPr>
          </w:pPr>
        </w:p>
      </w:tc>
    </w:tr>
  </w:tbl>
  <w:p w14:paraId="787FDEB2" w14:textId="77777777" w:rsidR="003B0484" w:rsidRDefault="003B048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3B0484" w:rsidRPr="00A67B66" w14:paraId="5B645CB5" w14:textId="77777777">
      <w:trPr>
        <w:trHeight w:val="720"/>
      </w:trPr>
      <w:tc>
        <w:tcPr>
          <w:tcW w:w="1667" w:type="pct"/>
        </w:tcPr>
        <w:p w14:paraId="00A21DBA" w14:textId="77777777" w:rsidR="003B0484" w:rsidRDefault="003B0484">
          <w:pPr>
            <w:pStyle w:val="Header"/>
            <w:tabs>
              <w:tab w:val="clear" w:pos="4680"/>
              <w:tab w:val="clear" w:pos="9360"/>
            </w:tabs>
            <w:rPr>
              <w:color w:val="4472C4" w:themeColor="accent1"/>
            </w:rPr>
          </w:pPr>
        </w:p>
      </w:tc>
      <w:tc>
        <w:tcPr>
          <w:tcW w:w="1667" w:type="pct"/>
        </w:tcPr>
        <w:p w14:paraId="665B106E" w14:textId="77777777" w:rsidR="003B0484" w:rsidRDefault="003B0484">
          <w:pPr>
            <w:pStyle w:val="Header"/>
            <w:tabs>
              <w:tab w:val="clear" w:pos="4680"/>
              <w:tab w:val="clear" w:pos="9360"/>
            </w:tabs>
            <w:jc w:val="center"/>
            <w:rPr>
              <w:color w:val="4472C4" w:themeColor="accent1"/>
            </w:rPr>
          </w:pPr>
        </w:p>
      </w:tc>
      <w:tc>
        <w:tcPr>
          <w:tcW w:w="1666" w:type="pct"/>
        </w:tcPr>
        <w:p w14:paraId="4E923E14" w14:textId="77777777" w:rsidR="003B0484" w:rsidRPr="00A67B66" w:rsidRDefault="003B0484">
          <w:pPr>
            <w:pStyle w:val="Header"/>
            <w:tabs>
              <w:tab w:val="clear" w:pos="4680"/>
              <w:tab w:val="clear" w:pos="9360"/>
            </w:tabs>
            <w:jc w:val="right"/>
            <w:rPr>
              <w:rFonts w:ascii="Times New Roman" w:hAnsi="Times New Roman" w:cs="Times New Roman"/>
            </w:rPr>
          </w:pPr>
          <w:r w:rsidRPr="00A67B66">
            <w:rPr>
              <w:rFonts w:ascii="Times New Roman" w:hAnsi="Times New Roman" w:cs="Times New Roman"/>
              <w:sz w:val="24"/>
              <w:szCs w:val="24"/>
            </w:rPr>
            <w:fldChar w:fldCharType="begin"/>
          </w:r>
          <w:r w:rsidRPr="00A67B66">
            <w:rPr>
              <w:rFonts w:ascii="Times New Roman" w:hAnsi="Times New Roman" w:cs="Times New Roman"/>
              <w:sz w:val="24"/>
              <w:szCs w:val="24"/>
            </w:rPr>
            <w:instrText xml:space="preserve"> PAGE   \* MERGEFORMAT </w:instrText>
          </w:r>
          <w:r w:rsidRPr="00A67B66">
            <w:rPr>
              <w:rFonts w:ascii="Times New Roman" w:hAnsi="Times New Roman" w:cs="Times New Roman"/>
              <w:sz w:val="24"/>
              <w:szCs w:val="24"/>
            </w:rPr>
            <w:fldChar w:fldCharType="separate"/>
          </w:r>
          <w:r w:rsidR="00E4473E">
            <w:rPr>
              <w:rFonts w:ascii="Times New Roman" w:hAnsi="Times New Roman" w:cs="Times New Roman"/>
              <w:noProof/>
              <w:sz w:val="24"/>
              <w:szCs w:val="24"/>
            </w:rPr>
            <w:t>9</w:t>
          </w:r>
          <w:r w:rsidRPr="00A67B66">
            <w:rPr>
              <w:rFonts w:ascii="Times New Roman" w:hAnsi="Times New Roman" w:cs="Times New Roman"/>
              <w:sz w:val="24"/>
              <w:szCs w:val="24"/>
            </w:rPr>
            <w:fldChar w:fldCharType="end"/>
          </w:r>
        </w:p>
      </w:tc>
    </w:tr>
  </w:tbl>
  <w:p w14:paraId="3445649F" w14:textId="77777777" w:rsidR="003B0484" w:rsidRDefault="003B048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3B0484" w:rsidRPr="00AE6FB8" w14:paraId="4C91D797" w14:textId="77777777">
      <w:trPr>
        <w:trHeight w:val="720"/>
      </w:trPr>
      <w:tc>
        <w:tcPr>
          <w:tcW w:w="1667" w:type="pct"/>
        </w:tcPr>
        <w:p w14:paraId="5B976FC1" w14:textId="77777777" w:rsidR="003B0484" w:rsidRDefault="003B0484">
          <w:pPr>
            <w:pStyle w:val="Header"/>
            <w:tabs>
              <w:tab w:val="clear" w:pos="4680"/>
              <w:tab w:val="clear" w:pos="9360"/>
            </w:tabs>
            <w:rPr>
              <w:color w:val="4472C4" w:themeColor="accent1"/>
            </w:rPr>
          </w:pPr>
        </w:p>
      </w:tc>
      <w:tc>
        <w:tcPr>
          <w:tcW w:w="1667" w:type="pct"/>
        </w:tcPr>
        <w:p w14:paraId="5BA7156E" w14:textId="77777777" w:rsidR="003B0484" w:rsidRDefault="003B0484">
          <w:pPr>
            <w:pStyle w:val="Header"/>
            <w:tabs>
              <w:tab w:val="clear" w:pos="4680"/>
              <w:tab w:val="clear" w:pos="9360"/>
            </w:tabs>
            <w:jc w:val="center"/>
            <w:rPr>
              <w:color w:val="4472C4" w:themeColor="accent1"/>
            </w:rPr>
          </w:pPr>
        </w:p>
      </w:tc>
      <w:tc>
        <w:tcPr>
          <w:tcW w:w="1666" w:type="pct"/>
        </w:tcPr>
        <w:p w14:paraId="33EE0064" w14:textId="77777777" w:rsidR="003B0484" w:rsidRPr="00AE6FB8" w:rsidRDefault="003B0484">
          <w:pPr>
            <w:pStyle w:val="Header"/>
            <w:tabs>
              <w:tab w:val="clear" w:pos="4680"/>
              <w:tab w:val="clear" w:pos="9360"/>
            </w:tabs>
            <w:jc w:val="right"/>
            <w:rPr>
              <w:rFonts w:ascii="Times New Roman" w:hAnsi="Times New Roman" w:cs="Times New Roman"/>
            </w:rPr>
          </w:pPr>
          <w:r w:rsidRPr="00AE6FB8">
            <w:rPr>
              <w:rFonts w:ascii="Times New Roman" w:hAnsi="Times New Roman" w:cs="Times New Roman"/>
              <w:sz w:val="24"/>
              <w:szCs w:val="24"/>
            </w:rPr>
            <w:fldChar w:fldCharType="begin"/>
          </w:r>
          <w:r w:rsidRPr="00AE6FB8">
            <w:rPr>
              <w:rFonts w:ascii="Times New Roman" w:hAnsi="Times New Roman" w:cs="Times New Roman"/>
              <w:sz w:val="24"/>
              <w:szCs w:val="24"/>
            </w:rPr>
            <w:instrText xml:space="preserve"> PAGE   \* MERGEFORMAT </w:instrText>
          </w:r>
          <w:r w:rsidRPr="00AE6FB8">
            <w:rPr>
              <w:rFonts w:ascii="Times New Roman" w:hAnsi="Times New Roman" w:cs="Times New Roman"/>
              <w:sz w:val="24"/>
              <w:szCs w:val="24"/>
            </w:rPr>
            <w:fldChar w:fldCharType="separate"/>
          </w:r>
          <w:r w:rsidR="00D23C14">
            <w:rPr>
              <w:rFonts w:ascii="Times New Roman" w:hAnsi="Times New Roman" w:cs="Times New Roman"/>
              <w:noProof/>
              <w:sz w:val="24"/>
              <w:szCs w:val="24"/>
            </w:rPr>
            <w:t>2</w:t>
          </w:r>
          <w:r w:rsidRPr="00AE6FB8">
            <w:rPr>
              <w:rFonts w:ascii="Times New Roman" w:hAnsi="Times New Roman" w:cs="Times New Roman"/>
              <w:sz w:val="24"/>
              <w:szCs w:val="24"/>
            </w:rPr>
            <w:fldChar w:fldCharType="end"/>
          </w:r>
        </w:p>
      </w:tc>
    </w:tr>
  </w:tbl>
  <w:p w14:paraId="12089ED7" w14:textId="77777777" w:rsidR="003B0484" w:rsidRDefault="003B048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2646"/>
      <w:gridCol w:w="2646"/>
      <w:gridCol w:w="2645"/>
    </w:tblGrid>
    <w:tr w:rsidR="003B0484" w:rsidRPr="00DE2EB0" w14:paraId="424F4356" w14:textId="77777777">
      <w:trPr>
        <w:trHeight w:val="720"/>
      </w:trPr>
      <w:tc>
        <w:tcPr>
          <w:tcW w:w="1667" w:type="pct"/>
        </w:tcPr>
        <w:p w14:paraId="1A0903F3" w14:textId="77777777" w:rsidR="003B0484" w:rsidRDefault="003B0484">
          <w:pPr>
            <w:pStyle w:val="Header"/>
            <w:tabs>
              <w:tab w:val="clear" w:pos="4680"/>
              <w:tab w:val="clear" w:pos="9360"/>
            </w:tabs>
            <w:rPr>
              <w:color w:val="4472C4" w:themeColor="accent1"/>
            </w:rPr>
          </w:pPr>
        </w:p>
      </w:tc>
      <w:tc>
        <w:tcPr>
          <w:tcW w:w="1667" w:type="pct"/>
        </w:tcPr>
        <w:p w14:paraId="66E93FC4" w14:textId="77777777" w:rsidR="003B0484" w:rsidRDefault="003B0484">
          <w:pPr>
            <w:pStyle w:val="Header"/>
            <w:tabs>
              <w:tab w:val="clear" w:pos="4680"/>
              <w:tab w:val="clear" w:pos="9360"/>
            </w:tabs>
            <w:jc w:val="center"/>
            <w:rPr>
              <w:color w:val="4472C4" w:themeColor="accent1"/>
            </w:rPr>
          </w:pPr>
        </w:p>
      </w:tc>
      <w:tc>
        <w:tcPr>
          <w:tcW w:w="1666" w:type="pct"/>
        </w:tcPr>
        <w:p w14:paraId="1D402EC7" w14:textId="77777777" w:rsidR="003B0484" w:rsidRPr="00DE2EB0" w:rsidRDefault="003B0484">
          <w:pPr>
            <w:pStyle w:val="Header"/>
            <w:tabs>
              <w:tab w:val="clear" w:pos="4680"/>
              <w:tab w:val="clear" w:pos="9360"/>
            </w:tabs>
            <w:jc w:val="right"/>
            <w:rPr>
              <w:rFonts w:ascii="Times New Roman" w:hAnsi="Times New Roman" w:cs="Times New Roman"/>
              <w:sz w:val="24"/>
              <w:szCs w:val="24"/>
            </w:rPr>
          </w:pPr>
          <w:r w:rsidRPr="00DE2EB0">
            <w:rPr>
              <w:rFonts w:ascii="Times New Roman" w:hAnsi="Times New Roman" w:cs="Times New Roman"/>
              <w:sz w:val="24"/>
              <w:szCs w:val="24"/>
            </w:rPr>
            <w:fldChar w:fldCharType="begin"/>
          </w:r>
          <w:r w:rsidRPr="00DE2EB0">
            <w:rPr>
              <w:rFonts w:ascii="Times New Roman" w:hAnsi="Times New Roman" w:cs="Times New Roman"/>
              <w:sz w:val="24"/>
              <w:szCs w:val="24"/>
            </w:rPr>
            <w:instrText xml:space="preserve"> PAGE   \* MERGEFORMAT </w:instrText>
          </w:r>
          <w:r w:rsidRPr="00DE2EB0">
            <w:rPr>
              <w:rFonts w:ascii="Times New Roman" w:hAnsi="Times New Roman" w:cs="Times New Roman"/>
              <w:sz w:val="24"/>
              <w:szCs w:val="24"/>
            </w:rPr>
            <w:fldChar w:fldCharType="separate"/>
          </w:r>
          <w:r w:rsidR="00D23C14">
            <w:rPr>
              <w:rFonts w:ascii="Times New Roman" w:hAnsi="Times New Roman" w:cs="Times New Roman"/>
              <w:noProof/>
              <w:sz w:val="24"/>
              <w:szCs w:val="24"/>
            </w:rPr>
            <w:t>8</w:t>
          </w:r>
          <w:r w:rsidRPr="00DE2EB0">
            <w:rPr>
              <w:rFonts w:ascii="Times New Roman" w:hAnsi="Times New Roman" w:cs="Times New Roman"/>
              <w:sz w:val="24"/>
              <w:szCs w:val="24"/>
            </w:rPr>
            <w:fldChar w:fldCharType="end"/>
          </w:r>
        </w:p>
      </w:tc>
    </w:tr>
  </w:tbl>
  <w:p w14:paraId="75D7192C" w14:textId="77777777" w:rsidR="003B0484" w:rsidRDefault="003B0484" w:rsidP="00DE2EB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3334" w:type="pct"/>
      <w:tblCellMar>
        <w:left w:w="0" w:type="dxa"/>
        <w:right w:w="0" w:type="dxa"/>
      </w:tblCellMar>
      <w:tblLook w:val="04A0" w:firstRow="1" w:lastRow="0" w:firstColumn="1" w:lastColumn="0" w:noHBand="0" w:noVBand="1"/>
    </w:tblPr>
    <w:tblGrid>
      <w:gridCol w:w="2646"/>
      <w:gridCol w:w="2646"/>
    </w:tblGrid>
    <w:tr w:rsidR="003B0484" w:rsidRPr="00DE2EB0" w14:paraId="5A75B998" w14:textId="77777777" w:rsidTr="00DE2EB0">
      <w:trPr>
        <w:trHeight w:val="720"/>
      </w:trPr>
      <w:tc>
        <w:tcPr>
          <w:tcW w:w="2500" w:type="pct"/>
        </w:tcPr>
        <w:p w14:paraId="2C279136" w14:textId="77777777" w:rsidR="003B0484" w:rsidRDefault="003B0484">
          <w:pPr>
            <w:pStyle w:val="Header"/>
            <w:tabs>
              <w:tab w:val="clear" w:pos="4680"/>
              <w:tab w:val="clear" w:pos="9360"/>
            </w:tabs>
            <w:rPr>
              <w:color w:val="4472C4" w:themeColor="accent1"/>
            </w:rPr>
          </w:pPr>
        </w:p>
      </w:tc>
      <w:tc>
        <w:tcPr>
          <w:tcW w:w="2500" w:type="pct"/>
        </w:tcPr>
        <w:p w14:paraId="04FA7C4B" w14:textId="77777777" w:rsidR="003B0484" w:rsidRDefault="003B0484">
          <w:pPr>
            <w:pStyle w:val="Header"/>
            <w:tabs>
              <w:tab w:val="clear" w:pos="4680"/>
              <w:tab w:val="clear" w:pos="9360"/>
            </w:tabs>
            <w:jc w:val="center"/>
            <w:rPr>
              <w:color w:val="4472C4" w:themeColor="accent1"/>
            </w:rPr>
          </w:pPr>
        </w:p>
      </w:tc>
    </w:tr>
  </w:tbl>
  <w:p w14:paraId="715DDF6C" w14:textId="77777777" w:rsidR="003B0484" w:rsidRDefault="003B0484" w:rsidP="00DE2E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A3B54"/>
    <w:multiLevelType w:val="multilevel"/>
    <w:tmpl w:val="F2044C16"/>
    <w:lvl w:ilvl="0">
      <w:start w:val="1"/>
      <w:numFmt w:val="decimal"/>
      <w:pStyle w:val="BAB2"/>
      <w:lvlText w:val="2.%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113741C"/>
    <w:multiLevelType w:val="multilevel"/>
    <w:tmpl w:val="F85EC60C"/>
    <w:lvl w:ilvl="0">
      <w:start w:val="1"/>
      <w:numFmt w:val="none"/>
      <w:pStyle w:val="BAB3"/>
      <w:lvlText w:val="3.3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3AB72E7"/>
    <w:multiLevelType w:val="multilevel"/>
    <w:tmpl w:val="D312D14A"/>
    <w:lvl w:ilvl="0">
      <w:start w:val="4"/>
      <w:numFmt w:val="decimal"/>
      <w:pStyle w:val="Subbab43"/>
      <w:lvlText w:val="%1.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3AF72DD"/>
    <w:multiLevelType w:val="multilevel"/>
    <w:tmpl w:val="92961C62"/>
    <w:lvl w:ilvl="0">
      <w:start w:val="4"/>
      <w:numFmt w:val="decimal"/>
      <w:pStyle w:val="Subbab42"/>
      <w:lvlText w:val="%1.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44048FF"/>
    <w:multiLevelType w:val="hybridMultilevel"/>
    <w:tmpl w:val="2370DB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7AE61D8"/>
    <w:multiLevelType w:val="multilevel"/>
    <w:tmpl w:val="6A62CB02"/>
    <w:lvl w:ilvl="0">
      <w:start w:val="4"/>
      <w:numFmt w:val="none"/>
      <w:pStyle w:val="Subbab44"/>
      <w:lvlText w:val="4.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085E3540"/>
    <w:multiLevelType w:val="multilevel"/>
    <w:tmpl w:val="1BEA350A"/>
    <w:lvl w:ilvl="0">
      <w:start w:val="1"/>
      <w:numFmt w:val="decimal"/>
      <w:lvlText w:val="%1.3.2"/>
      <w:lvlJc w:val="left"/>
      <w:pPr>
        <w:ind w:left="1800" w:hanging="360"/>
      </w:pPr>
      <w:rPr>
        <w:rFonts w:hint="default"/>
        <w:b w:val="0"/>
        <w:bCs w:val="0"/>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7">
    <w:nsid w:val="0BEC7B62"/>
    <w:multiLevelType w:val="multilevel"/>
    <w:tmpl w:val="D654D25A"/>
    <w:lvl w:ilvl="0">
      <w:start w:val="2"/>
      <w:numFmt w:val="decimal"/>
      <w:pStyle w:val="Subbab24"/>
      <w:lvlText w:val="%1.4.1"/>
      <w:lvlJc w:val="left"/>
      <w:pPr>
        <w:ind w:left="114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0C426DE6"/>
    <w:multiLevelType w:val="multilevel"/>
    <w:tmpl w:val="4634BA66"/>
    <w:lvl w:ilvl="0">
      <w:start w:val="1"/>
      <w:numFmt w:val="decimal"/>
      <w:lvlText w:val="%1.3.3"/>
      <w:lvlJc w:val="left"/>
      <w:pPr>
        <w:ind w:left="1800" w:hanging="360"/>
      </w:pPr>
      <w:rPr>
        <w:rFonts w:hint="default"/>
        <w:b w:val="0"/>
        <w:bCs w:val="0"/>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9">
    <w:nsid w:val="0F295452"/>
    <w:multiLevelType w:val="multilevel"/>
    <w:tmpl w:val="DA1843EE"/>
    <w:lvl w:ilvl="0">
      <w:start w:val="1"/>
      <w:numFmt w:val="decimal"/>
      <w:lvlText w:val="%1.3.1"/>
      <w:lvlJc w:val="left"/>
      <w:pPr>
        <w:ind w:left="1800" w:hanging="360"/>
      </w:pPr>
      <w:rPr>
        <w:rFonts w:hint="default"/>
        <w:b w:val="0"/>
        <w:bCs w:val="0"/>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10">
    <w:nsid w:val="118261D9"/>
    <w:multiLevelType w:val="multilevel"/>
    <w:tmpl w:val="752C80BE"/>
    <w:lvl w:ilvl="0">
      <w:start w:val="1"/>
      <w:numFmt w:val="decimal"/>
      <w:lvlText w:val="%1.2.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133D4C32"/>
    <w:multiLevelType w:val="multilevel"/>
    <w:tmpl w:val="2A72BCDA"/>
    <w:lvl w:ilvl="0">
      <w:start w:val="2"/>
      <w:numFmt w:val="decimal"/>
      <w:lvlText w:val="%1.1.2.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161014F7"/>
    <w:multiLevelType w:val="multilevel"/>
    <w:tmpl w:val="741818EE"/>
    <w:lvl w:ilvl="0">
      <w:start w:val="2"/>
      <w:numFmt w:val="decimal"/>
      <w:pStyle w:val="Subbab23"/>
      <w:lvlText w:val="%1.3.1"/>
      <w:lvlJc w:val="left"/>
      <w:pPr>
        <w:ind w:left="114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173A3096"/>
    <w:multiLevelType w:val="multilevel"/>
    <w:tmpl w:val="D0CCE1F8"/>
    <w:lvl w:ilvl="0">
      <w:start w:val="4"/>
      <w:numFmt w:val="decimal"/>
      <w:lvlText w:val="%1.4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1C7D3012"/>
    <w:multiLevelType w:val="multilevel"/>
    <w:tmpl w:val="A9689112"/>
    <w:lvl w:ilvl="0">
      <w:start w:val="2"/>
      <w:numFmt w:val="decimal"/>
      <w:pStyle w:val="subbab21"/>
      <w:lvlText w:val="%1.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1E542EEC"/>
    <w:multiLevelType w:val="multilevel"/>
    <w:tmpl w:val="0658E24E"/>
    <w:lvl w:ilvl="0">
      <w:start w:val="2"/>
      <w:numFmt w:val="decimal"/>
      <w:lvlText w:val="%1.4.2"/>
      <w:lvlJc w:val="left"/>
      <w:pPr>
        <w:ind w:left="114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1E5F578C"/>
    <w:multiLevelType w:val="multilevel"/>
    <w:tmpl w:val="D42AD072"/>
    <w:lvl w:ilvl="0">
      <w:start w:val="1"/>
      <w:numFmt w:val="decimal"/>
      <w:pStyle w:val="BAB5"/>
      <w:lvlText w:val="5.%1     "/>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7">
    <w:nsid w:val="1EE142F3"/>
    <w:multiLevelType w:val="multilevel"/>
    <w:tmpl w:val="A3AA1EA2"/>
    <w:lvl w:ilvl="0">
      <w:start w:val="5"/>
      <w:numFmt w:val="decimal"/>
      <w:pStyle w:val="Subbab51"/>
      <w:lvlText w:val="%1.1.1"/>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21922830"/>
    <w:multiLevelType w:val="multilevel"/>
    <w:tmpl w:val="4A32F116"/>
    <w:lvl w:ilvl="0">
      <w:start w:val="3"/>
      <w:numFmt w:val="decimal"/>
      <w:pStyle w:val="Subbab33"/>
      <w:lvlText w:val="%1.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24BA3F74"/>
    <w:multiLevelType w:val="multilevel"/>
    <w:tmpl w:val="2FDC51A0"/>
    <w:lvl w:ilvl="0">
      <w:start w:val="1"/>
      <w:numFmt w:val="decimal"/>
      <w:lvlText w:val="%1.5.1  "/>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20">
    <w:nsid w:val="25B41E7A"/>
    <w:multiLevelType w:val="multilevel"/>
    <w:tmpl w:val="39C830AE"/>
    <w:lvl w:ilvl="0">
      <w:start w:val="2"/>
      <w:numFmt w:val="decimal"/>
      <w:lvlText w:val="%1.1.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27A35B1F"/>
    <w:multiLevelType w:val="multilevel"/>
    <w:tmpl w:val="F0F6C57A"/>
    <w:lvl w:ilvl="0">
      <w:start w:val="2"/>
      <w:numFmt w:val="decimal"/>
      <w:lvlText w:val="%1.1.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051DBB"/>
    <w:multiLevelType w:val="multilevel"/>
    <w:tmpl w:val="A5308C26"/>
    <w:lvl w:ilvl="0">
      <w:start w:val="4"/>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2BC43BC6"/>
    <w:multiLevelType w:val="multilevel"/>
    <w:tmpl w:val="D46A90E2"/>
    <w:lvl w:ilvl="0">
      <w:start w:val="4"/>
      <w:numFmt w:val="decimal"/>
      <w:lvlText w:val="%1.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39EE2910"/>
    <w:multiLevelType w:val="multilevel"/>
    <w:tmpl w:val="691E024E"/>
    <w:lvl w:ilvl="0">
      <w:start w:val="2"/>
      <w:numFmt w:val="none"/>
      <w:pStyle w:val="Subbab22"/>
      <w:lvlText w:val="2.2.1"/>
      <w:lvlJc w:val="left"/>
      <w:pPr>
        <w:ind w:left="114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3A580FA3"/>
    <w:multiLevelType w:val="hybridMultilevel"/>
    <w:tmpl w:val="C4B61326"/>
    <w:lvl w:ilvl="0" w:tplc="EA36D3A8">
      <w:start w:val="1"/>
      <w:numFmt w:val="decimal"/>
      <w:pStyle w:val="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B3E6DC1"/>
    <w:multiLevelType w:val="multilevel"/>
    <w:tmpl w:val="9F1EC4CC"/>
    <w:lvl w:ilvl="0">
      <w:start w:val="1"/>
      <w:numFmt w:val="none"/>
      <w:pStyle w:val="Subbab32"/>
      <w:lvlText w:val="3.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nsid w:val="50C26A29"/>
    <w:multiLevelType w:val="multilevel"/>
    <w:tmpl w:val="97FC461A"/>
    <w:lvl w:ilvl="0">
      <w:start w:val="4"/>
      <w:numFmt w:val="decimal"/>
      <w:lvlText w:val="%1.5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nsid w:val="541B6763"/>
    <w:multiLevelType w:val="multilevel"/>
    <w:tmpl w:val="EB247968"/>
    <w:lvl w:ilvl="0">
      <w:start w:val="4"/>
      <w:numFmt w:val="decimal"/>
      <w:lvlText w:val="%1.2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54700AC4"/>
    <w:multiLevelType w:val="multilevel"/>
    <w:tmpl w:val="62F27B18"/>
    <w:lvl w:ilvl="0">
      <w:start w:val="5"/>
      <w:numFmt w:val="decimal"/>
      <w:lvlText w:val="%1. 3. 3"/>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none"/>
      <w:lvlText w:val="5.3.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564E4798"/>
    <w:multiLevelType w:val="multilevel"/>
    <w:tmpl w:val="34FCFDE2"/>
    <w:lvl w:ilvl="0">
      <w:start w:val="4"/>
      <w:numFmt w:val="decimal"/>
      <w:pStyle w:val="Subbab45"/>
      <w:lvlText w:val="%1.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nsid w:val="56DF6F4B"/>
    <w:multiLevelType w:val="multilevel"/>
    <w:tmpl w:val="CD7CAB92"/>
    <w:lvl w:ilvl="0">
      <w:start w:val="5"/>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nsid w:val="5CA914CB"/>
    <w:multiLevelType w:val="multilevel"/>
    <w:tmpl w:val="C54C92AE"/>
    <w:lvl w:ilvl="0">
      <w:start w:val="1"/>
      <w:numFmt w:val="decimal"/>
      <w:pStyle w:val="Subbab15"/>
      <w:lvlText w:val="%1.5.1  "/>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33">
    <w:nsid w:val="609500A3"/>
    <w:multiLevelType w:val="multilevel"/>
    <w:tmpl w:val="10CCA220"/>
    <w:lvl w:ilvl="0">
      <w:start w:val="5"/>
      <w:numFmt w:val="none"/>
      <w:pStyle w:val="Subbab53"/>
      <w:lvlText w:val="5.3.1"/>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nsid w:val="667B401D"/>
    <w:multiLevelType w:val="multilevel"/>
    <w:tmpl w:val="CC22C912"/>
    <w:lvl w:ilvl="0">
      <w:start w:val="2"/>
      <w:numFmt w:val="decimal"/>
      <w:lvlText w:val="%1.1.2.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73A5647"/>
    <w:multiLevelType w:val="multilevel"/>
    <w:tmpl w:val="FC889B8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9E3213"/>
    <w:multiLevelType w:val="multilevel"/>
    <w:tmpl w:val="D224638A"/>
    <w:lvl w:ilvl="0">
      <w:start w:val="1"/>
      <w:numFmt w:val="decimal"/>
      <w:lvlText w:val="%1.2.3"/>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6A3C501E"/>
    <w:multiLevelType w:val="multilevel"/>
    <w:tmpl w:val="13AE3B2E"/>
    <w:lvl w:ilvl="0">
      <w:start w:val="1"/>
      <w:numFmt w:val="decimal"/>
      <w:pStyle w:val="Heading2"/>
      <w:lvlText w:val="1.%1     "/>
      <w:lvlJc w:val="left"/>
      <w:pPr>
        <w:ind w:left="2616" w:hanging="360"/>
      </w:pPr>
      <w:rPr>
        <w:rFonts w:hint="default"/>
      </w:rPr>
    </w:lvl>
    <w:lvl w:ilvl="1">
      <w:start w:val="1"/>
      <w:numFmt w:val="lowerLetter"/>
      <w:lvlText w:val="%2."/>
      <w:lvlJc w:val="left"/>
      <w:pPr>
        <w:ind w:left="3336" w:hanging="360"/>
      </w:pPr>
      <w:rPr>
        <w:rFonts w:hint="default"/>
      </w:rPr>
    </w:lvl>
    <w:lvl w:ilvl="2">
      <w:start w:val="1"/>
      <w:numFmt w:val="lowerRoman"/>
      <w:lvlText w:val="%3."/>
      <w:lvlJc w:val="right"/>
      <w:pPr>
        <w:ind w:left="4056" w:hanging="180"/>
      </w:pPr>
      <w:rPr>
        <w:rFonts w:hint="default"/>
      </w:rPr>
    </w:lvl>
    <w:lvl w:ilvl="3">
      <w:start w:val="1"/>
      <w:numFmt w:val="decimal"/>
      <w:lvlText w:val="%4."/>
      <w:lvlJc w:val="left"/>
      <w:pPr>
        <w:ind w:left="4776" w:hanging="360"/>
      </w:pPr>
      <w:rPr>
        <w:rFonts w:hint="default"/>
      </w:rPr>
    </w:lvl>
    <w:lvl w:ilvl="4">
      <w:start w:val="1"/>
      <w:numFmt w:val="lowerLetter"/>
      <w:lvlText w:val="%5."/>
      <w:lvlJc w:val="left"/>
      <w:pPr>
        <w:ind w:left="5496" w:hanging="360"/>
      </w:pPr>
      <w:rPr>
        <w:rFonts w:hint="default"/>
      </w:rPr>
    </w:lvl>
    <w:lvl w:ilvl="5">
      <w:start w:val="1"/>
      <w:numFmt w:val="lowerRoman"/>
      <w:lvlText w:val="%6."/>
      <w:lvlJc w:val="right"/>
      <w:pPr>
        <w:ind w:left="6216" w:hanging="180"/>
      </w:pPr>
      <w:rPr>
        <w:rFonts w:hint="default"/>
      </w:rPr>
    </w:lvl>
    <w:lvl w:ilvl="6">
      <w:start w:val="1"/>
      <w:numFmt w:val="decimal"/>
      <w:lvlText w:val="%7."/>
      <w:lvlJc w:val="left"/>
      <w:pPr>
        <w:ind w:left="6936" w:hanging="360"/>
      </w:pPr>
      <w:rPr>
        <w:rFonts w:hint="default"/>
      </w:rPr>
    </w:lvl>
    <w:lvl w:ilvl="7">
      <w:start w:val="1"/>
      <w:numFmt w:val="lowerLetter"/>
      <w:lvlText w:val="%8."/>
      <w:lvlJc w:val="left"/>
      <w:pPr>
        <w:ind w:left="7656" w:hanging="360"/>
      </w:pPr>
      <w:rPr>
        <w:rFonts w:hint="default"/>
      </w:rPr>
    </w:lvl>
    <w:lvl w:ilvl="8">
      <w:start w:val="1"/>
      <w:numFmt w:val="lowerRoman"/>
      <w:lvlText w:val="%9."/>
      <w:lvlJc w:val="right"/>
      <w:pPr>
        <w:ind w:left="8376" w:hanging="180"/>
      </w:pPr>
      <w:rPr>
        <w:rFonts w:hint="default"/>
      </w:rPr>
    </w:lvl>
  </w:abstractNum>
  <w:abstractNum w:abstractNumId="38">
    <w:nsid w:val="6A6271F3"/>
    <w:multiLevelType w:val="multilevel"/>
    <w:tmpl w:val="2B165086"/>
    <w:lvl w:ilvl="0">
      <w:start w:val="1"/>
      <w:numFmt w:val="decimal"/>
      <w:lvlText w:val="%1.5.1  "/>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39">
    <w:nsid w:val="75A33FD8"/>
    <w:multiLevelType w:val="multilevel"/>
    <w:tmpl w:val="3618A830"/>
    <w:lvl w:ilvl="0">
      <w:start w:val="1"/>
      <w:numFmt w:val="decimal"/>
      <w:pStyle w:val="Subbab14"/>
      <w:lvlText w:val="%1.4.1  "/>
      <w:lvlJc w:val="left"/>
      <w:pPr>
        <w:ind w:left="1800" w:hanging="360"/>
      </w:pPr>
      <w:rPr>
        <w:rFonts w:hint="default"/>
        <w:b w:val="0"/>
        <w:bCs/>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40">
    <w:nsid w:val="798709B1"/>
    <w:multiLevelType w:val="multilevel"/>
    <w:tmpl w:val="9D8A6534"/>
    <w:lvl w:ilvl="0">
      <w:start w:val="1"/>
      <w:numFmt w:val="decimal"/>
      <w:lvlText w:val="%1.4.1  "/>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41">
    <w:nsid w:val="7B984E76"/>
    <w:multiLevelType w:val="multilevel"/>
    <w:tmpl w:val="A96C3F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D8C40C0"/>
    <w:multiLevelType w:val="multilevel"/>
    <w:tmpl w:val="61B6F88A"/>
    <w:lvl w:ilvl="0">
      <w:start w:val="1"/>
      <w:numFmt w:val="decimal"/>
      <w:lvlText w:val="%1.2.2"/>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37"/>
  </w:num>
  <w:num w:numId="2">
    <w:abstractNumId w:val="0"/>
  </w:num>
  <w:num w:numId="3">
    <w:abstractNumId w:val="10"/>
  </w:num>
  <w:num w:numId="4">
    <w:abstractNumId w:val="9"/>
  </w:num>
  <w:num w:numId="5">
    <w:abstractNumId w:val="42"/>
  </w:num>
  <w:num w:numId="6">
    <w:abstractNumId w:val="36"/>
  </w:num>
  <w:num w:numId="7">
    <w:abstractNumId w:val="6"/>
  </w:num>
  <w:num w:numId="8">
    <w:abstractNumId w:val="8"/>
  </w:num>
  <w:num w:numId="9">
    <w:abstractNumId w:val="14"/>
  </w:num>
  <w:num w:numId="10">
    <w:abstractNumId w:val="12"/>
  </w:num>
  <w:num w:numId="11">
    <w:abstractNumId w:val="7"/>
  </w:num>
  <w:num w:numId="12">
    <w:abstractNumId w:val="15"/>
  </w:num>
  <w:num w:numId="13">
    <w:abstractNumId w:val="20"/>
  </w:num>
  <w:num w:numId="14">
    <w:abstractNumId w:val="21"/>
  </w:num>
  <w:num w:numId="15">
    <w:abstractNumId w:val="34"/>
  </w:num>
  <w:num w:numId="16">
    <w:abstractNumId w:val="11"/>
  </w:num>
  <w:num w:numId="17">
    <w:abstractNumId w:val="1"/>
  </w:num>
  <w:num w:numId="18">
    <w:abstractNumId w:val="18"/>
  </w:num>
  <w:num w:numId="19">
    <w:abstractNumId w:val="3"/>
  </w:num>
  <w:num w:numId="20">
    <w:abstractNumId w:val="2"/>
  </w:num>
  <w:num w:numId="21">
    <w:abstractNumId w:val="30"/>
  </w:num>
  <w:num w:numId="22">
    <w:abstractNumId w:val="16"/>
  </w:num>
  <w:num w:numId="23">
    <w:abstractNumId w:val="17"/>
  </w:num>
  <w:num w:numId="24">
    <w:abstractNumId w:val="35"/>
  </w:num>
  <w:num w:numId="25">
    <w:abstractNumId w:val="4"/>
  </w:num>
  <w:num w:numId="26">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28"/>
  </w:num>
  <w:num w:numId="29">
    <w:abstractNumId w:val="25"/>
  </w:num>
  <w:num w:numId="30">
    <w:abstractNumId w:val="40"/>
    <w:lvlOverride w:ilvl="0">
      <w:lvl w:ilvl="0">
        <w:start w:val="1"/>
        <w:numFmt w:val="none"/>
        <w:lvlText w:val="%11.4.2  "/>
        <w:lvlJc w:val="left"/>
        <w:pPr>
          <w:ind w:left="1800" w:hanging="360"/>
        </w:pPr>
        <w:rPr>
          <w:rFonts w:hint="default"/>
          <w:b w:val="0"/>
          <w:bCs/>
        </w:rPr>
      </w:lvl>
    </w:lvlOverride>
    <w:lvlOverride w:ilvl="1">
      <w:lvl w:ilvl="1">
        <w:start w:val="1"/>
        <w:numFmt w:val="lowerLetter"/>
        <w:lvlText w:val="%2."/>
        <w:lvlJc w:val="left"/>
        <w:pPr>
          <w:ind w:left="2520" w:hanging="360"/>
        </w:pPr>
        <w:rPr>
          <w:rFonts w:hint="default"/>
        </w:rPr>
      </w:lvl>
    </w:lvlOverride>
    <w:lvlOverride w:ilvl="2">
      <w:lvl w:ilvl="2">
        <w:start w:val="1"/>
        <w:numFmt w:val="lowerRoman"/>
        <w:lvlText w:val="%3."/>
        <w:lvlJc w:val="right"/>
        <w:pPr>
          <w:ind w:left="3240" w:hanging="180"/>
        </w:pPr>
        <w:rPr>
          <w:rFonts w:hint="default"/>
        </w:rPr>
      </w:lvl>
    </w:lvlOverride>
    <w:lvlOverride w:ilvl="3">
      <w:lvl w:ilvl="3">
        <w:start w:val="1"/>
        <w:numFmt w:val="decimal"/>
        <w:lvlText w:val="%4."/>
        <w:lvlJc w:val="left"/>
        <w:pPr>
          <w:ind w:left="3960" w:hanging="360"/>
        </w:pPr>
        <w:rPr>
          <w:rFonts w:hint="default"/>
        </w:rPr>
      </w:lvl>
    </w:lvlOverride>
    <w:lvlOverride w:ilvl="4">
      <w:lvl w:ilvl="4">
        <w:start w:val="1"/>
        <w:numFmt w:val="lowerLetter"/>
        <w:lvlText w:val="%5."/>
        <w:lvlJc w:val="left"/>
        <w:pPr>
          <w:ind w:left="4680" w:hanging="360"/>
        </w:pPr>
        <w:rPr>
          <w:rFonts w:hint="default"/>
        </w:rPr>
      </w:lvl>
    </w:lvlOverride>
    <w:lvlOverride w:ilvl="5">
      <w:lvl w:ilvl="5">
        <w:start w:val="1"/>
        <w:numFmt w:val="lowerRoman"/>
        <w:lvlText w:val="%6."/>
        <w:lvlJc w:val="right"/>
        <w:pPr>
          <w:ind w:left="5400" w:hanging="180"/>
        </w:pPr>
        <w:rPr>
          <w:rFonts w:hint="default"/>
        </w:rPr>
      </w:lvl>
    </w:lvlOverride>
    <w:lvlOverride w:ilvl="6">
      <w:lvl w:ilvl="6">
        <w:start w:val="1"/>
        <w:numFmt w:val="decimal"/>
        <w:lvlText w:val="%7."/>
        <w:lvlJc w:val="left"/>
        <w:pPr>
          <w:ind w:left="6120" w:hanging="360"/>
        </w:pPr>
        <w:rPr>
          <w:rFonts w:hint="default"/>
        </w:rPr>
      </w:lvl>
    </w:lvlOverride>
    <w:lvlOverride w:ilvl="7">
      <w:lvl w:ilvl="7">
        <w:start w:val="1"/>
        <w:numFmt w:val="lowerLetter"/>
        <w:lvlText w:val="%8."/>
        <w:lvlJc w:val="left"/>
        <w:pPr>
          <w:ind w:left="6840" w:hanging="360"/>
        </w:pPr>
        <w:rPr>
          <w:rFonts w:hint="default"/>
        </w:rPr>
      </w:lvl>
    </w:lvlOverride>
    <w:lvlOverride w:ilvl="8">
      <w:lvl w:ilvl="8">
        <w:start w:val="1"/>
        <w:numFmt w:val="lowerRoman"/>
        <w:lvlText w:val="%9."/>
        <w:lvlJc w:val="right"/>
        <w:pPr>
          <w:ind w:left="7560" w:hanging="180"/>
        </w:pPr>
        <w:rPr>
          <w:rFonts w:hint="default"/>
        </w:rPr>
      </w:lvl>
    </w:lvlOverride>
  </w:num>
  <w:num w:numId="31">
    <w:abstractNumId w:val="39"/>
  </w:num>
  <w:num w:numId="32">
    <w:abstractNumId w:val="39"/>
    <w:lvlOverride w:ilvl="0">
      <w:lvl w:ilvl="0">
        <w:start w:val="1"/>
        <w:numFmt w:val="none"/>
        <w:pStyle w:val="Subbab14"/>
        <w:lvlText w:val="%11.4.3  "/>
        <w:lvlJc w:val="left"/>
        <w:pPr>
          <w:ind w:left="1800" w:hanging="360"/>
        </w:pPr>
        <w:rPr>
          <w:rFonts w:hint="default"/>
          <w:b w:val="0"/>
          <w:bCs/>
        </w:rPr>
      </w:lvl>
    </w:lvlOverride>
    <w:lvlOverride w:ilvl="1">
      <w:lvl w:ilvl="1">
        <w:start w:val="1"/>
        <w:numFmt w:val="lowerLetter"/>
        <w:lvlText w:val="%2."/>
        <w:lvlJc w:val="left"/>
        <w:pPr>
          <w:ind w:left="2520" w:hanging="360"/>
        </w:pPr>
        <w:rPr>
          <w:rFonts w:hint="default"/>
        </w:rPr>
      </w:lvl>
    </w:lvlOverride>
    <w:lvlOverride w:ilvl="2">
      <w:lvl w:ilvl="2">
        <w:start w:val="1"/>
        <w:numFmt w:val="lowerRoman"/>
        <w:lvlText w:val="%3."/>
        <w:lvlJc w:val="right"/>
        <w:pPr>
          <w:ind w:left="3240" w:hanging="180"/>
        </w:pPr>
        <w:rPr>
          <w:rFonts w:hint="default"/>
        </w:rPr>
      </w:lvl>
    </w:lvlOverride>
    <w:lvlOverride w:ilvl="3">
      <w:lvl w:ilvl="3">
        <w:start w:val="1"/>
        <w:numFmt w:val="decimal"/>
        <w:lvlText w:val="%4."/>
        <w:lvlJc w:val="left"/>
        <w:pPr>
          <w:ind w:left="3960" w:hanging="360"/>
        </w:pPr>
        <w:rPr>
          <w:rFonts w:hint="default"/>
        </w:rPr>
      </w:lvl>
    </w:lvlOverride>
    <w:lvlOverride w:ilvl="4">
      <w:lvl w:ilvl="4">
        <w:start w:val="1"/>
        <w:numFmt w:val="lowerLetter"/>
        <w:lvlText w:val="%5."/>
        <w:lvlJc w:val="left"/>
        <w:pPr>
          <w:ind w:left="4680" w:hanging="360"/>
        </w:pPr>
        <w:rPr>
          <w:rFonts w:hint="default"/>
        </w:rPr>
      </w:lvl>
    </w:lvlOverride>
    <w:lvlOverride w:ilvl="5">
      <w:lvl w:ilvl="5">
        <w:start w:val="1"/>
        <w:numFmt w:val="lowerRoman"/>
        <w:lvlText w:val="%6."/>
        <w:lvlJc w:val="right"/>
        <w:pPr>
          <w:ind w:left="5400" w:hanging="180"/>
        </w:pPr>
        <w:rPr>
          <w:rFonts w:hint="default"/>
        </w:rPr>
      </w:lvl>
    </w:lvlOverride>
    <w:lvlOverride w:ilvl="6">
      <w:lvl w:ilvl="6">
        <w:start w:val="1"/>
        <w:numFmt w:val="decimal"/>
        <w:lvlText w:val="%7."/>
        <w:lvlJc w:val="left"/>
        <w:pPr>
          <w:ind w:left="6120" w:hanging="360"/>
        </w:pPr>
        <w:rPr>
          <w:rFonts w:hint="default"/>
        </w:rPr>
      </w:lvl>
    </w:lvlOverride>
    <w:lvlOverride w:ilvl="7">
      <w:lvl w:ilvl="7">
        <w:start w:val="1"/>
        <w:numFmt w:val="lowerLetter"/>
        <w:lvlText w:val="%8."/>
        <w:lvlJc w:val="left"/>
        <w:pPr>
          <w:ind w:left="6840" w:hanging="360"/>
        </w:pPr>
        <w:rPr>
          <w:rFonts w:hint="default"/>
        </w:rPr>
      </w:lvl>
    </w:lvlOverride>
    <w:lvlOverride w:ilvl="8">
      <w:lvl w:ilvl="8">
        <w:start w:val="1"/>
        <w:numFmt w:val="lowerRoman"/>
        <w:lvlText w:val="%9."/>
        <w:lvlJc w:val="right"/>
        <w:pPr>
          <w:ind w:left="7560" w:hanging="180"/>
        </w:pPr>
        <w:rPr>
          <w:rFonts w:hint="default"/>
        </w:rPr>
      </w:lvl>
    </w:lvlOverride>
  </w:num>
  <w:num w:numId="33">
    <w:abstractNumId w:val="19"/>
    <w:lvlOverride w:ilvl="0">
      <w:lvl w:ilvl="0">
        <w:start w:val="1"/>
        <w:numFmt w:val="none"/>
        <w:lvlText w:val="%11.5.2  "/>
        <w:lvlJc w:val="left"/>
        <w:pPr>
          <w:ind w:left="1800" w:hanging="360"/>
        </w:pPr>
        <w:rPr>
          <w:rFonts w:hint="default"/>
        </w:rPr>
      </w:lvl>
    </w:lvlOverride>
    <w:lvlOverride w:ilvl="1">
      <w:lvl w:ilvl="1">
        <w:start w:val="1"/>
        <w:numFmt w:val="lowerLetter"/>
        <w:lvlText w:val="%2."/>
        <w:lvlJc w:val="left"/>
        <w:pPr>
          <w:ind w:left="2520" w:hanging="360"/>
        </w:pPr>
        <w:rPr>
          <w:rFonts w:hint="default"/>
        </w:rPr>
      </w:lvl>
    </w:lvlOverride>
    <w:lvlOverride w:ilvl="2">
      <w:lvl w:ilvl="2">
        <w:start w:val="1"/>
        <w:numFmt w:val="lowerRoman"/>
        <w:lvlText w:val="%3."/>
        <w:lvlJc w:val="right"/>
        <w:pPr>
          <w:ind w:left="3240" w:hanging="180"/>
        </w:pPr>
        <w:rPr>
          <w:rFonts w:hint="default"/>
        </w:rPr>
      </w:lvl>
    </w:lvlOverride>
    <w:lvlOverride w:ilvl="3">
      <w:lvl w:ilvl="3">
        <w:start w:val="1"/>
        <w:numFmt w:val="decimal"/>
        <w:lvlText w:val="%4."/>
        <w:lvlJc w:val="left"/>
        <w:pPr>
          <w:ind w:left="3960" w:hanging="360"/>
        </w:pPr>
        <w:rPr>
          <w:rFonts w:hint="default"/>
        </w:rPr>
      </w:lvl>
    </w:lvlOverride>
    <w:lvlOverride w:ilvl="4">
      <w:lvl w:ilvl="4">
        <w:start w:val="1"/>
        <w:numFmt w:val="lowerLetter"/>
        <w:lvlText w:val="%5."/>
        <w:lvlJc w:val="left"/>
        <w:pPr>
          <w:ind w:left="4680" w:hanging="360"/>
        </w:pPr>
        <w:rPr>
          <w:rFonts w:hint="default"/>
        </w:rPr>
      </w:lvl>
    </w:lvlOverride>
    <w:lvlOverride w:ilvl="5">
      <w:lvl w:ilvl="5">
        <w:start w:val="1"/>
        <w:numFmt w:val="lowerRoman"/>
        <w:lvlText w:val="%6."/>
        <w:lvlJc w:val="right"/>
        <w:pPr>
          <w:ind w:left="5400" w:hanging="180"/>
        </w:pPr>
        <w:rPr>
          <w:rFonts w:hint="default"/>
        </w:rPr>
      </w:lvl>
    </w:lvlOverride>
    <w:lvlOverride w:ilvl="6">
      <w:lvl w:ilvl="6">
        <w:start w:val="1"/>
        <w:numFmt w:val="decimal"/>
        <w:lvlText w:val="%7."/>
        <w:lvlJc w:val="left"/>
        <w:pPr>
          <w:ind w:left="6120" w:hanging="360"/>
        </w:pPr>
        <w:rPr>
          <w:rFonts w:hint="default"/>
        </w:rPr>
      </w:lvl>
    </w:lvlOverride>
    <w:lvlOverride w:ilvl="7">
      <w:lvl w:ilvl="7">
        <w:start w:val="1"/>
        <w:numFmt w:val="lowerLetter"/>
        <w:lvlText w:val="%8."/>
        <w:lvlJc w:val="left"/>
        <w:pPr>
          <w:ind w:left="6840" w:hanging="360"/>
        </w:pPr>
        <w:rPr>
          <w:rFonts w:hint="default"/>
        </w:rPr>
      </w:lvl>
    </w:lvlOverride>
    <w:lvlOverride w:ilvl="8">
      <w:lvl w:ilvl="8">
        <w:start w:val="1"/>
        <w:numFmt w:val="lowerRoman"/>
        <w:lvlText w:val="%9."/>
        <w:lvlJc w:val="right"/>
        <w:pPr>
          <w:ind w:left="7560" w:hanging="180"/>
        </w:pPr>
        <w:rPr>
          <w:rFonts w:hint="default"/>
        </w:rPr>
      </w:lvl>
    </w:lvlOverride>
  </w:num>
  <w:num w:numId="34">
    <w:abstractNumId w:val="38"/>
    <w:lvlOverride w:ilvl="0">
      <w:lvl w:ilvl="0">
        <w:start w:val="1"/>
        <w:numFmt w:val="none"/>
        <w:lvlText w:val="%11.5.3  "/>
        <w:lvlJc w:val="left"/>
        <w:pPr>
          <w:ind w:left="1800" w:hanging="360"/>
        </w:pPr>
        <w:rPr>
          <w:rFonts w:hint="default"/>
        </w:rPr>
      </w:lvl>
    </w:lvlOverride>
    <w:lvlOverride w:ilvl="1">
      <w:lvl w:ilvl="1">
        <w:start w:val="1"/>
        <w:numFmt w:val="lowerLetter"/>
        <w:lvlText w:val="%2."/>
        <w:lvlJc w:val="left"/>
        <w:pPr>
          <w:ind w:left="2520" w:hanging="360"/>
        </w:pPr>
        <w:rPr>
          <w:rFonts w:hint="default"/>
        </w:rPr>
      </w:lvl>
    </w:lvlOverride>
    <w:lvlOverride w:ilvl="2">
      <w:lvl w:ilvl="2">
        <w:start w:val="1"/>
        <w:numFmt w:val="lowerRoman"/>
        <w:lvlText w:val="%3."/>
        <w:lvlJc w:val="right"/>
        <w:pPr>
          <w:ind w:left="3240" w:hanging="180"/>
        </w:pPr>
        <w:rPr>
          <w:rFonts w:hint="default"/>
        </w:rPr>
      </w:lvl>
    </w:lvlOverride>
    <w:lvlOverride w:ilvl="3">
      <w:lvl w:ilvl="3">
        <w:start w:val="1"/>
        <w:numFmt w:val="decimal"/>
        <w:lvlText w:val="%4."/>
        <w:lvlJc w:val="left"/>
        <w:pPr>
          <w:ind w:left="3960" w:hanging="360"/>
        </w:pPr>
        <w:rPr>
          <w:rFonts w:hint="default"/>
        </w:rPr>
      </w:lvl>
    </w:lvlOverride>
    <w:lvlOverride w:ilvl="4">
      <w:lvl w:ilvl="4">
        <w:start w:val="1"/>
        <w:numFmt w:val="lowerLetter"/>
        <w:lvlText w:val="%5."/>
        <w:lvlJc w:val="left"/>
        <w:pPr>
          <w:ind w:left="4680" w:hanging="360"/>
        </w:pPr>
        <w:rPr>
          <w:rFonts w:hint="default"/>
        </w:rPr>
      </w:lvl>
    </w:lvlOverride>
    <w:lvlOverride w:ilvl="5">
      <w:lvl w:ilvl="5">
        <w:start w:val="1"/>
        <w:numFmt w:val="lowerRoman"/>
        <w:lvlText w:val="%6."/>
        <w:lvlJc w:val="right"/>
        <w:pPr>
          <w:ind w:left="5400" w:hanging="180"/>
        </w:pPr>
        <w:rPr>
          <w:rFonts w:hint="default"/>
        </w:rPr>
      </w:lvl>
    </w:lvlOverride>
    <w:lvlOverride w:ilvl="6">
      <w:lvl w:ilvl="6">
        <w:start w:val="1"/>
        <w:numFmt w:val="decimal"/>
        <w:lvlText w:val="%7."/>
        <w:lvlJc w:val="left"/>
        <w:pPr>
          <w:ind w:left="6120" w:hanging="360"/>
        </w:pPr>
        <w:rPr>
          <w:rFonts w:hint="default"/>
        </w:rPr>
      </w:lvl>
    </w:lvlOverride>
    <w:lvlOverride w:ilvl="7">
      <w:lvl w:ilvl="7">
        <w:start w:val="1"/>
        <w:numFmt w:val="lowerLetter"/>
        <w:lvlText w:val="%8."/>
        <w:lvlJc w:val="left"/>
        <w:pPr>
          <w:ind w:left="6840" w:hanging="360"/>
        </w:pPr>
        <w:rPr>
          <w:rFonts w:hint="default"/>
        </w:rPr>
      </w:lvl>
    </w:lvlOverride>
    <w:lvlOverride w:ilvl="8">
      <w:lvl w:ilvl="8">
        <w:start w:val="1"/>
        <w:numFmt w:val="lowerRoman"/>
        <w:lvlText w:val="%9."/>
        <w:lvlJc w:val="right"/>
        <w:pPr>
          <w:ind w:left="7560" w:hanging="180"/>
        </w:pPr>
        <w:rPr>
          <w:rFonts w:hint="default"/>
        </w:rPr>
      </w:lvl>
    </w:lvlOverride>
  </w:num>
  <w:num w:numId="35">
    <w:abstractNumId w:val="32"/>
  </w:num>
  <w:num w:numId="36">
    <w:abstractNumId w:val="32"/>
    <w:lvlOverride w:ilvl="0">
      <w:lvl w:ilvl="0">
        <w:start w:val="1"/>
        <w:numFmt w:val="none"/>
        <w:pStyle w:val="Subbab15"/>
        <w:lvlText w:val="%11.5.4  "/>
        <w:lvlJc w:val="left"/>
        <w:pPr>
          <w:ind w:left="1800" w:hanging="360"/>
        </w:pPr>
        <w:rPr>
          <w:rFonts w:hint="default"/>
        </w:rPr>
      </w:lvl>
    </w:lvlOverride>
    <w:lvlOverride w:ilvl="1">
      <w:lvl w:ilvl="1">
        <w:start w:val="1"/>
        <w:numFmt w:val="lowerLetter"/>
        <w:lvlText w:val="%2."/>
        <w:lvlJc w:val="left"/>
        <w:pPr>
          <w:ind w:left="2520" w:hanging="360"/>
        </w:pPr>
        <w:rPr>
          <w:rFonts w:hint="default"/>
        </w:rPr>
      </w:lvl>
    </w:lvlOverride>
    <w:lvlOverride w:ilvl="2">
      <w:lvl w:ilvl="2">
        <w:start w:val="1"/>
        <w:numFmt w:val="lowerRoman"/>
        <w:lvlText w:val="%3."/>
        <w:lvlJc w:val="right"/>
        <w:pPr>
          <w:ind w:left="3240" w:hanging="180"/>
        </w:pPr>
        <w:rPr>
          <w:rFonts w:hint="default"/>
        </w:rPr>
      </w:lvl>
    </w:lvlOverride>
    <w:lvlOverride w:ilvl="3">
      <w:lvl w:ilvl="3">
        <w:start w:val="1"/>
        <w:numFmt w:val="decimal"/>
        <w:lvlText w:val="%4."/>
        <w:lvlJc w:val="left"/>
        <w:pPr>
          <w:ind w:left="3960" w:hanging="360"/>
        </w:pPr>
        <w:rPr>
          <w:rFonts w:hint="default"/>
        </w:rPr>
      </w:lvl>
    </w:lvlOverride>
    <w:lvlOverride w:ilvl="4">
      <w:lvl w:ilvl="4">
        <w:start w:val="1"/>
        <w:numFmt w:val="lowerLetter"/>
        <w:lvlText w:val="%5."/>
        <w:lvlJc w:val="left"/>
        <w:pPr>
          <w:ind w:left="4680" w:hanging="360"/>
        </w:pPr>
        <w:rPr>
          <w:rFonts w:hint="default"/>
        </w:rPr>
      </w:lvl>
    </w:lvlOverride>
    <w:lvlOverride w:ilvl="5">
      <w:lvl w:ilvl="5">
        <w:start w:val="1"/>
        <w:numFmt w:val="lowerRoman"/>
        <w:lvlText w:val="%6."/>
        <w:lvlJc w:val="right"/>
        <w:pPr>
          <w:ind w:left="5400" w:hanging="180"/>
        </w:pPr>
        <w:rPr>
          <w:rFonts w:hint="default"/>
        </w:rPr>
      </w:lvl>
    </w:lvlOverride>
    <w:lvlOverride w:ilvl="6">
      <w:lvl w:ilvl="6">
        <w:start w:val="1"/>
        <w:numFmt w:val="decimal"/>
        <w:lvlText w:val="%7."/>
        <w:lvlJc w:val="left"/>
        <w:pPr>
          <w:ind w:left="6120" w:hanging="360"/>
        </w:pPr>
        <w:rPr>
          <w:rFonts w:hint="default"/>
        </w:rPr>
      </w:lvl>
    </w:lvlOverride>
    <w:lvlOverride w:ilvl="7">
      <w:lvl w:ilvl="7">
        <w:start w:val="1"/>
        <w:numFmt w:val="lowerLetter"/>
        <w:lvlText w:val="%8."/>
        <w:lvlJc w:val="left"/>
        <w:pPr>
          <w:ind w:left="6840" w:hanging="360"/>
        </w:pPr>
        <w:rPr>
          <w:rFonts w:hint="default"/>
        </w:rPr>
      </w:lvl>
    </w:lvlOverride>
    <w:lvlOverride w:ilvl="8">
      <w:lvl w:ilvl="8">
        <w:start w:val="1"/>
        <w:numFmt w:val="lowerRoman"/>
        <w:lvlText w:val="%9."/>
        <w:lvlJc w:val="right"/>
        <w:pPr>
          <w:ind w:left="7560" w:hanging="180"/>
        </w:pPr>
        <w:rPr>
          <w:rFonts w:hint="default"/>
        </w:rPr>
      </w:lvl>
    </w:lvlOverride>
  </w:num>
  <w:num w:numId="37">
    <w:abstractNumId w:val="14"/>
    <w:lvlOverride w:ilvl="0">
      <w:lvl w:ilvl="0">
        <w:start w:val="2"/>
        <w:numFmt w:val="none"/>
        <w:pStyle w:val="subbab21"/>
        <w:lvlText w:val="%12.1.2"/>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38">
    <w:abstractNumId w:val="24"/>
  </w:num>
  <w:num w:numId="39">
    <w:abstractNumId w:val="24"/>
    <w:lvlOverride w:ilvl="0">
      <w:lvl w:ilvl="0">
        <w:start w:val="2"/>
        <w:numFmt w:val="none"/>
        <w:pStyle w:val="Subbab22"/>
        <w:lvlText w:val="2.2.3"/>
        <w:lvlJc w:val="left"/>
        <w:pPr>
          <w:ind w:left="1146"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0">
    <w:abstractNumId w:val="24"/>
    <w:lvlOverride w:ilvl="0">
      <w:lvl w:ilvl="0">
        <w:start w:val="2"/>
        <w:numFmt w:val="none"/>
        <w:pStyle w:val="Subbab22"/>
        <w:lvlText w:val="2.2.2"/>
        <w:lvlJc w:val="left"/>
        <w:pPr>
          <w:ind w:left="1146"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1">
    <w:abstractNumId w:val="12"/>
    <w:lvlOverride w:ilvl="0">
      <w:lvl w:ilvl="0">
        <w:start w:val="2"/>
        <w:numFmt w:val="none"/>
        <w:pStyle w:val="Subbab23"/>
        <w:lvlText w:val="2.3.2"/>
        <w:lvlJc w:val="left"/>
        <w:pPr>
          <w:ind w:left="1146"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2">
    <w:abstractNumId w:val="7"/>
    <w:lvlOverride w:ilvl="0">
      <w:lvl w:ilvl="0">
        <w:start w:val="2"/>
        <w:numFmt w:val="none"/>
        <w:pStyle w:val="Subbab24"/>
        <w:lvlText w:val="2.4.2"/>
        <w:lvlJc w:val="left"/>
        <w:pPr>
          <w:ind w:left="1146"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3">
    <w:abstractNumId w:val="1"/>
  </w:num>
  <w:num w:numId="44">
    <w:abstractNumId w:val="1"/>
  </w:num>
  <w:num w:numId="45">
    <w:abstractNumId w:val="26"/>
  </w:num>
  <w:num w:numId="46">
    <w:abstractNumId w:val="18"/>
    <w:lvlOverride w:ilvl="0">
      <w:lvl w:ilvl="0">
        <w:start w:val="3"/>
        <w:numFmt w:val="none"/>
        <w:pStyle w:val="Subbab33"/>
        <w:lvlText w:val="3.3.2"/>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7">
    <w:abstractNumId w:val="3"/>
    <w:lvlOverride w:ilvl="0">
      <w:lvl w:ilvl="0">
        <w:start w:val="4"/>
        <w:numFmt w:val="none"/>
        <w:pStyle w:val="Subbab42"/>
        <w:lvlText w:val="4.2.2"/>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8">
    <w:abstractNumId w:val="2"/>
    <w:lvlOverride w:ilvl="0">
      <w:lvl w:ilvl="0">
        <w:start w:val="4"/>
        <w:numFmt w:val="none"/>
        <w:pStyle w:val="Subbab43"/>
        <w:lvlText w:val="4.3.2"/>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9">
    <w:abstractNumId w:val="5"/>
  </w:num>
  <w:num w:numId="50">
    <w:abstractNumId w:val="5"/>
    <w:lvlOverride w:ilvl="0">
      <w:lvl w:ilvl="0">
        <w:start w:val="4"/>
        <w:numFmt w:val="none"/>
        <w:pStyle w:val="Subbab44"/>
        <w:lvlText w:val="4.4.2"/>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1">
    <w:abstractNumId w:val="23"/>
  </w:num>
  <w:num w:numId="52">
    <w:abstractNumId w:val="22"/>
  </w:num>
  <w:num w:numId="53">
    <w:abstractNumId w:val="17"/>
    <w:lvlOverride w:ilvl="0">
      <w:lvl w:ilvl="0">
        <w:start w:val="5"/>
        <w:numFmt w:val="none"/>
        <w:pStyle w:val="Subbab51"/>
        <w:lvlText w:val="5.1.2"/>
        <w:lvlJc w:val="left"/>
        <w:pPr>
          <w:ind w:left="144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4">
    <w:abstractNumId w:val="33"/>
  </w:num>
  <w:num w:numId="55">
    <w:abstractNumId w:val="33"/>
    <w:lvlOverride w:ilvl="0">
      <w:lvl w:ilvl="0">
        <w:start w:val="5"/>
        <w:numFmt w:val="none"/>
        <w:pStyle w:val="Subbab53"/>
        <w:lvlText w:val="5.3.2"/>
        <w:lvlJc w:val="left"/>
        <w:pPr>
          <w:ind w:left="144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6">
    <w:abstractNumId w:val="29"/>
  </w:num>
  <w:num w:numId="57">
    <w:abstractNumId w:val="31"/>
  </w:num>
  <w:num w:numId="58">
    <w:abstractNumId w:val="1"/>
    <w:lvlOverride w:ilvl="0">
      <w:lvl w:ilvl="0">
        <w:start w:val="1"/>
        <w:numFmt w:val="none"/>
        <w:pStyle w:val="BAB3"/>
        <w:lvlText w:val="3.2     "/>
        <w:lvlJc w:val="left"/>
        <w:pPr>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9">
    <w:abstractNumId w:val="4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784"/>
    <w:rsid w:val="0000054C"/>
    <w:rsid w:val="00001B6F"/>
    <w:rsid w:val="00001B9F"/>
    <w:rsid w:val="00002BD6"/>
    <w:rsid w:val="000052F3"/>
    <w:rsid w:val="0000610B"/>
    <w:rsid w:val="00007A50"/>
    <w:rsid w:val="00007B95"/>
    <w:rsid w:val="00010619"/>
    <w:rsid w:val="00011CF6"/>
    <w:rsid w:val="000132AB"/>
    <w:rsid w:val="00014104"/>
    <w:rsid w:val="00015586"/>
    <w:rsid w:val="00020DBE"/>
    <w:rsid w:val="00027B37"/>
    <w:rsid w:val="000319CC"/>
    <w:rsid w:val="00033248"/>
    <w:rsid w:val="000356A4"/>
    <w:rsid w:val="00035BCF"/>
    <w:rsid w:val="00036202"/>
    <w:rsid w:val="00041932"/>
    <w:rsid w:val="000447E9"/>
    <w:rsid w:val="00044B3E"/>
    <w:rsid w:val="00044BD1"/>
    <w:rsid w:val="000454F6"/>
    <w:rsid w:val="000456F8"/>
    <w:rsid w:val="000456FE"/>
    <w:rsid w:val="0004710A"/>
    <w:rsid w:val="0004725D"/>
    <w:rsid w:val="00047342"/>
    <w:rsid w:val="00047993"/>
    <w:rsid w:val="00050229"/>
    <w:rsid w:val="00051456"/>
    <w:rsid w:val="00051571"/>
    <w:rsid w:val="00051F87"/>
    <w:rsid w:val="000529D3"/>
    <w:rsid w:val="00054DCF"/>
    <w:rsid w:val="000565E9"/>
    <w:rsid w:val="0006037E"/>
    <w:rsid w:val="00062A46"/>
    <w:rsid w:val="000637C9"/>
    <w:rsid w:val="0006450E"/>
    <w:rsid w:val="0006541B"/>
    <w:rsid w:val="00066779"/>
    <w:rsid w:val="00067249"/>
    <w:rsid w:val="00071E68"/>
    <w:rsid w:val="000741F9"/>
    <w:rsid w:val="00076B3A"/>
    <w:rsid w:val="0008402F"/>
    <w:rsid w:val="00084EAC"/>
    <w:rsid w:val="00085AA0"/>
    <w:rsid w:val="00086ED4"/>
    <w:rsid w:val="00087A9A"/>
    <w:rsid w:val="00087BF1"/>
    <w:rsid w:val="00090146"/>
    <w:rsid w:val="00090DB4"/>
    <w:rsid w:val="00092267"/>
    <w:rsid w:val="00092D1C"/>
    <w:rsid w:val="00093326"/>
    <w:rsid w:val="00093955"/>
    <w:rsid w:val="000947E6"/>
    <w:rsid w:val="000A0A7A"/>
    <w:rsid w:val="000A0D0A"/>
    <w:rsid w:val="000A10F8"/>
    <w:rsid w:val="000A2C0B"/>
    <w:rsid w:val="000A3735"/>
    <w:rsid w:val="000A41A4"/>
    <w:rsid w:val="000A4780"/>
    <w:rsid w:val="000A4E8C"/>
    <w:rsid w:val="000A51DC"/>
    <w:rsid w:val="000B0CB4"/>
    <w:rsid w:val="000B173C"/>
    <w:rsid w:val="000B2FE9"/>
    <w:rsid w:val="000B73A4"/>
    <w:rsid w:val="000C15ED"/>
    <w:rsid w:val="000C22D0"/>
    <w:rsid w:val="000C2383"/>
    <w:rsid w:val="000C35AD"/>
    <w:rsid w:val="000C54E6"/>
    <w:rsid w:val="000C5AAC"/>
    <w:rsid w:val="000C6191"/>
    <w:rsid w:val="000C738E"/>
    <w:rsid w:val="000C76E2"/>
    <w:rsid w:val="000D0DCD"/>
    <w:rsid w:val="000D1898"/>
    <w:rsid w:val="000D2736"/>
    <w:rsid w:val="000D2B5D"/>
    <w:rsid w:val="000D2F53"/>
    <w:rsid w:val="000D3978"/>
    <w:rsid w:val="000D3FD8"/>
    <w:rsid w:val="000E010F"/>
    <w:rsid w:val="000E0BCF"/>
    <w:rsid w:val="000E0D93"/>
    <w:rsid w:val="000E1615"/>
    <w:rsid w:val="000E5AF3"/>
    <w:rsid w:val="000E67DD"/>
    <w:rsid w:val="000E6C6B"/>
    <w:rsid w:val="000F1483"/>
    <w:rsid w:val="000F2332"/>
    <w:rsid w:val="000F2C4D"/>
    <w:rsid w:val="000F3BC8"/>
    <w:rsid w:val="000F3C27"/>
    <w:rsid w:val="000F45D1"/>
    <w:rsid w:val="00104E58"/>
    <w:rsid w:val="001058EE"/>
    <w:rsid w:val="0010787C"/>
    <w:rsid w:val="0011222A"/>
    <w:rsid w:val="00112AEC"/>
    <w:rsid w:val="001131A5"/>
    <w:rsid w:val="001141FD"/>
    <w:rsid w:val="001209D4"/>
    <w:rsid w:val="00121655"/>
    <w:rsid w:val="00123FEE"/>
    <w:rsid w:val="00127A92"/>
    <w:rsid w:val="0013044D"/>
    <w:rsid w:val="00130F91"/>
    <w:rsid w:val="00131A4A"/>
    <w:rsid w:val="001338CB"/>
    <w:rsid w:val="00134784"/>
    <w:rsid w:val="00136B9B"/>
    <w:rsid w:val="0013733E"/>
    <w:rsid w:val="0013771E"/>
    <w:rsid w:val="00140879"/>
    <w:rsid w:val="001427FA"/>
    <w:rsid w:val="00142B0B"/>
    <w:rsid w:val="00146C77"/>
    <w:rsid w:val="0015066C"/>
    <w:rsid w:val="00152FA2"/>
    <w:rsid w:val="0015420E"/>
    <w:rsid w:val="0016109A"/>
    <w:rsid w:val="001655DF"/>
    <w:rsid w:val="0016608F"/>
    <w:rsid w:val="001663EC"/>
    <w:rsid w:val="00166EF8"/>
    <w:rsid w:val="001712A3"/>
    <w:rsid w:val="00172A15"/>
    <w:rsid w:val="00173018"/>
    <w:rsid w:val="00174147"/>
    <w:rsid w:val="00175696"/>
    <w:rsid w:val="001834AD"/>
    <w:rsid w:val="001837C3"/>
    <w:rsid w:val="001850F8"/>
    <w:rsid w:val="00187501"/>
    <w:rsid w:val="00190E11"/>
    <w:rsid w:val="00191FE6"/>
    <w:rsid w:val="00194203"/>
    <w:rsid w:val="0019579A"/>
    <w:rsid w:val="00196301"/>
    <w:rsid w:val="00197512"/>
    <w:rsid w:val="001A2973"/>
    <w:rsid w:val="001A4712"/>
    <w:rsid w:val="001A7195"/>
    <w:rsid w:val="001A7F04"/>
    <w:rsid w:val="001B0148"/>
    <w:rsid w:val="001B0C0F"/>
    <w:rsid w:val="001B5BA2"/>
    <w:rsid w:val="001B5E34"/>
    <w:rsid w:val="001C1E50"/>
    <w:rsid w:val="001C21C8"/>
    <w:rsid w:val="001C3960"/>
    <w:rsid w:val="001C5A58"/>
    <w:rsid w:val="001C6569"/>
    <w:rsid w:val="001C6B1F"/>
    <w:rsid w:val="001C6D55"/>
    <w:rsid w:val="001D3DD0"/>
    <w:rsid w:val="001D491D"/>
    <w:rsid w:val="001D686B"/>
    <w:rsid w:val="001D69C0"/>
    <w:rsid w:val="001D6B34"/>
    <w:rsid w:val="001D7507"/>
    <w:rsid w:val="001D779F"/>
    <w:rsid w:val="001D77FC"/>
    <w:rsid w:val="001D7A3A"/>
    <w:rsid w:val="001E11F4"/>
    <w:rsid w:val="001E1AEF"/>
    <w:rsid w:val="001E2EE5"/>
    <w:rsid w:val="001E2F56"/>
    <w:rsid w:val="001E3053"/>
    <w:rsid w:val="001E356F"/>
    <w:rsid w:val="001E36F2"/>
    <w:rsid w:val="001E509B"/>
    <w:rsid w:val="001E5445"/>
    <w:rsid w:val="001F3352"/>
    <w:rsid w:val="001F5B5A"/>
    <w:rsid w:val="001F778E"/>
    <w:rsid w:val="00200EB0"/>
    <w:rsid w:val="0020137F"/>
    <w:rsid w:val="00202972"/>
    <w:rsid w:val="00203DFF"/>
    <w:rsid w:val="00203FB6"/>
    <w:rsid w:val="0020457E"/>
    <w:rsid w:val="002057B0"/>
    <w:rsid w:val="00206CAA"/>
    <w:rsid w:val="002100E8"/>
    <w:rsid w:val="00210CBB"/>
    <w:rsid w:val="00212E6B"/>
    <w:rsid w:val="002133EB"/>
    <w:rsid w:val="00214F2B"/>
    <w:rsid w:val="0021520A"/>
    <w:rsid w:val="00215981"/>
    <w:rsid w:val="00217813"/>
    <w:rsid w:val="00220BA2"/>
    <w:rsid w:val="002213D1"/>
    <w:rsid w:val="00221601"/>
    <w:rsid w:val="00223736"/>
    <w:rsid w:val="0022717F"/>
    <w:rsid w:val="00227648"/>
    <w:rsid w:val="00227F90"/>
    <w:rsid w:val="00231A4D"/>
    <w:rsid w:val="00236D33"/>
    <w:rsid w:val="0023707B"/>
    <w:rsid w:val="00241371"/>
    <w:rsid w:val="00241F2E"/>
    <w:rsid w:val="00244C64"/>
    <w:rsid w:val="00250E9D"/>
    <w:rsid w:val="0025204D"/>
    <w:rsid w:val="002570FC"/>
    <w:rsid w:val="0026036E"/>
    <w:rsid w:val="00260B00"/>
    <w:rsid w:val="00262760"/>
    <w:rsid w:val="0026279A"/>
    <w:rsid w:val="002633D2"/>
    <w:rsid w:val="0026536D"/>
    <w:rsid w:val="00265D53"/>
    <w:rsid w:val="0026669F"/>
    <w:rsid w:val="002667CC"/>
    <w:rsid w:val="0026689D"/>
    <w:rsid w:val="00267064"/>
    <w:rsid w:val="002716AD"/>
    <w:rsid w:val="002724D3"/>
    <w:rsid w:val="00272D4E"/>
    <w:rsid w:val="00274D08"/>
    <w:rsid w:val="002767C5"/>
    <w:rsid w:val="002772CF"/>
    <w:rsid w:val="002774C1"/>
    <w:rsid w:val="00277A51"/>
    <w:rsid w:val="00277CF9"/>
    <w:rsid w:val="00280AEB"/>
    <w:rsid w:val="00281102"/>
    <w:rsid w:val="002840CF"/>
    <w:rsid w:val="002848F8"/>
    <w:rsid w:val="00287243"/>
    <w:rsid w:val="00290C8E"/>
    <w:rsid w:val="00291A1F"/>
    <w:rsid w:val="00293DD5"/>
    <w:rsid w:val="00294526"/>
    <w:rsid w:val="00294FCB"/>
    <w:rsid w:val="0029594A"/>
    <w:rsid w:val="00295EAF"/>
    <w:rsid w:val="00296562"/>
    <w:rsid w:val="002A1B04"/>
    <w:rsid w:val="002A1B24"/>
    <w:rsid w:val="002A36A9"/>
    <w:rsid w:val="002A42D5"/>
    <w:rsid w:val="002A4B44"/>
    <w:rsid w:val="002A517D"/>
    <w:rsid w:val="002A7BC5"/>
    <w:rsid w:val="002A7E3D"/>
    <w:rsid w:val="002B03C5"/>
    <w:rsid w:val="002B22C0"/>
    <w:rsid w:val="002B3F17"/>
    <w:rsid w:val="002B54B4"/>
    <w:rsid w:val="002B5DF3"/>
    <w:rsid w:val="002B6242"/>
    <w:rsid w:val="002B67FB"/>
    <w:rsid w:val="002C1C5F"/>
    <w:rsid w:val="002C52BD"/>
    <w:rsid w:val="002C62BF"/>
    <w:rsid w:val="002C63FA"/>
    <w:rsid w:val="002D0DE9"/>
    <w:rsid w:val="002D4D4B"/>
    <w:rsid w:val="002D5D05"/>
    <w:rsid w:val="002D7D3F"/>
    <w:rsid w:val="002E007B"/>
    <w:rsid w:val="002E08E9"/>
    <w:rsid w:val="002E1BBB"/>
    <w:rsid w:val="002E1E29"/>
    <w:rsid w:val="002E4D1C"/>
    <w:rsid w:val="002E4E6A"/>
    <w:rsid w:val="002E55B7"/>
    <w:rsid w:val="002E687A"/>
    <w:rsid w:val="002F0A1C"/>
    <w:rsid w:val="002F1DE5"/>
    <w:rsid w:val="002F3B08"/>
    <w:rsid w:val="002F3D91"/>
    <w:rsid w:val="002F524D"/>
    <w:rsid w:val="002F569B"/>
    <w:rsid w:val="002F6C3E"/>
    <w:rsid w:val="002F6E20"/>
    <w:rsid w:val="00304D63"/>
    <w:rsid w:val="00304FB9"/>
    <w:rsid w:val="003059F8"/>
    <w:rsid w:val="00305AE1"/>
    <w:rsid w:val="00306691"/>
    <w:rsid w:val="003124DC"/>
    <w:rsid w:val="003127B3"/>
    <w:rsid w:val="003173C8"/>
    <w:rsid w:val="00320169"/>
    <w:rsid w:val="003209B0"/>
    <w:rsid w:val="003210BC"/>
    <w:rsid w:val="0032145A"/>
    <w:rsid w:val="00321E74"/>
    <w:rsid w:val="00322BA6"/>
    <w:rsid w:val="00324049"/>
    <w:rsid w:val="003256D3"/>
    <w:rsid w:val="00326253"/>
    <w:rsid w:val="00326B1B"/>
    <w:rsid w:val="00330944"/>
    <w:rsid w:val="00333924"/>
    <w:rsid w:val="00335EA7"/>
    <w:rsid w:val="00336ADF"/>
    <w:rsid w:val="003371E5"/>
    <w:rsid w:val="00340C0F"/>
    <w:rsid w:val="00341F83"/>
    <w:rsid w:val="00342A6D"/>
    <w:rsid w:val="00344CC3"/>
    <w:rsid w:val="00347B78"/>
    <w:rsid w:val="003508B7"/>
    <w:rsid w:val="00350F1F"/>
    <w:rsid w:val="00351475"/>
    <w:rsid w:val="00351848"/>
    <w:rsid w:val="003527F0"/>
    <w:rsid w:val="003539E0"/>
    <w:rsid w:val="0035466E"/>
    <w:rsid w:val="00356F47"/>
    <w:rsid w:val="00360E5D"/>
    <w:rsid w:val="003619E0"/>
    <w:rsid w:val="00362253"/>
    <w:rsid w:val="00366195"/>
    <w:rsid w:val="0036681A"/>
    <w:rsid w:val="00367789"/>
    <w:rsid w:val="00367B71"/>
    <w:rsid w:val="00370114"/>
    <w:rsid w:val="00372185"/>
    <w:rsid w:val="0037486F"/>
    <w:rsid w:val="00374EC2"/>
    <w:rsid w:val="00380285"/>
    <w:rsid w:val="00380620"/>
    <w:rsid w:val="00382660"/>
    <w:rsid w:val="00382C38"/>
    <w:rsid w:val="00386DEC"/>
    <w:rsid w:val="00391136"/>
    <w:rsid w:val="003934D9"/>
    <w:rsid w:val="00394BEB"/>
    <w:rsid w:val="003955A6"/>
    <w:rsid w:val="00396270"/>
    <w:rsid w:val="00396862"/>
    <w:rsid w:val="00397067"/>
    <w:rsid w:val="00397D5C"/>
    <w:rsid w:val="00397ED3"/>
    <w:rsid w:val="003A5804"/>
    <w:rsid w:val="003A5960"/>
    <w:rsid w:val="003A5D43"/>
    <w:rsid w:val="003A5D97"/>
    <w:rsid w:val="003A6878"/>
    <w:rsid w:val="003A7250"/>
    <w:rsid w:val="003B03DE"/>
    <w:rsid w:val="003B0484"/>
    <w:rsid w:val="003B0AEC"/>
    <w:rsid w:val="003B5086"/>
    <w:rsid w:val="003C02A1"/>
    <w:rsid w:val="003C314A"/>
    <w:rsid w:val="003C54DA"/>
    <w:rsid w:val="003C5F52"/>
    <w:rsid w:val="003D10BA"/>
    <w:rsid w:val="003D1772"/>
    <w:rsid w:val="003D21A2"/>
    <w:rsid w:val="003D2CF4"/>
    <w:rsid w:val="003D2D41"/>
    <w:rsid w:val="003D37FF"/>
    <w:rsid w:val="003D45AF"/>
    <w:rsid w:val="003D6008"/>
    <w:rsid w:val="003D6355"/>
    <w:rsid w:val="003D7657"/>
    <w:rsid w:val="003D7B98"/>
    <w:rsid w:val="003E1217"/>
    <w:rsid w:val="003E1A7F"/>
    <w:rsid w:val="003E1BD8"/>
    <w:rsid w:val="003E6766"/>
    <w:rsid w:val="003F4B72"/>
    <w:rsid w:val="003F5433"/>
    <w:rsid w:val="003F5C39"/>
    <w:rsid w:val="003F74B0"/>
    <w:rsid w:val="0040167B"/>
    <w:rsid w:val="00401915"/>
    <w:rsid w:val="00401BC7"/>
    <w:rsid w:val="00403F1B"/>
    <w:rsid w:val="0040420B"/>
    <w:rsid w:val="00405259"/>
    <w:rsid w:val="00406589"/>
    <w:rsid w:val="00406BAB"/>
    <w:rsid w:val="00407C57"/>
    <w:rsid w:val="00407E51"/>
    <w:rsid w:val="00411729"/>
    <w:rsid w:val="00411B6F"/>
    <w:rsid w:val="00412755"/>
    <w:rsid w:val="004163F9"/>
    <w:rsid w:val="004171A3"/>
    <w:rsid w:val="004204C0"/>
    <w:rsid w:val="00421D39"/>
    <w:rsid w:val="00423CC1"/>
    <w:rsid w:val="004244C1"/>
    <w:rsid w:val="00424F75"/>
    <w:rsid w:val="004300B7"/>
    <w:rsid w:val="0043124F"/>
    <w:rsid w:val="00431BBC"/>
    <w:rsid w:val="00432D4A"/>
    <w:rsid w:val="00434BF6"/>
    <w:rsid w:val="00435496"/>
    <w:rsid w:val="00436DC1"/>
    <w:rsid w:val="00437B27"/>
    <w:rsid w:val="004413E1"/>
    <w:rsid w:val="0044618F"/>
    <w:rsid w:val="0045116A"/>
    <w:rsid w:val="00452C23"/>
    <w:rsid w:val="00453800"/>
    <w:rsid w:val="00454258"/>
    <w:rsid w:val="0045673B"/>
    <w:rsid w:val="0045710E"/>
    <w:rsid w:val="004578C7"/>
    <w:rsid w:val="004579F0"/>
    <w:rsid w:val="00461CB3"/>
    <w:rsid w:val="004622DA"/>
    <w:rsid w:val="00462616"/>
    <w:rsid w:val="00466370"/>
    <w:rsid w:val="004674C4"/>
    <w:rsid w:val="0046798A"/>
    <w:rsid w:val="00471009"/>
    <w:rsid w:val="004727AD"/>
    <w:rsid w:val="00473598"/>
    <w:rsid w:val="0047538C"/>
    <w:rsid w:val="0047559C"/>
    <w:rsid w:val="00475EF2"/>
    <w:rsid w:val="0047605C"/>
    <w:rsid w:val="00476743"/>
    <w:rsid w:val="00483A89"/>
    <w:rsid w:val="00484B36"/>
    <w:rsid w:val="00495771"/>
    <w:rsid w:val="00495C47"/>
    <w:rsid w:val="004971D2"/>
    <w:rsid w:val="004A0156"/>
    <w:rsid w:val="004A15C3"/>
    <w:rsid w:val="004A30BF"/>
    <w:rsid w:val="004A381F"/>
    <w:rsid w:val="004A3CF4"/>
    <w:rsid w:val="004A5AA2"/>
    <w:rsid w:val="004B01E0"/>
    <w:rsid w:val="004B1525"/>
    <w:rsid w:val="004B27FA"/>
    <w:rsid w:val="004B37E2"/>
    <w:rsid w:val="004B59DB"/>
    <w:rsid w:val="004B5B19"/>
    <w:rsid w:val="004B6EE7"/>
    <w:rsid w:val="004B70B2"/>
    <w:rsid w:val="004C3519"/>
    <w:rsid w:val="004C3A10"/>
    <w:rsid w:val="004C5516"/>
    <w:rsid w:val="004C5A27"/>
    <w:rsid w:val="004C6622"/>
    <w:rsid w:val="004C6FD6"/>
    <w:rsid w:val="004C76DE"/>
    <w:rsid w:val="004D133C"/>
    <w:rsid w:val="004D4618"/>
    <w:rsid w:val="004D5816"/>
    <w:rsid w:val="004D5E90"/>
    <w:rsid w:val="004D653E"/>
    <w:rsid w:val="004E2560"/>
    <w:rsid w:val="004E7E8C"/>
    <w:rsid w:val="004F0944"/>
    <w:rsid w:val="004F2451"/>
    <w:rsid w:val="004F34F3"/>
    <w:rsid w:val="004F370A"/>
    <w:rsid w:val="004F409D"/>
    <w:rsid w:val="004F5A27"/>
    <w:rsid w:val="004F6076"/>
    <w:rsid w:val="004F64E1"/>
    <w:rsid w:val="004F7659"/>
    <w:rsid w:val="00500697"/>
    <w:rsid w:val="00503722"/>
    <w:rsid w:val="005077BE"/>
    <w:rsid w:val="00510DC5"/>
    <w:rsid w:val="00510F3E"/>
    <w:rsid w:val="005142CC"/>
    <w:rsid w:val="005159A5"/>
    <w:rsid w:val="0051779F"/>
    <w:rsid w:val="00520943"/>
    <w:rsid w:val="00520E5B"/>
    <w:rsid w:val="0052296D"/>
    <w:rsid w:val="00524130"/>
    <w:rsid w:val="005252B0"/>
    <w:rsid w:val="005256E3"/>
    <w:rsid w:val="0052659E"/>
    <w:rsid w:val="0052715B"/>
    <w:rsid w:val="0053113C"/>
    <w:rsid w:val="0053428F"/>
    <w:rsid w:val="005349F3"/>
    <w:rsid w:val="00535BB5"/>
    <w:rsid w:val="00537343"/>
    <w:rsid w:val="00540534"/>
    <w:rsid w:val="00540EF7"/>
    <w:rsid w:val="00541B32"/>
    <w:rsid w:val="00543169"/>
    <w:rsid w:val="00544F6A"/>
    <w:rsid w:val="00547486"/>
    <w:rsid w:val="00550156"/>
    <w:rsid w:val="00550483"/>
    <w:rsid w:val="00550827"/>
    <w:rsid w:val="00550B54"/>
    <w:rsid w:val="005527A4"/>
    <w:rsid w:val="005530C9"/>
    <w:rsid w:val="005541C2"/>
    <w:rsid w:val="00555C2B"/>
    <w:rsid w:val="00555F47"/>
    <w:rsid w:val="0056005D"/>
    <w:rsid w:val="00560CBF"/>
    <w:rsid w:val="00561BA4"/>
    <w:rsid w:val="00561EE0"/>
    <w:rsid w:val="00562943"/>
    <w:rsid w:val="00562DC6"/>
    <w:rsid w:val="00564754"/>
    <w:rsid w:val="005662CB"/>
    <w:rsid w:val="00571803"/>
    <w:rsid w:val="005756DA"/>
    <w:rsid w:val="00576505"/>
    <w:rsid w:val="0057764D"/>
    <w:rsid w:val="00584F37"/>
    <w:rsid w:val="00586915"/>
    <w:rsid w:val="00586E71"/>
    <w:rsid w:val="005870B2"/>
    <w:rsid w:val="00587A24"/>
    <w:rsid w:val="00587E7E"/>
    <w:rsid w:val="005909B9"/>
    <w:rsid w:val="005909C2"/>
    <w:rsid w:val="00594760"/>
    <w:rsid w:val="005949C0"/>
    <w:rsid w:val="00594FA0"/>
    <w:rsid w:val="005957BC"/>
    <w:rsid w:val="00595C47"/>
    <w:rsid w:val="00596AC5"/>
    <w:rsid w:val="005A0C11"/>
    <w:rsid w:val="005A251B"/>
    <w:rsid w:val="005A3C29"/>
    <w:rsid w:val="005A494D"/>
    <w:rsid w:val="005A7C8F"/>
    <w:rsid w:val="005B044E"/>
    <w:rsid w:val="005B0CFD"/>
    <w:rsid w:val="005B0D63"/>
    <w:rsid w:val="005B17EB"/>
    <w:rsid w:val="005B336E"/>
    <w:rsid w:val="005B4267"/>
    <w:rsid w:val="005B4676"/>
    <w:rsid w:val="005B52A4"/>
    <w:rsid w:val="005B65DC"/>
    <w:rsid w:val="005B7135"/>
    <w:rsid w:val="005C01E1"/>
    <w:rsid w:val="005C128C"/>
    <w:rsid w:val="005C35D2"/>
    <w:rsid w:val="005C3B20"/>
    <w:rsid w:val="005C42EA"/>
    <w:rsid w:val="005C4823"/>
    <w:rsid w:val="005C5A4B"/>
    <w:rsid w:val="005C7671"/>
    <w:rsid w:val="005D1AD4"/>
    <w:rsid w:val="005D2F64"/>
    <w:rsid w:val="005D5CFE"/>
    <w:rsid w:val="005D5EFB"/>
    <w:rsid w:val="005D6282"/>
    <w:rsid w:val="005D78A3"/>
    <w:rsid w:val="005E6CBA"/>
    <w:rsid w:val="005E7FF7"/>
    <w:rsid w:val="005F0B50"/>
    <w:rsid w:val="005F42AD"/>
    <w:rsid w:val="005F478B"/>
    <w:rsid w:val="005F54EC"/>
    <w:rsid w:val="005F6DF9"/>
    <w:rsid w:val="005F7152"/>
    <w:rsid w:val="005F79E8"/>
    <w:rsid w:val="0060323B"/>
    <w:rsid w:val="00604DCB"/>
    <w:rsid w:val="006071A8"/>
    <w:rsid w:val="00607956"/>
    <w:rsid w:val="006117DC"/>
    <w:rsid w:val="00611A4B"/>
    <w:rsid w:val="00612679"/>
    <w:rsid w:val="006166F0"/>
    <w:rsid w:val="0061678D"/>
    <w:rsid w:val="0061699B"/>
    <w:rsid w:val="006217B1"/>
    <w:rsid w:val="00621D15"/>
    <w:rsid w:val="00623A2B"/>
    <w:rsid w:val="00623A4D"/>
    <w:rsid w:val="0062632A"/>
    <w:rsid w:val="0062637B"/>
    <w:rsid w:val="00627994"/>
    <w:rsid w:val="0063008D"/>
    <w:rsid w:val="00630EDD"/>
    <w:rsid w:val="00633C71"/>
    <w:rsid w:val="006347A5"/>
    <w:rsid w:val="00635BD4"/>
    <w:rsid w:val="006372DC"/>
    <w:rsid w:val="0064248F"/>
    <w:rsid w:val="0064599F"/>
    <w:rsid w:val="00646212"/>
    <w:rsid w:val="0064656F"/>
    <w:rsid w:val="006469A8"/>
    <w:rsid w:val="0064724C"/>
    <w:rsid w:val="0065467E"/>
    <w:rsid w:val="0065544A"/>
    <w:rsid w:val="006557DE"/>
    <w:rsid w:val="00655831"/>
    <w:rsid w:val="0065717D"/>
    <w:rsid w:val="0065736D"/>
    <w:rsid w:val="0066051C"/>
    <w:rsid w:val="00661870"/>
    <w:rsid w:val="00663433"/>
    <w:rsid w:val="006645AA"/>
    <w:rsid w:val="006653C5"/>
    <w:rsid w:val="00665737"/>
    <w:rsid w:val="006664C2"/>
    <w:rsid w:val="00671039"/>
    <w:rsid w:val="00671FFF"/>
    <w:rsid w:val="006731C3"/>
    <w:rsid w:val="006737DF"/>
    <w:rsid w:val="00673C3B"/>
    <w:rsid w:val="00673E3C"/>
    <w:rsid w:val="00680110"/>
    <w:rsid w:val="00682109"/>
    <w:rsid w:val="0068660A"/>
    <w:rsid w:val="00686A7F"/>
    <w:rsid w:val="0069029A"/>
    <w:rsid w:val="006A151E"/>
    <w:rsid w:val="006A346E"/>
    <w:rsid w:val="006A4127"/>
    <w:rsid w:val="006A468A"/>
    <w:rsid w:val="006A56EF"/>
    <w:rsid w:val="006A57F2"/>
    <w:rsid w:val="006A5F76"/>
    <w:rsid w:val="006A7154"/>
    <w:rsid w:val="006B1785"/>
    <w:rsid w:val="006B2D12"/>
    <w:rsid w:val="006B452A"/>
    <w:rsid w:val="006B543A"/>
    <w:rsid w:val="006B6012"/>
    <w:rsid w:val="006B769F"/>
    <w:rsid w:val="006C33FF"/>
    <w:rsid w:val="006C48EF"/>
    <w:rsid w:val="006C4CE5"/>
    <w:rsid w:val="006C5582"/>
    <w:rsid w:val="006C5FBA"/>
    <w:rsid w:val="006C73C4"/>
    <w:rsid w:val="006C78A6"/>
    <w:rsid w:val="006C7A10"/>
    <w:rsid w:val="006D0776"/>
    <w:rsid w:val="006D2004"/>
    <w:rsid w:val="006D2A2C"/>
    <w:rsid w:val="006D5B30"/>
    <w:rsid w:val="006D6B66"/>
    <w:rsid w:val="006D7D15"/>
    <w:rsid w:val="006E1D7E"/>
    <w:rsid w:val="006E343E"/>
    <w:rsid w:val="006E51BF"/>
    <w:rsid w:val="006E54E0"/>
    <w:rsid w:val="006E63AC"/>
    <w:rsid w:val="006E6977"/>
    <w:rsid w:val="006E79C9"/>
    <w:rsid w:val="006F0739"/>
    <w:rsid w:val="006F0F01"/>
    <w:rsid w:val="006F51CF"/>
    <w:rsid w:val="006F5845"/>
    <w:rsid w:val="006F72D6"/>
    <w:rsid w:val="006F7400"/>
    <w:rsid w:val="0070145E"/>
    <w:rsid w:val="00703946"/>
    <w:rsid w:val="0070446B"/>
    <w:rsid w:val="0070516A"/>
    <w:rsid w:val="00707036"/>
    <w:rsid w:val="007102DE"/>
    <w:rsid w:val="007115B2"/>
    <w:rsid w:val="00712B0D"/>
    <w:rsid w:val="00714D55"/>
    <w:rsid w:val="007155C8"/>
    <w:rsid w:val="00716D61"/>
    <w:rsid w:val="00717A72"/>
    <w:rsid w:val="007207F5"/>
    <w:rsid w:val="00722A99"/>
    <w:rsid w:val="007254DC"/>
    <w:rsid w:val="007259BF"/>
    <w:rsid w:val="007263FD"/>
    <w:rsid w:val="0072757C"/>
    <w:rsid w:val="00730453"/>
    <w:rsid w:val="0073267A"/>
    <w:rsid w:val="007349D1"/>
    <w:rsid w:val="0073558D"/>
    <w:rsid w:val="00735734"/>
    <w:rsid w:val="007358DE"/>
    <w:rsid w:val="0074246A"/>
    <w:rsid w:val="00744FF5"/>
    <w:rsid w:val="00746866"/>
    <w:rsid w:val="00746B87"/>
    <w:rsid w:val="00746BB4"/>
    <w:rsid w:val="00746C99"/>
    <w:rsid w:val="007513A4"/>
    <w:rsid w:val="00752C75"/>
    <w:rsid w:val="00756763"/>
    <w:rsid w:val="00761CAA"/>
    <w:rsid w:val="0076380F"/>
    <w:rsid w:val="00764C88"/>
    <w:rsid w:val="007665F3"/>
    <w:rsid w:val="0077090E"/>
    <w:rsid w:val="0077211B"/>
    <w:rsid w:val="007807E0"/>
    <w:rsid w:val="007820A7"/>
    <w:rsid w:val="0078607E"/>
    <w:rsid w:val="00786B4A"/>
    <w:rsid w:val="00792F68"/>
    <w:rsid w:val="00795C4F"/>
    <w:rsid w:val="00796FEC"/>
    <w:rsid w:val="007976CF"/>
    <w:rsid w:val="00797FE2"/>
    <w:rsid w:val="007A0B53"/>
    <w:rsid w:val="007A145F"/>
    <w:rsid w:val="007A46D5"/>
    <w:rsid w:val="007A6E61"/>
    <w:rsid w:val="007B0851"/>
    <w:rsid w:val="007B0FEF"/>
    <w:rsid w:val="007B2894"/>
    <w:rsid w:val="007B63DF"/>
    <w:rsid w:val="007B66E0"/>
    <w:rsid w:val="007B6E75"/>
    <w:rsid w:val="007C31D7"/>
    <w:rsid w:val="007C772A"/>
    <w:rsid w:val="007C777A"/>
    <w:rsid w:val="007D08CD"/>
    <w:rsid w:val="007D0BEE"/>
    <w:rsid w:val="007D6964"/>
    <w:rsid w:val="007E17E3"/>
    <w:rsid w:val="007E28A1"/>
    <w:rsid w:val="007E5852"/>
    <w:rsid w:val="007E6C6A"/>
    <w:rsid w:val="007F0DF2"/>
    <w:rsid w:val="007F1241"/>
    <w:rsid w:val="007F1409"/>
    <w:rsid w:val="007F1D9A"/>
    <w:rsid w:val="007F559B"/>
    <w:rsid w:val="007F6D30"/>
    <w:rsid w:val="008008E9"/>
    <w:rsid w:val="008022ED"/>
    <w:rsid w:val="00802AC6"/>
    <w:rsid w:val="00802FEE"/>
    <w:rsid w:val="0080304E"/>
    <w:rsid w:val="00804D86"/>
    <w:rsid w:val="0081233C"/>
    <w:rsid w:val="008156B9"/>
    <w:rsid w:val="00816F5F"/>
    <w:rsid w:val="008172EB"/>
    <w:rsid w:val="00817BE0"/>
    <w:rsid w:val="0082141D"/>
    <w:rsid w:val="008248D6"/>
    <w:rsid w:val="0082615C"/>
    <w:rsid w:val="008304FC"/>
    <w:rsid w:val="008306B0"/>
    <w:rsid w:val="00831E0D"/>
    <w:rsid w:val="008334B2"/>
    <w:rsid w:val="00833848"/>
    <w:rsid w:val="0083388F"/>
    <w:rsid w:val="008341C5"/>
    <w:rsid w:val="008372BC"/>
    <w:rsid w:val="008409A0"/>
    <w:rsid w:val="00847467"/>
    <w:rsid w:val="00851B6E"/>
    <w:rsid w:val="00852DD5"/>
    <w:rsid w:val="00852F56"/>
    <w:rsid w:val="008538E3"/>
    <w:rsid w:val="00856B36"/>
    <w:rsid w:val="0086004F"/>
    <w:rsid w:val="008607A0"/>
    <w:rsid w:val="00860884"/>
    <w:rsid w:val="00860C94"/>
    <w:rsid w:val="008611B0"/>
    <w:rsid w:val="008613E0"/>
    <w:rsid w:val="00861A94"/>
    <w:rsid w:val="00862A40"/>
    <w:rsid w:val="008653C0"/>
    <w:rsid w:val="00865C1C"/>
    <w:rsid w:val="00867C5F"/>
    <w:rsid w:val="008744DE"/>
    <w:rsid w:val="0087454B"/>
    <w:rsid w:val="00874A34"/>
    <w:rsid w:val="008778DC"/>
    <w:rsid w:val="00880285"/>
    <w:rsid w:val="0088049D"/>
    <w:rsid w:val="00880A57"/>
    <w:rsid w:val="00884AA8"/>
    <w:rsid w:val="00891696"/>
    <w:rsid w:val="00895B90"/>
    <w:rsid w:val="00897AC5"/>
    <w:rsid w:val="008A092A"/>
    <w:rsid w:val="008A0A0C"/>
    <w:rsid w:val="008A0D5C"/>
    <w:rsid w:val="008A2A3F"/>
    <w:rsid w:val="008A2DCB"/>
    <w:rsid w:val="008A2FB0"/>
    <w:rsid w:val="008A32B1"/>
    <w:rsid w:val="008A35DB"/>
    <w:rsid w:val="008A3F12"/>
    <w:rsid w:val="008A410E"/>
    <w:rsid w:val="008A577C"/>
    <w:rsid w:val="008A6C2A"/>
    <w:rsid w:val="008B01E1"/>
    <w:rsid w:val="008B0951"/>
    <w:rsid w:val="008B1EB5"/>
    <w:rsid w:val="008B30F9"/>
    <w:rsid w:val="008B31B5"/>
    <w:rsid w:val="008B570C"/>
    <w:rsid w:val="008B5F14"/>
    <w:rsid w:val="008B5FAC"/>
    <w:rsid w:val="008B763B"/>
    <w:rsid w:val="008C18BE"/>
    <w:rsid w:val="008C1A93"/>
    <w:rsid w:val="008C2473"/>
    <w:rsid w:val="008C300B"/>
    <w:rsid w:val="008C3B04"/>
    <w:rsid w:val="008C4048"/>
    <w:rsid w:val="008C5A15"/>
    <w:rsid w:val="008D676E"/>
    <w:rsid w:val="008D6FAF"/>
    <w:rsid w:val="008E4063"/>
    <w:rsid w:val="008E48EE"/>
    <w:rsid w:val="008E4B34"/>
    <w:rsid w:val="008E5EC2"/>
    <w:rsid w:val="008E6865"/>
    <w:rsid w:val="008E7E66"/>
    <w:rsid w:val="008F1949"/>
    <w:rsid w:val="008F338A"/>
    <w:rsid w:val="008F33F1"/>
    <w:rsid w:val="008F3DE9"/>
    <w:rsid w:val="008F6F2F"/>
    <w:rsid w:val="008F74A6"/>
    <w:rsid w:val="00900873"/>
    <w:rsid w:val="009020A7"/>
    <w:rsid w:val="00903E95"/>
    <w:rsid w:val="0090433A"/>
    <w:rsid w:val="00906FA0"/>
    <w:rsid w:val="009073DD"/>
    <w:rsid w:val="00910FD7"/>
    <w:rsid w:val="00915BA4"/>
    <w:rsid w:val="00917833"/>
    <w:rsid w:val="00920B43"/>
    <w:rsid w:val="00922424"/>
    <w:rsid w:val="00922C4D"/>
    <w:rsid w:val="00925F03"/>
    <w:rsid w:val="0092634E"/>
    <w:rsid w:val="0093060A"/>
    <w:rsid w:val="00930689"/>
    <w:rsid w:val="00930C23"/>
    <w:rsid w:val="00932BF8"/>
    <w:rsid w:val="009335E9"/>
    <w:rsid w:val="009341AA"/>
    <w:rsid w:val="009363E5"/>
    <w:rsid w:val="00936920"/>
    <w:rsid w:val="00937070"/>
    <w:rsid w:val="00937B23"/>
    <w:rsid w:val="009418DA"/>
    <w:rsid w:val="00941D5D"/>
    <w:rsid w:val="0094689E"/>
    <w:rsid w:val="0094759C"/>
    <w:rsid w:val="0095003C"/>
    <w:rsid w:val="00955795"/>
    <w:rsid w:val="00957751"/>
    <w:rsid w:val="0096019A"/>
    <w:rsid w:val="00962B33"/>
    <w:rsid w:val="00963DF1"/>
    <w:rsid w:val="00963F1D"/>
    <w:rsid w:val="0096431E"/>
    <w:rsid w:val="00967B53"/>
    <w:rsid w:val="0097453D"/>
    <w:rsid w:val="009820BE"/>
    <w:rsid w:val="009829EE"/>
    <w:rsid w:val="0098400A"/>
    <w:rsid w:val="00991488"/>
    <w:rsid w:val="00992627"/>
    <w:rsid w:val="0099307A"/>
    <w:rsid w:val="00994987"/>
    <w:rsid w:val="00995FE5"/>
    <w:rsid w:val="00997831"/>
    <w:rsid w:val="00997C19"/>
    <w:rsid w:val="00997ED1"/>
    <w:rsid w:val="009A2321"/>
    <w:rsid w:val="009A53E1"/>
    <w:rsid w:val="009A6250"/>
    <w:rsid w:val="009A76F9"/>
    <w:rsid w:val="009B1281"/>
    <w:rsid w:val="009B23CB"/>
    <w:rsid w:val="009B2801"/>
    <w:rsid w:val="009B3A1B"/>
    <w:rsid w:val="009B4360"/>
    <w:rsid w:val="009B6178"/>
    <w:rsid w:val="009B67C6"/>
    <w:rsid w:val="009C085A"/>
    <w:rsid w:val="009C1520"/>
    <w:rsid w:val="009C2AF7"/>
    <w:rsid w:val="009C3A0C"/>
    <w:rsid w:val="009C511A"/>
    <w:rsid w:val="009D15BD"/>
    <w:rsid w:val="009D2530"/>
    <w:rsid w:val="009D3030"/>
    <w:rsid w:val="009D645E"/>
    <w:rsid w:val="009D7E0C"/>
    <w:rsid w:val="009E0ED3"/>
    <w:rsid w:val="009E12A4"/>
    <w:rsid w:val="009E4A98"/>
    <w:rsid w:val="009E5A22"/>
    <w:rsid w:val="009E6584"/>
    <w:rsid w:val="009E7C74"/>
    <w:rsid w:val="009F1736"/>
    <w:rsid w:val="009F70E8"/>
    <w:rsid w:val="00A011EE"/>
    <w:rsid w:val="00A01FB3"/>
    <w:rsid w:val="00A026A8"/>
    <w:rsid w:val="00A028F6"/>
    <w:rsid w:val="00A030F0"/>
    <w:rsid w:val="00A03300"/>
    <w:rsid w:val="00A04B49"/>
    <w:rsid w:val="00A073E2"/>
    <w:rsid w:val="00A07BA1"/>
    <w:rsid w:val="00A10B25"/>
    <w:rsid w:val="00A10D47"/>
    <w:rsid w:val="00A1129E"/>
    <w:rsid w:val="00A11C0C"/>
    <w:rsid w:val="00A121D3"/>
    <w:rsid w:val="00A13B37"/>
    <w:rsid w:val="00A151ED"/>
    <w:rsid w:val="00A22507"/>
    <w:rsid w:val="00A26832"/>
    <w:rsid w:val="00A30070"/>
    <w:rsid w:val="00A306E7"/>
    <w:rsid w:val="00A31F14"/>
    <w:rsid w:val="00A3481B"/>
    <w:rsid w:val="00A34C8F"/>
    <w:rsid w:val="00A36300"/>
    <w:rsid w:val="00A376F4"/>
    <w:rsid w:val="00A45133"/>
    <w:rsid w:val="00A46249"/>
    <w:rsid w:val="00A4713D"/>
    <w:rsid w:val="00A476AD"/>
    <w:rsid w:val="00A50AC1"/>
    <w:rsid w:val="00A535CF"/>
    <w:rsid w:val="00A54A42"/>
    <w:rsid w:val="00A565E7"/>
    <w:rsid w:val="00A56CBA"/>
    <w:rsid w:val="00A571D3"/>
    <w:rsid w:val="00A5734D"/>
    <w:rsid w:val="00A60109"/>
    <w:rsid w:val="00A60B77"/>
    <w:rsid w:val="00A63900"/>
    <w:rsid w:val="00A64BDA"/>
    <w:rsid w:val="00A66AD9"/>
    <w:rsid w:val="00A67B66"/>
    <w:rsid w:val="00A70C37"/>
    <w:rsid w:val="00A715EE"/>
    <w:rsid w:val="00A73323"/>
    <w:rsid w:val="00A752A9"/>
    <w:rsid w:val="00A75784"/>
    <w:rsid w:val="00A759D3"/>
    <w:rsid w:val="00A77913"/>
    <w:rsid w:val="00A81310"/>
    <w:rsid w:val="00A8404E"/>
    <w:rsid w:val="00A85F00"/>
    <w:rsid w:val="00A87AF0"/>
    <w:rsid w:val="00A920EB"/>
    <w:rsid w:val="00A93D69"/>
    <w:rsid w:val="00AA11A3"/>
    <w:rsid w:val="00AA1812"/>
    <w:rsid w:val="00AA2BB0"/>
    <w:rsid w:val="00AA5475"/>
    <w:rsid w:val="00AB017B"/>
    <w:rsid w:val="00AB058C"/>
    <w:rsid w:val="00AB184D"/>
    <w:rsid w:val="00AB1CA0"/>
    <w:rsid w:val="00AB2B19"/>
    <w:rsid w:val="00AB3356"/>
    <w:rsid w:val="00AB3E3B"/>
    <w:rsid w:val="00AB6D5F"/>
    <w:rsid w:val="00AB76EC"/>
    <w:rsid w:val="00AC4BD4"/>
    <w:rsid w:val="00AD29EC"/>
    <w:rsid w:val="00AD3FEF"/>
    <w:rsid w:val="00AD711A"/>
    <w:rsid w:val="00AD7528"/>
    <w:rsid w:val="00AE4748"/>
    <w:rsid w:val="00AE6115"/>
    <w:rsid w:val="00AE6BE7"/>
    <w:rsid w:val="00AE6FB8"/>
    <w:rsid w:val="00AF1F9D"/>
    <w:rsid w:val="00AF25FA"/>
    <w:rsid w:val="00AF6EC4"/>
    <w:rsid w:val="00B01264"/>
    <w:rsid w:val="00B02020"/>
    <w:rsid w:val="00B037B6"/>
    <w:rsid w:val="00B04AB3"/>
    <w:rsid w:val="00B04CF0"/>
    <w:rsid w:val="00B063C6"/>
    <w:rsid w:val="00B1017B"/>
    <w:rsid w:val="00B10BD2"/>
    <w:rsid w:val="00B1264E"/>
    <w:rsid w:val="00B1477C"/>
    <w:rsid w:val="00B14782"/>
    <w:rsid w:val="00B21254"/>
    <w:rsid w:val="00B21A12"/>
    <w:rsid w:val="00B22F10"/>
    <w:rsid w:val="00B23546"/>
    <w:rsid w:val="00B24745"/>
    <w:rsid w:val="00B24853"/>
    <w:rsid w:val="00B25AEC"/>
    <w:rsid w:val="00B27716"/>
    <w:rsid w:val="00B30DE0"/>
    <w:rsid w:val="00B31402"/>
    <w:rsid w:val="00B31BCA"/>
    <w:rsid w:val="00B33504"/>
    <w:rsid w:val="00B337FF"/>
    <w:rsid w:val="00B34B59"/>
    <w:rsid w:val="00B354C7"/>
    <w:rsid w:val="00B358E5"/>
    <w:rsid w:val="00B36603"/>
    <w:rsid w:val="00B36E37"/>
    <w:rsid w:val="00B370D5"/>
    <w:rsid w:val="00B40E75"/>
    <w:rsid w:val="00B40F41"/>
    <w:rsid w:val="00B43381"/>
    <w:rsid w:val="00B43761"/>
    <w:rsid w:val="00B43DA1"/>
    <w:rsid w:val="00B459B3"/>
    <w:rsid w:val="00B4751D"/>
    <w:rsid w:val="00B54D3A"/>
    <w:rsid w:val="00B60B15"/>
    <w:rsid w:val="00B60F0E"/>
    <w:rsid w:val="00B61631"/>
    <w:rsid w:val="00B63C8F"/>
    <w:rsid w:val="00B63CD5"/>
    <w:rsid w:val="00B648A6"/>
    <w:rsid w:val="00B64ECB"/>
    <w:rsid w:val="00B654F1"/>
    <w:rsid w:val="00B65AEF"/>
    <w:rsid w:val="00B67F25"/>
    <w:rsid w:val="00B711D5"/>
    <w:rsid w:val="00B72BA4"/>
    <w:rsid w:val="00B72D9A"/>
    <w:rsid w:val="00B74624"/>
    <w:rsid w:val="00B7488A"/>
    <w:rsid w:val="00B8153E"/>
    <w:rsid w:val="00B85993"/>
    <w:rsid w:val="00B87F05"/>
    <w:rsid w:val="00B900AA"/>
    <w:rsid w:val="00B900FA"/>
    <w:rsid w:val="00B90617"/>
    <w:rsid w:val="00B93079"/>
    <w:rsid w:val="00B93E43"/>
    <w:rsid w:val="00B93FA8"/>
    <w:rsid w:val="00BA16B3"/>
    <w:rsid w:val="00BA4500"/>
    <w:rsid w:val="00BA45FD"/>
    <w:rsid w:val="00BA4856"/>
    <w:rsid w:val="00BA5AF9"/>
    <w:rsid w:val="00BA64D4"/>
    <w:rsid w:val="00BB0F76"/>
    <w:rsid w:val="00BB1374"/>
    <w:rsid w:val="00BB22CC"/>
    <w:rsid w:val="00BB36F9"/>
    <w:rsid w:val="00BB4661"/>
    <w:rsid w:val="00BB7AA3"/>
    <w:rsid w:val="00BC2335"/>
    <w:rsid w:val="00BC4C4B"/>
    <w:rsid w:val="00BC5C3D"/>
    <w:rsid w:val="00BC631A"/>
    <w:rsid w:val="00BC7C55"/>
    <w:rsid w:val="00BC7F40"/>
    <w:rsid w:val="00BD2808"/>
    <w:rsid w:val="00BD2C58"/>
    <w:rsid w:val="00BD3A00"/>
    <w:rsid w:val="00BD4A78"/>
    <w:rsid w:val="00BE05C8"/>
    <w:rsid w:val="00BE2099"/>
    <w:rsid w:val="00BE2555"/>
    <w:rsid w:val="00BE483B"/>
    <w:rsid w:val="00BE4BDA"/>
    <w:rsid w:val="00BE4F7A"/>
    <w:rsid w:val="00BE5AE7"/>
    <w:rsid w:val="00BE6941"/>
    <w:rsid w:val="00BF07E6"/>
    <w:rsid w:val="00BF0A54"/>
    <w:rsid w:val="00BF0FB7"/>
    <w:rsid w:val="00BF3B67"/>
    <w:rsid w:val="00BF78A6"/>
    <w:rsid w:val="00C02303"/>
    <w:rsid w:val="00C02966"/>
    <w:rsid w:val="00C05716"/>
    <w:rsid w:val="00C05BEE"/>
    <w:rsid w:val="00C07190"/>
    <w:rsid w:val="00C1056C"/>
    <w:rsid w:val="00C14F08"/>
    <w:rsid w:val="00C154ED"/>
    <w:rsid w:val="00C16433"/>
    <w:rsid w:val="00C2191E"/>
    <w:rsid w:val="00C23752"/>
    <w:rsid w:val="00C254B8"/>
    <w:rsid w:val="00C27625"/>
    <w:rsid w:val="00C34E62"/>
    <w:rsid w:val="00C3625B"/>
    <w:rsid w:val="00C3674E"/>
    <w:rsid w:val="00C36885"/>
    <w:rsid w:val="00C372E1"/>
    <w:rsid w:val="00C4482C"/>
    <w:rsid w:val="00C47427"/>
    <w:rsid w:val="00C50201"/>
    <w:rsid w:val="00C50233"/>
    <w:rsid w:val="00C524B7"/>
    <w:rsid w:val="00C543B7"/>
    <w:rsid w:val="00C56DC7"/>
    <w:rsid w:val="00C5712C"/>
    <w:rsid w:val="00C57A23"/>
    <w:rsid w:val="00C60436"/>
    <w:rsid w:val="00C6254C"/>
    <w:rsid w:val="00C677EB"/>
    <w:rsid w:val="00C7066E"/>
    <w:rsid w:val="00C73873"/>
    <w:rsid w:val="00C74C9A"/>
    <w:rsid w:val="00C750BF"/>
    <w:rsid w:val="00C752AC"/>
    <w:rsid w:val="00C75B10"/>
    <w:rsid w:val="00C763F9"/>
    <w:rsid w:val="00C81907"/>
    <w:rsid w:val="00C83396"/>
    <w:rsid w:val="00C839E3"/>
    <w:rsid w:val="00C8642A"/>
    <w:rsid w:val="00C87200"/>
    <w:rsid w:val="00C877DF"/>
    <w:rsid w:val="00C917DE"/>
    <w:rsid w:val="00C91C1F"/>
    <w:rsid w:val="00C9282F"/>
    <w:rsid w:val="00C9470B"/>
    <w:rsid w:val="00C97D05"/>
    <w:rsid w:val="00CA0A7D"/>
    <w:rsid w:val="00CA13A4"/>
    <w:rsid w:val="00CA1616"/>
    <w:rsid w:val="00CA2FD8"/>
    <w:rsid w:val="00CA356B"/>
    <w:rsid w:val="00CA50AB"/>
    <w:rsid w:val="00CA64D7"/>
    <w:rsid w:val="00CA6C87"/>
    <w:rsid w:val="00CB095B"/>
    <w:rsid w:val="00CB1342"/>
    <w:rsid w:val="00CB1CA7"/>
    <w:rsid w:val="00CB1F12"/>
    <w:rsid w:val="00CB3071"/>
    <w:rsid w:val="00CC5377"/>
    <w:rsid w:val="00CC7A2C"/>
    <w:rsid w:val="00CD0647"/>
    <w:rsid w:val="00CD0689"/>
    <w:rsid w:val="00CD0E32"/>
    <w:rsid w:val="00CD1AFE"/>
    <w:rsid w:val="00CD272B"/>
    <w:rsid w:val="00CD2F4D"/>
    <w:rsid w:val="00CD3176"/>
    <w:rsid w:val="00CD4C4F"/>
    <w:rsid w:val="00CD5376"/>
    <w:rsid w:val="00CD5FC9"/>
    <w:rsid w:val="00CD60BB"/>
    <w:rsid w:val="00CD6B5B"/>
    <w:rsid w:val="00CD7C7F"/>
    <w:rsid w:val="00CE0CA1"/>
    <w:rsid w:val="00CE0F56"/>
    <w:rsid w:val="00CE31CB"/>
    <w:rsid w:val="00CE525E"/>
    <w:rsid w:val="00CF08BB"/>
    <w:rsid w:val="00CF11A2"/>
    <w:rsid w:val="00CF326C"/>
    <w:rsid w:val="00CF3679"/>
    <w:rsid w:val="00CF448D"/>
    <w:rsid w:val="00CF5771"/>
    <w:rsid w:val="00CF6145"/>
    <w:rsid w:val="00CF6909"/>
    <w:rsid w:val="00D02B73"/>
    <w:rsid w:val="00D04354"/>
    <w:rsid w:val="00D04428"/>
    <w:rsid w:val="00D060DB"/>
    <w:rsid w:val="00D062F7"/>
    <w:rsid w:val="00D10298"/>
    <w:rsid w:val="00D12803"/>
    <w:rsid w:val="00D12C8B"/>
    <w:rsid w:val="00D1373B"/>
    <w:rsid w:val="00D15875"/>
    <w:rsid w:val="00D16160"/>
    <w:rsid w:val="00D16F95"/>
    <w:rsid w:val="00D17625"/>
    <w:rsid w:val="00D20A50"/>
    <w:rsid w:val="00D21E6A"/>
    <w:rsid w:val="00D224C7"/>
    <w:rsid w:val="00D23C14"/>
    <w:rsid w:val="00D2448A"/>
    <w:rsid w:val="00D253CD"/>
    <w:rsid w:val="00D32B7E"/>
    <w:rsid w:val="00D376E4"/>
    <w:rsid w:val="00D37BDA"/>
    <w:rsid w:val="00D422D3"/>
    <w:rsid w:val="00D42D7B"/>
    <w:rsid w:val="00D4411B"/>
    <w:rsid w:val="00D455CC"/>
    <w:rsid w:val="00D467E2"/>
    <w:rsid w:val="00D4703E"/>
    <w:rsid w:val="00D47127"/>
    <w:rsid w:val="00D47ED8"/>
    <w:rsid w:val="00D52145"/>
    <w:rsid w:val="00D54353"/>
    <w:rsid w:val="00D553C1"/>
    <w:rsid w:val="00D5727F"/>
    <w:rsid w:val="00D62086"/>
    <w:rsid w:val="00D64DDA"/>
    <w:rsid w:val="00D66DC7"/>
    <w:rsid w:val="00D67A55"/>
    <w:rsid w:val="00D72E6C"/>
    <w:rsid w:val="00D738A4"/>
    <w:rsid w:val="00D83FFD"/>
    <w:rsid w:val="00D90F91"/>
    <w:rsid w:val="00D90FA3"/>
    <w:rsid w:val="00D91B35"/>
    <w:rsid w:val="00D91C1B"/>
    <w:rsid w:val="00D91D50"/>
    <w:rsid w:val="00D922CB"/>
    <w:rsid w:val="00D93383"/>
    <w:rsid w:val="00D9373F"/>
    <w:rsid w:val="00D93BA0"/>
    <w:rsid w:val="00D956EC"/>
    <w:rsid w:val="00D96616"/>
    <w:rsid w:val="00DA28E4"/>
    <w:rsid w:val="00DA31FE"/>
    <w:rsid w:val="00DA3218"/>
    <w:rsid w:val="00DA4C59"/>
    <w:rsid w:val="00DA4CCF"/>
    <w:rsid w:val="00DA7C33"/>
    <w:rsid w:val="00DB165E"/>
    <w:rsid w:val="00DB28C3"/>
    <w:rsid w:val="00DB2E66"/>
    <w:rsid w:val="00DC0014"/>
    <w:rsid w:val="00DC1EC3"/>
    <w:rsid w:val="00DC202F"/>
    <w:rsid w:val="00DC287F"/>
    <w:rsid w:val="00DC6A5C"/>
    <w:rsid w:val="00DC7395"/>
    <w:rsid w:val="00DC7866"/>
    <w:rsid w:val="00DD0202"/>
    <w:rsid w:val="00DD3CC9"/>
    <w:rsid w:val="00DD6FDD"/>
    <w:rsid w:val="00DE018F"/>
    <w:rsid w:val="00DE02AF"/>
    <w:rsid w:val="00DE2EB0"/>
    <w:rsid w:val="00DE3109"/>
    <w:rsid w:val="00DE7328"/>
    <w:rsid w:val="00DF279C"/>
    <w:rsid w:val="00DF3857"/>
    <w:rsid w:val="00DF5E51"/>
    <w:rsid w:val="00DF6F32"/>
    <w:rsid w:val="00DF75DE"/>
    <w:rsid w:val="00DF7A36"/>
    <w:rsid w:val="00DF7DC7"/>
    <w:rsid w:val="00E0121C"/>
    <w:rsid w:val="00E026E2"/>
    <w:rsid w:val="00E05252"/>
    <w:rsid w:val="00E0751C"/>
    <w:rsid w:val="00E104C2"/>
    <w:rsid w:val="00E133CF"/>
    <w:rsid w:val="00E13653"/>
    <w:rsid w:val="00E145F7"/>
    <w:rsid w:val="00E20BFD"/>
    <w:rsid w:val="00E21367"/>
    <w:rsid w:val="00E21C34"/>
    <w:rsid w:val="00E22A2A"/>
    <w:rsid w:val="00E24DEB"/>
    <w:rsid w:val="00E2570A"/>
    <w:rsid w:val="00E25B4B"/>
    <w:rsid w:val="00E266FC"/>
    <w:rsid w:val="00E27DCB"/>
    <w:rsid w:val="00E314D1"/>
    <w:rsid w:val="00E33375"/>
    <w:rsid w:val="00E34283"/>
    <w:rsid w:val="00E343A5"/>
    <w:rsid w:val="00E34DF2"/>
    <w:rsid w:val="00E35D86"/>
    <w:rsid w:val="00E37FC7"/>
    <w:rsid w:val="00E416DE"/>
    <w:rsid w:val="00E42B80"/>
    <w:rsid w:val="00E4305A"/>
    <w:rsid w:val="00E4473E"/>
    <w:rsid w:val="00E467A9"/>
    <w:rsid w:val="00E4718A"/>
    <w:rsid w:val="00E50504"/>
    <w:rsid w:val="00E514F5"/>
    <w:rsid w:val="00E52D86"/>
    <w:rsid w:val="00E542AB"/>
    <w:rsid w:val="00E5453A"/>
    <w:rsid w:val="00E55F38"/>
    <w:rsid w:val="00E56C99"/>
    <w:rsid w:val="00E57E0B"/>
    <w:rsid w:val="00E60607"/>
    <w:rsid w:val="00E62511"/>
    <w:rsid w:val="00E64FA9"/>
    <w:rsid w:val="00E677B3"/>
    <w:rsid w:val="00E71F0C"/>
    <w:rsid w:val="00E72474"/>
    <w:rsid w:val="00E74436"/>
    <w:rsid w:val="00E745B0"/>
    <w:rsid w:val="00E74939"/>
    <w:rsid w:val="00E80830"/>
    <w:rsid w:val="00E8142F"/>
    <w:rsid w:val="00E824FC"/>
    <w:rsid w:val="00E82DF7"/>
    <w:rsid w:val="00E832F1"/>
    <w:rsid w:val="00E85369"/>
    <w:rsid w:val="00E85DE6"/>
    <w:rsid w:val="00E90717"/>
    <w:rsid w:val="00E91BD6"/>
    <w:rsid w:val="00E94107"/>
    <w:rsid w:val="00E94DBD"/>
    <w:rsid w:val="00E96BE9"/>
    <w:rsid w:val="00EA2100"/>
    <w:rsid w:val="00EA216F"/>
    <w:rsid w:val="00EA2B76"/>
    <w:rsid w:val="00EA3F9A"/>
    <w:rsid w:val="00EA487C"/>
    <w:rsid w:val="00EA548A"/>
    <w:rsid w:val="00EA5FC4"/>
    <w:rsid w:val="00EA61A5"/>
    <w:rsid w:val="00EA6D02"/>
    <w:rsid w:val="00EB01D6"/>
    <w:rsid w:val="00EB2094"/>
    <w:rsid w:val="00EB508F"/>
    <w:rsid w:val="00EB57BD"/>
    <w:rsid w:val="00EB6492"/>
    <w:rsid w:val="00EB7F08"/>
    <w:rsid w:val="00EC0FDD"/>
    <w:rsid w:val="00EC1BA4"/>
    <w:rsid w:val="00EC286E"/>
    <w:rsid w:val="00EC2C9D"/>
    <w:rsid w:val="00EC3BA0"/>
    <w:rsid w:val="00EC5403"/>
    <w:rsid w:val="00EC5414"/>
    <w:rsid w:val="00EC668C"/>
    <w:rsid w:val="00EC6699"/>
    <w:rsid w:val="00EC66BB"/>
    <w:rsid w:val="00EC7F7F"/>
    <w:rsid w:val="00ED402B"/>
    <w:rsid w:val="00ED5162"/>
    <w:rsid w:val="00ED5CBF"/>
    <w:rsid w:val="00ED759D"/>
    <w:rsid w:val="00ED7BB8"/>
    <w:rsid w:val="00ED7C70"/>
    <w:rsid w:val="00EE01C8"/>
    <w:rsid w:val="00EE089B"/>
    <w:rsid w:val="00EE0BB4"/>
    <w:rsid w:val="00EE1150"/>
    <w:rsid w:val="00EE15F9"/>
    <w:rsid w:val="00EE2253"/>
    <w:rsid w:val="00EE33FF"/>
    <w:rsid w:val="00EE3788"/>
    <w:rsid w:val="00EE5147"/>
    <w:rsid w:val="00EE68A3"/>
    <w:rsid w:val="00EE6985"/>
    <w:rsid w:val="00EF0E90"/>
    <w:rsid w:val="00EF2DF5"/>
    <w:rsid w:val="00EF4C22"/>
    <w:rsid w:val="00EF5155"/>
    <w:rsid w:val="00EF540C"/>
    <w:rsid w:val="00EF6C84"/>
    <w:rsid w:val="00EF71A1"/>
    <w:rsid w:val="00F00E5E"/>
    <w:rsid w:val="00F048E1"/>
    <w:rsid w:val="00F04E7F"/>
    <w:rsid w:val="00F05D25"/>
    <w:rsid w:val="00F06F89"/>
    <w:rsid w:val="00F11D5F"/>
    <w:rsid w:val="00F128C7"/>
    <w:rsid w:val="00F1296B"/>
    <w:rsid w:val="00F1453D"/>
    <w:rsid w:val="00F14A0E"/>
    <w:rsid w:val="00F152AA"/>
    <w:rsid w:val="00F179CA"/>
    <w:rsid w:val="00F205EB"/>
    <w:rsid w:val="00F215FF"/>
    <w:rsid w:val="00F22164"/>
    <w:rsid w:val="00F2375F"/>
    <w:rsid w:val="00F2516F"/>
    <w:rsid w:val="00F26DEE"/>
    <w:rsid w:val="00F2747D"/>
    <w:rsid w:val="00F30C89"/>
    <w:rsid w:val="00F3138D"/>
    <w:rsid w:val="00F32077"/>
    <w:rsid w:val="00F37773"/>
    <w:rsid w:val="00F40638"/>
    <w:rsid w:val="00F406A5"/>
    <w:rsid w:val="00F42D7E"/>
    <w:rsid w:val="00F4400B"/>
    <w:rsid w:val="00F466D4"/>
    <w:rsid w:val="00F4738A"/>
    <w:rsid w:val="00F5046F"/>
    <w:rsid w:val="00F50AF8"/>
    <w:rsid w:val="00F513FA"/>
    <w:rsid w:val="00F514AE"/>
    <w:rsid w:val="00F538FC"/>
    <w:rsid w:val="00F53EF8"/>
    <w:rsid w:val="00F54052"/>
    <w:rsid w:val="00F54B1C"/>
    <w:rsid w:val="00F54CE3"/>
    <w:rsid w:val="00F60044"/>
    <w:rsid w:val="00F60317"/>
    <w:rsid w:val="00F609E9"/>
    <w:rsid w:val="00F6194C"/>
    <w:rsid w:val="00F61E25"/>
    <w:rsid w:val="00F62AA1"/>
    <w:rsid w:val="00F65038"/>
    <w:rsid w:val="00F67F7E"/>
    <w:rsid w:val="00F706DD"/>
    <w:rsid w:val="00F72759"/>
    <w:rsid w:val="00F73C46"/>
    <w:rsid w:val="00F75903"/>
    <w:rsid w:val="00F80142"/>
    <w:rsid w:val="00F801BE"/>
    <w:rsid w:val="00F80CF0"/>
    <w:rsid w:val="00F828D4"/>
    <w:rsid w:val="00F9051F"/>
    <w:rsid w:val="00F94C35"/>
    <w:rsid w:val="00F96C63"/>
    <w:rsid w:val="00F96C6A"/>
    <w:rsid w:val="00FA3DAE"/>
    <w:rsid w:val="00FA4AA2"/>
    <w:rsid w:val="00FB0A12"/>
    <w:rsid w:val="00FB6CB1"/>
    <w:rsid w:val="00FB7283"/>
    <w:rsid w:val="00FB79D1"/>
    <w:rsid w:val="00FB7D2B"/>
    <w:rsid w:val="00FC36BD"/>
    <w:rsid w:val="00FC42F4"/>
    <w:rsid w:val="00FC5870"/>
    <w:rsid w:val="00FC7FD1"/>
    <w:rsid w:val="00FD2D16"/>
    <w:rsid w:val="00FD45C5"/>
    <w:rsid w:val="00FD4A59"/>
    <w:rsid w:val="00FD60CB"/>
    <w:rsid w:val="00FD66DA"/>
    <w:rsid w:val="00FD7463"/>
    <w:rsid w:val="00FE06C2"/>
    <w:rsid w:val="00FE0FF0"/>
    <w:rsid w:val="00FE1253"/>
    <w:rsid w:val="00FE2668"/>
    <w:rsid w:val="00FE53B9"/>
    <w:rsid w:val="00FE66A1"/>
    <w:rsid w:val="00FE6B70"/>
    <w:rsid w:val="00FE7400"/>
    <w:rsid w:val="00FF20FA"/>
    <w:rsid w:val="00FF4ADB"/>
    <w:rsid w:val="00FF56A7"/>
    <w:rsid w:val="00FF595F"/>
    <w:rsid w:val="00FF745C"/>
    <w:rsid w:val="00FF74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FF45D"/>
  <w15:chartTrackingRefBased/>
  <w15:docId w15:val="{92612653-E3F1-4223-ABDF-D89FE1C57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051F"/>
    <w:pPr>
      <w:spacing w:after="0"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9051F"/>
    <w:pPr>
      <w:numPr>
        <w:numId w:val="1"/>
      </w:numPr>
      <w:spacing w:after="0" w:line="480" w:lineRule="auto"/>
      <w:ind w:left="426" w:hanging="426"/>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B43761"/>
    <w:pPr>
      <w:keepNext/>
      <w:keepLines/>
      <w:spacing w:before="160" w:after="80"/>
      <w:outlineLvl w:val="2"/>
    </w:pPr>
    <w:rPr>
      <w:rFonts w:eastAsiaTheme="majorEastAsia" w:cstheme="majorBidi"/>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48EF"/>
    <w:rPr>
      <w:color w:val="0563C1" w:themeColor="hyperlink"/>
      <w:u w:val="single"/>
    </w:rPr>
  </w:style>
  <w:style w:type="character" w:customStyle="1" w:styleId="UnresolvedMention">
    <w:name w:val="Unresolved Mention"/>
    <w:basedOn w:val="DefaultParagraphFont"/>
    <w:uiPriority w:val="99"/>
    <w:semiHidden/>
    <w:unhideWhenUsed/>
    <w:rsid w:val="006C48EF"/>
    <w:rPr>
      <w:color w:val="605E5C"/>
      <w:shd w:val="clear" w:color="auto" w:fill="E1DFDD"/>
    </w:rPr>
  </w:style>
  <w:style w:type="paragraph" w:styleId="ListParagraph">
    <w:name w:val="List Paragraph"/>
    <w:basedOn w:val="Normal"/>
    <w:link w:val="ListParagraphChar"/>
    <w:uiPriority w:val="34"/>
    <w:qFormat/>
    <w:rsid w:val="000B0CB4"/>
    <w:pPr>
      <w:ind w:left="720"/>
      <w:contextualSpacing/>
    </w:pPr>
  </w:style>
  <w:style w:type="character" w:styleId="FollowedHyperlink">
    <w:name w:val="FollowedHyperlink"/>
    <w:basedOn w:val="DefaultParagraphFont"/>
    <w:uiPriority w:val="99"/>
    <w:semiHidden/>
    <w:unhideWhenUsed/>
    <w:rsid w:val="003B03DE"/>
    <w:rPr>
      <w:color w:val="954F72" w:themeColor="followedHyperlink"/>
      <w:u w:val="single"/>
    </w:rPr>
  </w:style>
  <w:style w:type="paragraph" w:styleId="Bibliography">
    <w:name w:val="Bibliography"/>
    <w:basedOn w:val="Normal"/>
    <w:next w:val="Normal"/>
    <w:uiPriority w:val="37"/>
    <w:unhideWhenUsed/>
    <w:rsid w:val="00B04AB3"/>
  </w:style>
  <w:style w:type="paragraph" w:styleId="Header">
    <w:name w:val="header"/>
    <w:basedOn w:val="Normal"/>
    <w:link w:val="HeaderChar"/>
    <w:uiPriority w:val="99"/>
    <w:unhideWhenUsed/>
    <w:rsid w:val="00B101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17B"/>
  </w:style>
  <w:style w:type="paragraph" w:styleId="Footer">
    <w:name w:val="footer"/>
    <w:basedOn w:val="Normal"/>
    <w:link w:val="FooterChar"/>
    <w:uiPriority w:val="99"/>
    <w:unhideWhenUsed/>
    <w:rsid w:val="00B101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17B"/>
  </w:style>
  <w:style w:type="character" w:customStyle="1" w:styleId="Heading1Char">
    <w:name w:val="Heading 1 Char"/>
    <w:basedOn w:val="DefaultParagraphFont"/>
    <w:link w:val="Heading1"/>
    <w:uiPriority w:val="9"/>
    <w:rsid w:val="00F9051F"/>
    <w:rPr>
      <w:rFonts w:ascii="Times New Roman" w:hAnsi="Times New Roman" w:cs="Times New Roman"/>
      <w:b/>
      <w:bCs/>
      <w:sz w:val="24"/>
      <w:szCs w:val="24"/>
    </w:rPr>
  </w:style>
  <w:style w:type="table" w:styleId="TableGrid">
    <w:name w:val="Table Grid"/>
    <w:basedOn w:val="TableNormal"/>
    <w:uiPriority w:val="39"/>
    <w:rsid w:val="00A363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F409D"/>
    <w:rPr>
      <w:rFonts w:ascii="Times New Roman" w:hAnsi="Times New Roman" w:cs="Times New Roman"/>
      <w:sz w:val="24"/>
      <w:szCs w:val="24"/>
    </w:rPr>
  </w:style>
  <w:style w:type="character" w:customStyle="1" w:styleId="Heading2Char">
    <w:name w:val="Heading 2 Char"/>
    <w:basedOn w:val="DefaultParagraphFont"/>
    <w:link w:val="Heading2"/>
    <w:uiPriority w:val="9"/>
    <w:rsid w:val="00F9051F"/>
    <w:rPr>
      <w:rFonts w:ascii="Times New Roman" w:hAnsi="Times New Roman" w:cs="Times New Roman"/>
      <w:b/>
      <w:bCs/>
      <w:sz w:val="24"/>
      <w:szCs w:val="24"/>
    </w:rPr>
  </w:style>
  <w:style w:type="character" w:styleId="LineNumber">
    <w:name w:val="line number"/>
    <w:basedOn w:val="DefaultParagraphFont"/>
    <w:uiPriority w:val="99"/>
    <w:semiHidden/>
    <w:unhideWhenUsed/>
    <w:rsid w:val="004C6622"/>
  </w:style>
  <w:style w:type="character" w:customStyle="1" w:styleId="Heading3Char">
    <w:name w:val="Heading 3 Char"/>
    <w:basedOn w:val="DefaultParagraphFont"/>
    <w:link w:val="Heading3"/>
    <w:uiPriority w:val="9"/>
    <w:semiHidden/>
    <w:rsid w:val="00B43761"/>
    <w:rPr>
      <w:rFonts w:eastAsiaTheme="majorEastAsia" w:cstheme="majorBidi"/>
      <w:color w:val="2F5496" w:themeColor="accent1" w:themeShade="BF"/>
      <w:sz w:val="28"/>
      <w:szCs w:val="28"/>
    </w:rPr>
  </w:style>
  <w:style w:type="paragraph" w:customStyle="1" w:styleId="BAB2">
    <w:name w:val="BAB 2"/>
    <w:basedOn w:val="Heading2"/>
    <w:link w:val="BAB2Char"/>
    <w:qFormat/>
    <w:rsid w:val="00F9051F"/>
    <w:pPr>
      <w:numPr>
        <w:numId w:val="2"/>
      </w:numPr>
      <w:ind w:left="426" w:hanging="426"/>
    </w:pPr>
    <w:rPr>
      <w:bCs w:val="0"/>
    </w:rPr>
  </w:style>
  <w:style w:type="character" w:customStyle="1" w:styleId="ListParagraphChar">
    <w:name w:val="List Paragraph Char"/>
    <w:basedOn w:val="DefaultParagraphFont"/>
    <w:link w:val="ListParagraph"/>
    <w:uiPriority w:val="34"/>
    <w:rsid w:val="00F9051F"/>
  </w:style>
  <w:style w:type="character" w:customStyle="1" w:styleId="BAB2Char">
    <w:name w:val="BAB 2 Char"/>
    <w:basedOn w:val="ListParagraphChar"/>
    <w:link w:val="BAB2"/>
    <w:rsid w:val="00F9051F"/>
    <w:rPr>
      <w:rFonts w:ascii="Times New Roman" w:hAnsi="Times New Roman" w:cs="Times New Roman"/>
      <w:b/>
      <w:sz w:val="24"/>
      <w:szCs w:val="24"/>
    </w:rPr>
  </w:style>
  <w:style w:type="paragraph" w:customStyle="1" w:styleId="BAB3">
    <w:name w:val="BAB 3"/>
    <w:basedOn w:val="Heading2"/>
    <w:link w:val="BAB3Char"/>
    <w:qFormat/>
    <w:rsid w:val="00F9051F"/>
    <w:pPr>
      <w:numPr>
        <w:numId w:val="43"/>
      </w:numPr>
    </w:pPr>
    <w:rPr>
      <w:bCs w:val="0"/>
    </w:rPr>
  </w:style>
  <w:style w:type="character" w:customStyle="1" w:styleId="BAB3Char">
    <w:name w:val="BAB 3 Char"/>
    <w:basedOn w:val="ListParagraphChar"/>
    <w:link w:val="BAB3"/>
    <w:rsid w:val="00F9051F"/>
    <w:rPr>
      <w:rFonts w:ascii="Times New Roman" w:hAnsi="Times New Roman" w:cs="Times New Roman"/>
      <w:b/>
      <w:sz w:val="24"/>
      <w:szCs w:val="24"/>
    </w:rPr>
  </w:style>
  <w:style w:type="paragraph" w:customStyle="1" w:styleId="BAB4">
    <w:name w:val="BAB 4"/>
    <w:basedOn w:val="Heading2"/>
    <w:link w:val="BAB4Char"/>
    <w:qFormat/>
    <w:rsid w:val="00997831"/>
    <w:pPr>
      <w:numPr>
        <w:numId w:val="29"/>
      </w:numPr>
      <w:ind w:hanging="720"/>
    </w:pPr>
    <w:rPr>
      <w:bCs w:val="0"/>
    </w:rPr>
  </w:style>
  <w:style w:type="character" w:customStyle="1" w:styleId="BAB4Char">
    <w:name w:val="BAB 4 Char"/>
    <w:basedOn w:val="ListParagraphChar"/>
    <w:link w:val="BAB4"/>
    <w:rsid w:val="00997831"/>
    <w:rPr>
      <w:rFonts w:ascii="Times New Roman" w:hAnsi="Times New Roman" w:cs="Times New Roman"/>
      <w:b/>
      <w:sz w:val="24"/>
      <w:szCs w:val="24"/>
    </w:rPr>
  </w:style>
  <w:style w:type="paragraph" w:customStyle="1" w:styleId="BAB5">
    <w:name w:val="BAB 5"/>
    <w:basedOn w:val="Heading2"/>
    <w:link w:val="BAB5Char"/>
    <w:qFormat/>
    <w:rsid w:val="000565E9"/>
    <w:pPr>
      <w:numPr>
        <w:numId w:val="22"/>
      </w:numPr>
      <w:ind w:left="426" w:hanging="426"/>
    </w:pPr>
    <w:rPr>
      <w:bCs w:val="0"/>
    </w:rPr>
  </w:style>
  <w:style w:type="character" w:customStyle="1" w:styleId="BAB5Char">
    <w:name w:val="BAB 5 Char"/>
    <w:basedOn w:val="ListParagraphChar"/>
    <w:link w:val="BAB5"/>
    <w:rsid w:val="000565E9"/>
    <w:rPr>
      <w:rFonts w:ascii="Times New Roman" w:hAnsi="Times New Roman" w:cs="Times New Roman"/>
      <w:b/>
      <w:sz w:val="24"/>
      <w:szCs w:val="24"/>
    </w:rPr>
  </w:style>
  <w:style w:type="paragraph" w:styleId="TOCHeading">
    <w:name w:val="TOC Heading"/>
    <w:basedOn w:val="Heading1"/>
    <w:next w:val="Normal"/>
    <w:uiPriority w:val="39"/>
    <w:unhideWhenUsed/>
    <w:qFormat/>
    <w:rsid w:val="00020DBE"/>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7B63DF"/>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5066C"/>
    <w:pPr>
      <w:tabs>
        <w:tab w:val="right" w:leader="dot" w:pos="7937"/>
      </w:tabs>
      <w:spacing w:after="0" w:line="240" w:lineRule="auto"/>
      <w:ind w:left="567" w:hanging="567"/>
    </w:pPr>
    <w:rPr>
      <w:rFonts w:ascii="Times New Roman" w:hAnsi="Times New Roman" w:cs="Times New Roman"/>
      <w:noProof/>
      <w:sz w:val="24"/>
      <w:szCs w:val="24"/>
    </w:rPr>
  </w:style>
  <w:style w:type="paragraph" w:styleId="Caption">
    <w:name w:val="caption"/>
    <w:basedOn w:val="Normal"/>
    <w:next w:val="Normal"/>
    <w:uiPriority w:val="35"/>
    <w:unhideWhenUsed/>
    <w:qFormat/>
    <w:rsid w:val="0013044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90DB4"/>
    <w:pPr>
      <w:spacing w:after="0"/>
    </w:pPr>
  </w:style>
  <w:style w:type="paragraph" w:customStyle="1" w:styleId="Subbab14">
    <w:name w:val="Sub bab 1 4"/>
    <w:basedOn w:val="Heading3"/>
    <w:link w:val="Subbab14Char"/>
    <w:qFormat/>
    <w:rsid w:val="00792F68"/>
    <w:pPr>
      <w:numPr>
        <w:numId w:val="31"/>
      </w:numPr>
      <w:spacing w:after="0" w:line="480" w:lineRule="auto"/>
      <w:jc w:val="both"/>
    </w:pPr>
    <w:rPr>
      <w:rFonts w:ascii="Times New Roman" w:hAnsi="Times New Roman" w:cs="Times New Roman"/>
      <w:b/>
      <w:color w:val="auto"/>
      <w:sz w:val="24"/>
      <w:szCs w:val="24"/>
    </w:rPr>
  </w:style>
  <w:style w:type="character" w:customStyle="1" w:styleId="Subbab14Char">
    <w:name w:val="Sub bab 1 4 Char"/>
    <w:basedOn w:val="Heading3Char"/>
    <w:link w:val="Subbab14"/>
    <w:rsid w:val="00792F68"/>
    <w:rPr>
      <w:rFonts w:ascii="Times New Roman" w:eastAsiaTheme="majorEastAsia" w:hAnsi="Times New Roman" w:cs="Times New Roman"/>
      <w:b/>
      <w:color w:val="2F5496" w:themeColor="accent1" w:themeShade="BF"/>
      <w:sz w:val="24"/>
      <w:szCs w:val="24"/>
    </w:rPr>
  </w:style>
  <w:style w:type="paragraph" w:customStyle="1" w:styleId="Subbab15">
    <w:name w:val="Sub bab 1 5"/>
    <w:basedOn w:val="Heading3"/>
    <w:link w:val="Subbab15Char"/>
    <w:qFormat/>
    <w:rsid w:val="00792F68"/>
    <w:pPr>
      <w:numPr>
        <w:numId w:val="35"/>
      </w:numPr>
      <w:spacing w:after="0" w:line="480" w:lineRule="auto"/>
      <w:jc w:val="both"/>
    </w:pPr>
    <w:rPr>
      <w:rFonts w:ascii="Times New Roman" w:hAnsi="Times New Roman" w:cs="Times New Roman"/>
      <w:b/>
      <w:color w:val="auto"/>
      <w:sz w:val="24"/>
      <w:szCs w:val="24"/>
    </w:rPr>
  </w:style>
  <w:style w:type="character" w:customStyle="1" w:styleId="Subbab15Char">
    <w:name w:val="Sub bab 1 5 Char"/>
    <w:basedOn w:val="Heading3Char"/>
    <w:link w:val="Subbab15"/>
    <w:rsid w:val="00792F68"/>
    <w:rPr>
      <w:rFonts w:ascii="Times New Roman" w:eastAsiaTheme="majorEastAsia" w:hAnsi="Times New Roman" w:cs="Times New Roman"/>
      <w:b/>
      <w:color w:val="2F5496" w:themeColor="accent1" w:themeShade="BF"/>
      <w:sz w:val="24"/>
      <w:szCs w:val="24"/>
    </w:rPr>
  </w:style>
  <w:style w:type="paragraph" w:customStyle="1" w:styleId="subbab21">
    <w:name w:val="sub bab 2 1"/>
    <w:basedOn w:val="Heading3"/>
    <w:link w:val="subbab21Char"/>
    <w:qFormat/>
    <w:rsid w:val="00792F68"/>
    <w:pPr>
      <w:numPr>
        <w:numId w:val="9"/>
      </w:numPr>
      <w:spacing w:after="0" w:line="480" w:lineRule="auto"/>
      <w:ind w:left="426" w:hanging="426"/>
      <w:jc w:val="both"/>
    </w:pPr>
    <w:rPr>
      <w:rFonts w:ascii="Times New Roman" w:hAnsi="Times New Roman" w:cs="Times New Roman"/>
      <w:b/>
      <w:bCs/>
      <w:color w:val="auto"/>
      <w:sz w:val="24"/>
      <w:szCs w:val="24"/>
    </w:rPr>
  </w:style>
  <w:style w:type="character" w:customStyle="1" w:styleId="subbab21Char">
    <w:name w:val="sub bab 2 1 Char"/>
    <w:basedOn w:val="Heading3Char"/>
    <w:link w:val="subbab21"/>
    <w:rsid w:val="00792F68"/>
    <w:rPr>
      <w:rFonts w:ascii="Times New Roman" w:eastAsiaTheme="majorEastAsia" w:hAnsi="Times New Roman" w:cs="Times New Roman"/>
      <w:b/>
      <w:bCs/>
      <w:color w:val="2F5496" w:themeColor="accent1" w:themeShade="BF"/>
      <w:sz w:val="24"/>
      <w:szCs w:val="24"/>
    </w:rPr>
  </w:style>
  <w:style w:type="paragraph" w:customStyle="1" w:styleId="Subbab22">
    <w:name w:val="Sub bab 2 2"/>
    <w:basedOn w:val="Heading3"/>
    <w:link w:val="Subbab22Char"/>
    <w:qFormat/>
    <w:rsid w:val="00792F68"/>
    <w:pPr>
      <w:numPr>
        <w:numId w:val="38"/>
      </w:numPr>
      <w:spacing w:after="0" w:line="480" w:lineRule="auto"/>
      <w:jc w:val="both"/>
    </w:pPr>
    <w:rPr>
      <w:rFonts w:ascii="Times New Roman" w:hAnsi="Times New Roman" w:cs="Times New Roman"/>
      <w:b/>
      <w:bCs/>
      <w:color w:val="auto"/>
      <w:sz w:val="24"/>
      <w:szCs w:val="24"/>
    </w:rPr>
  </w:style>
  <w:style w:type="character" w:customStyle="1" w:styleId="Subbab22Char">
    <w:name w:val="Sub bab 2 2 Char"/>
    <w:basedOn w:val="Heading3Char"/>
    <w:link w:val="Subbab22"/>
    <w:rsid w:val="00792F68"/>
    <w:rPr>
      <w:rFonts w:ascii="Times New Roman" w:eastAsiaTheme="majorEastAsia" w:hAnsi="Times New Roman" w:cs="Times New Roman"/>
      <w:b/>
      <w:bCs/>
      <w:color w:val="2F5496" w:themeColor="accent1" w:themeShade="BF"/>
      <w:sz w:val="24"/>
      <w:szCs w:val="24"/>
    </w:rPr>
  </w:style>
  <w:style w:type="paragraph" w:styleId="TOC3">
    <w:name w:val="toc 3"/>
    <w:basedOn w:val="Normal"/>
    <w:next w:val="Normal"/>
    <w:autoRedefine/>
    <w:uiPriority w:val="39"/>
    <w:unhideWhenUsed/>
    <w:rsid w:val="005D1AD4"/>
    <w:pPr>
      <w:tabs>
        <w:tab w:val="right" w:leader="dot" w:pos="7927"/>
      </w:tabs>
      <w:spacing w:after="100"/>
      <w:ind w:left="567" w:hanging="567"/>
    </w:pPr>
  </w:style>
  <w:style w:type="paragraph" w:customStyle="1" w:styleId="Subbab23">
    <w:name w:val="Sub bab 2 3"/>
    <w:basedOn w:val="Heading3"/>
    <w:link w:val="Subbab23Char"/>
    <w:qFormat/>
    <w:rsid w:val="00342A6D"/>
    <w:pPr>
      <w:numPr>
        <w:numId w:val="10"/>
      </w:numPr>
      <w:spacing w:after="0" w:line="480" w:lineRule="auto"/>
      <w:ind w:left="426" w:hanging="426"/>
      <w:jc w:val="both"/>
    </w:pPr>
    <w:rPr>
      <w:rFonts w:ascii="Times New Roman" w:hAnsi="Times New Roman" w:cs="Times New Roman"/>
      <w:b/>
      <w:bCs/>
      <w:color w:val="auto"/>
      <w:sz w:val="24"/>
      <w:szCs w:val="24"/>
    </w:rPr>
  </w:style>
  <w:style w:type="character" w:customStyle="1" w:styleId="Subbab23Char">
    <w:name w:val="Sub bab 2 3 Char"/>
    <w:basedOn w:val="Heading3Char"/>
    <w:link w:val="Subbab23"/>
    <w:rsid w:val="00342A6D"/>
    <w:rPr>
      <w:rFonts w:ascii="Times New Roman" w:eastAsiaTheme="majorEastAsia" w:hAnsi="Times New Roman" w:cs="Times New Roman"/>
      <w:b/>
      <w:bCs/>
      <w:color w:val="2F5496" w:themeColor="accent1" w:themeShade="BF"/>
      <w:sz w:val="24"/>
      <w:szCs w:val="24"/>
    </w:rPr>
  </w:style>
  <w:style w:type="paragraph" w:customStyle="1" w:styleId="Subbab24">
    <w:name w:val="Sub bab 2 4"/>
    <w:basedOn w:val="Heading3"/>
    <w:link w:val="Subbab24Char"/>
    <w:qFormat/>
    <w:rsid w:val="00342A6D"/>
    <w:pPr>
      <w:numPr>
        <w:numId w:val="11"/>
      </w:numPr>
      <w:spacing w:after="0" w:line="480" w:lineRule="auto"/>
      <w:ind w:left="426" w:hanging="426"/>
      <w:jc w:val="both"/>
    </w:pPr>
    <w:rPr>
      <w:rFonts w:ascii="Times New Roman" w:hAnsi="Times New Roman" w:cs="Times New Roman"/>
      <w:b/>
      <w:bCs/>
      <w:color w:val="auto"/>
      <w:sz w:val="24"/>
      <w:szCs w:val="24"/>
    </w:rPr>
  </w:style>
  <w:style w:type="character" w:customStyle="1" w:styleId="Subbab24Char">
    <w:name w:val="Sub bab 2 4 Char"/>
    <w:basedOn w:val="Heading3Char"/>
    <w:link w:val="Subbab24"/>
    <w:rsid w:val="00342A6D"/>
    <w:rPr>
      <w:rFonts w:ascii="Times New Roman" w:eastAsiaTheme="majorEastAsia" w:hAnsi="Times New Roman" w:cs="Times New Roman"/>
      <w:b/>
      <w:bCs/>
      <w:color w:val="2F5496" w:themeColor="accent1" w:themeShade="BF"/>
      <w:sz w:val="24"/>
      <w:szCs w:val="24"/>
    </w:rPr>
  </w:style>
  <w:style w:type="paragraph" w:customStyle="1" w:styleId="Subbab32">
    <w:name w:val="Sub bab 3 2"/>
    <w:basedOn w:val="Heading3"/>
    <w:link w:val="Subbab32Char"/>
    <w:qFormat/>
    <w:rsid w:val="00CA64D7"/>
    <w:pPr>
      <w:numPr>
        <w:numId w:val="45"/>
      </w:numPr>
      <w:spacing w:after="0" w:line="480" w:lineRule="auto"/>
      <w:jc w:val="both"/>
    </w:pPr>
    <w:rPr>
      <w:rFonts w:ascii="Times New Roman" w:hAnsi="Times New Roman" w:cs="Times New Roman"/>
      <w:b/>
      <w:bCs/>
      <w:color w:val="auto"/>
      <w:sz w:val="24"/>
      <w:szCs w:val="24"/>
    </w:rPr>
  </w:style>
  <w:style w:type="character" w:customStyle="1" w:styleId="Subbab32Char">
    <w:name w:val="Sub bab 3 2 Char"/>
    <w:basedOn w:val="Heading3Char"/>
    <w:link w:val="Subbab32"/>
    <w:rsid w:val="00CA64D7"/>
    <w:rPr>
      <w:rFonts w:ascii="Times New Roman" w:eastAsiaTheme="majorEastAsia" w:hAnsi="Times New Roman" w:cs="Times New Roman"/>
      <w:b/>
      <w:bCs/>
      <w:color w:val="2F5496" w:themeColor="accent1" w:themeShade="BF"/>
      <w:sz w:val="24"/>
      <w:szCs w:val="24"/>
    </w:rPr>
  </w:style>
  <w:style w:type="paragraph" w:customStyle="1" w:styleId="Subbab33">
    <w:name w:val="Sub bab 3 3"/>
    <w:basedOn w:val="Heading3"/>
    <w:link w:val="Subbab33Char"/>
    <w:qFormat/>
    <w:rsid w:val="00CA64D7"/>
    <w:pPr>
      <w:numPr>
        <w:numId w:val="18"/>
      </w:numPr>
      <w:spacing w:after="0" w:line="480" w:lineRule="auto"/>
      <w:jc w:val="both"/>
    </w:pPr>
    <w:rPr>
      <w:rFonts w:ascii="Times New Roman" w:hAnsi="Times New Roman" w:cs="Times New Roman"/>
      <w:b/>
      <w:bCs/>
      <w:color w:val="auto"/>
      <w:sz w:val="24"/>
      <w:szCs w:val="24"/>
    </w:rPr>
  </w:style>
  <w:style w:type="character" w:customStyle="1" w:styleId="Subbab33Char">
    <w:name w:val="Sub bab 3 3 Char"/>
    <w:basedOn w:val="Heading3Char"/>
    <w:link w:val="Subbab33"/>
    <w:rsid w:val="00CA64D7"/>
    <w:rPr>
      <w:rFonts w:ascii="Times New Roman" w:eastAsiaTheme="majorEastAsia" w:hAnsi="Times New Roman" w:cs="Times New Roman"/>
      <w:b/>
      <w:bCs/>
      <w:color w:val="2F5496" w:themeColor="accent1" w:themeShade="BF"/>
      <w:sz w:val="24"/>
      <w:szCs w:val="24"/>
    </w:rPr>
  </w:style>
  <w:style w:type="paragraph" w:customStyle="1" w:styleId="Subbab42">
    <w:name w:val="Sub bab 4 2"/>
    <w:basedOn w:val="Heading3"/>
    <w:link w:val="Subbab42Char"/>
    <w:qFormat/>
    <w:rsid w:val="00752C75"/>
    <w:pPr>
      <w:numPr>
        <w:numId w:val="19"/>
      </w:numPr>
      <w:spacing w:after="0" w:line="480" w:lineRule="auto"/>
      <w:jc w:val="both"/>
    </w:pPr>
    <w:rPr>
      <w:rFonts w:ascii="Times New Roman" w:hAnsi="Times New Roman" w:cs="Times New Roman"/>
      <w:b/>
      <w:bCs/>
      <w:color w:val="auto"/>
      <w:sz w:val="24"/>
      <w:szCs w:val="24"/>
    </w:rPr>
  </w:style>
  <w:style w:type="character" w:customStyle="1" w:styleId="Subbab42Char">
    <w:name w:val="Sub bab 4 2 Char"/>
    <w:basedOn w:val="Heading3Char"/>
    <w:link w:val="Subbab42"/>
    <w:rsid w:val="00752C75"/>
    <w:rPr>
      <w:rFonts w:ascii="Times New Roman" w:eastAsiaTheme="majorEastAsia" w:hAnsi="Times New Roman" w:cs="Times New Roman"/>
      <w:b/>
      <w:bCs/>
      <w:color w:val="2F5496" w:themeColor="accent1" w:themeShade="BF"/>
      <w:sz w:val="24"/>
      <w:szCs w:val="24"/>
    </w:rPr>
  </w:style>
  <w:style w:type="paragraph" w:customStyle="1" w:styleId="Subbab43">
    <w:name w:val="Sub bab 4 3"/>
    <w:basedOn w:val="Heading3"/>
    <w:link w:val="Subbab43Char"/>
    <w:qFormat/>
    <w:rsid w:val="00B93079"/>
    <w:pPr>
      <w:numPr>
        <w:numId w:val="20"/>
      </w:numPr>
      <w:spacing w:after="0" w:line="480" w:lineRule="auto"/>
      <w:jc w:val="both"/>
    </w:pPr>
    <w:rPr>
      <w:rFonts w:ascii="Times New Roman" w:hAnsi="Times New Roman" w:cs="Times New Roman"/>
      <w:b/>
      <w:bCs/>
      <w:color w:val="auto"/>
      <w:sz w:val="24"/>
      <w:szCs w:val="24"/>
    </w:rPr>
  </w:style>
  <w:style w:type="character" w:customStyle="1" w:styleId="Subbab43Char">
    <w:name w:val="Sub bab 4 3 Char"/>
    <w:basedOn w:val="Heading3Char"/>
    <w:link w:val="Subbab43"/>
    <w:rsid w:val="00B93079"/>
    <w:rPr>
      <w:rFonts w:ascii="Times New Roman" w:eastAsiaTheme="majorEastAsia" w:hAnsi="Times New Roman" w:cs="Times New Roman"/>
      <w:b/>
      <w:bCs/>
      <w:color w:val="2F5496" w:themeColor="accent1" w:themeShade="BF"/>
      <w:sz w:val="24"/>
      <w:szCs w:val="24"/>
    </w:rPr>
  </w:style>
  <w:style w:type="paragraph" w:customStyle="1" w:styleId="Subbab44">
    <w:name w:val="Sub bab 4 4"/>
    <w:basedOn w:val="Heading3"/>
    <w:link w:val="Subbab44Char"/>
    <w:qFormat/>
    <w:rsid w:val="00FD7463"/>
    <w:pPr>
      <w:numPr>
        <w:numId w:val="49"/>
      </w:numPr>
      <w:spacing w:after="0" w:line="480" w:lineRule="auto"/>
      <w:jc w:val="both"/>
    </w:pPr>
    <w:rPr>
      <w:rFonts w:ascii="Times New Roman" w:hAnsi="Times New Roman" w:cs="Times New Roman"/>
      <w:b/>
      <w:bCs/>
      <w:color w:val="auto"/>
      <w:sz w:val="24"/>
      <w:szCs w:val="24"/>
    </w:rPr>
  </w:style>
  <w:style w:type="character" w:customStyle="1" w:styleId="Subbab44Char">
    <w:name w:val="Sub bab 4 4 Char"/>
    <w:basedOn w:val="Heading3Char"/>
    <w:link w:val="Subbab44"/>
    <w:rsid w:val="00FD7463"/>
    <w:rPr>
      <w:rFonts w:ascii="Times New Roman" w:eastAsiaTheme="majorEastAsia" w:hAnsi="Times New Roman" w:cs="Times New Roman"/>
      <w:b/>
      <w:bCs/>
      <w:color w:val="2F5496" w:themeColor="accent1" w:themeShade="BF"/>
      <w:sz w:val="24"/>
      <w:szCs w:val="24"/>
    </w:rPr>
  </w:style>
  <w:style w:type="paragraph" w:customStyle="1" w:styleId="Subbab45">
    <w:name w:val="Sub bab 4 5"/>
    <w:basedOn w:val="Heading3"/>
    <w:link w:val="Subbab45Char"/>
    <w:qFormat/>
    <w:rsid w:val="00FD7463"/>
    <w:pPr>
      <w:numPr>
        <w:numId w:val="21"/>
      </w:numPr>
      <w:spacing w:after="0" w:line="480" w:lineRule="auto"/>
      <w:jc w:val="both"/>
    </w:pPr>
    <w:rPr>
      <w:rFonts w:ascii="Times New Roman" w:hAnsi="Times New Roman" w:cs="Times New Roman"/>
      <w:b/>
      <w:bCs/>
      <w:color w:val="auto"/>
      <w:sz w:val="24"/>
      <w:szCs w:val="24"/>
    </w:rPr>
  </w:style>
  <w:style w:type="character" w:customStyle="1" w:styleId="Subbab45Char">
    <w:name w:val="Sub bab 4 5 Char"/>
    <w:basedOn w:val="Heading3Char"/>
    <w:link w:val="Subbab45"/>
    <w:rsid w:val="00FD7463"/>
    <w:rPr>
      <w:rFonts w:ascii="Times New Roman" w:eastAsiaTheme="majorEastAsia" w:hAnsi="Times New Roman" w:cs="Times New Roman"/>
      <w:b/>
      <w:bCs/>
      <w:color w:val="2F5496" w:themeColor="accent1" w:themeShade="BF"/>
      <w:sz w:val="24"/>
      <w:szCs w:val="24"/>
    </w:rPr>
  </w:style>
  <w:style w:type="paragraph" w:customStyle="1" w:styleId="Subbab51">
    <w:name w:val="Sub bab 5 1"/>
    <w:basedOn w:val="Heading3"/>
    <w:link w:val="Subbab51Char"/>
    <w:qFormat/>
    <w:rsid w:val="00FD7463"/>
    <w:pPr>
      <w:numPr>
        <w:numId w:val="23"/>
      </w:numPr>
      <w:spacing w:before="40" w:after="0" w:line="480" w:lineRule="auto"/>
    </w:pPr>
    <w:rPr>
      <w:rFonts w:ascii="Times New Roman" w:hAnsi="Times New Roman" w:cs="Times New Roman"/>
      <w:b/>
      <w:bCs/>
      <w:color w:val="auto"/>
      <w:sz w:val="24"/>
      <w:szCs w:val="24"/>
    </w:rPr>
  </w:style>
  <w:style w:type="character" w:customStyle="1" w:styleId="Subbab51Char">
    <w:name w:val="Sub bab 5 1 Char"/>
    <w:basedOn w:val="Heading3Char"/>
    <w:link w:val="Subbab51"/>
    <w:rsid w:val="00FD7463"/>
    <w:rPr>
      <w:rFonts w:ascii="Times New Roman" w:eastAsiaTheme="majorEastAsia" w:hAnsi="Times New Roman" w:cs="Times New Roman"/>
      <w:b/>
      <w:bCs/>
      <w:color w:val="2F5496" w:themeColor="accent1" w:themeShade="BF"/>
      <w:sz w:val="24"/>
      <w:szCs w:val="24"/>
    </w:rPr>
  </w:style>
  <w:style w:type="paragraph" w:customStyle="1" w:styleId="Subbab53">
    <w:name w:val="Sub bab 5 3"/>
    <w:basedOn w:val="Heading3"/>
    <w:link w:val="Subbab53Char"/>
    <w:qFormat/>
    <w:rsid w:val="00FD7463"/>
    <w:pPr>
      <w:numPr>
        <w:numId w:val="54"/>
      </w:numPr>
      <w:spacing w:after="0" w:line="480" w:lineRule="auto"/>
    </w:pPr>
    <w:rPr>
      <w:rFonts w:ascii="Times New Roman" w:hAnsi="Times New Roman" w:cs="Times New Roman"/>
      <w:b/>
      <w:bCs/>
      <w:color w:val="auto"/>
      <w:sz w:val="24"/>
      <w:szCs w:val="24"/>
    </w:rPr>
  </w:style>
  <w:style w:type="character" w:customStyle="1" w:styleId="Subbab53Char">
    <w:name w:val="Sub bab 5 3 Char"/>
    <w:basedOn w:val="Heading3Char"/>
    <w:link w:val="Subbab53"/>
    <w:rsid w:val="00FD7463"/>
    <w:rPr>
      <w:rFonts w:ascii="Times New Roman" w:eastAsiaTheme="majorEastAsia" w:hAnsi="Times New Roman" w:cs="Times New Roman"/>
      <w:b/>
      <w:b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7271">
      <w:bodyDiv w:val="1"/>
      <w:marLeft w:val="0"/>
      <w:marRight w:val="0"/>
      <w:marTop w:val="0"/>
      <w:marBottom w:val="0"/>
      <w:divBdr>
        <w:top w:val="none" w:sz="0" w:space="0" w:color="auto"/>
        <w:left w:val="none" w:sz="0" w:space="0" w:color="auto"/>
        <w:bottom w:val="none" w:sz="0" w:space="0" w:color="auto"/>
        <w:right w:val="none" w:sz="0" w:space="0" w:color="auto"/>
      </w:divBdr>
    </w:div>
    <w:div w:id="28990747">
      <w:bodyDiv w:val="1"/>
      <w:marLeft w:val="0"/>
      <w:marRight w:val="0"/>
      <w:marTop w:val="0"/>
      <w:marBottom w:val="0"/>
      <w:divBdr>
        <w:top w:val="none" w:sz="0" w:space="0" w:color="auto"/>
        <w:left w:val="none" w:sz="0" w:space="0" w:color="auto"/>
        <w:bottom w:val="none" w:sz="0" w:space="0" w:color="auto"/>
        <w:right w:val="none" w:sz="0" w:space="0" w:color="auto"/>
      </w:divBdr>
    </w:div>
    <w:div w:id="30375884">
      <w:bodyDiv w:val="1"/>
      <w:marLeft w:val="0"/>
      <w:marRight w:val="0"/>
      <w:marTop w:val="0"/>
      <w:marBottom w:val="0"/>
      <w:divBdr>
        <w:top w:val="none" w:sz="0" w:space="0" w:color="auto"/>
        <w:left w:val="none" w:sz="0" w:space="0" w:color="auto"/>
        <w:bottom w:val="none" w:sz="0" w:space="0" w:color="auto"/>
        <w:right w:val="none" w:sz="0" w:space="0" w:color="auto"/>
      </w:divBdr>
    </w:div>
    <w:div w:id="65034312">
      <w:bodyDiv w:val="1"/>
      <w:marLeft w:val="0"/>
      <w:marRight w:val="0"/>
      <w:marTop w:val="0"/>
      <w:marBottom w:val="0"/>
      <w:divBdr>
        <w:top w:val="none" w:sz="0" w:space="0" w:color="auto"/>
        <w:left w:val="none" w:sz="0" w:space="0" w:color="auto"/>
        <w:bottom w:val="none" w:sz="0" w:space="0" w:color="auto"/>
        <w:right w:val="none" w:sz="0" w:space="0" w:color="auto"/>
      </w:divBdr>
    </w:div>
    <w:div w:id="256987805">
      <w:bodyDiv w:val="1"/>
      <w:marLeft w:val="0"/>
      <w:marRight w:val="0"/>
      <w:marTop w:val="0"/>
      <w:marBottom w:val="0"/>
      <w:divBdr>
        <w:top w:val="none" w:sz="0" w:space="0" w:color="auto"/>
        <w:left w:val="none" w:sz="0" w:space="0" w:color="auto"/>
        <w:bottom w:val="none" w:sz="0" w:space="0" w:color="auto"/>
        <w:right w:val="none" w:sz="0" w:space="0" w:color="auto"/>
      </w:divBdr>
    </w:div>
    <w:div w:id="261381812">
      <w:bodyDiv w:val="1"/>
      <w:marLeft w:val="0"/>
      <w:marRight w:val="0"/>
      <w:marTop w:val="0"/>
      <w:marBottom w:val="0"/>
      <w:divBdr>
        <w:top w:val="none" w:sz="0" w:space="0" w:color="auto"/>
        <w:left w:val="none" w:sz="0" w:space="0" w:color="auto"/>
        <w:bottom w:val="none" w:sz="0" w:space="0" w:color="auto"/>
        <w:right w:val="none" w:sz="0" w:space="0" w:color="auto"/>
      </w:divBdr>
    </w:div>
    <w:div w:id="284579703">
      <w:bodyDiv w:val="1"/>
      <w:marLeft w:val="0"/>
      <w:marRight w:val="0"/>
      <w:marTop w:val="0"/>
      <w:marBottom w:val="0"/>
      <w:divBdr>
        <w:top w:val="none" w:sz="0" w:space="0" w:color="auto"/>
        <w:left w:val="none" w:sz="0" w:space="0" w:color="auto"/>
        <w:bottom w:val="none" w:sz="0" w:space="0" w:color="auto"/>
        <w:right w:val="none" w:sz="0" w:space="0" w:color="auto"/>
      </w:divBdr>
    </w:div>
    <w:div w:id="292835856">
      <w:bodyDiv w:val="1"/>
      <w:marLeft w:val="0"/>
      <w:marRight w:val="0"/>
      <w:marTop w:val="0"/>
      <w:marBottom w:val="0"/>
      <w:divBdr>
        <w:top w:val="none" w:sz="0" w:space="0" w:color="auto"/>
        <w:left w:val="none" w:sz="0" w:space="0" w:color="auto"/>
        <w:bottom w:val="none" w:sz="0" w:space="0" w:color="auto"/>
        <w:right w:val="none" w:sz="0" w:space="0" w:color="auto"/>
      </w:divBdr>
    </w:div>
    <w:div w:id="303854459">
      <w:bodyDiv w:val="1"/>
      <w:marLeft w:val="0"/>
      <w:marRight w:val="0"/>
      <w:marTop w:val="0"/>
      <w:marBottom w:val="0"/>
      <w:divBdr>
        <w:top w:val="none" w:sz="0" w:space="0" w:color="auto"/>
        <w:left w:val="none" w:sz="0" w:space="0" w:color="auto"/>
        <w:bottom w:val="none" w:sz="0" w:space="0" w:color="auto"/>
        <w:right w:val="none" w:sz="0" w:space="0" w:color="auto"/>
      </w:divBdr>
    </w:div>
    <w:div w:id="305743730">
      <w:bodyDiv w:val="1"/>
      <w:marLeft w:val="0"/>
      <w:marRight w:val="0"/>
      <w:marTop w:val="0"/>
      <w:marBottom w:val="0"/>
      <w:divBdr>
        <w:top w:val="none" w:sz="0" w:space="0" w:color="auto"/>
        <w:left w:val="none" w:sz="0" w:space="0" w:color="auto"/>
        <w:bottom w:val="none" w:sz="0" w:space="0" w:color="auto"/>
        <w:right w:val="none" w:sz="0" w:space="0" w:color="auto"/>
      </w:divBdr>
    </w:div>
    <w:div w:id="460074335">
      <w:bodyDiv w:val="1"/>
      <w:marLeft w:val="0"/>
      <w:marRight w:val="0"/>
      <w:marTop w:val="0"/>
      <w:marBottom w:val="0"/>
      <w:divBdr>
        <w:top w:val="none" w:sz="0" w:space="0" w:color="auto"/>
        <w:left w:val="none" w:sz="0" w:space="0" w:color="auto"/>
        <w:bottom w:val="none" w:sz="0" w:space="0" w:color="auto"/>
        <w:right w:val="none" w:sz="0" w:space="0" w:color="auto"/>
      </w:divBdr>
    </w:div>
    <w:div w:id="496575813">
      <w:bodyDiv w:val="1"/>
      <w:marLeft w:val="0"/>
      <w:marRight w:val="0"/>
      <w:marTop w:val="0"/>
      <w:marBottom w:val="0"/>
      <w:divBdr>
        <w:top w:val="none" w:sz="0" w:space="0" w:color="auto"/>
        <w:left w:val="none" w:sz="0" w:space="0" w:color="auto"/>
        <w:bottom w:val="none" w:sz="0" w:space="0" w:color="auto"/>
        <w:right w:val="none" w:sz="0" w:space="0" w:color="auto"/>
      </w:divBdr>
    </w:div>
    <w:div w:id="499778892">
      <w:bodyDiv w:val="1"/>
      <w:marLeft w:val="0"/>
      <w:marRight w:val="0"/>
      <w:marTop w:val="0"/>
      <w:marBottom w:val="0"/>
      <w:divBdr>
        <w:top w:val="none" w:sz="0" w:space="0" w:color="auto"/>
        <w:left w:val="none" w:sz="0" w:space="0" w:color="auto"/>
        <w:bottom w:val="none" w:sz="0" w:space="0" w:color="auto"/>
        <w:right w:val="none" w:sz="0" w:space="0" w:color="auto"/>
      </w:divBdr>
    </w:div>
    <w:div w:id="675763463">
      <w:bodyDiv w:val="1"/>
      <w:marLeft w:val="0"/>
      <w:marRight w:val="0"/>
      <w:marTop w:val="0"/>
      <w:marBottom w:val="0"/>
      <w:divBdr>
        <w:top w:val="none" w:sz="0" w:space="0" w:color="auto"/>
        <w:left w:val="none" w:sz="0" w:space="0" w:color="auto"/>
        <w:bottom w:val="none" w:sz="0" w:space="0" w:color="auto"/>
        <w:right w:val="none" w:sz="0" w:space="0" w:color="auto"/>
      </w:divBdr>
    </w:div>
    <w:div w:id="681853913">
      <w:bodyDiv w:val="1"/>
      <w:marLeft w:val="0"/>
      <w:marRight w:val="0"/>
      <w:marTop w:val="0"/>
      <w:marBottom w:val="0"/>
      <w:divBdr>
        <w:top w:val="none" w:sz="0" w:space="0" w:color="auto"/>
        <w:left w:val="none" w:sz="0" w:space="0" w:color="auto"/>
        <w:bottom w:val="none" w:sz="0" w:space="0" w:color="auto"/>
        <w:right w:val="none" w:sz="0" w:space="0" w:color="auto"/>
      </w:divBdr>
    </w:div>
    <w:div w:id="836463245">
      <w:bodyDiv w:val="1"/>
      <w:marLeft w:val="0"/>
      <w:marRight w:val="0"/>
      <w:marTop w:val="0"/>
      <w:marBottom w:val="0"/>
      <w:divBdr>
        <w:top w:val="none" w:sz="0" w:space="0" w:color="auto"/>
        <w:left w:val="none" w:sz="0" w:space="0" w:color="auto"/>
        <w:bottom w:val="none" w:sz="0" w:space="0" w:color="auto"/>
        <w:right w:val="none" w:sz="0" w:space="0" w:color="auto"/>
      </w:divBdr>
    </w:div>
    <w:div w:id="881135168">
      <w:bodyDiv w:val="1"/>
      <w:marLeft w:val="0"/>
      <w:marRight w:val="0"/>
      <w:marTop w:val="0"/>
      <w:marBottom w:val="0"/>
      <w:divBdr>
        <w:top w:val="none" w:sz="0" w:space="0" w:color="auto"/>
        <w:left w:val="none" w:sz="0" w:space="0" w:color="auto"/>
        <w:bottom w:val="none" w:sz="0" w:space="0" w:color="auto"/>
        <w:right w:val="none" w:sz="0" w:space="0" w:color="auto"/>
      </w:divBdr>
    </w:div>
    <w:div w:id="899561001">
      <w:bodyDiv w:val="1"/>
      <w:marLeft w:val="0"/>
      <w:marRight w:val="0"/>
      <w:marTop w:val="0"/>
      <w:marBottom w:val="0"/>
      <w:divBdr>
        <w:top w:val="none" w:sz="0" w:space="0" w:color="auto"/>
        <w:left w:val="none" w:sz="0" w:space="0" w:color="auto"/>
        <w:bottom w:val="none" w:sz="0" w:space="0" w:color="auto"/>
        <w:right w:val="none" w:sz="0" w:space="0" w:color="auto"/>
      </w:divBdr>
    </w:div>
    <w:div w:id="909999401">
      <w:bodyDiv w:val="1"/>
      <w:marLeft w:val="0"/>
      <w:marRight w:val="0"/>
      <w:marTop w:val="0"/>
      <w:marBottom w:val="0"/>
      <w:divBdr>
        <w:top w:val="none" w:sz="0" w:space="0" w:color="auto"/>
        <w:left w:val="none" w:sz="0" w:space="0" w:color="auto"/>
        <w:bottom w:val="none" w:sz="0" w:space="0" w:color="auto"/>
        <w:right w:val="none" w:sz="0" w:space="0" w:color="auto"/>
      </w:divBdr>
    </w:div>
    <w:div w:id="961305659">
      <w:bodyDiv w:val="1"/>
      <w:marLeft w:val="0"/>
      <w:marRight w:val="0"/>
      <w:marTop w:val="0"/>
      <w:marBottom w:val="0"/>
      <w:divBdr>
        <w:top w:val="none" w:sz="0" w:space="0" w:color="auto"/>
        <w:left w:val="none" w:sz="0" w:space="0" w:color="auto"/>
        <w:bottom w:val="none" w:sz="0" w:space="0" w:color="auto"/>
        <w:right w:val="none" w:sz="0" w:space="0" w:color="auto"/>
      </w:divBdr>
    </w:div>
    <w:div w:id="1110010045">
      <w:bodyDiv w:val="1"/>
      <w:marLeft w:val="0"/>
      <w:marRight w:val="0"/>
      <w:marTop w:val="0"/>
      <w:marBottom w:val="0"/>
      <w:divBdr>
        <w:top w:val="none" w:sz="0" w:space="0" w:color="auto"/>
        <w:left w:val="none" w:sz="0" w:space="0" w:color="auto"/>
        <w:bottom w:val="none" w:sz="0" w:space="0" w:color="auto"/>
        <w:right w:val="none" w:sz="0" w:space="0" w:color="auto"/>
      </w:divBdr>
    </w:div>
    <w:div w:id="1149902119">
      <w:bodyDiv w:val="1"/>
      <w:marLeft w:val="0"/>
      <w:marRight w:val="0"/>
      <w:marTop w:val="0"/>
      <w:marBottom w:val="0"/>
      <w:divBdr>
        <w:top w:val="none" w:sz="0" w:space="0" w:color="auto"/>
        <w:left w:val="none" w:sz="0" w:space="0" w:color="auto"/>
        <w:bottom w:val="none" w:sz="0" w:space="0" w:color="auto"/>
        <w:right w:val="none" w:sz="0" w:space="0" w:color="auto"/>
      </w:divBdr>
    </w:div>
    <w:div w:id="1177040715">
      <w:bodyDiv w:val="1"/>
      <w:marLeft w:val="0"/>
      <w:marRight w:val="0"/>
      <w:marTop w:val="0"/>
      <w:marBottom w:val="0"/>
      <w:divBdr>
        <w:top w:val="none" w:sz="0" w:space="0" w:color="auto"/>
        <w:left w:val="none" w:sz="0" w:space="0" w:color="auto"/>
        <w:bottom w:val="none" w:sz="0" w:space="0" w:color="auto"/>
        <w:right w:val="none" w:sz="0" w:space="0" w:color="auto"/>
      </w:divBdr>
    </w:div>
    <w:div w:id="1182624454">
      <w:bodyDiv w:val="1"/>
      <w:marLeft w:val="0"/>
      <w:marRight w:val="0"/>
      <w:marTop w:val="0"/>
      <w:marBottom w:val="0"/>
      <w:divBdr>
        <w:top w:val="none" w:sz="0" w:space="0" w:color="auto"/>
        <w:left w:val="none" w:sz="0" w:space="0" w:color="auto"/>
        <w:bottom w:val="none" w:sz="0" w:space="0" w:color="auto"/>
        <w:right w:val="none" w:sz="0" w:space="0" w:color="auto"/>
      </w:divBdr>
    </w:div>
    <w:div w:id="1261451800">
      <w:bodyDiv w:val="1"/>
      <w:marLeft w:val="0"/>
      <w:marRight w:val="0"/>
      <w:marTop w:val="0"/>
      <w:marBottom w:val="0"/>
      <w:divBdr>
        <w:top w:val="none" w:sz="0" w:space="0" w:color="auto"/>
        <w:left w:val="none" w:sz="0" w:space="0" w:color="auto"/>
        <w:bottom w:val="none" w:sz="0" w:space="0" w:color="auto"/>
        <w:right w:val="none" w:sz="0" w:space="0" w:color="auto"/>
      </w:divBdr>
    </w:div>
    <w:div w:id="1270774424">
      <w:bodyDiv w:val="1"/>
      <w:marLeft w:val="0"/>
      <w:marRight w:val="0"/>
      <w:marTop w:val="0"/>
      <w:marBottom w:val="0"/>
      <w:divBdr>
        <w:top w:val="none" w:sz="0" w:space="0" w:color="auto"/>
        <w:left w:val="none" w:sz="0" w:space="0" w:color="auto"/>
        <w:bottom w:val="none" w:sz="0" w:space="0" w:color="auto"/>
        <w:right w:val="none" w:sz="0" w:space="0" w:color="auto"/>
      </w:divBdr>
    </w:div>
    <w:div w:id="1308511056">
      <w:bodyDiv w:val="1"/>
      <w:marLeft w:val="0"/>
      <w:marRight w:val="0"/>
      <w:marTop w:val="0"/>
      <w:marBottom w:val="0"/>
      <w:divBdr>
        <w:top w:val="none" w:sz="0" w:space="0" w:color="auto"/>
        <w:left w:val="none" w:sz="0" w:space="0" w:color="auto"/>
        <w:bottom w:val="none" w:sz="0" w:space="0" w:color="auto"/>
        <w:right w:val="none" w:sz="0" w:space="0" w:color="auto"/>
      </w:divBdr>
    </w:div>
    <w:div w:id="1391226872">
      <w:bodyDiv w:val="1"/>
      <w:marLeft w:val="0"/>
      <w:marRight w:val="0"/>
      <w:marTop w:val="0"/>
      <w:marBottom w:val="0"/>
      <w:divBdr>
        <w:top w:val="none" w:sz="0" w:space="0" w:color="auto"/>
        <w:left w:val="none" w:sz="0" w:space="0" w:color="auto"/>
        <w:bottom w:val="none" w:sz="0" w:space="0" w:color="auto"/>
        <w:right w:val="none" w:sz="0" w:space="0" w:color="auto"/>
      </w:divBdr>
    </w:div>
    <w:div w:id="1397705392">
      <w:bodyDiv w:val="1"/>
      <w:marLeft w:val="0"/>
      <w:marRight w:val="0"/>
      <w:marTop w:val="0"/>
      <w:marBottom w:val="0"/>
      <w:divBdr>
        <w:top w:val="none" w:sz="0" w:space="0" w:color="auto"/>
        <w:left w:val="none" w:sz="0" w:space="0" w:color="auto"/>
        <w:bottom w:val="none" w:sz="0" w:space="0" w:color="auto"/>
        <w:right w:val="none" w:sz="0" w:space="0" w:color="auto"/>
      </w:divBdr>
    </w:div>
    <w:div w:id="1412660169">
      <w:bodyDiv w:val="1"/>
      <w:marLeft w:val="0"/>
      <w:marRight w:val="0"/>
      <w:marTop w:val="0"/>
      <w:marBottom w:val="0"/>
      <w:divBdr>
        <w:top w:val="none" w:sz="0" w:space="0" w:color="auto"/>
        <w:left w:val="none" w:sz="0" w:space="0" w:color="auto"/>
        <w:bottom w:val="none" w:sz="0" w:space="0" w:color="auto"/>
        <w:right w:val="none" w:sz="0" w:space="0" w:color="auto"/>
      </w:divBdr>
    </w:div>
    <w:div w:id="1414818513">
      <w:bodyDiv w:val="1"/>
      <w:marLeft w:val="0"/>
      <w:marRight w:val="0"/>
      <w:marTop w:val="0"/>
      <w:marBottom w:val="0"/>
      <w:divBdr>
        <w:top w:val="none" w:sz="0" w:space="0" w:color="auto"/>
        <w:left w:val="none" w:sz="0" w:space="0" w:color="auto"/>
        <w:bottom w:val="none" w:sz="0" w:space="0" w:color="auto"/>
        <w:right w:val="none" w:sz="0" w:space="0" w:color="auto"/>
      </w:divBdr>
    </w:div>
    <w:div w:id="1427994077">
      <w:bodyDiv w:val="1"/>
      <w:marLeft w:val="0"/>
      <w:marRight w:val="0"/>
      <w:marTop w:val="0"/>
      <w:marBottom w:val="0"/>
      <w:divBdr>
        <w:top w:val="none" w:sz="0" w:space="0" w:color="auto"/>
        <w:left w:val="none" w:sz="0" w:space="0" w:color="auto"/>
        <w:bottom w:val="none" w:sz="0" w:space="0" w:color="auto"/>
        <w:right w:val="none" w:sz="0" w:space="0" w:color="auto"/>
      </w:divBdr>
    </w:div>
    <w:div w:id="1464814749">
      <w:bodyDiv w:val="1"/>
      <w:marLeft w:val="0"/>
      <w:marRight w:val="0"/>
      <w:marTop w:val="0"/>
      <w:marBottom w:val="0"/>
      <w:divBdr>
        <w:top w:val="none" w:sz="0" w:space="0" w:color="auto"/>
        <w:left w:val="none" w:sz="0" w:space="0" w:color="auto"/>
        <w:bottom w:val="none" w:sz="0" w:space="0" w:color="auto"/>
        <w:right w:val="none" w:sz="0" w:space="0" w:color="auto"/>
      </w:divBdr>
    </w:div>
    <w:div w:id="1465153839">
      <w:bodyDiv w:val="1"/>
      <w:marLeft w:val="0"/>
      <w:marRight w:val="0"/>
      <w:marTop w:val="0"/>
      <w:marBottom w:val="0"/>
      <w:divBdr>
        <w:top w:val="none" w:sz="0" w:space="0" w:color="auto"/>
        <w:left w:val="none" w:sz="0" w:space="0" w:color="auto"/>
        <w:bottom w:val="none" w:sz="0" w:space="0" w:color="auto"/>
        <w:right w:val="none" w:sz="0" w:space="0" w:color="auto"/>
      </w:divBdr>
    </w:div>
    <w:div w:id="1481848109">
      <w:bodyDiv w:val="1"/>
      <w:marLeft w:val="0"/>
      <w:marRight w:val="0"/>
      <w:marTop w:val="0"/>
      <w:marBottom w:val="0"/>
      <w:divBdr>
        <w:top w:val="none" w:sz="0" w:space="0" w:color="auto"/>
        <w:left w:val="none" w:sz="0" w:space="0" w:color="auto"/>
        <w:bottom w:val="none" w:sz="0" w:space="0" w:color="auto"/>
        <w:right w:val="none" w:sz="0" w:space="0" w:color="auto"/>
      </w:divBdr>
    </w:div>
    <w:div w:id="1482381743">
      <w:bodyDiv w:val="1"/>
      <w:marLeft w:val="0"/>
      <w:marRight w:val="0"/>
      <w:marTop w:val="0"/>
      <w:marBottom w:val="0"/>
      <w:divBdr>
        <w:top w:val="none" w:sz="0" w:space="0" w:color="auto"/>
        <w:left w:val="none" w:sz="0" w:space="0" w:color="auto"/>
        <w:bottom w:val="none" w:sz="0" w:space="0" w:color="auto"/>
        <w:right w:val="none" w:sz="0" w:space="0" w:color="auto"/>
      </w:divBdr>
    </w:div>
    <w:div w:id="1526794879">
      <w:bodyDiv w:val="1"/>
      <w:marLeft w:val="0"/>
      <w:marRight w:val="0"/>
      <w:marTop w:val="0"/>
      <w:marBottom w:val="0"/>
      <w:divBdr>
        <w:top w:val="none" w:sz="0" w:space="0" w:color="auto"/>
        <w:left w:val="none" w:sz="0" w:space="0" w:color="auto"/>
        <w:bottom w:val="none" w:sz="0" w:space="0" w:color="auto"/>
        <w:right w:val="none" w:sz="0" w:space="0" w:color="auto"/>
      </w:divBdr>
    </w:div>
    <w:div w:id="1575243201">
      <w:bodyDiv w:val="1"/>
      <w:marLeft w:val="0"/>
      <w:marRight w:val="0"/>
      <w:marTop w:val="0"/>
      <w:marBottom w:val="0"/>
      <w:divBdr>
        <w:top w:val="none" w:sz="0" w:space="0" w:color="auto"/>
        <w:left w:val="none" w:sz="0" w:space="0" w:color="auto"/>
        <w:bottom w:val="none" w:sz="0" w:space="0" w:color="auto"/>
        <w:right w:val="none" w:sz="0" w:space="0" w:color="auto"/>
      </w:divBdr>
    </w:div>
    <w:div w:id="1597789516">
      <w:bodyDiv w:val="1"/>
      <w:marLeft w:val="0"/>
      <w:marRight w:val="0"/>
      <w:marTop w:val="0"/>
      <w:marBottom w:val="0"/>
      <w:divBdr>
        <w:top w:val="none" w:sz="0" w:space="0" w:color="auto"/>
        <w:left w:val="none" w:sz="0" w:space="0" w:color="auto"/>
        <w:bottom w:val="none" w:sz="0" w:space="0" w:color="auto"/>
        <w:right w:val="none" w:sz="0" w:space="0" w:color="auto"/>
      </w:divBdr>
    </w:div>
    <w:div w:id="1616983339">
      <w:bodyDiv w:val="1"/>
      <w:marLeft w:val="0"/>
      <w:marRight w:val="0"/>
      <w:marTop w:val="0"/>
      <w:marBottom w:val="0"/>
      <w:divBdr>
        <w:top w:val="none" w:sz="0" w:space="0" w:color="auto"/>
        <w:left w:val="none" w:sz="0" w:space="0" w:color="auto"/>
        <w:bottom w:val="none" w:sz="0" w:space="0" w:color="auto"/>
        <w:right w:val="none" w:sz="0" w:space="0" w:color="auto"/>
      </w:divBdr>
    </w:div>
    <w:div w:id="1642226716">
      <w:bodyDiv w:val="1"/>
      <w:marLeft w:val="0"/>
      <w:marRight w:val="0"/>
      <w:marTop w:val="0"/>
      <w:marBottom w:val="0"/>
      <w:divBdr>
        <w:top w:val="none" w:sz="0" w:space="0" w:color="auto"/>
        <w:left w:val="none" w:sz="0" w:space="0" w:color="auto"/>
        <w:bottom w:val="none" w:sz="0" w:space="0" w:color="auto"/>
        <w:right w:val="none" w:sz="0" w:space="0" w:color="auto"/>
      </w:divBdr>
    </w:div>
    <w:div w:id="1657881441">
      <w:bodyDiv w:val="1"/>
      <w:marLeft w:val="0"/>
      <w:marRight w:val="0"/>
      <w:marTop w:val="0"/>
      <w:marBottom w:val="0"/>
      <w:divBdr>
        <w:top w:val="none" w:sz="0" w:space="0" w:color="auto"/>
        <w:left w:val="none" w:sz="0" w:space="0" w:color="auto"/>
        <w:bottom w:val="none" w:sz="0" w:space="0" w:color="auto"/>
        <w:right w:val="none" w:sz="0" w:space="0" w:color="auto"/>
      </w:divBdr>
    </w:div>
    <w:div w:id="1758331021">
      <w:bodyDiv w:val="1"/>
      <w:marLeft w:val="0"/>
      <w:marRight w:val="0"/>
      <w:marTop w:val="0"/>
      <w:marBottom w:val="0"/>
      <w:divBdr>
        <w:top w:val="none" w:sz="0" w:space="0" w:color="auto"/>
        <w:left w:val="none" w:sz="0" w:space="0" w:color="auto"/>
        <w:bottom w:val="none" w:sz="0" w:space="0" w:color="auto"/>
        <w:right w:val="none" w:sz="0" w:space="0" w:color="auto"/>
      </w:divBdr>
    </w:div>
    <w:div w:id="1783960663">
      <w:bodyDiv w:val="1"/>
      <w:marLeft w:val="0"/>
      <w:marRight w:val="0"/>
      <w:marTop w:val="0"/>
      <w:marBottom w:val="0"/>
      <w:divBdr>
        <w:top w:val="none" w:sz="0" w:space="0" w:color="auto"/>
        <w:left w:val="none" w:sz="0" w:space="0" w:color="auto"/>
        <w:bottom w:val="none" w:sz="0" w:space="0" w:color="auto"/>
        <w:right w:val="none" w:sz="0" w:space="0" w:color="auto"/>
      </w:divBdr>
    </w:div>
    <w:div w:id="1785151551">
      <w:bodyDiv w:val="1"/>
      <w:marLeft w:val="0"/>
      <w:marRight w:val="0"/>
      <w:marTop w:val="0"/>
      <w:marBottom w:val="0"/>
      <w:divBdr>
        <w:top w:val="none" w:sz="0" w:space="0" w:color="auto"/>
        <w:left w:val="none" w:sz="0" w:space="0" w:color="auto"/>
        <w:bottom w:val="none" w:sz="0" w:space="0" w:color="auto"/>
        <w:right w:val="none" w:sz="0" w:space="0" w:color="auto"/>
      </w:divBdr>
    </w:div>
    <w:div w:id="1811090864">
      <w:bodyDiv w:val="1"/>
      <w:marLeft w:val="0"/>
      <w:marRight w:val="0"/>
      <w:marTop w:val="0"/>
      <w:marBottom w:val="0"/>
      <w:divBdr>
        <w:top w:val="none" w:sz="0" w:space="0" w:color="auto"/>
        <w:left w:val="none" w:sz="0" w:space="0" w:color="auto"/>
        <w:bottom w:val="none" w:sz="0" w:space="0" w:color="auto"/>
        <w:right w:val="none" w:sz="0" w:space="0" w:color="auto"/>
      </w:divBdr>
    </w:div>
    <w:div w:id="1907907984">
      <w:bodyDiv w:val="1"/>
      <w:marLeft w:val="0"/>
      <w:marRight w:val="0"/>
      <w:marTop w:val="0"/>
      <w:marBottom w:val="0"/>
      <w:divBdr>
        <w:top w:val="none" w:sz="0" w:space="0" w:color="auto"/>
        <w:left w:val="none" w:sz="0" w:space="0" w:color="auto"/>
        <w:bottom w:val="none" w:sz="0" w:space="0" w:color="auto"/>
        <w:right w:val="none" w:sz="0" w:space="0" w:color="auto"/>
      </w:divBdr>
    </w:div>
    <w:div w:id="1977642953">
      <w:bodyDiv w:val="1"/>
      <w:marLeft w:val="0"/>
      <w:marRight w:val="0"/>
      <w:marTop w:val="0"/>
      <w:marBottom w:val="0"/>
      <w:divBdr>
        <w:top w:val="none" w:sz="0" w:space="0" w:color="auto"/>
        <w:left w:val="none" w:sz="0" w:space="0" w:color="auto"/>
        <w:bottom w:val="none" w:sz="0" w:space="0" w:color="auto"/>
        <w:right w:val="none" w:sz="0" w:space="0" w:color="auto"/>
      </w:divBdr>
    </w:div>
    <w:div w:id="1992710153">
      <w:bodyDiv w:val="1"/>
      <w:marLeft w:val="0"/>
      <w:marRight w:val="0"/>
      <w:marTop w:val="0"/>
      <w:marBottom w:val="0"/>
      <w:divBdr>
        <w:top w:val="none" w:sz="0" w:space="0" w:color="auto"/>
        <w:left w:val="none" w:sz="0" w:space="0" w:color="auto"/>
        <w:bottom w:val="none" w:sz="0" w:space="0" w:color="auto"/>
        <w:right w:val="none" w:sz="0" w:space="0" w:color="auto"/>
      </w:divBdr>
    </w:div>
    <w:div w:id="203746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hyperlink" Target="https://doi.org/10.34150/jpak.v22i2.407"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29" Type="http://schemas.openxmlformats.org/officeDocument/2006/relationships/hyperlink" Target="https://doi.org/10.56358/japb.v1i1.3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yperlink" Target="https://doi.org/10.51667/mjpkaud.v2i1.593"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6.xml"/><Relationship Id="rId28" Type="http://schemas.openxmlformats.org/officeDocument/2006/relationships/hyperlink" Target="https://doi.org/10.61831/gvjkp.v6i2.138"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doi.org/10.61132/jbpakk.v2i1.19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yperlink" Target="https://doi.org/10.34081/fidei.v6i2.403"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83506-30DA-456D-A7F2-BFD10D7D8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38</Pages>
  <Words>46774</Words>
  <Characters>266616</Characters>
  <Application>Microsoft Office Word</Application>
  <DocSecurity>0</DocSecurity>
  <Lines>2221</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paskalita</dc:creator>
  <cp:keywords/>
  <dc:description/>
  <cp:lastModifiedBy>10</cp:lastModifiedBy>
  <cp:revision>6</cp:revision>
  <cp:lastPrinted>2025-08-04T04:29:00Z</cp:lastPrinted>
  <dcterms:created xsi:type="dcterms:W3CDTF">2025-07-31T07:16:00Z</dcterms:created>
  <dcterms:modified xsi:type="dcterms:W3CDTF">2025-08-0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RdIxPP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